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911DBA" w:rsidRDefault="005F37CB" w:rsidP="00B231F4">
          <w:pPr>
            <w:ind w:left="360"/>
            <w:jc w:val="center"/>
            <w:rPr>
              <w:sz w:val="32"/>
              <w:szCs w:val="32"/>
            </w:rPr>
          </w:pPr>
          <w:r w:rsidRPr="00911DBA">
            <w:rPr>
              <w:sz w:val="32"/>
              <w:szCs w:val="32"/>
            </w:rPr>
            <w:t xml:space="preserve">“Temporal Cycle </w:t>
          </w:r>
          <w:r w:rsidR="00516BCB" w:rsidRPr="00911DBA">
            <w:rPr>
              <w:sz w:val="32"/>
              <w:szCs w:val="32"/>
            </w:rPr>
            <w:t>C</w:t>
          </w:r>
          <w:r w:rsidRPr="00911DBA">
            <w:rPr>
              <w:sz w:val="32"/>
              <w:szCs w:val="32"/>
            </w:rPr>
            <w:t xml:space="preserve">onsistency: for a </w:t>
          </w:r>
          <w:r w:rsidR="00482C27" w:rsidRPr="00911DBA">
            <w:rPr>
              <w:sz w:val="32"/>
              <w:szCs w:val="32"/>
            </w:rPr>
            <w:t>V</w:t>
          </w:r>
          <w:r w:rsidR="00507715" w:rsidRPr="00911DBA">
            <w:rPr>
              <w:sz w:val="32"/>
              <w:szCs w:val="32"/>
            </w:rPr>
            <w:t>ideo-to-</w:t>
          </w:r>
          <w:r w:rsidR="00516BCB" w:rsidRPr="00911DBA">
            <w:rPr>
              <w:sz w:val="32"/>
              <w:szCs w:val="32"/>
            </w:rPr>
            <w:t>V</w:t>
          </w:r>
          <w:r w:rsidR="00507715" w:rsidRPr="00911DBA">
            <w:rPr>
              <w:sz w:val="32"/>
              <w:szCs w:val="32"/>
            </w:rPr>
            <w:t>ideo</w:t>
          </w:r>
          <w:r w:rsidRPr="00911DBA">
            <w:rPr>
              <w:sz w:val="32"/>
              <w:szCs w:val="32"/>
            </w:rPr>
            <w:t xml:space="preserve"> </w:t>
          </w:r>
          <w:r w:rsidR="00516BCB" w:rsidRPr="00911DBA">
            <w:rPr>
              <w:sz w:val="32"/>
              <w:szCs w:val="32"/>
            </w:rPr>
            <w:t>T</w:t>
          </w:r>
          <w:r w:rsidRPr="00911DBA">
            <w:rPr>
              <w:sz w:val="32"/>
              <w:szCs w:val="32"/>
            </w:rPr>
            <w:t>ranslation.”</w:t>
          </w:r>
        </w:p>
        <w:p w14:paraId="0ED789EC" w14:textId="74DD8772" w:rsidR="00BC268D" w:rsidRDefault="00BC268D" w:rsidP="00AB081B">
          <w:pPr>
            <w:ind w:left="360"/>
            <w:jc w:val="center"/>
            <w:rPr>
              <w:sz w:val="32"/>
              <w:szCs w:val="32"/>
            </w:rPr>
          </w:pPr>
          <w:r>
            <w:rPr>
              <w:sz w:val="32"/>
              <w:szCs w:val="32"/>
            </w:rPr>
            <w:t xml:space="preserve">By: </w:t>
          </w:r>
        </w:p>
        <w:p w14:paraId="0F54C13F" w14:textId="71A224BC" w:rsidR="004020F7" w:rsidRPr="00911DBA" w:rsidRDefault="00BC268D" w:rsidP="00AB081B">
          <w:pPr>
            <w:ind w:left="360"/>
            <w:jc w:val="center"/>
            <w:rPr>
              <w:sz w:val="32"/>
              <w:szCs w:val="32"/>
            </w:rPr>
          </w:pPr>
          <w:r w:rsidRPr="00911DBA">
            <w:rPr>
              <w:noProof/>
              <w:sz w:val="32"/>
              <w:szCs w:val="32"/>
            </w:rPr>
            <w:drawing>
              <wp:anchor distT="0" distB="0" distL="114300" distR="114300" simplePos="0" relativeHeight="251678720" behindDoc="0" locked="0" layoutInCell="1" allowOverlap="1" wp14:anchorId="311962C5" wp14:editId="4414F0A7">
                <wp:simplePos x="0" y="0"/>
                <wp:positionH relativeFrom="column">
                  <wp:posOffset>1907540</wp:posOffset>
                </wp:positionH>
                <wp:positionV relativeFrom="paragraph">
                  <wp:posOffset>532130</wp:posOffset>
                </wp:positionV>
                <wp:extent cx="2095500" cy="201993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019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911DBA">
            <w:rPr>
              <w:sz w:val="32"/>
              <w:szCs w:val="32"/>
            </w:rPr>
            <w:t>Kirubel Abebe</w:t>
          </w:r>
          <w:r w:rsidR="00B82318" w:rsidRPr="00911DBA">
            <w:rPr>
              <w:sz w:val="32"/>
              <w:szCs w:val="32"/>
            </w:rPr>
            <w:t xml:space="preserve"> </w:t>
          </w:r>
          <w:proofErr w:type="spellStart"/>
          <w:r w:rsidR="00B82318" w:rsidRPr="00911DBA">
            <w:rPr>
              <w:sz w:val="32"/>
              <w:szCs w:val="32"/>
            </w:rPr>
            <w:t>Senbeto</w:t>
          </w:r>
          <w:proofErr w:type="spellEnd"/>
        </w:p>
        <w:p w14:paraId="6BCF898D" w14:textId="77777777" w:rsidR="00AB081B" w:rsidRPr="00911DBA" w:rsidRDefault="00AB081B" w:rsidP="00AB081B">
          <w:pPr>
            <w:ind w:left="360"/>
            <w:jc w:val="center"/>
            <w:rPr>
              <w:sz w:val="32"/>
              <w:szCs w:val="32"/>
            </w:rPr>
          </w:pPr>
        </w:p>
        <w:p w14:paraId="1436CBD9" w14:textId="7E3E2750" w:rsidR="00727A31" w:rsidRPr="00911DBA" w:rsidRDefault="00727A31" w:rsidP="00B231F4">
          <w:pPr>
            <w:spacing w:before="0" w:after="0"/>
            <w:jc w:val="center"/>
            <w:rPr>
              <w:sz w:val="32"/>
              <w:szCs w:val="32"/>
            </w:rPr>
          </w:pPr>
          <w:r w:rsidRPr="00911DBA">
            <w:rPr>
              <w:sz w:val="32"/>
              <w:szCs w:val="32"/>
            </w:rPr>
            <w:t>A Thesis Submitted to</w:t>
          </w:r>
        </w:p>
        <w:p w14:paraId="153706AC" w14:textId="77777777" w:rsidR="00727A31" w:rsidRPr="00911DBA" w:rsidRDefault="00727A31" w:rsidP="00B231F4">
          <w:pPr>
            <w:spacing w:before="0" w:after="0"/>
            <w:jc w:val="center"/>
            <w:rPr>
              <w:sz w:val="32"/>
              <w:szCs w:val="32"/>
            </w:rPr>
          </w:pPr>
          <w:r w:rsidRPr="00911DBA">
            <w:rPr>
              <w:sz w:val="32"/>
              <w:szCs w:val="32"/>
            </w:rPr>
            <w:t>The Department of Computer Science and Engineering</w:t>
          </w:r>
        </w:p>
        <w:p w14:paraId="7B07A8DB" w14:textId="77777777" w:rsidR="00727A31" w:rsidRPr="00911DBA" w:rsidRDefault="00727A31" w:rsidP="00B231F4">
          <w:pPr>
            <w:spacing w:before="0"/>
            <w:jc w:val="center"/>
            <w:rPr>
              <w:sz w:val="32"/>
              <w:szCs w:val="32"/>
            </w:rPr>
          </w:pPr>
          <w:r w:rsidRPr="00911DBA">
            <w:rPr>
              <w:sz w:val="32"/>
              <w:szCs w:val="32"/>
            </w:rPr>
            <w:t>School of Electrical Engineering and Computing</w:t>
          </w:r>
        </w:p>
        <w:p w14:paraId="6FE5D87C" w14:textId="77777777" w:rsidR="00727A31" w:rsidRPr="00911DBA" w:rsidRDefault="00727A31" w:rsidP="00B231F4">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0865A660" w14:textId="1D3C4BCD" w:rsidR="004020F7" w:rsidRPr="00911DBA" w:rsidRDefault="004020F7" w:rsidP="00B231F4">
          <w:pPr>
            <w:jc w:val="center"/>
            <w:rPr>
              <w:sz w:val="32"/>
              <w:szCs w:val="32"/>
            </w:rPr>
          </w:pPr>
          <w:r w:rsidRPr="00911DBA">
            <w:rPr>
              <w:sz w:val="32"/>
              <w:szCs w:val="32"/>
            </w:rPr>
            <w:t>Office of Graduate Studies</w:t>
          </w:r>
        </w:p>
        <w:p w14:paraId="72F518D2" w14:textId="3177365A" w:rsidR="00E63FBA" w:rsidRPr="00911DBA" w:rsidRDefault="00E63FBA" w:rsidP="00B231F4">
          <w:pPr>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25F49F61" w14:textId="2D34B896" w:rsidR="00014362" w:rsidRPr="00911DBA" w:rsidRDefault="00014362" w:rsidP="00B231F4">
          <w:pPr>
            <w:jc w:val="center"/>
            <w:rPr>
              <w:sz w:val="32"/>
              <w:szCs w:val="32"/>
            </w:rPr>
          </w:pPr>
        </w:p>
        <w:p w14:paraId="45909938" w14:textId="585AC0C8" w:rsidR="00AB664E" w:rsidRPr="00911DBA" w:rsidRDefault="00AB664E" w:rsidP="00B231F4">
          <w:pPr>
            <w:spacing w:before="0" w:after="0"/>
            <w:jc w:val="right"/>
            <w:rPr>
              <w:sz w:val="32"/>
              <w:szCs w:val="32"/>
            </w:rPr>
          </w:pPr>
          <w:r w:rsidRPr="00911DBA">
            <w:rPr>
              <w:sz w:val="32"/>
              <w:szCs w:val="32"/>
            </w:rPr>
            <w:t>October, 2020</w:t>
          </w:r>
        </w:p>
        <w:p w14:paraId="3237154B" w14:textId="4F809440" w:rsidR="005559DC" w:rsidRDefault="00AB664E" w:rsidP="003F1AFE">
          <w:pPr>
            <w:spacing w:before="0" w:after="0"/>
            <w:jc w:val="right"/>
            <w:rPr>
              <w:sz w:val="32"/>
              <w:szCs w:val="32"/>
            </w:rPr>
          </w:pPr>
          <w:proofErr w:type="spellStart"/>
          <w:r w:rsidRPr="00911DBA">
            <w:rPr>
              <w:sz w:val="32"/>
              <w:szCs w:val="32"/>
            </w:rPr>
            <w:t>Adama</w:t>
          </w:r>
          <w:proofErr w:type="spellEnd"/>
          <w:r w:rsidRPr="00911DBA">
            <w:rPr>
              <w:sz w:val="32"/>
              <w:szCs w:val="32"/>
            </w:rPr>
            <w:t>, Ethiopia</w:t>
          </w:r>
          <w:r w:rsidR="005559DC">
            <w:rPr>
              <w:sz w:val="32"/>
              <w:szCs w:val="32"/>
            </w:rPr>
            <w:br w:type="page"/>
          </w:r>
        </w:p>
        <w:p w14:paraId="432B2F59" w14:textId="77777777" w:rsidR="003F1AFE" w:rsidRDefault="003F1AFE" w:rsidP="003F1AFE">
          <w:pPr>
            <w:spacing w:before="0" w:after="0"/>
            <w:jc w:val="right"/>
            <w:rPr>
              <w:sz w:val="32"/>
              <w:szCs w:val="32"/>
            </w:rPr>
            <w:sectPr w:rsidR="003F1AFE" w:rsidSect="00EE3F33">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40" w:right="1440" w:bottom="1440" w:left="1701" w:header="720" w:footer="720" w:gutter="0"/>
              <w:cols w:space="720"/>
              <w:titlePg/>
              <w:docGrid w:linePitch="360"/>
            </w:sectPr>
          </w:pPr>
        </w:p>
        <w:p w14:paraId="667C776D" w14:textId="6646E5B6" w:rsidR="00B231F4" w:rsidRPr="00911DBA" w:rsidRDefault="00B231F4" w:rsidP="003F1AFE">
          <w:pPr>
            <w:spacing w:before="0" w:after="0"/>
            <w:jc w:val="right"/>
            <w:rPr>
              <w:sz w:val="32"/>
              <w:szCs w:val="32"/>
            </w:rPr>
          </w:pPr>
          <w:r w:rsidRPr="00911DBA">
            <w:rPr>
              <w:sz w:val="32"/>
              <w:szCs w:val="32"/>
            </w:rPr>
            <w:lastRenderedPageBreak/>
            <w:t>“Temporal Cycle Consistency: for a video-to-Video Translation.”</w:t>
          </w:r>
        </w:p>
        <w:p w14:paraId="492553BF" w14:textId="77777777" w:rsidR="00BC268D" w:rsidRDefault="00BC268D" w:rsidP="00B231F4">
          <w:pPr>
            <w:jc w:val="center"/>
            <w:rPr>
              <w:sz w:val="32"/>
              <w:szCs w:val="32"/>
            </w:rPr>
          </w:pPr>
          <w:r>
            <w:rPr>
              <w:sz w:val="32"/>
              <w:szCs w:val="32"/>
            </w:rPr>
            <w:t>By:</w:t>
          </w:r>
        </w:p>
        <w:p w14:paraId="4FFE7E84" w14:textId="2F5E2104" w:rsidR="00B231F4" w:rsidRPr="00911DBA" w:rsidRDefault="00B231F4" w:rsidP="00B231F4">
          <w:pPr>
            <w:jc w:val="center"/>
            <w:rPr>
              <w:sz w:val="32"/>
              <w:szCs w:val="32"/>
            </w:rPr>
          </w:pPr>
          <w:r w:rsidRPr="00911DBA">
            <w:rPr>
              <w:sz w:val="32"/>
              <w:szCs w:val="32"/>
            </w:rPr>
            <w:t xml:space="preserve">Kirubel Abebe </w:t>
          </w:r>
          <w:proofErr w:type="spellStart"/>
          <w:r w:rsidRPr="00911DBA">
            <w:rPr>
              <w:sz w:val="32"/>
              <w:szCs w:val="32"/>
            </w:rPr>
            <w:t>Senbeto</w:t>
          </w:r>
          <w:proofErr w:type="spellEnd"/>
        </w:p>
        <w:p w14:paraId="345F5E8C" w14:textId="2AD5F315" w:rsidR="00290A49" w:rsidRPr="00911DBA" w:rsidRDefault="00E46E72" w:rsidP="00B231F4">
          <w:pPr>
            <w:jc w:val="center"/>
            <w:rPr>
              <w:color w:val="222222"/>
              <w:sz w:val="36"/>
              <w:szCs w:val="36"/>
              <w:shd w:val="clear" w:color="auto" w:fill="FFFFFF"/>
            </w:rPr>
          </w:pPr>
          <w:r w:rsidRPr="00911DBA">
            <w:rPr>
              <w:noProof/>
              <w:sz w:val="32"/>
              <w:szCs w:val="32"/>
            </w:rPr>
            <w:drawing>
              <wp:anchor distT="0" distB="0" distL="114300" distR="114300" simplePos="0" relativeHeight="251914240" behindDoc="0" locked="0" layoutInCell="1" allowOverlap="1" wp14:anchorId="13B65F56" wp14:editId="274A2170">
                <wp:simplePos x="0" y="0"/>
                <wp:positionH relativeFrom="column">
                  <wp:posOffset>1745672</wp:posOffset>
                </wp:positionH>
                <wp:positionV relativeFrom="paragraph">
                  <wp:posOffset>478510</wp:posOffset>
                </wp:positionV>
                <wp:extent cx="2095500" cy="2137410"/>
                <wp:effectExtent l="0" t="0" r="0" b="0"/>
                <wp:wrapTopAndBottom/>
                <wp:docPr id="31"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2137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31F4" w:rsidRPr="00911DBA">
            <w:rPr>
              <w:sz w:val="32"/>
              <w:szCs w:val="32"/>
            </w:rPr>
            <w:t xml:space="preserve">Advisor Prof </w:t>
          </w:r>
          <w:r w:rsidR="00B231F4" w:rsidRPr="00911DBA">
            <w:rPr>
              <w:color w:val="222222"/>
              <w:sz w:val="32"/>
              <w:szCs w:val="32"/>
              <w:shd w:val="clear" w:color="auto" w:fill="FFFFFF"/>
            </w:rPr>
            <w:t>Yun Koo Chung</w:t>
          </w:r>
        </w:p>
      </w:sdtContent>
    </w:sdt>
    <w:p w14:paraId="645133A2" w14:textId="28C864F6" w:rsidR="001042BA" w:rsidRPr="00911DBA" w:rsidRDefault="001042BA" w:rsidP="00727A31">
      <w:pPr>
        <w:spacing w:before="0" w:after="0"/>
        <w:jc w:val="center"/>
        <w:rPr>
          <w:sz w:val="32"/>
          <w:szCs w:val="32"/>
        </w:rPr>
      </w:pPr>
    </w:p>
    <w:p w14:paraId="406284A2" w14:textId="508047D9" w:rsidR="00727A31" w:rsidRPr="00911DBA" w:rsidRDefault="00727A31" w:rsidP="00727A31">
      <w:pPr>
        <w:spacing w:before="0" w:after="0"/>
        <w:jc w:val="center"/>
        <w:rPr>
          <w:sz w:val="32"/>
          <w:szCs w:val="32"/>
        </w:rPr>
      </w:pPr>
      <w:r w:rsidRPr="00911DBA">
        <w:rPr>
          <w:sz w:val="32"/>
          <w:szCs w:val="32"/>
        </w:rPr>
        <w:t xml:space="preserve">A Thesis Submitted to </w:t>
      </w:r>
    </w:p>
    <w:p w14:paraId="1E8706AE" w14:textId="77777777" w:rsidR="00727A31" w:rsidRPr="00911DBA" w:rsidRDefault="00727A31" w:rsidP="00727A31">
      <w:pPr>
        <w:spacing w:before="0" w:after="0"/>
        <w:jc w:val="center"/>
        <w:rPr>
          <w:sz w:val="32"/>
          <w:szCs w:val="32"/>
        </w:rPr>
      </w:pPr>
      <w:r w:rsidRPr="00911DBA">
        <w:rPr>
          <w:sz w:val="32"/>
          <w:szCs w:val="32"/>
        </w:rPr>
        <w:t>The Department of Computer Science and Engineering</w:t>
      </w:r>
    </w:p>
    <w:p w14:paraId="3D181428" w14:textId="77777777" w:rsidR="00727A31" w:rsidRPr="00911DBA" w:rsidRDefault="00727A31" w:rsidP="00727A31">
      <w:pPr>
        <w:spacing w:before="0"/>
        <w:jc w:val="center"/>
        <w:rPr>
          <w:sz w:val="32"/>
          <w:szCs w:val="32"/>
        </w:rPr>
      </w:pPr>
      <w:r w:rsidRPr="00911DBA">
        <w:rPr>
          <w:sz w:val="32"/>
          <w:szCs w:val="32"/>
        </w:rPr>
        <w:t>School of Electrical Engineering and Computing</w:t>
      </w:r>
    </w:p>
    <w:p w14:paraId="5FCA1F4A" w14:textId="77777777" w:rsidR="00727A31" w:rsidRPr="00911DBA" w:rsidRDefault="00727A31" w:rsidP="00795DC3">
      <w:pPr>
        <w:spacing w:before="100" w:beforeAutospacing="1" w:after="100" w:afterAutospacing="1"/>
        <w:jc w:val="center"/>
        <w:rPr>
          <w:sz w:val="32"/>
          <w:szCs w:val="32"/>
        </w:rPr>
      </w:pPr>
      <w:r w:rsidRPr="00911DBA">
        <w:rPr>
          <w:sz w:val="32"/>
          <w:szCs w:val="32"/>
        </w:rPr>
        <w:t>Presented in Partial Fulfilment of the Requirement for the Master of Science Degree in Computer Science and Engineering</w:t>
      </w:r>
    </w:p>
    <w:p w14:paraId="3741AA78" w14:textId="77777777" w:rsidR="00727A31" w:rsidRPr="00911DBA" w:rsidRDefault="00727A31" w:rsidP="00727A31">
      <w:pPr>
        <w:spacing w:after="0"/>
        <w:jc w:val="center"/>
        <w:rPr>
          <w:sz w:val="32"/>
          <w:szCs w:val="32"/>
        </w:rPr>
      </w:pPr>
      <w:r w:rsidRPr="00911DBA">
        <w:rPr>
          <w:sz w:val="32"/>
          <w:szCs w:val="32"/>
        </w:rPr>
        <w:t>Office of Graduate Studies</w:t>
      </w:r>
    </w:p>
    <w:p w14:paraId="6D3589CB" w14:textId="711D9C90" w:rsidR="00727A31" w:rsidRPr="00911DBA" w:rsidRDefault="00727A31" w:rsidP="00727A31">
      <w:pPr>
        <w:spacing w:before="0"/>
        <w:jc w:val="center"/>
        <w:rPr>
          <w:sz w:val="32"/>
          <w:szCs w:val="32"/>
        </w:rPr>
      </w:pPr>
      <w:proofErr w:type="spellStart"/>
      <w:r w:rsidRPr="00911DBA">
        <w:rPr>
          <w:sz w:val="32"/>
          <w:szCs w:val="32"/>
        </w:rPr>
        <w:t>Adama</w:t>
      </w:r>
      <w:proofErr w:type="spellEnd"/>
      <w:r w:rsidRPr="00911DBA">
        <w:rPr>
          <w:sz w:val="32"/>
          <w:szCs w:val="32"/>
        </w:rPr>
        <w:t xml:space="preserve"> Science and Technology University</w:t>
      </w:r>
    </w:p>
    <w:p w14:paraId="3628FE42" w14:textId="77777777" w:rsidR="005559DC" w:rsidRPr="00911DBA" w:rsidRDefault="005559DC" w:rsidP="00727A31">
      <w:pPr>
        <w:spacing w:before="0"/>
        <w:jc w:val="center"/>
        <w:rPr>
          <w:sz w:val="32"/>
          <w:szCs w:val="32"/>
        </w:rPr>
      </w:pPr>
    </w:p>
    <w:p w14:paraId="66771DEC" w14:textId="77777777" w:rsidR="00727A31" w:rsidRPr="00911DBA" w:rsidRDefault="00727A31" w:rsidP="00727A31">
      <w:pPr>
        <w:spacing w:before="0" w:after="0"/>
        <w:jc w:val="right"/>
        <w:rPr>
          <w:sz w:val="28"/>
          <w:szCs w:val="28"/>
        </w:rPr>
      </w:pPr>
      <w:r w:rsidRPr="00911DBA">
        <w:rPr>
          <w:sz w:val="28"/>
          <w:szCs w:val="28"/>
        </w:rPr>
        <w:t>October, 2020</w:t>
      </w:r>
    </w:p>
    <w:p w14:paraId="1C383C7C" w14:textId="77777777" w:rsidR="00F17022" w:rsidRDefault="00727A31" w:rsidP="00CE5A6B">
      <w:pPr>
        <w:spacing w:before="0" w:after="0"/>
        <w:jc w:val="right"/>
        <w:rPr>
          <w:sz w:val="28"/>
          <w:szCs w:val="28"/>
        </w:rPr>
      </w:pPr>
      <w:r w:rsidRPr="00911DBA">
        <w:rPr>
          <w:sz w:val="28"/>
          <w:szCs w:val="28"/>
        </w:rPr>
        <w:t xml:space="preserve">  </w:t>
      </w:r>
      <w:proofErr w:type="spellStart"/>
      <w:r w:rsidRPr="00911DBA">
        <w:rPr>
          <w:sz w:val="28"/>
          <w:szCs w:val="28"/>
        </w:rPr>
        <w:t>Adama</w:t>
      </w:r>
      <w:proofErr w:type="spellEnd"/>
      <w:r w:rsidRPr="00911DBA">
        <w:rPr>
          <w:sz w:val="28"/>
          <w:szCs w:val="28"/>
        </w:rPr>
        <w:t>, Ethiopia</w:t>
      </w:r>
      <w:bookmarkStart w:id="3" w:name="_Toc20182891"/>
      <w:bookmarkStart w:id="4" w:name="_Toc45616639"/>
      <w:bookmarkStart w:id="5" w:name="_Toc52981504"/>
      <w:r w:rsidR="00CE5A6B" w:rsidRPr="00911DBA">
        <w:rPr>
          <w:sz w:val="28"/>
          <w:szCs w:val="28"/>
        </w:rPr>
        <w:t xml:space="preserve"> </w:t>
      </w:r>
    </w:p>
    <w:p w14:paraId="0A7BCC09" w14:textId="77777777" w:rsidR="00A3760F" w:rsidRDefault="00A3760F" w:rsidP="00CE5A6B">
      <w:pPr>
        <w:spacing w:before="0" w:after="0"/>
        <w:jc w:val="right"/>
        <w:rPr>
          <w:sz w:val="28"/>
          <w:szCs w:val="28"/>
        </w:rPr>
      </w:pPr>
    </w:p>
    <w:p w14:paraId="5C113F94" w14:textId="77777777" w:rsidR="00A3760F" w:rsidRDefault="00A3760F" w:rsidP="00CE5A6B">
      <w:pPr>
        <w:spacing w:before="0" w:after="0"/>
        <w:jc w:val="right"/>
        <w:rPr>
          <w:sz w:val="28"/>
          <w:szCs w:val="28"/>
        </w:rPr>
        <w:sectPr w:rsidR="00A3760F" w:rsidSect="00E46E72">
          <w:pgSz w:w="11906" w:h="16838" w:code="9"/>
          <w:pgMar w:top="1440" w:right="1440" w:bottom="1440" w:left="1701" w:header="720" w:footer="720" w:gutter="0"/>
          <w:cols w:space="720"/>
          <w:titlePg/>
          <w:docGrid w:linePitch="360"/>
        </w:sectPr>
      </w:pPr>
    </w:p>
    <w:p w14:paraId="6C2B65E6" w14:textId="4A4F3781" w:rsidR="00A3760F" w:rsidRPr="00911DBA" w:rsidRDefault="00A3760F" w:rsidP="00CE5A6B">
      <w:pPr>
        <w:spacing w:before="0" w:after="0"/>
        <w:jc w:val="right"/>
        <w:rPr>
          <w:sz w:val="28"/>
          <w:szCs w:val="28"/>
        </w:rPr>
        <w:sectPr w:rsidR="00A3760F" w:rsidRPr="00911DBA" w:rsidSect="00E46E72">
          <w:pgSz w:w="11906" w:h="16838" w:code="9"/>
          <w:pgMar w:top="1440" w:right="1440" w:bottom="1440" w:left="1701" w:header="720" w:footer="720" w:gutter="0"/>
          <w:cols w:space="720"/>
          <w:titlePg/>
          <w:docGrid w:linePitch="360"/>
        </w:sectPr>
      </w:pPr>
    </w:p>
    <w:p w14:paraId="22911773" w14:textId="77777777" w:rsidR="005559DC" w:rsidRDefault="005559DC" w:rsidP="00F17022">
      <w:pPr>
        <w:pStyle w:val="Heading1"/>
        <w:rPr>
          <w:rFonts w:cs="Times New Roman"/>
        </w:rPr>
        <w:sectPr w:rsidR="005559DC" w:rsidSect="00EE3F33">
          <w:footerReference w:type="default" r:id="rId16"/>
          <w:type w:val="continuous"/>
          <w:pgSz w:w="11906" w:h="16838" w:code="9"/>
          <w:pgMar w:top="1440" w:right="1440" w:bottom="1440" w:left="1701" w:header="720" w:footer="720" w:gutter="0"/>
          <w:pgNumType w:fmt="lowerRoman" w:start="1"/>
          <w:cols w:space="720"/>
          <w:docGrid w:linePitch="360"/>
        </w:sectPr>
      </w:pPr>
    </w:p>
    <w:p w14:paraId="34B4F747" w14:textId="77777777" w:rsidR="00A3760F" w:rsidRDefault="00A3760F" w:rsidP="00F17022">
      <w:pPr>
        <w:pStyle w:val="Heading1"/>
        <w:rPr>
          <w:rFonts w:cs="Times New Roman"/>
        </w:rPr>
        <w:sectPr w:rsidR="00A3760F" w:rsidSect="00EB3329">
          <w:pgSz w:w="11906" w:h="16838" w:code="9"/>
          <w:pgMar w:top="1440" w:right="1440" w:bottom="1440" w:left="1701" w:header="720" w:footer="720" w:gutter="0"/>
          <w:pgNumType w:fmt="lowerRoman" w:start="1"/>
          <w:cols w:space="720"/>
          <w:titlePg/>
          <w:docGrid w:linePitch="360"/>
        </w:sectPr>
      </w:pPr>
    </w:p>
    <w:p w14:paraId="1D7EF2DA" w14:textId="1CC10A4D" w:rsidR="0011735A" w:rsidRPr="00911DBA" w:rsidRDefault="0011735A" w:rsidP="00F17022">
      <w:pPr>
        <w:pStyle w:val="Heading1"/>
        <w:rPr>
          <w:rFonts w:cs="Times New Roman"/>
        </w:rPr>
      </w:pPr>
      <w:bookmarkStart w:id="6" w:name="_Toc54101825"/>
      <w:r w:rsidRPr="00911DBA">
        <w:rPr>
          <w:rFonts w:cs="Times New Roman"/>
        </w:rPr>
        <w:lastRenderedPageBreak/>
        <w:t>ACKNOWLEDGMENT</w:t>
      </w:r>
      <w:bookmarkEnd w:id="3"/>
      <w:bookmarkEnd w:id="4"/>
      <w:bookmarkEnd w:id="5"/>
      <w:bookmarkEnd w:id="6"/>
    </w:p>
    <w:p w14:paraId="2A375616" w14:textId="77777777" w:rsidR="0011735A" w:rsidRPr="00911DBA" w:rsidRDefault="0011735A" w:rsidP="0011735A">
      <w:r w:rsidRPr="00911DBA">
        <w:t xml:space="preserve">First and foremost, I would like to thank the HOLY TRINITY FATHER, SON, and HOLY SPRITE the Almighty GOD who created everything seen and unseen. Also, I love to Praise the Virgin Mary the Holy Mother of LORD JESUS CHRIST by the song of St. </w:t>
      </w:r>
      <w:proofErr w:type="spellStart"/>
      <w:r w:rsidRPr="00911DBA">
        <w:t>Yared</w:t>
      </w:r>
      <w:proofErr w:type="spellEnd"/>
      <w:r w:rsidRPr="00911DBA">
        <w:t xml:space="preserve"> the Ethiopian.</w:t>
      </w:r>
    </w:p>
    <w:p w14:paraId="27EE4902" w14:textId="77777777" w:rsidR="0011735A" w:rsidRPr="00911DBA" w:rsidRDefault="0011735A" w:rsidP="0011735A">
      <w:r w:rsidRPr="00911DBA">
        <w:t xml:space="preserve">This thesis research is the outcome of a one-year study and hard work, but </w:t>
      </w:r>
      <w:proofErr w:type="gramStart"/>
      <w:r w:rsidRPr="00911DBA">
        <w:t>it's</w:t>
      </w:r>
      <w:proofErr w:type="gramEnd"/>
      <w:r w:rsidRPr="00911DBA">
        <w:t xml:space="preserve"> very hard to remember when so many people have helped me in far too many different ways. However, some should be honored for the essential assistance they have offered </w:t>
      </w:r>
      <w:proofErr w:type="gramStart"/>
      <w:r w:rsidRPr="00911DBA">
        <w:t>in the course of</w:t>
      </w:r>
      <w:proofErr w:type="gramEnd"/>
      <w:r w:rsidRPr="00911DBA">
        <w:t xml:space="preserve"> study. </w:t>
      </w:r>
    </w:p>
    <w:p w14:paraId="7DC402BC" w14:textId="77777777" w:rsidR="00EE3F33" w:rsidRDefault="0011735A" w:rsidP="0011735A">
      <w:r w:rsidRPr="00911DBA">
        <w:t xml:space="preserve">I would like to thank Prof. Yun Koo Chung (Ph.D.) head of the Computer Vision and Robotics SIG for his patient guidance on any issue and his recommendation he has made since the beginning of this research. Dr. </w:t>
      </w:r>
      <w:proofErr w:type="spellStart"/>
      <w:r w:rsidRPr="00911DBA">
        <w:t>Mesfin</w:t>
      </w:r>
      <w:proofErr w:type="spellEnd"/>
      <w:r w:rsidRPr="00911DBA">
        <w:t xml:space="preserve"> Abebe (Ph.D.) has been supporting me throughout the research and made significant recommendations to the research. Another person worth mentioning is </w:t>
      </w:r>
      <w:proofErr w:type="spellStart"/>
      <w:r w:rsidRPr="00911DBA">
        <w:t>Anteneh</w:t>
      </w:r>
      <w:proofErr w:type="spellEnd"/>
      <w:r w:rsidRPr="00911DBA">
        <w:t xml:space="preserve"> </w:t>
      </w:r>
      <w:proofErr w:type="spellStart"/>
      <w:r w:rsidRPr="00911DBA">
        <w:t>Tilaye</w:t>
      </w:r>
      <w:proofErr w:type="spellEnd"/>
      <w:r w:rsidR="007B24E6">
        <w:t xml:space="preserve"> (M.Sc.)</w:t>
      </w:r>
      <w:r w:rsidRPr="00911DBA">
        <w:t xml:space="preserve"> for his support in evaluating the outputs produced. I am also grateful for all the support and advice I have received from computer vision postgraduate students, and friends. </w:t>
      </w:r>
    </w:p>
    <w:p w14:paraId="43F2B10E" w14:textId="4C5DF1AF" w:rsidR="0052102D" w:rsidRPr="008F02A7" w:rsidRDefault="0052102D" w:rsidP="0011735A">
      <w:r w:rsidRPr="008F02A7">
        <w:t xml:space="preserve">I also would like to acknowledge Capital Ethiopia and Aware Production for </w:t>
      </w:r>
      <w:r w:rsidR="008F02A7" w:rsidRPr="008F02A7">
        <w:rPr>
          <w:color w:val="000000"/>
          <w:spacing w:val="4"/>
          <w:sz w:val="22"/>
          <w:szCs w:val="22"/>
          <w:shd w:val="clear" w:color="auto" w:fill="FFFFFF"/>
        </w:rPr>
        <w:t>agree to provide me with permission</w:t>
      </w:r>
      <w:r w:rsidR="008F02A7" w:rsidRPr="008F02A7">
        <w:rPr>
          <w:color w:val="222222"/>
          <w:shd w:val="clear" w:color="auto" w:fill="FFFFFF"/>
        </w:rPr>
        <w:t xml:space="preserve"> </w:t>
      </w:r>
      <w:r w:rsidRPr="008F02A7">
        <w:rPr>
          <w:color w:val="222222"/>
          <w:shd w:val="clear" w:color="auto" w:fill="FFFFFF"/>
        </w:rPr>
        <w:t xml:space="preserve">to use </w:t>
      </w:r>
      <w:r w:rsidR="008F02A7" w:rsidRPr="008F02A7">
        <w:rPr>
          <w:color w:val="222222"/>
          <w:shd w:val="clear" w:color="auto" w:fill="FFFFFF"/>
        </w:rPr>
        <w:t xml:space="preserve">respective </w:t>
      </w:r>
      <w:r w:rsidRPr="008F02A7">
        <w:rPr>
          <w:color w:val="222222"/>
          <w:shd w:val="clear" w:color="auto" w:fill="FFFFFF"/>
        </w:rPr>
        <w:t>video</w:t>
      </w:r>
      <w:r w:rsidR="008F02A7" w:rsidRPr="008F02A7">
        <w:rPr>
          <w:color w:val="222222"/>
          <w:shd w:val="clear" w:color="auto" w:fill="FFFFFF"/>
        </w:rPr>
        <w:t>s</w:t>
      </w:r>
      <w:r w:rsidRPr="008F02A7">
        <w:rPr>
          <w:color w:val="222222"/>
          <w:shd w:val="clear" w:color="auto" w:fill="FFFFFF"/>
        </w:rPr>
        <w:t>.</w:t>
      </w:r>
      <w:r w:rsidRPr="008F02A7">
        <w:t xml:space="preserve"> </w:t>
      </w:r>
    </w:p>
    <w:p w14:paraId="47B94710" w14:textId="507F50DC" w:rsidR="0052102D" w:rsidRDefault="0052102D" w:rsidP="0011735A">
      <w:pPr>
        <w:sectPr w:rsidR="0052102D" w:rsidSect="005559DC">
          <w:pgSz w:w="11906" w:h="16838" w:code="9"/>
          <w:pgMar w:top="1440" w:right="1440" w:bottom="1440" w:left="1701" w:header="720" w:footer="720" w:gutter="0"/>
          <w:pgNumType w:fmt="lowerRoman" w:start="1"/>
          <w:cols w:space="720"/>
          <w:docGrid w:linePitch="360"/>
        </w:sectPr>
      </w:pPr>
    </w:p>
    <w:p w14:paraId="43D49BD9" w14:textId="55B04974" w:rsidR="005D3CF0" w:rsidRDefault="005D3CF0" w:rsidP="00F22048">
      <w:pPr>
        <w:tabs>
          <w:tab w:val="left" w:pos="2742"/>
          <w:tab w:val="right" w:pos="8765"/>
        </w:tabs>
        <w:spacing w:before="0" w:after="0"/>
        <w:jc w:val="left"/>
        <w:rPr>
          <w:sz w:val="28"/>
          <w:szCs w:val="28"/>
        </w:rPr>
      </w:pPr>
    </w:p>
    <w:p w14:paraId="43673B9C" w14:textId="3451DE94" w:rsidR="00F22048" w:rsidRPr="00F22048" w:rsidRDefault="00F22048" w:rsidP="00F22048">
      <w:pPr>
        <w:rPr>
          <w:sz w:val="28"/>
          <w:szCs w:val="28"/>
        </w:rPr>
        <w:sectPr w:rsidR="00F22048" w:rsidRPr="00F22048" w:rsidSect="00F4292B">
          <w:pgSz w:w="11906" w:h="16838" w:code="9"/>
          <w:pgMar w:top="1440" w:right="1440" w:bottom="1440" w:left="1701" w:header="720" w:footer="720" w:gutter="0"/>
          <w:pgNumType w:fmt="lowerRoman"/>
          <w:cols w:space="720"/>
          <w:docGrid w:linePitch="360"/>
        </w:sectPr>
      </w:pPr>
    </w:p>
    <w:sdt>
      <w:sdtPr>
        <w:id w:val="384537096"/>
        <w:docPartObj>
          <w:docPartGallery w:val="Table of Contents"/>
          <w:docPartUnique/>
        </w:docPartObj>
      </w:sdtPr>
      <w:sdtEndPr>
        <w:rPr>
          <w:rFonts w:eastAsiaTheme="minorHAnsi" w:cs="Times New Roman"/>
          <w:caps w:val="0"/>
          <w:noProof/>
          <w:sz w:val="24"/>
          <w:szCs w:val="24"/>
        </w:rPr>
      </w:sdtEndPr>
      <w:sdtContent>
        <w:p w14:paraId="17BB42A2" w14:textId="1A74BCA7" w:rsidR="006E55D8" w:rsidRDefault="006E55D8">
          <w:pPr>
            <w:pStyle w:val="TOCHeading"/>
          </w:pPr>
          <w:r>
            <w:t>Table of Contents</w:t>
          </w:r>
        </w:p>
        <w:p w14:paraId="5163AA0A" w14:textId="6A7D9DFD" w:rsidR="00663785" w:rsidRDefault="00663785">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101825" w:history="1">
            <w:r w:rsidRPr="00153866">
              <w:rPr>
                <w:rStyle w:val="Hyperlink"/>
                <w:noProof/>
              </w:rPr>
              <w:t>ACKNOWLEDGMENT</w:t>
            </w:r>
            <w:r>
              <w:rPr>
                <w:noProof/>
                <w:webHidden/>
              </w:rPr>
              <w:tab/>
            </w:r>
            <w:r>
              <w:rPr>
                <w:noProof/>
                <w:webHidden/>
              </w:rPr>
              <w:fldChar w:fldCharType="begin"/>
            </w:r>
            <w:r>
              <w:rPr>
                <w:noProof/>
                <w:webHidden/>
              </w:rPr>
              <w:instrText xml:space="preserve"> PAGEREF _Toc54101825 \h </w:instrText>
            </w:r>
            <w:r>
              <w:rPr>
                <w:noProof/>
                <w:webHidden/>
              </w:rPr>
            </w:r>
            <w:r>
              <w:rPr>
                <w:noProof/>
                <w:webHidden/>
              </w:rPr>
              <w:fldChar w:fldCharType="separate"/>
            </w:r>
            <w:r>
              <w:rPr>
                <w:noProof/>
                <w:webHidden/>
              </w:rPr>
              <w:t>i</w:t>
            </w:r>
            <w:r>
              <w:rPr>
                <w:noProof/>
                <w:webHidden/>
              </w:rPr>
              <w:fldChar w:fldCharType="end"/>
            </w:r>
          </w:hyperlink>
        </w:p>
        <w:p w14:paraId="777F255C" w14:textId="73229A4C" w:rsidR="00663785" w:rsidRDefault="00663785">
          <w:pPr>
            <w:pStyle w:val="TOC1"/>
            <w:rPr>
              <w:rFonts w:asciiTheme="minorHAnsi" w:eastAsiaTheme="minorEastAsia" w:hAnsiTheme="minorHAnsi" w:cstheme="minorBidi"/>
              <w:noProof/>
              <w:sz w:val="22"/>
              <w:szCs w:val="22"/>
            </w:rPr>
          </w:pPr>
          <w:hyperlink w:anchor="_Toc54101826" w:history="1">
            <w:r w:rsidRPr="00153866">
              <w:rPr>
                <w:rStyle w:val="Hyperlink"/>
                <w:noProof/>
              </w:rPr>
              <w:t>LIST OF TABLES</w:t>
            </w:r>
            <w:r>
              <w:rPr>
                <w:noProof/>
                <w:webHidden/>
              </w:rPr>
              <w:tab/>
            </w:r>
            <w:r>
              <w:rPr>
                <w:noProof/>
                <w:webHidden/>
              </w:rPr>
              <w:fldChar w:fldCharType="begin"/>
            </w:r>
            <w:r>
              <w:rPr>
                <w:noProof/>
                <w:webHidden/>
              </w:rPr>
              <w:instrText xml:space="preserve"> PAGEREF _Toc54101826 \h </w:instrText>
            </w:r>
            <w:r>
              <w:rPr>
                <w:noProof/>
                <w:webHidden/>
              </w:rPr>
            </w:r>
            <w:r>
              <w:rPr>
                <w:noProof/>
                <w:webHidden/>
              </w:rPr>
              <w:fldChar w:fldCharType="separate"/>
            </w:r>
            <w:r>
              <w:rPr>
                <w:noProof/>
                <w:webHidden/>
              </w:rPr>
              <w:t>v</w:t>
            </w:r>
            <w:r>
              <w:rPr>
                <w:noProof/>
                <w:webHidden/>
              </w:rPr>
              <w:fldChar w:fldCharType="end"/>
            </w:r>
          </w:hyperlink>
        </w:p>
        <w:p w14:paraId="63C9318E" w14:textId="623A3099" w:rsidR="00663785" w:rsidRDefault="00663785">
          <w:pPr>
            <w:pStyle w:val="TOC1"/>
            <w:rPr>
              <w:rFonts w:asciiTheme="minorHAnsi" w:eastAsiaTheme="minorEastAsia" w:hAnsiTheme="minorHAnsi" w:cstheme="minorBidi"/>
              <w:noProof/>
              <w:sz w:val="22"/>
              <w:szCs w:val="22"/>
            </w:rPr>
          </w:pPr>
          <w:hyperlink w:anchor="_Toc54101827" w:history="1">
            <w:r w:rsidRPr="00153866">
              <w:rPr>
                <w:rStyle w:val="Hyperlink"/>
                <w:noProof/>
              </w:rPr>
              <w:t>LIST OF FIGURES</w:t>
            </w:r>
            <w:r>
              <w:rPr>
                <w:noProof/>
                <w:webHidden/>
              </w:rPr>
              <w:tab/>
            </w:r>
            <w:r>
              <w:rPr>
                <w:noProof/>
                <w:webHidden/>
              </w:rPr>
              <w:fldChar w:fldCharType="begin"/>
            </w:r>
            <w:r>
              <w:rPr>
                <w:noProof/>
                <w:webHidden/>
              </w:rPr>
              <w:instrText xml:space="preserve"> PAGEREF _Toc54101827 \h </w:instrText>
            </w:r>
            <w:r>
              <w:rPr>
                <w:noProof/>
                <w:webHidden/>
              </w:rPr>
            </w:r>
            <w:r>
              <w:rPr>
                <w:noProof/>
                <w:webHidden/>
              </w:rPr>
              <w:fldChar w:fldCharType="separate"/>
            </w:r>
            <w:r>
              <w:rPr>
                <w:noProof/>
                <w:webHidden/>
              </w:rPr>
              <w:t>vi</w:t>
            </w:r>
            <w:r>
              <w:rPr>
                <w:noProof/>
                <w:webHidden/>
              </w:rPr>
              <w:fldChar w:fldCharType="end"/>
            </w:r>
          </w:hyperlink>
        </w:p>
        <w:p w14:paraId="387F0D99" w14:textId="1AF3F6A5" w:rsidR="00663785" w:rsidRDefault="00663785">
          <w:pPr>
            <w:pStyle w:val="TOC1"/>
            <w:rPr>
              <w:rFonts w:asciiTheme="minorHAnsi" w:eastAsiaTheme="minorEastAsia" w:hAnsiTheme="minorHAnsi" w:cstheme="minorBidi"/>
              <w:noProof/>
              <w:sz w:val="22"/>
              <w:szCs w:val="22"/>
            </w:rPr>
          </w:pPr>
          <w:hyperlink w:anchor="_Toc54101828" w:history="1">
            <w:r w:rsidRPr="00153866">
              <w:rPr>
                <w:rStyle w:val="Hyperlink"/>
                <w:noProof/>
              </w:rPr>
              <w:t>LIST OF ABBREVIATIONS AND ACRONYMS</w:t>
            </w:r>
            <w:r>
              <w:rPr>
                <w:noProof/>
                <w:webHidden/>
              </w:rPr>
              <w:tab/>
            </w:r>
            <w:r>
              <w:rPr>
                <w:noProof/>
                <w:webHidden/>
              </w:rPr>
              <w:fldChar w:fldCharType="begin"/>
            </w:r>
            <w:r>
              <w:rPr>
                <w:noProof/>
                <w:webHidden/>
              </w:rPr>
              <w:instrText xml:space="preserve"> PAGEREF _Toc54101828 \h </w:instrText>
            </w:r>
            <w:r>
              <w:rPr>
                <w:noProof/>
                <w:webHidden/>
              </w:rPr>
            </w:r>
            <w:r>
              <w:rPr>
                <w:noProof/>
                <w:webHidden/>
              </w:rPr>
              <w:fldChar w:fldCharType="separate"/>
            </w:r>
            <w:r>
              <w:rPr>
                <w:noProof/>
                <w:webHidden/>
              </w:rPr>
              <w:t>viii</w:t>
            </w:r>
            <w:r>
              <w:rPr>
                <w:noProof/>
                <w:webHidden/>
              </w:rPr>
              <w:fldChar w:fldCharType="end"/>
            </w:r>
          </w:hyperlink>
        </w:p>
        <w:p w14:paraId="7D396777" w14:textId="5647015C" w:rsidR="00663785" w:rsidRDefault="00663785">
          <w:pPr>
            <w:pStyle w:val="TOC1"/>
            <w:rPr>
              <w:rFonts w:asciiTheme="minorHAnsi" w:eastAsiaTheme="minorEastAsia" w:hAnsiTheme="minorHAnsi" w:cstheme="minorBidi"/>
              <w:noProof/>
              <w:sz w:val="22"/>
              <w:szCs w:val="22"/>
            </w:rPr>
          </w:pPr>
          <w:hyperlink w:anchor="_Toc54101829" w:history="1">
            <w:r w:rsidRPr="00153866">
              <w:rPr>
                <w:rStyle w:val="Hyperlink"/>
                <w:noProof/>
              </w:rPr>
              <w:t>LIST OF NOTATIONS AND  SYMBOLS</w:t>
            </w:r>
            <w:r>
              <w:rPr>
                <w:noProof/>
                <w:webHidden/>
              </w:rPr>
              <w:tab/>
            </w:r>
            <w:r>
              <w:rPr>
                <w:noProof/>
                <w:webHidden/>
              </w:rPr>
              <w:fldChar w:fldCharType="begin"/>
            </w:r>
            <w:r>
              <w:rPr>
                <w:noProof/>
                <w:webHidden/>
              </w:rPr>
              <w:instrText xml:space="preserve"> PAGEREF _Toc54101829 \h </w:instrText>
            </w:r>
            <w:r>
              <w:rPr>
                <w:noProof/>
                <w:webHidden/>
              </w:rPr>
            </w:r>
            <w:r>
              <w:rPr>
                <w:noProof/>
                <w:webHidden/>
              </w:rPr>
              <w:fldChar w:fldCharType="separate"/>
            </w:r>
            <w:r>
              <w:rPr>
                <w:noProof/>
                <w:webHidden/>
              </w:rPr>
              <w:t>x</w:t>
            </w:r>
            <w:r>
              <w:rPr>
                <w:noProof/>
                <w:webHidden/>
              </w:rPr>
              <w:fldChar w:fldCharType="end"/>
            </w:r>
          </w:hyperlink>
        </w:p>
        <w:p w14:paraId="1E434BF9" w14:textId="5B6B7BC9" w:rsidR="00663785" w:rsidRDefault="00663785">
          <w:pPr>
            <w:pStyle w:val="TOC1"/>
            <w:rPr>
              <w:rFonts w:asciiTheme="minorHAnsi" w:eastAsiaTheme="minorEastAsia" w:hAnsiTheme="minorHAnsi" w:cstheme="minorBidi"/>
              <w:noProof/>
              <w:sz w:val="22"/>
              <w:szCs w:val="22"/>
            </w:rPr>
          </w:pPr>
          <w:hyperlink w:anchor="_Toc54101830" w:history="1">
            <w:r w:rsidRPr="00153866">
              <w:rPr>
                <w:rStyle w:val="Hyperlink"/>
                <w:noProof/>
              </w:rPr>
              <w:t>ABSTRACT</w:t>
            </w:r>
            <w:r>
              <w:rPr>
                <w:noProof/>
                <w:webHidden/>
              </w:rPr>
              <w:tab/>
            </w:r>
            <w:r>
              <w:rPr>
                <w:noProof/>
                <w:webHidden/>
              </w:rPr>
              <w:fldChar w:fldCharType="begin"/>
            </w:r>
            <w:r>
              <w:rPr>
                <w:noProof/>
                <w:webHidden/>
              </w:rPr>
              <w:instrText xml:space="preserve"> PAGEREF _Toc54101830 \h </w:instrText>
            </w:r>
            <w:r>
              <w:rPr>
                <w:noProof/>
                <w:webHidden/>
              </w:rPr>
            </w:r>
            <w:r>
              <w:rPr>
                <w:noProof/>
                <w:webHidden/>
              </w:rPr>
              <w:fldChar w:fldCharType="separate"/>
            </w:r>
            <w:r>
              <w:rPr>
                <w:noProof/>
                <w:webHidden/>
              </w:rPr>
              <w:t>xi</w:t>
            </w:r>
            <w:r>
              <w:rPr>
                <w:noProof/>
                <w:webHidden/>
              </w:rPr>
              <w:fldChar w:fldCharType="end"/>
            </w:r>
          </w:hyperlink>
        </w:p>
        <w:p w14:paraId="16C66028" w14:textId="74B9DB0A" w:rsidR="00663785" w:rsidRDefault="00663785">
          <w:pPr>
            <w:pStyle w:val="TOC1"/>
            <w:tabs>
              <w:tab w:val="left" w:pos="442"/>
            </w:tabs>
            <w:rPr>
              <w:rFonts w:asciiTheme="minorHAnsi" w:eastAsiaTheme="minorEastAsia" w:hAnsiTheme="minorHAnsi" w:cstheme="minorBidi"/>
              <w:noProof/>
              <w:sz w:val="22"/>
              <w:szCs w:val="22"/>
            </w:rPr>
          </w:pPr>
          <w:hyperlink w:anchor="_Toc54101831" w:history="1">
            <w:r w:rsidRPr="00153866">
              <w:rPr>
                <w:rStyle w:val="Hyperlink"/>
                <w:noProof/>
              </w:rPr>
              <w:t>1.</w:t>
            </w:r>
            <w:r>
              <w:rPr>
                <w:rFonts w:asciiTheme="minorHAnsi" w:eastAsiaTheme="minorEastAsia" w:hAnsiTheme="minorHAnsi" w:cstheme="minorBidi"/>
                <w:noProof/>
                <w:sz w:val="22"/>
                <w:szCs w:val="22"/>
              </w:rPr>
              <w:tab/>
            </w:r>
            <w:r w:rsidRPr="00153866">
              <w:rPr>
                <w:rStyle w:val="Hyperlink"/>
                <w:noProof/>
              </w:rPr>
              <w:t>INTRODUCTION</w:t>
            </w:r>
            <w:r>
              <w:rPr>
                <w:noProof/>
                <w:webHidden/>
              </w:rPr>
              <w:tab/>
            </w:r>
            <w:r>
              <w:rPr>
                <w:noProof/>
                <w:webHidden/>
              </w:rPr>
              <w:fldChar w:fldCharType="begin"/>
            </w:r>
            <w:r>
              <w:rPr>
                <w:noProof/>
                <w:webHidden/>
              </w:rPr>
              <w:instrText xml:space="preserve"> PAGEREF _Toc54101831 \h </w:instrText>
            </w:r>
            <w:r>
              <w:rPr>
                <w:noProof/>
                <w:webHidden/>
              </w:rPr>
            </w:r>
            <w:r>
              <w:rPr>
                <w:noProof/>
                <w:webHidden/>
              </w:rPr>
              <w:fldChar w:fldCharType="separate"/>
            </w:r>
            <w:r>
              <w:rPr>
                <w:noProof/>
                <w:webHidden/>
              </w:rPr>
              <w:t>1</w:t>
            </w:r>
            <w:r>
              <w:rPr>
                <w:noProof/>
                <w:webHidden/>
              </w:rPr>
              <w:fldChar w:fldCharType="end"/>
            </w:r>
          </w:hyperlink>
        </w:p>
        <w:p w14:paraId="5363AA0F" w14:textId="70BFF394"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2" w:history="1">
            <w:r w:rsidRPr="00153866">
              <w:rPr>
                <w:rStyle w:val="Hyperlink"/>
                <w:noProof/>
              </w:rPr>
              <w:t>1.1.</w:t>
            </w:r>
            <w:r>
              <w:rPr>
                <w:rFonts w:asciiTheme="minorHAnsi" w:eastAsiaTheme="minorEastAsia" w:hAnsiTheme="minorHAnsi" w:cstheme="minorBidi"/>
                <w:noProof/>
                <w:sz w:val="22"/>
                <w:szCs w:val="22"/>
              </w:rPr>
              <w:tab/>
            </w:r>
            <w:r w:rsidRPr="00153866">
              <w:rPr>
                <w:rStyle w:val="Hyperlink"/>
                <w:noProof/>
              </w:rPr>
              <w:t>Background of the Study</w:t>
            </w:r>
            <w:r>
              <w:rPr>
                <w:noProof/>
                <w:webHidden/>
              </w:rPr>
              <w:tab/>
            </w:r>
            <w:r>
              <w:rPr>
                <w:noProof/>
                <w:webHidden/>
              </w:rPr>
              <w:fldChar w:fldCharType="begin"/>
            </w:r>
            <w:r>
              <w:rPr>
                <w:noProof/>
                <w:webHidden/>
              </w:rPr>
              <w:instrText xml:space="preserve"> PAGEREF _Toc54101832 \h </w:instrText>
            </w:r>
            <w:r>
              <w:rPr>
                <w:noProof/>
                <w:webHidden/>
              </w:rPr>
            </w:r>
            <w:r>
              <w:rPr>
                <w:noProof/>
                <w:webHidden/>
              </w:rPr>
              <w:fldChar w:fldCharType="separate"/>
            </w:r>
            <w:r>
              <w:rPr>
                <w:noProof/>
                <w:webHidden/>
              </w:rPr>
              <w:t>1</w:t>
            </w:r>
            <w:r>
              <w:rPr>
                <w:noProof/>
                <w:webHidden/>
              </w:rPr>
              <w:fldChar w:fldCharType="end"/>
            </w:r>
          </w:hyperlink>
        </w:p>
        <w:p w14:paraId="317FDEE3" w14:textId="3EA866FF" w:rsidR="00663785" w:rsidRDefault="00663785">
          <w:pPr>
            <w:pStyle w:val="TOC3"/>
            <w:tabs>
              <w:tab w:val="left" w:pos="1320"/>
              <w:tab w:val="right" w:leader="dot" w:pos="8755"/>
            </w:tabs>
            <w:rPr>
              <w:rFonts w:asciiTheme="minorHAnsi" w:hAnsiTheme="minorHAnsi" w:cstheme="minorBidi"/>
              <w:noProof/>
              <w:sz w:val="22"/>
            </w:rPr>
          </w:pPr>
          <w:hyperlink w:anchor="_Toc54101833" w:history="1">
            <w:r w:rsidRPr="00153866">
              <w:rPr>
                <w:rStyle w:val="Hyperlink"/>
                <w:noProof/>
              </w:rPr>
              <w:t>1.1.1.</w:t>
            </w:r>
            <w:r>
              <w:rPr>
                <w:rFonts w:asciiTheme="minorHAnsi" w:hAnsiTheme="minorHAnsi" w:cstheme="minorBidi"/>
                <w:noProof/>
                <w:sz w:val="22"/>
              </w:rPr>
              <w:tab/>
            </w:r>
            <w:r w:rsidRPr="00153866">
              <w:rPr>
                <w:rStyle w:val="Hyperlink"/>
                <w:noProof/>
              </w:rPr>
              <w:t>Generative Adversarial Networks</w:t>
            </w:r>
            <w:r>
              <w:rPr>
                <w:noProof/>
                <w:webHidden/>
              </w:rPr>
              <w:tab/>
            </w:r>
            <w:r>
              <w:rPr>
                <w:noProof/>
                <w:webHidden/>
              </w:rPr>
              <w:fldChar w:fldCharType="begin"/>
            </w:r>
            <w:r>
              <w:rPr>
                <w:noProof/>
                <w:webHidden/>
              </w:rPr>
              <w:instrText xml:space="preserve"> PAGEREF _Toc54101833 \h </w:instrText>
            </w:r>
            <w:r>
              <w:rPr>
                <w:noProof/>
                <w:webHidden/>
              </w:rPr>
            </w:r>
            <w:r>
              <w:rPr>
                <w:noProof/>
                <w:webHidden/>
              </w:rPr>
              <w:fldChar w:fldCharType="separate"/>
            </w:r>
            <w:r>
              <w:rPr>
                <w:noProof/>
                <w:webHidden/>
              </w:rPr>
              <w:t>3</w:t>
            </w:r>
            <w:r>
              <w:rPr>
                <w:noProof/>
                <w:webHidden/>
              </w:rPr>
              <w:fldChar w:fldCharType="end"/>
            </w:r>
          </w:hyperlink>
        </w:p>
        <w:p w14:paraId="1196715A" w14:textId="3EB4862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4" w:history="1">
            <w:r w:rsidRPr="00153866">
              <w:rPr>
                <w:rStyle w:val="Hyperlink"/>
                <w:noProof/>
              </w:rPr>
              <w:t>1.2.</w:t>
            </w:r>
            <w:r>
              <w:rPr>
                <w:rFonts w:asciiTheme="minorHAnsi" w:eastAsiaTheme="minorEastAsia" w:hAnsiTheme="minorHAnsi" w:cstheme="minorBidi"/>
                <w:noProof/>
                <w:sz w:val="22"/>
                <w:szCs w:val="22"/>
              </w:rPr>
              <w:tab/>
            </w:r>
            <w:r w:rsidRPr="00153866">
              <w:rPr>
                <w:rStyle w:val="Hyperlink"/>
                <w:noProof/>
              </w:rPr>
              <w:t>Motivation of the Study</w:t>
            </w:r>
            <w:r>
              <w:rPr>
                <w:noProof/>
                <w:webHidden/>
              </w:rPr>
              <w:tab/>
            </w:r>
            <w:r>
              <w:rPr>
                <w:noProof/>
                <w:webHidden/>
              </w:rPr>
              <w:fldChar w:fldCharType="begin"/>
            </w:r>
            <w:r>
              <w:rPr>
                <w:noProof/>
                <w:webHidden/>
              </w:rPr>
              <w:instrText xml:space="preserve"> PAGEREF _Toc54101834 \h </w:instrText>
            </w:r>
            <w:r>
              <w:rPr>
                <w:noProof/>
                <w:webHidden/>
              </w:rPr>
            </w:r>
            <w:r>
              <w:rPr>
                <w:noProof/>
                <w:webHidden/>
              </w:rPr>
              <w:fldChar w:fldCharType="separate"/>
            </w:r>
            <w:r>
              <w:rPr>
                <w:noProof/>
                <w:webHidden/>
              </w:rPr>
              <w:t>5</w:t>
            </w:r>
            <w:r>
              <w:rPr>
                <w:noProof/>
                <w:webHidden/>
              </w:rPr>
              <w:fldChar w:fldCharType="end"/>
            </w:r>
          </w:hyperlink>
        </w:p>
        <w:p w14:paraId="538736BA" w14:textId="0974D5CD"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5" w:history="1">
            <w:r w:rsidRPr="00153866">
              <w:rPr>
                <w:rStyle w:val="Hyperlink"/>
                <w:noProof/>
              </w:rPr>
              <w:t>1.3.</w:t>
            </w:r>
            <w:r>
              <w:rPr>
                <w:rFonts w:asciiTheme="minorHAnsi" w:eastAsiaTheme="minorEastAsia" w:hAnsiTheme="minorHAnsi" w:cstheme="minorBidi"/>
                <w:noProof/>
                <w:sz w:val="22"/>
                <w:szCs w:val="22"/>
              </w:rPr>
              <w:tab/>
            </w:r>
            <w:r w:rsidRPr="00153866">
              <w:rPr>
                <w:rStyle w:val="Hyperlink"/>
                <w:noProof/>
              </w:rPr>
              <w:t>Statement of the Problem</w:t>
            </w:r>
            <w:r>
              <w:rPr>
                <w:noProof/>
                <w:webHidden/>
              </w:rPr>
              <w:tab/>
            </w:r>
            <w:r>
              <w:rPr>
                <w:noProof/>
                <w:webHidden/>
              </w:rPr>
              <w:fldChar w:fldCharType="begin"/>
            </w:r>
            <w:r>
              <w:rPr>
                <w:noProof/>
                <w:webHidden/>
              </w:rPr>
              <w:instrText xml:space="preserve"> PAGEREF _Toc54101835 \h </w:instrText>
            </w:r>
            <w:r>
              <w:rPr>
                <w:noProof/>
                <w:webHidden/>
              </w:rPr>
            </w:r>
            <w:r>
              <w:rPr>
                <w:noProof/>
                <w:webHidden/>
              </w:rPr>
              <w:fldChar w:fldCharType="separate"/>
            </w:r>
            <w:r>
              <w:rPr>
                <w:noProof/>
                <w:webHidden/>
              </w:rPr>
              <w:t>5</w:t>
            </w:r>
            <w:r>
              <w:rPr>
                <w:noProof/>
                <w:webHidden/>
              </w:rPr>
              <w:fldChar w:fldCharType="end"/>
            </w:r>
          </w:hyperlink>
        </w:p>
        <w:p w14:paraId="054B5DC8" w14:textId="41C74132"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6" w:history="1">
            <w:r w:rsidRPr="00153866">
              <w:rPr>
                <w:rStyle w:val="Hyperlink"/>
                <w:noProof/>
              </w:rPr>
              <w:t>1.4.</w:t>
            </w:r>
            <w:r>
              <w:rPr>
                <w:rFonts w:asciiTheme="minorHAnsi" w:eastAsiaTheme="minorEastAsia" w:hAnsiTheme="minorHAnsi" w:cstheme="minorBidi"/>
                <w:noProof/>
                <w:sz w:val="22"/>
                <w:szCs w:val="22"/>
              </w:rPr>
              <w:tab/>
            </w:r>
            <w:r w:rsidRPr="00153866">
              <w:rPr>
                <w:rStyle w:val="Hyperlink"/>
                <w:noProof/>
              </w:rPr>
              <w:t>Research Questions</w:t>
            </w:r>
            <w:r>
              <w:rPr>
                <w:noProof/>
                <w:webHidden/>
              </w:rPr>
              <w:tab/>
            </w:r>
            <w:r>
              <w:rPr>
                <w:noProof/>
                <w:webHidden/>
              </w:rPr>
              <w:fldChar w:fldCharType="begin"/>
            </w:r>
            <w:r>
              <w:rPr>
                <w:noProof/>
                <w:webHidden/>
              </w:rPr>
              <w:instrText xml:space="preserve"> PAGEREF _Toc54101836 \h </w:instrText>
            </w:r>
            <w:r>
              <w:rPr>
                <w:noProof/>
                <w:webHidden/>
              </w:rPr>
            </w:r>
            <w:r>
              <w:rPr>
                <w:noProof/>
                <w:webHidden/>
              </w:rPr>
              <w:fldChar w:fldCharType="separate"/>
            </w:r>
            <w:r>
              <w:rPr>
                <w:noProof/>
                <w:webHidden/>
              </w:rPr>
              <w:t>6</w:t>
            </w:r>
            <w:r>
              <w:rPr>
                <w:noProof/>
                <w:webHidden/>
              </w:rPr>
              <w:fldChar w:fldCharType="end"/>
            </w:r>
          </w:hyperlink>
        </w:p>
        <w:p w14:paraId="37597DD3" w14:textId="62EBAB8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37" w:history="1">
            <w:r w:rsidRPr="00153866">
              <w:rPr>
                <w:rStyle w:val="Hyperlink"/>
                <w:noProof/>
              </w:rPr>
              <w:t>1.5.</w:t>
            </w:r>
            <w:r>
              <w:rPr>
                <w:rFonts w:asciiTheme="minorHAnsi" w:eastAsiaTheme="minorEastAsia" w:hAnsiTheme="minorHAnsi" w:cstheme="minorBidi"/>
                <w:noProof/>
                <w:sz w:val="22"/>
                <w:szCs w:val="22"/>
              </w:rPr>
              <w:tab/>
            </w:r>
            <w:r w:rsidRPr="00153866">
              <w:rPr>
                <w:rStyle w:val="Hyperlink"/>
                <w:noProof/>
              </w:rPr>
              <w:t>Objectives of the Study</w:t>
            </w:r>
            <w:r>
              <w:rPr>
                <w:noProof/>
                <w:webHidden/>
              </w:rPr>
              <w:tab/>
            </w:r>
            <w:r>
              <w:rPr>
                <w:noProof/>
                <w:webHidden/>
              </w:rPr>
              <w:fldChar w:fldCharType="begin"/>
            </w:r>
            <w:r>
              <w:rPr>
                <w:noProof/>
                <w:webHidden/>
              </w:rPr>
              <w:instrText xml:space="preserve"> PAGEREF _Toc54101837 \h </w:instrText>
            </w:r>
            <w:r>
              <w:rPr>
                <w:noProof/>
                <w:webHidden/>
              </w:rPr>
            </w:r>
            <w:r>
              <w:rPr>
                <w:noProof/>
                <w:webHidden/>
              </w:rPr>
              <w:fldChar w:fldCharType="separate"/>
            </w:r>
            <w:r>
              <w:rPr>
                <w:noProof/>
                <w:webHidden/>
              </w:rPr>
              <w:t>6</w:t>
            </w:r>
            <w:r>
              <w:rPr>
                <w:noProof/>
                <w:webHidden/>
              </w:rPr>
              <w:fldChar w:fldCharType="end"/>
            </w:r>
          </w:hyperlink>
        </w:p>
        <w:p w14:paraId="7F3CDC05" w14:textId="57C6424B" w:rsidR="00663785" w:rsidRDefault="00663785">
          <w:pPr>
            <w:pStyle w:val="TOC3"/>
            <w:tabs>
              <w:tab w:val="left" w:pos="1320"/>
              <w:tab w:val="right" w:leader="dot" w:pos="8755"/>
            </w:tabs>
            <w:rPr>
              <w:rFonts w:asciiTheme="minorHAnsi" w:hAnsiTheme="minorHAnsi" w:cstheme="minorBidi"/>
              <w:noProof/>
              <w:sz w:val="22"/>
            </w:rPr>
          </w:pPr>
          <w:hyperlink w:anchor="_Toc54101838" w:history="1">
            <w:r w:rsidRPr="00153866">
              <w:rPr>
                <w:rStyle w:val="Hyperlink"/>
                <w:noProof/>
              </w:rPr>
              <w:t>1.5.1.</w:t>
            </w:r>
            <w:r>
              <w:rPr>
                <w:rFonts w:asciiTheme="minorHAnsi" w:hAnsiTheme="minorHAnsi" w:cstheme="minorBidi"/>
                <w:noProof/>
                <w:sz w:val="22"/>
              </w:rPr>
              <w:tab/>
            </w:r>
            <w:r w:rsidRPr="00153866">
              <w:rPr>
                <w:rStyle w:val="Hyperlink"/>
                <w:noProof/>
              </w:rPr>
              <w:t>General Objective</w:t>
            </w:r>
            <w:r>
              <w:rPr>
                <w:noProof/>
                <w:webHidden/>
              </w:rPr>
              <w:tab/>
            </w:r>
            <w:r>
              <w:rPr>
                <w:noProof/>
                <w:webHidden/>
              </w:rPr>
              <w:fldChar w:fldCharType="begin"/>
            </w:r>
            <w:r>
              <w:rPr>
                <w:noProof/>
                <w:webHidden/>
              </w:rPr>
              <w:instrText xml:space="preserve"> PAGEREF _Toc54101838 \h </w:instrText>
            </w:r>
            <w:r>
              <w:rPr>
                <w:noProof/>
                <w:webHidden/>
              </w:rPr>
            </w:r>
            <w:r>
              <w:rPr>
                <w:noProof/>
                <w:webHidden/>
              </w:rPr>
              <w:fldChar w:fldCharType="separate"/>
            </w:r>
            <w:r>
              <w:rPr>
                <w:noProof/>
                <w:webHidden/>
              </w:rPr>
              <w:t>6</w:t>
            </w:r>
            <w:r>
              <w:rPr>
                <w:noProof/>
                <w:webHidden/>
              </w:rPr>
              <w:fldChar w:fldCharType="end"/>
            </w:r>
          </w:hyperlink>
        </w:p>
        <w:p w14:paraId="5CD199E2" w14:textId="76CA2D18" w:rsidR="00663785" w:rsidRDefault="00663785">
          <w:pPr>
            <w:pStyle w:val="TOC3"/>
            <w:tabs>
              <w:tab w:val="left" w:pos="1320"/>
              <w:tab w:val="right" w:leader="dot" w:pos="8755"/>
            </w:tabs>
            <w:rPr>
              <w:rFonts w:asciiTheme="minorHAnsi" w:hAnsiTheme="minorHAnsi" w:cstheme="minorBidi"/>
              <w:noProof/>
              <w:sz w:val="22"/>
            </w:rPr>
          </w:pPr>
          <w:hyperlink w:anchor="_Toc54101839" w:history="1">
            <w:r w:rsidRPr="00153866">
              <w:rPr>
                <w:rStyle w:val="Hyperlink"/>
                <w:noProof/>
              </w:rPr>
              <w:t>1.5.2.</w:t>
            </w:r>
            <w:r>
              <w:rPr>
                <w:rFonts w:asciiTheme="minorHAnsi" w:hAnsiTheme="minorHAnsi" w:cstheme="minorBidi"/>
                <w:noProof/>
                <w:sz w:val="22"/>
              </w:rPr>
              <w:tab/>
            </w:r>
            <w:r w:rsidRPr="00153866">
              <w:rPr>
                <w:rStyle w:val="Hyperlink"/>
                <w:noProof/>
              </w:rPr>
              <w:t>Specific Objectives</w:t>
            </w:r>
            <w:r>
              <w:rPr>
                <w:noProof/>
                <w:webHidden/>
              </w:rPr>
              <w:tab/>
            </w:r>
            <w:r>
              <w:rPr>
                <w:noProof/>
                <w:webHidden/>
              </w:rPr>
              <w:fldChar w:fldCharType="begin"/>
            </w:r>
            <w:r>
              <w:rPr>
                <w:noProof/>
                <w:webHidden/>
              </w:rPr>
              <w:instrText xml:space="preserve"> PAGEREF _Toc54101839 \h </w:instrText>
            </w:r>
            <w:r>
              <w:rPr>
                <w:noProof/>
                <w:webHidden/>
              </w:rPr>
            </w:r>
            <w:r>
              <w:rPr>
                <w:noProof/>
                <w:webHidden/>
              </w:rPr>
              <w:fldChar w:fldCharType="separate"/>
            </w:r>
            <w:r>
              <w:rPr>
                <w:noProof/>
                <w:webHidden/>
              </w:rPr>
              <w:t>6</w:t>
            </w:r>
            <w:r>
              <w:rPr>
                <w:noProof/>
                <w:webHidden/>
              </w:rPr>
              <w:fldChar w:fldCharType="end"/>
            </w:r>
          </w:hyperlink>
        </w:p>
        <w:p w14:paraId="70096CDC" w14:textId="1950B3BC"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0" w:history="1">
            <w:r w:rsidRPr="00153866">
              <w:rPr>
                <w:rStyle w:val="Hyperlink"/>
                <w:noProof/>
              </w:rPr>
              <w:t>1.6.</w:t>
            </w:r>
            <w:r>
              <w:rPr>
                <w:rFonts w:asciiTheme="minorHAnsi" w:eastAsiaTheme="minorEastAsia" w:hAnsiTheme="minorHAnsi" w:cstheme="minorBidi"/>
                <w:noProof/>
                <w:sz w:val="22"/>
                <w:szCs w:val="22"/>
              </w:rPr>
              <w:tab/>
            </w:r>
            <w:r w:rsidRPr="00153866">
              <w:rPr>
                <w:rStyle w:val="Hyperlink"/>
                <w:noProof/>
              </w:rPr>
              <w:t>Scope of the Study</w:t>
            </w:r>
            <w:r>
              <w:rPr>
                <w:noProof/>
                <w:webHidden/>
              </w:rPr>
              <w:tab/>
            </w:r>
            <w:r>
              <w:rPr>
                <w:noProof/>
                <w:webHidden/>
              </w:rPr>
              <w:fldChar w:fldCharType="begin"/>
            </w:r>
            <w:r>
              <w:rPr>
                <w:noProof/>
                <w:webHidden/>
              </w:rPr>
              <w:instrText xml:space="preserve"> PAGEREF _Toc54101840 \h </w:instrText>
            </w:r>
            <w:r>
              <w:rPr>
                <w:noProof/>
                <w:webHidden/>
              </w:rPr>
            </w:r>
            <w:r>
              <w:rPr>
                <w:noProof/>
                <w:webHidden/>
              </w:rPr>
              <w:fldChar w:fldCharType="separate"/>
            </w:r>
            <w:r>
              <w:rPr>
                <w:noProof/>
                <w:webHidden/>
              </w:rPr>
              <w:t>7</w:t>
            </w:r>
            <w:r>
              <w:rPr>
                <w:noProof/>
                <w:webHidden/>
              </w:rPr>
              <w:fldChar w:fldCharType="end"/>
            </w:r>
          </w:hyperlink>
        </w:p>
        <w:p w14:paraId="34A21421" w14:textId="1C1CA6E1"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1" w:history="1">
            <w:r w:rsidRPr="00153866">
              <w:rPr>
                <w:rStyle w:val="Hyperlink"/>
                <w:noProof/>
              </w:rPr>
              <w:t>1.7.</w:t>
            </w:r>
            <w:r>
              <w:rPr>
                <w:rFonts w:asciiTheme="minorHAnsi" w:eastAsiaTheme="minorEastAsia" w:hAnsiTheme="minorHAnsi" w:cstheme="minorBidi"/>
                <w:noProof/>
                <w:sz w:val="22"/>
                <w:szCs w:val="22"/>
              </w:rPr>
              <w:tab/>
            </w:r>
            <w:r w:rsidRPr="00153866">
              <w:rPr>
                <w:rStyle w:val="Hyperlink"/>
                <w:noProof/>
              </w:rPr>
              <w:t>Organization of the Thesis</w:t>
            </w:r>
            <w:r>
              <w:rPr>
                <w:noProof/>
                <w:webHidden/>
              </w:rPr>
              <w:tab/>
            </w:r>
            <w:r>
              <w:rPr>
                <w:noProof/>
                <w:webHidden/>
              </w:rPr>
              <w:fldChar w:fldCharType="begin"/>
            </w:r>
            <w:r>
              <w:rPr>
                <w:noProof/>
                <w:webHidden/>
              </w:rPr>
              <w:instrText xml:space="preserve"> PAGEREF _Toc54101841 \h </w:instrText>
            </w:r>
            <w:r>
              <w:rPr>
                <w:noProof/>
                <w:webHidden/>
              </w:rPr>
            </w:r>
            <w:r>
              <w:rPr>
                <w:noProof/>
                <w:webHidden/>
              </w:rPr>
              <w:fldChar w:fldCharType="separate"/>
            </w:r>
            <w:r>
              <w:rPr>
                <w:noProof/>
                <w:webHidden/>
              </w:rPr>
              <w:t>7</w:t>
            </w:r>
            <w:r>
              <w:rPr>
                <w:noProof/>
                <w:webHidden/>
              </w:rPr>
              <w:fldChar w:fldCharType="end"/>
            </w:r>
          </w:hyperlink>
        </w:p>
        <w:p w14:paraId="48EB1885" w14:textId="55A8DAFF" w:rsidR="00663785" w:rsidRDefault="00663785">
          <w:pPr>
            <w:pStyle w:val="TOC1"/>
            <w:tabs>
              <w:tab w:val="left" w:pos="442"/>
            </w:tabs>
            <w:rPr>
              <w:rFonts w:asciiTheme="minorHAnsi" w:eastAsiaTheme="minorEastAsia" w:hAnsiTheme="minorHAnsi" w:cstheme="minorBidi"/>
              <w:noProof/>
              <w:sz w:val="22"/>
              <w:szCs w:val="22"/>
            </w:rPr>
          </w:pPr>
          <w:hyperlink w:anchor="_Toc54101842" w:history="1">
            <w:r w:rsidRPr="00153866">
              <w:rPr>
                <w:rStyle w:val="Hyperlink"/>
                <w:noProof/>
              </w:rPr>
              <w:t>2.</w:t>
            </w:r>
            <w:r>
              <w:rPr>
                <w:rFonts w:asciiTheme="minorHAnsi" w:eastAsiaTheme="minorEastAsia" w:hAnsiTheme="minorHAnsi" w:cstheme="minorBidi"/>
                <w:noProof/>
                <w:sz w:val="22"/>
                <w:szCs w:val="22"/>
              </w:rPr>
              <w:tab/>
            </w:r>
            <w:r w:rsidRPr="00153866">
              <w:rPr>
                <w:rStyle w:val="Hyperlink"/>
                <w:noProof/>
              </w:rPr>
              <w:t>LITERATURE REVIEW AND RELATED WORKS</w:t>
            </w:r>
            <w:r>
              <w:rPr>
                <w:noProof/>
                <w:webHidden/>
              </w:rPr>
              <w:tab/>
            </w:r>
            <w:r>
              <w:rPr>
                <w:noProof/>
                <w:webHidden/>
              </w:rPr>
              <w:fldChar w:fldCharType="begin"/>
            </w:r>
            <w:r>
              <w:rPr>
                <w:noProof/>
                <w:webHidden/>
              </w:rPr>
              <w:instrText xml:space="preserve"> PAGEREF _Toc54101842 \h </w:instrText>
            </w:r>
            <w:r>
              <w:rPr>
                <w:noProof/>
                <w:webHidden/>
              </w:rPr>
            </w:r>
            <w:r>
              <w:rPr>
                <w:noProof/>
                <w:webHidden/>
              </w:rPr>
              <w:fldChar w:fldCharType="separate"/>
            </w:r>
            <w:r>
              <w:rPr>
                <w:noProof/>
                <w:webHidden/>
              </w:rPr>
              <w:t>9</w:t>
            </w:r>
            <w:r>
              <w:rPr>
                <w:noProof/>
                <w:webHidden/>
              </w:rPr>
              <w:fldChar w:fldCharType="end"/>
            </w:r>
          </w:hyperlink>
        </w:p>
        <w:p w14:paraId="7E187AAF" w14:textId="712F627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3" w:history="1">
            <w:r w:rsidRPr="00153866">
              <w:rPr>
                <w:rStyle w:val="Hyperlink"/>
                <w:noProof/>
              </w:rPr>
              <w:t>2.1.</w:t>
            </w:r>
            <w:r>
              <w:rPr>
                <w:rFonts w:asciiTheme="minorHAnsi" w:eastAsiaTheme="minorEastAsia" w:hAnsiTheme="minorHAnsi" w:cstheme="minorBidi"/>
                <w:noProof/>
                <w:sz w:val="22"/>
                <w:szCs w:val="22"/>
              </w:rPr>
              <w:tab/>
            </w:r>
            <w:r w:rsidRPr="00153866">
              <w:rPr>
                <w:rStyle w:val="Hyperlink"/>
                <w:noProof/>
              </w:rPr>
              <w:t>Introduction</w:t>
            </w:r>
            <w:r>
              <w:rPr>
                <w:noProof/>
                <w:webHidden/>
              </w:rPr>
              <w:tab/>
            </w:r>
            <w:r>
              <w:rPr>
                <w:noProof/>
                <w:webHidden/>
              </w:rPr>
              <w:fldChar w:fldCharType="begin"/>
            </w:r>
            <w:r>
              <w:rPr>
                <w:noProof/>
                <w:webHidden/>
              </w:rPr>
              <w:instrText xml:space="preserve"> PAGEREF _Toc54101843 \h </w:instrText>
            </w:r>
            <w:r>
              <w:rPr>
                <w:noProof/>
                <w:webHidden/>
              </w:rPr>
            </w:r>
            <w:r>
              <w:rPr>
                <w:noProof/>
                <w:webHidden/>
              </w:rPr>
              <w:fldChar w:fldCharType="separate"/>
            </w:r>
            <w:r>
              <w:rPr>
                <w:noProof/>
                <w:webHidden/>
              </w:rPr>
              <w:t>9</w:t>
            </w:r>
            <w:r>
              <w:rPr>
                <w:noProof/>
                <w:webHidden/>
              </w:rPr>
              <w:fldChar w:fldCharType="end"/>
            </w:r>
          </w:hyperlink>
        </w:p>
        <w:p w14:paraId="0C2779A6" w14:textId="436664D6"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4" w:history="1">
            <w:r w:rsidRPr="00153866">
              <w:rPr>
                <w:rStyle w:val="Hyperlink"/>
                <w:noProof/>
              </w:rPr>
              <w:t>2.2.</w:t>
            </w:r>
            <w:r>
              <w:rPr>
                <w:rFonts w:asciiTheme="minorHAnsi" w:eastAsiaTheme="minorEastAsia" w:hAnsiTheme="minorHAnsi" w:cstheme="minorBidi"/>
                <w:noProof/>
                <w:sz w:val="22"/>
                <w:szCs w:val="22"/>
              </w:rPr>
              <w:tab/>
            </w:r>
            <w:r w:rsidRPr="00153866">
              <w:rPr>
                <w:rStyle w:val="Hyperlink"/>
                <w:noProof/>
              </w:rPr>
              <w:t>Inside GAN</w:t>
            </w:r>
            <w:r>
              <w:rPr>
                <w:noProof/>
                <w:webHidden/>
              </w:rPr>
              <w:tab/>
            </w:r>
            <w:r>
              <w:rPr>
                <w:noProof/>
                <w:webHidden/>
              </w:rPr>
              <w:fldChar w:fldCharType="begin"/>
            </w:r>
            <w:r>
              <w:rPr>
                <w:noProof/>
                <w:webHidden/>
              </w:rPr>
              <w:instrText xml:space="preserve"> PAGEREF _Toc54101844 \h </w:instrText>
            </w:r>
            <w:r>
              <w:rPr>
                <w:noProof/>
                <w:webHidden/>
              </w:rPr>
            </w:r>
            <w:r>
              <w:rPr>
                <w:noProof/>
                <w:webHidden/>
              </w:rPr>
              <w:fldChar w:fldCharType="separate"/>
            </w:r>
            <w:r>
              <w:rPr>
                <w:noProof/>
                <w:webHidden/>
              </w:rPr>
              <w:t>11</w:t>
            </w:r>
            <w:r>
              <w:rPr>
                <w:noProof/>
                <w:webHidden/>
              </w:rPr>
              <w:fldChar w:fldCharType="end"/>
            </w:r>
          </w:hyperlink>
        </w:p>
        <w:p w14:paraId="61728256" w14:textId="0460BCEA" w:rsidR="00663785" w:rsidRDefault="00663785">
          <w:pPr>
            <w:pStyle w:val="TOC3"/>
            <w:tabs>
              <w:tab w:val="left" w:pos="1320"/>
              <w:tab w:val="right" w:leader="dot" w:pos="8755"/>
            </w:tabs>
            <w:rPr>
              <w:rFonts w:asciiTheme="minorHAnsi" w:hAnsiTheme="minorHAnsi" w:cstheme="minorBidi"/>
              <w:noProof/>
              <w:sz w:val="22"/>
            </w:rPr>
          </w:pPr>
          <w:hyperlink w:anchor="_Toc54101845" w:history="1">
            <w:r w:rsidRPr="00153866">
              <w:rPr>
                <w:rStyle w:val="Hyperlink"/>
                <w:noProof/>
              </w:rPr>
              <w:t>2.2.1.</w:t>
            </w:r>
            <w:r>
              <w:rPr>
                <w:rFonts w:asciiTheme="minorHAnsi" w:hAnsiTheme="minorHAnsi" w:cstheme="minorBidi"/>
                <w:noProof/>
                <w:sz w:val="22"/>
              </w:rPr>
              <w:tab/>
            </w:r>
            <w:r w:rsidRPr="00153866">
              <w:rPr>
                <w:rStyle w:val="Hyperlink"/>
                <w:noProof/>
              </w:rPr>
              <w:t>GAN Training</w:t>
            </w:r>
            <w:r>
              <w:rPr>
                <w:noProof/>
                <w:webHidden/>
              </w:rPr>
              <w:tab/>
            </w:r>
            <w:r>
              <w:rPr>
                <w:noProof/>
                <w:webHidden/>
              </w:rPr>
              <w:fldChar w:fldCharType="begin"/>
            </w:r>
            <w:r>
              <w:rPr>
                <w:noProof/>
                <w:webHidden/>
              </w:rPr>
              <w:instrText xml:space="preserve"> PAGEREF _Toc54101845 \h </w:instrText>
            </w:r>
            <w:r>
              <w:rPr>
                <w:noProof/>
                <w:webHidden/>
              </w:rPr>
            </w:r>
            <w:r>
              <w:rPr>
                <w:noProof/>
                <w:webHidden/>
              </w:rPr>
              <w:fldChar w:fldCharType="separate"/>
            </w:r>
            <w:r>
              <w:rPr>
                <w:noProof/>
                <w:webHidden/>
              </w:rPr>
              <w:t>12</w:t>
            </w:r>
            <w:r>
              <w:rPr>
                <w:noProof/>
                <w:webHidden/>
              </w:rPr>
              <w:fldChar w:fldCharType="end"/>
            </w:r>
          </w:hyperlink>
        </w:p>
        <w:p w14:paraId="00FEFD74" w14:textId="66D15AA8" w:rsidR="00663785" w:rsidRDefault="00663785">
          <w:pPr>
            <w:pStyle w:val="TOC3"/>
            <w:tabs>
              <w:tab w:val="left" w:pos="1320"/>
              <w:tab w:val="right" w:leader="dot" w:pos="8755"/>
            </w:tabs>
            <w:rPr>
              <w:rFonts w:asciiTheme="minorHAnsi" w:hAnsiTheme="minorHAnsi" w:cstheme="minorBidi"/>
              <w:noProof/>
              <w:sz w:val="22"/>
            </w:rPr>
          </w:pPr>
          <w:hyperlink w:anchor="_Toc54101846" w:history="1">
            <w:r w:rsidRPr="00153866">
              <w:rPr>
                <w:rStyle w:val="Hyperlink"/>
                <w:noProof/>
              </w:rPr>
              <w:t>2.2.2.</w:t>
            </w:r>
            <w:r>
              <w:rPr>
                <w:rFonts w:asciiTheme="minorHAnsi" w:hAnsiTheme="minorHAnsi" w:cstheme="minorBidi"/>
                <w:noProof/>
                <w:sz w:val="22"/>
              </w:rPr>
              <w:tab/>
            </w:r>
            <w:r w:rsidRPr="00153866">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4101846 \h </w:instrText>
            </w:r>
            <w:r>
              <w:rPr>
                <w:noProof/>
                <w:webHidden/>
              </w:rPr>
            </w:r>
            <w:r>
              <w:rPr>
                <w:noProof/>
                <w:webHidden/>
              </w:rPr>
              <w:fldChar w:fldCharType="separate"/>
            </w:r>
            <w:r>
              <w:rPr>
                <w:noProof/>
                <w:webHidden/>
              </w:rPr>
              <w:t>13</w:t>
            </w:r>
            <w:r>
              <w:rPr>
                <w:noProof/>
                <w:webHidden/>
              </w:rPr>
              <w:fldChar w:fldCharType="end"/>
            </w:r>
          </w:hyperlink>
        </w:p>
        <w:p w14:paraId="514E074F" w14:textId="17F76D25"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7" w:history="1">
            <w:r w:rsidRPr="00153866">
              <w:rPr>
                <w:rStyle w:val="Hyperlink"/>
                <w:noProof/>
              </w:rPr>
              <w:t>2.3.</w:t>
            </w:r>
            <w:r>
              <w:rPr>
                <w:rFonts w:asciiTheme="minorHAnsi" w:eastAsiaTheme="minorEastAsia" w:hAnsiTheme="minorHAnsi" w:cstheme="minorBidi"/>
                <w:noProof/>
                <w:sz w:val="22"/>
                <w:szCs w:val="22"/>
              </w:rPr>
              <w:tab/>
            </w:r>
            <w:r w:rsidRPr="00153866">
              <w:rPr>
                <w:rStyle w:val="Hyperlink"/>
                <w:noProof/>
              </w:rPr>
              <w:t>Image-to-Image Translation</w:t>
            </w:r>
            <w:r>
              <w:rPr>
                <w:noProof/>
                <w:webHidden/>
              </w:rPr>
              <w:tab/>
            </w:r>
            <w:r>
              <w:rPr>
                <w:noProof/>
                <w:webHidden/>
              </w:rPr>
              <w:fldChar w:fldCharType="begin"/>
            </w:r>
            <w:r>
              <w:rPr>
                <w:noProof/>
                <w:webHidden/>
              </w:rPr>
              <w:instrText xml:space="preserve"> PAGEREF _Toc54101847 \h </w:instrText>
            </w:r>
            <w:r>
              <w:rPr>
                <w:noProof/>
                <w:webHidden/>
              </w:rPr>
            </w:r>
            <w:r>
              <w:rPr>
                <w:noProof/>
                <w:webHidden/>
              </w:rPr>
              <w:fldChar w:fldCharType="separate"/>
            </w:r>
            <w:r>
              <w:rPr>
                <w:noProof/>
                <w:webHidden/>
              </w:rPr>
              <w:t>14</w:t>
            </w:r>
            <w:r>
              <w:rPr>
                <w:noProof/>
                <w:webHidden/>
              </w:rPr>
              <w:fldChar w:fldCharType="end"/>
            </w:r>
          </w:hyperlink>
        </w:p>
        <w:p w14:paraId="397B3612" w14:textId="2233749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8" w:history="1">
            <w:r w:rsidRPr="00153866">
              <w:rPr>
                <w:rStyle w:val="Hyperlink"/>
                <w:noProof/>
              </w:rPr>
              <w:t>2.4.</w:t>
            </w:r>
            <w:r>
              <w:rPr>
                <w:rFonts w:asciiTheme="minorHAnsi" w:eastAsiaTheme="minorEastAsia" w:hAnsiTheme="minorHAnsi" w:cstheme="minorBidi"/>
                <w:noProof/>
                <w:sz w:val="22"/>
                <w:szCs w:val="22"/>
              </w:rPr>
              <w:tab/>
            </w:r>
            <w:r w:rsidRPr="00153866">
              <w:rPr>
                <w:rStyle w:val="Hyperlink"/>
                <w:noProof/>
              </w:rPr>
              <w:t>Video-to-Video Translation</w:t>
            </w:r>
            <w:r>
              <w:rPr>
                <w:noProof/>
                <w:webHidden/>
              </w:rPr>
              <w:tab/>
            </w:r>
            <w:r>
              <w:rPr>
                <w:noProof/>
                <w:webHidden/>
              </w:rPr>
              <w:fldChar w:fldCharType="begin"/>
            </w:r>
            <w:r>
              <w:rPr>
                <w:noProof/>
                <w:webHidden/>
              </w:rPr>
              <w:instrText xml:space="preserve"> PAGEREF _Toc54101848 \h </w:instrText>
            </w:r>
            <w:r>
              <w:rPr>
                <w:noProof/>
                <w:webHidden/>
              </w:rPr>
            </w:r>
            <w:r>
              <w:rPr>
                <w:noProof/>
                <w:webHidden/>
              </w:rPr>
              <w:fldChar w:fldCharType="separate"/>
            </w:r>
            <w:r>
              <w:rPr>
                <w:noProof/>
                <w:webHidden/>
              </w:rPr>
              <w:t>16</w:t>
            </w:r>
            <w:r>
              <w:rPr>
                <w:noProof/>
                <w:webHidden/>
              </w:rPr>
              <w:fldChar w:fldCharType="end"/>
            </w:r>
          </w:hyperlink>
        </w:p>
        <w:p w14:paraId="46D623B6" w14:textId="1491FB03"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49" w:history="1">
            <w:r w:rsidRPr="00153866">
              <w:rPr>
                <w:rStyle w:val="Hyperlink"/>
                <w:noProof/>
              </w:rPr>
              <w:t>2.5.</w:t>
            </w:r>
            <w:r>
              <w:rPr>
                <w:rFonts w:asciiTheme="minorHAnsi" w:eastAsiaTheme="minorEastAsia" w:hAnsiTheme="minorHAnsi" w:cstheme="minorBidi"/>
                <w:noProof/>
                <w:sz w:val="22"/>
                <w:szCs w:val="22"/>
              </w:rPr>
              <w:tab/>
            </w:r>
            <w:r w:rsidRPr="00153866">
              <w:rPr>
                <w:rStyle w:val="Hyperlink"/>
                <w:noProof/>
              </w:rPr>
              <w:t>Problems in Translation Networks</w:t>
            </w:r>
            <w:r>
              <w:rPr>
                <w:noProof/>
                <w:webHidden/>
              </w:rPr>
              <w:tab/>
            </w:r>
            <w:r>
              <w:rPr>
                <w:noProof/>
                <w:webHidden/>
              </w:rPr>
              <w:fldChar w:fldCharType="begin"/>
            </w:r>
            <w:r>
              <w:rPr>
                <w:noProof/>
                <w:webHidden/>
              </w:rPr>
              <w:instrText xml:space="preserve"> PAGEREF _Toc54101849 \h </w:instrText>
            </w:r>
            <w:r>
              <w:rPr>
                <w:noProof/>
                <w:webHidden/>
              </w:rPr>
            </w:r>
            <w:r>
              <w:rPr>
                <w:noProof/>
                <w:webHidden/>
              </w:rPr>
              <w:fldChar w:fldCharType="separate"/>
            </w:r>
            <w:r>
              <w:rPr>
                <w:noProof/>
                <w:webHidden/>
              </w:rPr>
              <w:t>17</w:t>
            </w:r>
            <w:r>
              <w:rPr>
                <w:noProof/>
                <w:webHidden/>
              </w:rPr>
              <w:fldChar w:fldCharType="end"/>
            </w:r>
          </w:hyperlink>
        </w:p>
        <w:p w14:paraId="2024C86C" w14:textId="45886DA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0" w:history="1">
            <w:r w:rsidRPr="00153866">
              <w:rPr>
                <w:rStyle w:val="Hyperlink"/>
                <w:noProof/>
              </w:rPr>
              <w:t>2.6.</w:t>
            </w:r>
            <w:r>
              <w:rPr>
                <w:rFonts w:asciiTheme="minorHAnsi" w:eastAsiaTheme="minorEastAsia" w:hAnsiTheme="minorHAnsi" w:cstheme="minorBidi"/>
                <w:noProof/>
                <w:sz w:val="22"/>
                <w:szCs w:val="22"/>
              </w:rPr>
              <w:tab/>
            </w:r>
            <w:r w:rsidRPr="00153866">
              <w:rPr>
                <w:rStyle w:val="Hyperlink"/>
                <w:noProof/>
              </w:rPr>
              <w:t>Temporal Information</w:t>
            </w:r>
            <w:r>
              <w:rPr>
                <w:noProof/>
                <w:webHidden/>
              </w:rPr>
              <w:tab/>
            </w:r>
            <w:r>
              <w:rPr>
                <w:noProof/>
                <w:webHidden/>
              </w:rPr>
              <w:fldChar w:fldCharType="begin"/>
            </w:r>
            <w:r>
              <w:rPr>
                <w:noProof/>
                <w:webHidden/>
              </w:rPr>
              <w:instrText xml:space="preserve"> PAGEREF _Toc54101850 \h </w:instrText>
            </w:r>
            <w:r>
              <w:rPr>
                <w:noProof/>
                <w:webHidden/>
              </w:rPr>
            </w:r>
            <w:r>
              <w:rPr>
                <w:noProof/>
                <w:webHidden/>
              </w:rPr>
              <w:fldChar w:fldCharType="separate"/>
            </w:r>
            <w:r>
              <w:rPr>
                <w:noProof/>
                <w:webHidden/>
              </w:rPr>
              <w:t>18</w:t>
            </w:r>
            <w:r>
              <w:rPr>
                <w:noProof/>
                <w:webHidden/>
              </w:rPr>
              <w:fldChar w:fldCharType="end"/>
            </w:r>
          </w:hyperlink>
        </w:p>
        <w:p w14:paraId="3E299FC4" w14:textId="0E4BB98C" w:rsidR="00663785" w:rsidRDefault="00663785">
          <w:pPr>
            <w:pStyle w:val="TOC3"/>
            <w:tabs>
              <w:tab w:val="left" w:pos="1320"/>
              <w:tab w:val="right" w:leader="dot" w:pos="8755"/>
            </w:tabs>
            <w:rPr>
              <w:rFonts w:asciiTheme="minorHAnsi" w:hAnsiTheme="minorHAnsi" w:cstheme="minorBidi"/>
              <w:noProof/>
              <w:sz w:val="22"/>
            </w:rPr>
          </w:pPr>
          <w:hyperlink w:anchor="_Toc54101851" w:history="1">
            <w:r w:rsidRPr="00153866">
              <w:rPr>
                <w:rStyle w:val="Hyperlink"/>
                <w:noProof/>
              </w:rPr>
              <w:t>2.6.1.</w:t>
            </w:r>
            <w:r>
              <w:rPr>
                <w:rFonts w:asciiTheme="minorHAnsi" w:hAnsiTheme="minorHAnsi" w:cstheme="minorBidi"/>
                <w:noProof/>
                <w:sz w:val="22"/>
              </w:rPr>
              <w:tab/>
            </w:r>
            <w:r w:rsidRPr="00153866">
              <w:rPr>
                <w:rStyle w:val="Hyperlink"/>
                <w:noProof/>
                <w:shd w:val="clear" w:color="auto" w:fill="FFFFFF"/>
              </w:rPr>
              <w:t>Optical Flow</w:t>
            </w:r>
            <w:r>
              <w:rPr>
                <w:noProof/>
                <w:webHidden/>
              </w:rPr>
              <w:tab/>
            </w:r>
            <w:r>
              <w:rPr>
                <w:noProof/>
                <w:webHidden/>
              </w:rPr>
              <w:fldChar w:fldCharType="begin"/>
            </w:r>
            <w:r>
              <w:rPr>
                <w:noProof/>
                <w:webHidden/>
              </w:rPr>
              <w:instrText xml:space="preserve"> PAGEREF _Toc54101851 \h </w:instrText>
            </w:r>
            <w:r>
              <w:rPr>
                <w:noProof/>
                <w:webHidden/>
              </w:rPr>
            </w:r>
            <w:r>
              <w:rPr>
                <w:noProof/>
                <w:webHidden/>
              </w:rPr>
              <w:fldChar w:fldCharType="separate"/>
            </w:r>
            <w:r>
              <w:rPr>
                <w:noProof/>
                <w:webHidden/>
              </w:rPr>
              <w:t>19</w:t>
            </w:r>
            <w:r>
              <w:rPr>
                <w:noProof/>
                <w:webHidden/>
              </w:rPr>
              <w:fldChar w:fldCharType="end"/>
            </w:r>
          </w:hyperlink>
        </w:p>
        <w:p w14:paraId="5DE2F572" w14:textId="21C3A212" w:rsidR="00663785" w:rsidRDefault="00663785">
          <w:pPr>
            <w:pStyle w:val="TOC3"/>
            <w:tabs>
              <w:tab w:val="left" w:pos="1320"/>
              <w:tab w:val="right" w:leader="dot" w:pos="8755"/>
            </w:tabs>
            <w:rPr>
              <w:rFonts w:asciiTheme="minorHAnsi" w:hAnsiTheme="minorHAnsi" w:cstheme="minorBidi"/>
              <w:noProof/>
              <w:sz w:val="22"/>
            </w:rPr>
          </w:pPr>
          <w:hyperlink w:anchor="_Toc54101852" w:history="1">
            <w:r w:rsidRPr="00153866">
              <w:rPr>
                <w:rStyle w:val="Hyperlink"/>
                <w:noProof/>
              </w:rPr>
              <w:t>2.6.2.</w:t>
            </w:r>
            <w:r>
              <w:rPr>
                <w:rFonts w:asciiTheme="minorHAnsi" w:hAnsiTheme="minorHAnsi" w:cstheme="minorBidi"/>
                <w:noProof/>
                <w:sz w:val="22"/>
              </w:rPr>
              <w:tab/>
            </w:r>
            <w:r w:rsidRPr="00153866">
              <w:rPr>
                <w:rStyle w:val="Hyperlink"/>
                <w:noProof/>
              </w:rPr>
              <w:t>Pose Estimation</w:t>
            </w:r>
            <w:r>
              <w:rPr>
                <w:noProof/>
                <w:webHidden/>
              </w:rPr>
              <w:tab/>
            </w:r>
            <w:r>
              <w:rPr>
                <w:noProof/>
                <w:webHidden/>
              </w:rPr>
              <w:fldChar w:fldCharType="begin"/>
            </w:r>
            <w:r>
              <w:rPr>
                <w:noProof/>
                <w:webHidden/>
              </w:rPr>
              <w:instrText xml:space="preserve"> PAGEREF _Toc54101852 \h </w:instrText>
            </w:r>
            <w:r>
              <w:rPr>
                <w:noProof/>
                <w:webHidden/>
              </w:rPr>
            </w:r>
            <w:r>
              <w:rPr>
                <w:noProof/>
                <w:webHidden/>
              </w:rPr>
              <w:fldChar w:fldCharType="separate"/>
            </w:r>
            <w:r>
              <w:rPr>
                <w:noProof/>
                <w:webHidden/>
              </w:rPr>
              <w:t>20</w:t>
            </w:r>
            <w:r>
              <w:rPr>
                <w:noProof/>
                <w:webHidden/>
              </w:rPr>
              <w:fldChar w:fldCharType="end"/>
            </w:r>
          </w:hyperlink>
        </w:p>
        <w:p w14:paraId="66EF0F0C" w14:textId="6F854F5B" w:rsidR="00663785" w:rsidRDefault="00663785">
          <w:pPr>
            <w:pStyle w:val="TOC3"/>
            <w:tabs>
              <w:tab w:val="left" w:pos="1320"/>
              <w:tab w:val="right" w:leader="dot" w:pos="8755"/>
            </w:tabs>
            <w:rPr>
              <w:rFonts w:asciiTheme="minorHAnsi" w:hAnsiTheme="minorHAnsi" w:cstheme="minorBidi"/>
              <w:noProof/>
              <w:sz w:val="22"/>
            </w:rPr>
          </w:pPr>
          <w:hyperlink w:anchor="_Toc54101853" w:history="1">
            <w:r w:rsidRPr="00153866">
              <w:rPr>
                <w:rStyle w:val="Hyperlink"/>
                <w:noProof/>
              </w:rPr>
              <w:t>2.6.3.</w:t>
            </w:r>
            <w:r>
              <w:rPr>
                <w:rFonts w:asciiTheme="minorHAnsi" w:hAnsiTheme="minorHAnsi" w:cstheme="minorBidi"/>
                <w:noProof/>
                <w:sz w:val="22"/>
              </w:rPr>
              <w:tab/>
            </w:r>
            <w:r w:rsidRPr="00153866">
              <w:rPr>
                <w:rStyle w:val="Hyperlink"/>
                <w:noProof/>
              </w:rPr>
              <w:t>3D Convolutional Tensor</w:t>
            </w:r>
            <w:r>
              <w:rPr>
                <w:noProof/>
                <w:webHidden/>
              </w:rPr>
              <w:tab/>
            </w:r>
            <w:r>
              <w:rPr>
                <w:noProof/>
                <w:webHidden/>
              </w:rPr>
              <w:fldChar w:fldCharType="begin"/>
            </w:r>
            <w:r>
              <w:rPr>
                <w:noProof/>
                <w:webHidden/>
              </w:rPr>
              <w:instrText xml:space="preserve"> PAGEREF _Toc54101853 \h </w:instrText>
            </w:r>
            <w:r>
              <w:rPr>
                <w:noProof/>
                <w:webHidden/>
              </w:rPr>
            </w:r>
            <w:r>
              <w:rPr>
                <w:noProof/>
                <w:webHidden/>
              </w:rPr>
              <w:fldChar w:fldCharType="separate"/>
            </w:r>
            <w:r>
              <w:rPr>
                <w:noProof/>
                <w:webHidden/>
              </w:rPr>
              <w:t>21</w:t>
            </w:r>
            <w:r>
              <w:rPr>
                <w:noProof/>
                <w:webHidden/>
              </w:rPr>
              <w:fldChar w:fldCharType="end"/>
            </w:r>
          </w:hyperlink>
        </w:p>
        <w:p w14:paraId="7C212A21" w14:textId="366F7A13" w:rsidR="00663785" w:rsidRDefault="00663785">
          <w:pPr>
            <w:pStyle w:val="TOC3"/>
            <w:tabs>
              <w:tab w:val="left" w:pos="1320"/>
              <w:tab w:val="right" w:leader="dot" w:pos="8755"/>
            </w:tabs>
            <w:rPr>
              <w:rFonts w:asciiTheme="minorHAnsi" w:hAnsiTheme="minorHAnsi" w:cstheme="minorBidi"/>
              <w:noProof/>
              <w:sz w:val="22"/>
            </w:rPr>
          </w:pPr>
          <w:hyperlink w:anchor="_Toc54101854" w:history="1">
            <w:r w:rsidRPr="00153866">
              <w:rPr>
                <w:rStyle w:val="Hyperlink"/>
                <w:noProof/>
              </w:rPr>
              <w:t>2.6.4.</w:t>
            </w:r>
            <w:r>
              <w:rPr>
                <w:rFonts w:asciiTheme="minorHAnsi" w:hAnsiTheme="minorHAnsi" w:cstheme="minorBidi"/>
                <w:noProof/>
                <w:sz w:val="22"/>
              </w:rPr>
              <w:tab/>
            </w:r>
            <w:r w:rsidRPr="00153866">
              <w:rPr>
                <w:rStyle w:val="Hyperlink"/>
                <w:noProof/>
              </w:rPr>
              <w:t>Recurrent Temporal</w:t>
            </w:r>
            <w:r>
              <w:rPr>
                <w:noProof/>
                <w:webHidden/>
              </w:rPr>
              <w:tab/>
            </w:r>
            <w:r>
              <w:rPr>
                <w:noProof/>
                <w:webHidden/>
              </w:rPr>
              <w:fldChar w:fldCharType="begin"/>
            </w:r>
            <w:r>
              <w:rPr>
                <w:noProof/>
                <w:webHidden/>
              </w:rPr>
              <w:instrText xml:space="preserve"> PAGEREF _Toc54101854 \h </w:instrText>
            </w:r>
            <w:r>
              <w:rPr>
                <w:noProof/>
                <w:webHidden/>
              </w:rPr>
            </w:r>
            <w:r>
              <w:rPr>
                <w:noProof/>
                <w:webHidden/>
              </w:rPr>
              <w:fldChar w:fldCharType="separate"/>
            </w:r>
            <w:r>
              <w:rPr>
                <w:noProof/>
                <w:webHidden/>
              </w:rPr>
              <w:t>21</w:t>
            </w:r>
            <w:r>
              <w:rPr>
                <w:noProof/>
                <w:webHidden/>
              </w:rPr>
              <w:fldChar w:fldCharType="end"/>
            </w:r>
          </w:hyperlink>
        </w:p>
        <w:p w14:paraId="1F5A2DF9" w14:textId="0CE6AA6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5" w:history="1">
            <w:r w:rsidRPr="00153866">
              <w:rPr>
                <w:rStyle w:val="Hyperlink"/>
                <w:noProof/>
              </w:rPr>
              <w:t>2.7.</w:t>
            </w:r>
            <w:r>
              <w:rPr>
                <w:rFonts w:asciiTheme="minorHAnsi" w:eastAsiaTheme="minorEastAsia" w:hAnsiTheme="minorHAnsi" w:cstheme="minorBidi"/>
                <w:noProof/>
                <w:sz w:val="22"/>
                <w:szCs w:val="22"/>
              </w:rPr>
              <w:tab/>
            </w:r>
            <w:r w:rsidRPr="00153866">
              <w:rPr>
                <w:rStyle w:val="Hyperlink"/>
                <w:noProof/>
              </w:rPr>
              <w:t>Related Works</w:t>
            </w:r>
            <w:r>
              <w:rPr>
                <w:noProof/>
                <w:webHidden/>
              </w:rPr>
              <w:tab/>
            </w:r>
            <w:r>
              <w:rPr>
                <w:noProof/>
                <w:webHidden/>
              </w:rPr>
              <w:fldChar w:fldCharType="begin"/>
            </w:r>
            <w:r>
              <w:rPr>
                <w:noProof/>
                <w:webHidden/>
              </w:rPr>
              <w:instrText xml:space="preserve"> PAGEREF _Toc54101855 \h </w:instrText>
            </w:r>
            <w:r>
              <w:rPr>
                <w:noProof/>
                <w:webHidden/>
              </w:rPr>
            </w:r>
            <w:r>
              <w:rPr>
                <w:noProof/>
                <w:webHidden/>
              </w:rPr>
              <w:fldChar w:fldCharType="separate"/>
            </w:r>
            <w:r>
              <w:rPr>
                <w:noProof/>
                <w:webHidden/>
              </w:rPr>
              <w:t>21</w:t>
            </w:r>
            <w:r>
              <w:rPr>
                <w:noProof/>
                <w:webHidden/>
              </w:rPr>
              <w:fldChar w:fldCharType="end"/>
            </w:r>
          </w:hyperlink>
        </w:p>
        <w:p w14:paraId="61A27834" w14:textId="406ED17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6" w:history="1">
            <w:r w:rsidRPr="00153866">
              <w:rPr>
                <w:rStyle w:val="Hyperlink"/>
                <w:noProof/>
              </w:rPr>
              <w:t>2.8.</w:t>
            </w:r>
            <w:r>
              <w:rPr>
                <w:rFonts w:asciiTheme="minorHAnsi" w:eastAsiaTheme="minorEastAsia" w:hAnsiTheme="minorHAnsi" w:cstheme="minorBidi"/>
                <w:noProof/>
                <w:sz w:val="22"/>
                <w:szCs w:val="22"/>
              </w:rPr>
              <w:tab/>
            </w:r>
            <w:r w:rsidRPr="00153866">
              <w:rPr>
                <w:rStyle w:val="Hyperlink"/>
                <w:noProof/>
              </w:rPr>
              <w:t>Summary of Related Work</w:t>
            </w:r>
            <w:r>
              <w:rPr>
                <w:noProof/>
                <w:webHidden/>
              </w:rPr>
              <w:tab/>
            </w:r>
            <w:r>
              <w:rPr>
                <w:noProof/>
                <w:webHidden/>
              </w:rPr>
              <w:fldChar w:fldCharType="begin"/>
            </w:r>
            <w:r>
              <w:rPr>
                <w:noProof/>
                <w:webHidden/>
              </w:rPr>
              <w:instrText xml:space="preserve"> PAGEREF _Toc54101856 \h </w:instrText>
            </w:r>
            <w:r>
              <w:rPr>
                <w:noProof/>
                <w:webHidden/>
              </w:rPr>
            </w:r>
            <w:r>
              <w:rPr>
                <w:noProof/>
                <w:webHidden/>
              </w:rPr>
              <w:fldChar w:fldCharType="separate"/>
            </w:r>
            <w:r>
              <w:rPr>
                <w:noProof/>
                <w:webHidden/>
              </w:rPr>
              <w:t>23</w:t>
            </w:r>
            <w:r>
              <w:rPr>
                <w:noProof/>
                <w:webHidden/>
              </w:rPr>
              <w:fldChar w:fldCharType="end"/>
            </w:r>
          </w:hyperlink>
        </w:p>
        <w:p w14:paraId="30EA5F6C" w14:textId="3ED88AD8" w:rsidR="00663785" w:rsidRDefault="00663785">
          <w:pPr>
            <w:pStyle w:val="TOC1"/>
            <w:tabs>
              <w:tab w:val="left" w:pos="442"/>
            </w:tabs>
            <w:rPr>
              <w:rFonts w:asciiTheme="minorHAnsi" w:eastAsiaTheme="minorEastAsia" w:hAnsiTheme="minorHAnsi" w:cstheme="minorBidi"/>
              <w:noProof/>
              <w:sz w:val="22"/>
              <w:szCs w:val="22"/>
            </w:rPr>
          </w:pPr>
          <w:hyperlink w:anchor="_Toc54101857" w:history="1">
            <w:r w:rsidRPr="00153866">
              <w:rPr>
                <w:rStyle w:val="Hyperlink"/>
                <w:noProof/>
              </w:rPr>
              <w:t>3.</w:t>
            </w:r>
            <w:r>
              <w:rPr>
                <w:rFonts w:asciiTheme="minorHAnsi" w:eastAsiaTheme="minorEastAsia" w:hAnsiTheme="minorHAnsi" w:cstheme="minorBidi"/>
                <w:noProof/>
                <w:sz w:val="22"/>
                <w:szCs w:val="22"/>
              </w:rPr>
              <w:tab/>
            </w:r>
            <w:r w:rsidRPr="00153866">
              <w:rPr>
                <w:rStyle w:val="Hyperlink"/>
                <w:noProof/>
              </w:rPr>
              <w:t>RESEARCH METHODOLOGY</w:t>
            </w:r>
            <w:r>
              <w:rPr>
                <w:noProof/>
                <w:webHidden/>
              </w:rPr>
              <w:tab/>
            </w:r>
            <w:r>
              <w:rPr>
                <w:noProof/>
                <w:webHidden/>
              </w:rPr>
              <w:fldChar w:fldCharType="begin"/>
            </w:r>
            <w:r>
              <w:rPr>
                <w:noProof/>
                <w:webHidden/>
              </w:rPr>
              <w:instrText xml:space="preserve"> PAGEREF _Toc54101857 \h </w:instrText>
            </w:r>
            <w:r>
              <w:rPr>
                <w:noProof/>
                <w:webHidden/>
              </w:rPr>
            </w:r>
            <w:r>
              <w:rPr>
                <w:noProof/>
                <w:webHidden/>
              </w:rPr>
              <w:fldChar w:fldCharType="separate"/>
            </w:r>
            <w:r>
              <w:rPr>
                <w:noProof/>
                <w:webHidden/>
              </w:rPr>
              <w:t>26</w:t>
            </w:r>
            <w:r>
              <w:rPr>
                <w:noProof/>
                <w:webHidden/>
              </w:rPr>
              <w:fldChar w:fldCharType="end"/>
            </w:r>
          </w:hyperlink>
        </w:p>
        <w:p w14:paraId="2A5B87BB" w14:textId="62ADB10C"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8" w:history="1">
            <w:r w:rsidRPr="00153866">
              <w:rPr>
                <w:rStyle w:val="Hyperlink"/>
                <w:noProof/>
              </w:rPr>
              <w:t>3.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58 \h </w:instrText>
            </w:r>
            <w:r>
              <w:rPr>
                <w:noProof/>
                <w:webHidden/>
              </w:rPr>
            </w:r>
            <w:r>
              <w:rPr>
                <w:noProof/>
                <w:webHidden/>
              </w:rPr>
              <w:fldChar w:fldCharType="separate"/>
            </w:r>
            <w:r>
              <w:rPr>
                <w:noProof/>
                <w:webHidden/>
              </w:rPr>
              <w:t>26</w:t>
            </w:r>
            <w:r>
              <w:rPr>
                <w:noProof/>
                <w:webHidden/>
              </w:rPr>
              <w:fldChar w:fldCharType="end"/>
            </w:r>
          </w:hyperlink>
        </w:p>
        <w:p w14:paraId="1472CE14" w14:textId="772223C1"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59" w:history="1">
            <w:r w:rsidRPr="00153866">
              <w:rPr>
                <w:rStyle w:val="Hyperlink"/>
                <w:noProof/>
              </w:rPr>
              <w:t>3.2.</w:t>
            </w:r>
            <w:r>
              <w:rPr>
                <w:rFonts w:asciiTheme="minorHAnsi" w:eastAsiaTheme="minorEastAsia" w:hAnsiTheme="minorHAnsi" w:cstheme="minorBidi"/>
                <w:noProof/>
                <w:sz w:val="22"/>
                <w:szCs w:val="22"/>
              </w:rPr>
              <w:tab/>
            </w:r>
            <w:r w:rsidRPr="00153866">
              <w:rPr>
                <w:rStyle w:val="Hyperlink"/>
                <w:noProof/>
              </w:rPr>
              <w:t>Dataset</w:t>
            </w:r>
            <w:r>
              <w:rPr>
                <w:noProof/>
                <w:webHidden/>
              </w:rPr>
              <w:tab/>
            </w:r>
            <w:r>
              <w:rPr>
                <w:noProof/>
                <w:webHidden/>
              </w:rPr>
              <w:fldChar w:fldCharType="begin"/>
            </w:r>
            <w:r>
              <w:rPr>
                <w:noProof/>
                <w:webHidden/>
              </w:rPr>
              <w:instrText xml:space="preserve"> PAGEREF _Toc54101859 \h </w:instrText>
            </w:r>
            <w:r>
              <w:rPr>
                <w:noProof/>
                <w:webHidden/>
              </w:rPr>
            </w:r>
            <w:r>
              <w:rPr>
                <w:noProof/>
                <w:webHidden/>
              </w:rPr>
              <w:fldChar w:fldCharType="separate"/>
            </w:r>
            <w:r>
              <w:rPr>
                <w:noProof/>
                <w:webHidden/>
              </w:rPr>
              <w:t>26</w:t>
            </w:r>
            <w:r>
              <w:rPr>
                <w:noProof/>
                <w:webHidden/>
              </w:rPr>
              <w:fldChar w:fldCharType="end"/>
            </w:r>
          </w:hyperlink>
        </w:p>
        <w:p w14:paraId="13589123" w14:textId="17459BAF"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0" w:history="1">
            <w:r w:rsidRPr="00153866">
              <w:rPr>
                <w:rStyle w:val="Hyperlink"/>
                <w:noProof/>
              </w:rPr>
              <w:t>3.3.</w:t>
            </w:r>
            <w:r>
              <w:rPr>
                <w:rFonts w:asciiTheme="minorHAnsi" w:eastAsiaTheme="minorEastAsia" w:hAnsiTheme="minorHAnsi" w:cstheme="minorBidi"/>
                <w:noProof/>
                <w:sz w:val="22"/>
                <w:szCs w:val="22"/>
              </w:rPr>
              <w:tab/>
            </w:r>
            <w:r w:rsidRPr="00153866">
              <w:rPr>
                <w:rStyle w:val="Hyperlink"/>
                <w:noProof/>
              </w:rPr>
              <w:t>Development Tools</w:t>
            </w:r>
            <w:r>
              <w:rPr>
                <w:noProof/>
                <w:webHidden/>
              </w:rPr>
              <w:tab/>
            </w:r>
            <w:r>
              <w:rPr>
                <w:noProof/>
                <w:webHidden/>
              </w:rPr>
              <w:fldChar w:fldCharType="begin"/>
            </w:r>
            <w:r>
              <w:rPr>
                <w:noProof/>
                <w:webHidden/>
              </w:rPr>
              <w:instrText xml:space="preserve"> PAGEREF _Toc54101860 \h </w:instrText>
            </w:r>
            <w:r>
              <w:rPr>
                <w:noProof/>
                <w:webHidden/>
              </w:rPr>
            </w:r>
            <w:r>
              <w:rPr>
                <w:noProof/>
                <w:webHidden/>
              </w:rPr>
              <w:fldChar w:fldCharType="separate"/>
            </w:r>
            <w:r>
              <w:rPr>
                <w:noProof/>
                <w:webHidden/>
              </w:rPr>
              <w:t>28</w:t>
            </w:r>
            <w:r>
              <w:rPr>
                <w:noProof/>
                <w:webHidden/>
              </w:rPr>
              <w:fldChar w:fldCharType="end"/>
            </w:r>
          </w:hyperlink>
        </w:p>
        <w:p w14:paraId="47C4A436" w14:textId="41A3DF37" w:rsidR="00663785" w:rsidRDefault="00663785">
          <w:pPr>
            <w:pStyle w:val="TOC3"/>
            <w:tabs>
              <w:tab w:val="left" w:pos="1320"/>
              <w:tab w:val="right" w:leader="dot" w:pos="8755"/>
            </w:tabs>
            <w:rPr>
              <w:rFonts w:asciiTheme="minorHAnsi" w:hAnsiTheme="minorHAnsi" w:cstheme="minorBidi"/>
              <w:noProof/>
              <w:sz w:val="22"/>
            </w:rPr>
          </w:pPr>
          <w:hyperlink w:anchor="_Toc54101861" w:history="1">
            <w:r w:rsidRPr="00153866">
              <w:rPr>
                <w:rStyle w:val="Hyperlink"/>
                <w:noProof/>
              </w:rPr>
              <w:t>3.3.1.</w:t>
            </w:r>
            <w:r>
              <w:rPr>
                <w:rFonts w:asciiTheme="minorHAnsi" w:hAnsiTheme="minorHAnsi" w:cstheme="minorBidi"/>
                <w:noProof/>
                <w:sz w:val="22"/>
              </w:rPr>
              <w:tab/>
            </w:r>
            <w:r w:rsidRPr="00153866">
              <w:rPr>
                <w:rStyle w:val="Hyperlink"/>
                <w:noProof/>
              </w:rPr>
              <w:t>Design Tools</w:t>
            </w:r>
            <w:r>
              <w:rPr>
                <w:noProof/>
                <w:webHidden/>
              </w:rPr>
              <w:tab/>
            </w:r>
            <w:r>
              <w:rPr>
                <w:noProof/>
                <w:webHidden/>
              </w:rPr>
              <w:fldChar w:fldCharType="begin"/>
            </w:r>
            <w:r>
              <w:rPr>
                <w:noProof/>
                <w:webHidden/>
              </w:rPr>
              <w:instrText xml:space="preserve"> PAGEREF _Toc54101861 \h </w:instrText>
            </w:r>
            <w:r>
              <w:rPr>
                <w:noProof/>
                <w:webHidden/>
              </w:rPr>
            </w:r>
            <w:r>
              <w:rPr>
                <w:noProof/>
                <w:webHidden/>
              </w:rPr>
              <w:fldChar w:fldCharType="separate"/>
            </w:r>
            <w:r>
              <w:rPr>
                <w:noProof/>
                <w:webHidden/>
              </w:rPr>
              <w:t>28</w:t>
            </w:r>
            <w:r>
              <w:rPr>
                <w:noProof/>
                <w:webHidden/>
              </w:rPr>
              <w:fldChar w:fldCharType="end"/>
            </w:r>
          </w:hyperlink>
        </w:p>
        <w:p w14:paraId="5DDC83CE" w14:textId="7708808B" w:rsidR="00663785" w:rsidRDefault="00663785">
          <w:pPr>
            <w:pStyle w:val="TOC3"/>
            <w:tabs>
              <w:tab w:val="left" w:pos="1320"/>
              <w:tab w:val="right" w:leader="dot" w:pos="8755"/>
            </w:tabs>
            <w:rPr>
              <w:rFonts w:asciiTheme="minorHAnsi" w:hAnsiTheme="minorHAnsi" w:cstheme="minorBidi"/>
              <w:noProof/>
              <w:sz w:val="22"/>
            </w:rPr>
          </w:pPr>
          <w:hyperlink w:anchor="_Toc54101862" w:history="1">
            <w:r w:rsidRPr="00153866">
              <w:rPr>
                <w:rStyle w:val="Hyperlink"/>
                <w:noProof/>
              </w:rPr>
              <w:t>3.3.2.</w:t>
            </w:r>
            <w:r>
              <w:rPr>
                <w:rFonts w:asciiTheme="minorHAnsi" w:hAnsiTheme="minorHAnsi" w:cstheme="minorBidi"/>
                <w:noProof/>
                <w:sz w:val="22"/>
              </w:rPr>
              <w:tab/>
            </w:r>
            <w:r w:rsidRPr="00153866">
              <w:rPr>
                <w:rStyle w:val="Hyperlink"/>
                <w:noProof/>
              </w:rPr>
              <w:t>Prototype Development Framework</w:t>
            </w:r>
            <w:r>
              <w:rPr>
                <w:noProof/>
                <w:webHidden/>
              </w:rPr>
              <w:tab/>
            </w:r>
            <w:r>
              <w:rPr>
                <w:noProof/>
                <w:webHidden/>
              </w:rPr>
              <w:fldChar w:fldCharType="begin"/>
            </w:r>
            <w:r>
              <w:rPr>
                <w:noProof/>
                <w:webHidden/>
              </w:rPr>
              <w:instrText xml:space="preserve"> PAGEREF _Toc54101862 \h </w:instrText>
            </w:r>
            <w:r>
              <w:rPr>
                <w:noProof/>
                <w:webHidden/>
              </w:rPr>
            </w:r>
            <w:r>
              <w:rPr>
                <w:noProof/>
                <w:webHidden/>
              </w:rPr>
              <w:fldChar w:fldCharType="separate"/>
            </w:r>
            <w:r>
              <w:rPr>
                <w:noProof/>
                <w:webHidden/>
              </w:rPr>
              <w:t>28</w:t>
            </w:r>
            <w:r>
              <w:rPr>
                <w:noProof/>
                <w:webHidden/>
              </w:rPr>
              <w:fldChar w:fldCharType="end"/>
            </w:r>
          </w:hyperlink>
        </w:p>
        <w:p w14:paraId="6FB96E05" w14:textId="2EA5FAE5"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3" w:history="1">
            <w:r w:rsidRPr="00153866">
              <w:rPr>
                <w:rStyle w:val="Hyperlink"/>
                <w:noProof/>
              </w:rPr>
              <w:t>3.4.</w:t>
            </w:r>
            <w:r>
              <w:rPr>
                <w:rFonts w:asciiTheme="minorHAnsi" w:eastAsiaTheme="minorEastAsia" w:hAnsiTheme="minorHAnsi" w:cstheme="minorBidi"/>
                <w:noProof/>
                <w:sz w:val="22"/>
                <w:szCs w:val="22"/>
              </w:rPr>
              <w:tab/>
            </w:r>
            <w:r w:rsidRPr="00153866">
              <w:rPr>
                <w:rStyle w:val="Hyperlink"/>
                <w:noProof/>
              </w:rPr>
              <w:t>Baseline Works</w:t>
            </w:r>
            <w:r>
              <w:rPr>
                <w:noProof/>
                <w:webHidden/>
              </w:rPr>
              <w:tab/>
            </w:r>
            <w:r>
              <w:rPr>
                <w:noProof/>
                <w:webHidden/>
              </w:rPr>
              <w:fldChar w:fldCharType="begin"/>
            </w:r>
            <w:r>
              <w:rPr>
                <w:noProof/>
                <w:webHidden/>
              </w:rPr>
              <w:instrText xml:space="preserve"> PAGEREF _Toc54101863 \h </w:instrText>
            </w:r>
            <w:r>
              <w:rPr>
                <w:noProof/>
                <w:webHidden/>
              </w:rPr>
            </w:r>
            <w:r>
              <w:rPr>
                <w:noProof/>
                <w:webHidden/>
              </w:rPr>
              <w:fldChar w:fldCharType="separate"/>
            </w:r>
            <w:r>
              <w:rPr>
                <w:noProof/>
                <w:webHidden/>
              </w:rPr>
              <w:t>30</w:t>
            </w:r>
            <w:r>
              <w:rPr>
                <w:noProof/>
                <w:webHidden/>
              </w:rPr>
              <w:fldChar w:fldCharType="end"/>
            </w:r>
          </w:hyperlink>
        </w:p>
        <w:p w14:paraId="37BE9D25" w14:textId="61D30949"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4" w:history="1">
            <w:r w:rsidRPr="00153866">
              <w:rPr>
                <w:rStyle w:val="Hyperlink"/>
                <w:noProof/>
              </w:rPr>
              <w:t>3.5.</w:t>
            </w:r>
            <w:r>
              <w:rPr>
                <w:rFonts w:asciiTheme="minorHAnsi" w:eastAsiaTheme="minorEastAsia" w:hAnsiTheme="minorHAnsi" w:cstheme="minorBidi"/>
                <w:noProof/>
                <w:sz w:val="22"/>
                <w:szCs w:val="22"/>
              </w:rPr>
              <w:tab/>
            </w:r>
            <w:r w:rsidRPr="00153866">
              <w:rPr>
                <w:rStyle w:val="Hyperlink"/>
                <w:noProof/>
              </w:rPr>
              <w:t>Feature Extraction Network</w:t>
            </w:r>
            <w:r>
              <w:rPr>
                <w:noProof/>
                <w:webHidden/>
              </w:rPr>
              <w:tab/>
            </w:r>
            <w:r>
              <w:rPr>
                <w:noProof/>
                <w:webHidden/>
              </w:rPr>
              <w:fldChar w:fldCharType="begin"/>
            </w:r>
            <w:r>
              <w:rPr>
                <w:noProof/>
                <w:webHidden/>
              </w:rPr>
              <w:instrText xml:space="preserve"> PAGEREF _Toc54101864 \h </w:instrText>
            </w:r>
            <w:r>
              <w:rPr>
                <w:noProof/>
                <w:webHidden/>
              </w:rPr>
            </w:r>
            <w:r>
              <w:rPr>
                <w:noProof/>
                <w:webHidden/>
              </w:rPr>
              <w:fldChar w:fldCharType="separate"/>
            </w:r>
            <w:r>
              <w:rPr>
                <w:noProof/>
                <w:webHidden/>
              </w:rPr>
              <w:t>30</w:t>
            </w:r>
            <w:r>
              <w:rPr>
                <w:noProof/>
                <w:webHidden/>
              </w:rPr>
              <w:fldChar w:fldCharType="end"/>
            </w:r>
          </w:hyperlink>
        </w:p>
        <w:p w14:paraId="269F5A80" w14:textId="429677CD"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5" w:history="1">
            <w:r w:rsidRPr="00153866">
              <w:rPr>
                <w:rStyle w:val="Hyperlink"/>
                <w:noProof/>
              </w:rPr>
              <w:t>3.6.</w:t>
            </w:r>
            <w:r>
              <w:rPr>
                <w:rFonts w:asciiTheme="minorHAnsi" w:eastAsiaTheme="minorEastAsia" w:hAnsiTheme="minorHAnsi" w:cstheme="minorBidi"/>
                <w:noProof/>
                <w:sz w:val="22"/>
                <w:szCs w:val="22"/>
              </w:rPr>
              <w:tab/>
            </w:r>
            <w:r w:rsidRPr="00153866">
              <w:rPr>
                <w:rStyle w:val="Hyperlink"/>
                <w:noProof/>
              </w:rPr>
              <w:t>Temporal Discriminator Network</w:t>
            </w:r>
            <w:r>
              <w:rPr>
                <w:noProof/>
                <w:webHidden/>
              </w:rPr>
              <w:tab/>
            </w:r>
            <w:r>
              <w:rPr>
                <w:noProof/>
                <w:webHidden/>
              </w:rPr>
              <w:fldChar w:fldCharType="begin"/>
            </w:r>
            <w:r>
              <w:rPr>
                <w:noProof/>
                <w:webHidden/>
              </w:rPr>
              <w:instrText xml:space="preserve"> PAGEREF _Toc54101865 \h </w:instrText>
            </w:r>
            <w:r>
              <w:rPr>
                <w:noProof/>
                <w:webHidden/>
              </w:rPr>
            </w:r>
            <w:r>
              <w:rPr>
                <w:noProof/>
                <w:webHidden/>
              </w:rPr>
              <w:fldChar w:fldCharType="separate"/>
            </w:r>
            <w:r>
              <w:rPr>
                <w:noProof/>
                <w:webHidden/>
              </w:rPr>
              <w:t>31</w:t>
            </w:r>
            <w:r>
              <w:rPr>
                <w:noProof/>
                <w:webHidden/>
              </w:rPr>
              <w:fldChar w:fldCharType="end"/>
            </w:r>
          </w:hyperlink>
        </w:p>
        <w:p w14:paraId="4A5FB3F8" w14:textId="3FB29EE2"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66" w:history="1">
            <w:r w:rsidRPr="00153866">
              <w:rPr>
                <w:rStyle w:val="Hyperlink"/>
                <w:noProof/>
              </w:rPr>
              <w:t>3.7.</w:t>
            </w:r>
            <w:r>
              <w:rPr>
                <w:rFonts w:asciiTheme="minorHAnsi" w:eastAsiaTheme="minorEastAsia" w:hAnsiTheme="minorHAnsi" w:cstheme="minorBidi"/>
                <w:noProof/>
                <w:sz w:val="22"/>
                <w:szCs w:val="22"/>
              </w:rPr>
              <w:tab/>
            </w:r>
            <w:r w:rsidRPr="00153866">
              <w:rPr>
                <w:rStyle w:val="Hyperlink"/>
                <w:noProof/>
              </w:rPr>
              <w:t>Evaluation Methods</w:t>
            </w:r>
            <w:r>
              <w:rPr>
                <w:noProof/>
                <w:webHidden/>
              </w:rPr>
              <w:tab/>
            </w:r>
            <w:r>
              <w:rPr>
                <w:noProof/>
                <w:webHidden/>
              </w:rPr>
              <w:fldChar w:fldCharType="begin"/>
            </w:r>
            <w:r>
              <w:rPr>
                <w:noProof/>
                <w:webHidden/>
              </w:rPr>
              <w:instrText xml:space="preserve"> PAGEREF _Toc54101866 \h </w:instrText>
            </w:r>
            <w:r>
              <w:rPr>
                <w:noProof/>
                <w:webHidden/>
              </w:rPr>
            </w:r>
            <w:r>
              <w:rPr>
                <w:noProof/>
                <w:webHidden/>
              </w:rPr>
              <w:fldChar w:fldCharType="separate"/>
            </w:r>
            <w:r>
              <w:rPr>
                <w:noProof/>
                <w:webHidden/>
              </w:rPr>
              <w:t>32</w:t>
            </w:r>
            <w:r>
              <w:rPr>
                <w:noProof/>
                <w:webHidden/>
              </w:rPr>
              <w:fldChar w:fldCharType="end"/>
            </w:r>
          </w:hyperlink>
        </w:p>
        <w:p w14:paraId="54881845" w14:textId="406E03FC" w:rsidR="00663785" w:rsidRDefault="00663785">
          <w:pPr>
            <w:pStyle w:val="TOC3"/>
            <w:tabs>
              <w:tab w:val="left" w:pos="1320"/>
              <w:tab w:val="right" w:leader="dot" w:pos="8755"/>
            </w:tabs>
            <w:rPr>
              <w:rFonts w:asciiTheme="minorHAnsi" w:hAnsiTheme="minorHAnsi" w:cstheme="minorBidi"/>
              <w:noProof/>
              <w:sz w:val="22"/>
            </w:rPr>
          </w:pPr>
          <w:hyperlink w:anchor="_Toc54101867" w:history="1">
            <w:r w:rsidRPr="00153866">
              <w:rPr>
                <w:rStyle w:val="Hyperlink"/>
                <w:noProof/>
              </w:rPr>
              <w:t>3.7.1.</w:t>
            </w:r>
            <w:r>
              <w:rPr>
                <w:rFonts w:asciiTheme="minorHAnsi" w:hAnsiTheme="minorHAnsi" w:cstheme="minorBidi"/>
                <w:noProof/>
                <w:sz w:val="22"/>
              </w:rPr>
              <w:tab/>
            </w:r>
            <w:r w:rsidRPr="00153866">
              <w:rPr>
                <w:rStyle w:val="Hyperlink"/>
                <w:noProof/>
              </w:rPr>
              <w:t>Human Evaluation Study</w:t>
            </w:r>
            <w:r>
              <w:rPr>
                <w:noProof/>
                <w:webHidden/>
              </w:rPr>
              <w:tab/>
            </w:r>
            <w:r>
              <w:rPr>
                <w:noProof/>
                <w:webHidden/>
              </w:rPr>
              <w:fldChar w:fldCharType="begin"/>
            </w:r>
            <w:r>
              <w:rPr>
                <w:noProof/>
                <w:webHidden/>
              </w:rPr>
              <w:instrText xml:space="preserve"> PAGEREF _Toc54101867 \h </w:instrText>
            </w:r>
            <w:r>
              <w:rPr>
                <w:noProof/>
                <w:webHidden/>
              </w:rPr>
            </w:r>
            <w:r>
              <w:rPr>
                <w:noProof/>
                <w:webHidden/>
              </w:rPr>
              <w:fldChar w:fldCharType="separate"/>
            </w:r>
            <w:r>
              <w:rPr>
                <w:noProof/>
                <w:webHidden/>
              </w:rPr>
              <w:t>32</w:t>
            </w:r>
            <w:r>
              <w:rPr>
                <w:noProof/>
                <w:webHidden/>
              </w:rPr>
              <w:fldChar w:fldCharType="end"/>
            </w:r>
          </w:hyperlink>
        </w:p>
        <w:p w14:paraId="0417ED7B" w14:textId="1ACFA995" w:rsidR="00663785" w:rsidRDefault="00663785">
          <w:pPr>
            <w:pStyle w:val="TOC3"/>
            <w:tabs>
              <w:tab w:val="left" w:pos="1320"/>
              <w:tab w:val="right" w:leader="dot" w:pos="8755"/>
            </w:tabs>
            <w:rPr>
              <w:rFonts w:asciiTheme="minorHAnsi" w:hAnsiTheme="minorHAnsi" w:cstheme="minorBidi"/>
              <w:noProof/>
              <w:sz w:val="22"/>
            </w:rPr>
          </w:pPr>
          <w:hyperlink w:anchor="_Toc54101868" w:history="1">
            <w:r w:rsidRPr="00153866">
              <w:rPr>
                <w:rStyle w:val="Hyperlink"/>
                <w:noProof/>
              </w:rPr>
              <w:t>3.7.2.</w:t>
            </w:r>
            <w:r>
              <w:rPr>
                <w:rFonts w:asciiTheme="minorHAnsi" w:hAnsiTheme="minorHAnsi" w:cstheme="minorBidi"/>
                <w:noProof/>
                <w:sz w:val="22"/>
              </w:rPr>
              <w:tab/>
            </w:r>
            <w:r w:rsidRPr="00153866">
              <w:rPr>
                <w:rStyle w:val="Hyperlink"/>
                <w:noProof/>
              </w:rPr>
              <w:t>Inception Score</w:t>
            </w:r>
            <w:r>
              <w:rPr>
                <w:noProof/>
                <w:webHidden/>
              </w:rPr>
              <w:tab/>
            </w:r>
            <w:r>
              <w:rPr>
                <w:noProof/>
                <w:webHidden/>
              </w:rPr>
              <w:fldChar w:fldCharType="begin"/>
            </w:r>
            <w:r>
              <w:rPr>
                <w:noProof/>
                <w:webHidden/>
              </w:rPr>
              <w:instrText xml:space="preserve"> PAGEREF _Toc54101868 \h </w:instrText>
            </w:r>
            <w:r>
              <w:rPr>
                <w:noProof/>
                <w:webHidden/>
              </w:rPr>
            </w:r>
            <w:r>
              <w:rPr>
                <w:noProof/>
                <w:webHidden/>
              </w:rPr>
              <w:fldChar w:fldCharType="separate"/>
            </w:r>
            <w:r>
              <w:rPr>
                <w:noProof/>
                <w:webHidden/>
              </w:rPr>
              <w:t>32</w:t>
            </w:r>
            <w:r>
              <w:rPr>
                <w:noProof/>
                <w:webHidden/>
              </w:rPr>
              <w:fldChar w:fldCharType="end"/>
            </w:r>
          </w:hyperlink>
        </w:p>
        <w:p w14:paraId="24FE3611" w14:textId="0832FA40" w:rsidR="00663785" w:rsidRDefault="00663785">
          <w:pPr>
            <w:pStyle w:val="TOC1"/>
            <w:tabs>
              <w:tab w:val="left" w:pos="442"/>
            </w:tabs>
            <w:rPr>
              <w:rFonts w:asciiTheme="minorHAnsi" w:eastAsiaTheme="minorEastAsia" w:hAnsiTheme="minorHAnsi" w:cstheme="minorBidi"/>
              <w:noProof/>
              <w:sz w:val="22"/>
              <w:szCs w:val="22"/>
            </w:rPr>
          </w:pPr>
          <w:hyperlink w:anchor="_Toc54101869" w:history="1">
            <w:r w:rsidRPr="00153866">
              <w:rPr>
                <w:rStyle w:val="Hyperlink"/>
                <w:noProof/>
              </w:rPr>
              <w:t>4.</w:t>
            </w:r>
            <w:r>
              <w:rPr>
                <w:rFonts w:asciiTheme="minorHAnsi" w:eastAsiaTheme="minorEastAsia" w:hAnsiTheme="minorHAnsi" w:cstheme="minorBidi"/>
                <w:noProof/>
                <w:sz w:val="22"/>
                <w:szCs w:val="22"/>
              </w:rPr>
              <w:tab/>
            </w:r>
            <w:r w:rsidRPr="00153866">
              <w:rPr>
                <w:rStyle w:val="Hyperlink"/>
                <w:noProof/>
              </w:rPr>
              <w:t>PROPOSED LEARNING FUNCTION</w:t>
            </w:r>
            <w:r>
              <w:rPr>
                <w:noProof/>
                <w:webHidden/>
              </w:rPr>
              <w:tab/>
            </w:r>
            <w:r>
              <w:rPr>
                <w:noProof/>
                <w:webHidden/>
              </w:rPr>
              <w:fldChar w:fldCharType="begin"/>
            </w:r>
            <w:r>
              <w:rPr>
                <w:noProof/>
                <w:webHidden/>
              </w:rPr>
              <w:instrText xml:space="preserve"> PAGEREF _Toc54101869 \h </w:instrText>
            </w:r>
            <w:r>
              <w:rPr>
                <w:noProof/>
                <w:webHidden/>
              </w:rPr>
            </w:r>
            <w:r>
              <w:rPr>
                <w:noProof/>
                <w:webHidden/>
              </w:rPr>
              <w:fldChar w:fldCharType="separate"/>
            </w:r>
            <w:r>
              <w:rPr>
                <w:noProof/>
                <w:webHidden/>
              </w:rPr>
              <w:t>33</w:t>
            </w:r>
            <w:r>
              <w:rPr>
                <w:noProof/>
                <w:webHidden/>
              </w:rPr>
              <w:fldChar w:fldCharType="end"/>
            </w:r>
          </w:hyperlink>
        </w:p>
        <w:p w14:paraId="476CEE5C" w14:textId="1D5A1E2B"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0" w:history="1">
            <w:r w:rsidRPr="00153866">
              <w:rPr>
                <w:rStyle w:val="Hyperlink"/>
                <w:noProof/>
              </w:rPr>
              <w:t>4.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70 \h </w:instrText>
            </w:r>
            <w:r>
              <w:rPr>
                <w:noProof/>
                <w:webHidden/>
              </w:rPr>
            </w:r>
            <w:r>
              <w:rPr>
                <w:noProof/>
                <w:webHidden/>
              </w:rPr>
              <w:fldChar w:fldCharType="separate"/>
            </w:r>
            <w:r>
              <w:rPr>
                <w:noProof/>
                <w:webHidden/>
              </w:rPr>
              <w:t>33</w:t>
            </w:r>
            <w:r>
              <w:rPr>
                <w:noProof/>
                <w:webHidden/>
              </w:rPr>
              <w:fldChar w:fldCharType="end"/>
            </w:r>
          </w:hyperlink>
        </w:p>
        <w:p w14:paraId="39012480" w14:textId="423A1BFF"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1" w:history="1">
            <w:r w:rsidRPr="00153866">
              <w:rPr>
                <w:rStyle w:val="Hyperlink"/>
                <w:noProof/>
              </w:rPr>
              <w:t>4.2.</w:t>
            </w:r>
            <w:r>
              <w:rPr>
                <w:rFonts w:asciiTheme="minorHAnsi" w:eastAsiaTheme="minorEastAsia" w:hAnsiTheme="minorHAnsi" w:cstheme="minorBidi"/>
                <w:noProof/>
                <w:sz w:val="22"/>
                <w:szCs w:val="22"/>
              </w:rPr>
              <w:tab/>
            </w:r>
            <w:r w:rsidRPr="00153866">
              <w:rPr>
                <w:rStyle w:val="Hyperlink"/>
                <w:noProof/>
              </w:rPr>
              <w:t>Model Architecture</w:t>
            </w:r>
            <w:r>
              <w:rPr>
                <w:noProof/>
                <w:webHidden/>
              </w:rPr>
              <w:tab/>
            </w:r>
            <w:r>
              <w:rPr>
                <w:noProof/>
                <w:webHidden/>
              </w:rPr>
              <w:fldChar w:fldCharType="begin"/>
            </w:r>
            <w:r>
              <w:rPr>
                <w:noProof/>
                <w:webHidden/>
              </w:rPr>
              <w:instrText xml:space="preserve"> PAGEREF _Toc54101871 \h </w:instrText>
            </w:r>
            <w:r>
              <w:rPr>
                <w:noProof/>
                <w:webHidden/>
              </w:rPr>
            </w:r>
            <w:r>
              <w:rPr>
                <w:noProof/>
                <w:webHidden/>
              </w:rPr>
              <w:fldChar w:fldCharType="separate"/>
            </w:r>
            <w:r>
              <w:rPr>
                <w:noProof/>
                <w:webHidden/>
              </w:rPr>
              <w:t>33</w:t>
            </w:r>
            <w:r>
              <w:rPr>
                <w:noProof/>
                <w:webHidden/>
              </w:rPr>
              <w:fldChar w:fldCharType="end"/>
            </w:r>
          </w:hyperlink>
        </w:p>
        <w:p w14:paraId="7BE21D9C" w14:textId="7D45B6A5"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2" w:history="1">
            <w:r w:rsidRPr="00153866">
              <w:rPr>
                <w:rStyle w:val="Hyperlink"/>
                <w:noProof/>
              </w:rPr>
              <w:t>4.3.</w:t>
            </w:r>
            <w:r>
              <w:rPr>
                <w:rFonts w:asciiTheme="minorHAnsi" w:eastAsiaTheme="minorEastAsia" w:hAnsiTheme="minorHAnsi" w:cstheme="minorBidi"/>
                <w:noProof/>
                <w:sz w:val="22"/>
                <w:szCs w:val="22"/>
              </w:rPr>
              <w:tab/>
            </w:r>
            <w:r w:rsidRPr="00153866">
              <w:rPr>
                <w:rStyle w:val="Hyperlink"/>
                <w:noProof/>
              </w:rPr>
              <w:t>Model Learning Functions</w:t>
            </w:r>
            <w:r>
              <w:rPr>
                <w:noProof/>
                <w:webHidden/>
              </w:rPr>
              <w:tab/>
            </w:r>
            <w:r>
              <w:rPr>
                <w:noProof/>
                <w:webHidden/>
              </w:rPr>
              <w:fldChar w:fldCharType="begin"/>
            </w:r>
            <w:r>
              <w:rPr>
                <w:noProof/>
                <w:webHidden/>
              </w:rPr>
              <w:instrText xml:space="preserve"> PAGEREF _Toc54101872 \h </w:instrText>
            </w:r>
            <w:r>
              <w:rPr>
                <w:noProof/>
                <w:webHidden/>
              </w:rPr>
            </w:r>
            <w:r>
              <w:rPr>
                <w:noProof/>
                <w:webHidden/>
              </w:rPr>
              <w:fldChar w:fldCharType="separate"/>
            </w:r>
            <w:r>
              <w:rPr>
                <w:noProof/>
                <w:webHidden/>
              </w:rPr>
              <w:t>34</w:t>
            </w:r>
            <w:r>
              <w:rPr>
                <w:noProof/>
                <w:webHidden/>
              </w:rPr>
              <w:fldChar w:fldCharType="end"/>
            </w:r>
          </w:hyperlink>
        </w:p>
        <w:p w14:paraId="2C96E515" w14:textId="1ED80FC0"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3" w:history="1">
            <w:r w:rsidRPr="00153866">
              <w:rPr>
                <w:rStyle w:val="Hyperlink"/>
                <w:noProof/>
              </w:rPr>
              <w:t>4.4.</w:t>
            </w:r>
            <w:r>
              <w:rPr>
                <w:rFonts w:asciiTheme="minorHAnsi" w:eastAsiaTheme="minorEastAsia" w:hAnsiTheme="minorHAnsi" w:cstheme="minorBidi"/>
                <w:noProof/>
                <w:sz w:val="22"/>
                <w:szCs w:val="22"/>
              </w:rPr>
              <w:tab/>
            </w:r>
            <w:r w:rsidRPr="00153866">
              <w:rPr>
                <w:rStyle w:val="Hyperlink"/>
                <w:noProof/>
              </w:rPr>
              <w:t>Temporal Discriminator</w:t>
            </w:r>
            <w:r>
              <w:rPr>
                <w:noProof/>
                <w:webHidden/>
              </w:rPr>
              <w:tab/>
            </w:r>
            <w:r>
              <w:rPr>
                <w:noProof/>
                <w:webHidden/>
              </w:rPr>
              <w:fldChar w:fldCharType="begin"/>
            </w:r>
            <w:r>
              <w:rPr>
                <w:noProof/>
                <w:webHidden/>
              </w:rPr>
              <w:instrText xml:space="preserve"> PAGEREF _Toc54101873 \h </w:instrText>
            </w:r>
            <w:r>
              <w:rPr>
                <w:noProof/>
                <w:webHidden/>
              </w:rPr>
            </w:r>
            <w:r>
              <w:rPr>
                <w:noProof/>
                <w:webHidden/>
              </w:rPr>
              <w:fldChar w:fldCharType="separate"/>
            </w:r>
            <w:r>
              <w:rPr>
                <w:noProof/>
                <w:webHidden/>
              </w:rPr>
              <w:t>37</w:t>
            </w:r>
            <w:r>
              <w:rPr>
                <w:noProof/>
                <w:webHidden/>
              </w:rPr>
              <w:fldChar w:fldCharType="end"/>
            </w:r>
          </w:hyperlink>
        </w:p>
        <w:p w14:paraId="33DF1066" w14:textId="2A87BA9D"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4" w:history="1">
            <w:r w:rsidRPr="00153866">
              <w:rPr>
                <w:rStyle w:val="Hyperlink"/>
                <w:noProof/>
              </w:rPr>
              <w:t>4.5.</w:t>
            </w:r>
            <w:r>
              <w:rPr>
                <w:rFonts w:asciiTheme="minorHAnsi" w:eastAsiaTheme="minorEastAsia" w:hAnsiTheme="minorHAnsi" w:cstheme="minorBidi"/>
                <w:noProof/>
                <w:sz w:val="22"/>
                <w:szCs w:val="22"/>
              </w:rPr>
              <w:tab/>
            </w:r>
            <w:r w:rsidRPr="00153866">
              <w:rPr>
                <w:rStyle w:val="Hyperlink"/>
                <w:noProof/>
              </w:rPr>
              <w:t>Training Pseudocode</w:t>
            </w:r>
            <w:r>
              <w:rPr>
                <w:noProof/>
                <w:webHidden/>
              </w:rPr>
              <w:tab/>
            </w:r>
            <w:r>
              <w:rPr>
                <w:noProof/>
                <w:webHidden/>
              </w:rPr>
              <w:fldChar w:fldCharType="begin"/>
            </w:r>
            <w:r>
              <w:rPr>
                <w:noProof/>
                <w:webHidden/>
              </w:rPr>
              <w:instrText xml:space="preserve"> PAGEREF _Toc54101874 \h </w:instrText>
            </w:r>
            <w:r>
              <w:rPr>
                <w:noProof/>
                <w:webHidden/>
              </w:rPr>
            </w:r>
            <w:r>
              <w:rPr>
                <w:noProof/>
                <w:webHidden/>
              </w:rPr>
              <w:fldChar w:fldCharType="separate"/>
            </w:r>
            <w:r>
              <w:rPr>
                <w:noProof/>
                <w:webHidden/>
              </w:rPr>
              <w:t>38</w:t>
            </w:r>
            <w:r>
              <w:rPr>
                <w:noProof/>
                <w:webHidden/>
              </w:rPr>
              <w:fldChar w:fldCharType="end"/>
            </w:r>
          </w:hyperlink>
        </w:p>
        <w:p w14:paraId="0F84F49F" w14:textId="10D02C00" w:rsidR="00663785" w:rsidRDefault="00663785">
          <w:pPr>
            <w:pStyle w:val="TOC1"/>
            <w:tabs>
              <w:tab w:val="left" w:pos="442"/>
            </w:tabs>
            <w:rPr>
              <w:rFonts w:asciiTheme="minorHAnsi" w:eastAsiaTheme="minorEastAsia" w:hAnsiTheme="minorHAnsi" w:cstheme="minorBidi"/>
              <w:noProof/>
              <w:sz w:val="22"/>
              <w:szCs w:val="22"/>
            </w:rPr>
          </w:pPr>
          <w:hyperlink w:anchor="_Toc54101875" w:history="1">
            <w:r w:rsidRPr="00153866">
              <w:rPr>
                <w:rStyle w:val="Hyperlink"/>
                <w:noProof/>
              </w:rPr>
              <w:t>5.</w:t>
            </w:r>
            <w:r>
              <w:rPr>
                <w:rFonts w:asciiTheme="minorHAnsi" w:eastAsiaTheme="minorEastAsia" w:hAnsiTheme="minorHAnsi" w:cstheme="minorBidi"/>
                <w:noProof/>
                <w:sz w:val="22"/>
                <w:szCs w:val="22"/>
              </w:rPr>
              <w:tab/>
            </w:r>
            <w:r w:rsidRPr="00153866">
              <w:rPr>
                <w:rStyle w:val="Hyperlink"/>
                <w:noProof/>
              </w:rPr>
              <w:t>IMPLEMENTATION OF THE PROPOSED SOLUTION</w:t>
            </w:r>
            <w:r>
              <w:rPr>
                <w:noProof/>
                <w:webHidden/>
              </w:rPr>
              <w:tab/>
            </w:r>
            <w:r>
              <w:rPr>
                <w:noProof/>
                <w:webHidden/>
              </w:rPr>
              <w:fldChar w:fldCharType="begin"/>
            </w:r>
            <w:r>
              <w:rPr>
                <w:noProof/>
                <w:webHidden/>
              </w:rPr>
              <w:instrText xml:space="preserve"> PAGEREF _Toc54101875 \h </w:instrText>
            </w:r>
            <w:r>
              <w:rPr>
                <w:noProof/>
                <w:webHidden/>
              </w:rPr>
            </w:r>
            <w:r>
              <w:rPr>
                <w:noProof/>
                <w:webHidden/>
              </w:rPr>
              <w:fldChar w:fldCharType="separate"/>
            </w:r>
            <w:r>
              <w:rPr>
                <w:noProof/>
                <w:webHidden/>
              </w:rPr>
              <w:t>41</w:t>
            </w:r>
            <w:r>
              <w:rPr>
                <w:noProof/>
                <w:webHidden/>
              </w:rPr>
              <w:fldChar w:fldCharType="end"/>
            </w:r>
          </w:hyperlink>
        </w:p>
        <w:p w14:paraId="7AA929E3" w14:textId="3C70C7F4"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6" w:history="1">
            <w:r w:rsidRPr="00153866">
              <w:rPr>
                <w:rStyle w:val="Hyperlink"/>
                <w:noProof/>
              </w:rPr>
              <w:t>5.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76 \h </w:instrText>
            </w:r>
            <w:r>
              <w:rPr>
                <w:noProof/>
                <w:webHidden/>
              </w:rPr>
            </w:r>
            <w:r>
              <w:rPr>
                <w:noProof/>
                <w:webHidden/>
              </w:rPr>
              <w:fldChar w:fldCharType="separate"/>
            </w:r>
            <w:r>
              <w:rPr>
                <w:noProof/>
                <w:webHidden/>
              </w:rPr>
              <w:t>41</w:t>
            </w:r>
            <w:r>
              <w:rPr>
                <w:noProof/>
                <w:webHidden/>
              </w:rPr>
              <w:fldChar w:fldCharType="end"/>
            </w:r>
          </w:hyperlink>
        </w:p>
        <w:p w14:paraId="46B8D729" w14:textId="378B0C57"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7" w:history="1">
            <w:r w:rsidRPr="00153866">
              <w:rPr>
                <w:rStyle w:val="Hyperlink"/>
                <w:noProof/>
              </w:rPr>
              <w:t>5.2.</w:t>
            </w:r>
            <w:r>
              <w:rPr>
                <w:rFonts w:asciiTheme="minorHAnsi" w:eastAsiaTheme="minorEastAsia" w:hAnsiTheme="minorHAnsi" w:cstheme="minorBidi"/>
                <w:noProof/>
                <w:sz w:val="22"/>
                <w:szCs w:val="22"/>
              </w:rPr>
              <w:tab/>
            </w:r>
            <w:r w:rsidRPr="00153866">
              <w:rPr>
                <w:rStyle w:val="Hyperlink"/>
                <w:noProof/>
              </w:rPr>
              <w:t>Working Environment.</w:t>
            </w:r>
            <w:r>
              <w:rPr>
                <w:noProof/>
                <w:webHidden/>
              </w:rPr>
              <w:tab/>
            </w:r>
            <w:r>
              <w:rPr>
                <w:noProof/>
                <w:webHidden/>
              </w:rPr>
              <w:fldChar w:fldCharType="begin"/>
            </w:r>
            <w:r>
              <w:rPr>
                <w:noProof/>
                <w:webHidden/>
              </w:rPr>
              <w:instrText xml:space="preserve"> PAGEREF _Toc54101877 \h </w:instrText>
            </w:r>
            <w:r>
              <w:rPr>
                <w:noProof/>
                <w:webHidden/>
              </w:rPr>
            </w:r>
            <w:r>
              <w:rPr>
                <w:noProof/>
                <w:webHidden/>
              </w:rPr>
              <w:fldChar w:fldCharType="separate"/>
            </w:r>
            <w:r>
              <w:rPr>
                <w:noProof/>
                <w:webHidden/>
              </w:rPr>
              <w:t>41</w:t>
            </w:r>
            <w:r>
              <w:rPr>
                <w:noProof/>
                <w:webHidden/>
              </w:rPr>
              <w:fldChar w:fldCharType="end"/>
            </w:r>
          </w:hyperlink>
        </w:p>
        <w:p w14:paraId="3C2316BD" w14:textId="5357F8E4"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8" w:history="1">
            <w:r w:rsidRPr="00153866">
              <w:rPr>
                <w:rStyle w:val="Hyperlink"/>
                <w:noProof/>
              </w:rPr>
              <w:t>5.3.</w:t>
            </w:r>
            <w:r>
              <w:rPr>
                <w:rFonts w:asciiTheme="minorHAnsi" w:eastAsiaTheme="minorEastAsia" w:hAnsiTheme="minorHAnsi" w:cstheme="minorBidi"/>
                <w:noProof/>
                <w:sz w:val="22"/>
                <w:szCs w:val="22"/>
              </w:rPr>
              <w:tab/>
            </w:r>
            <w:r w:rsidRPr="00153866">
              <w:rPr>
                <w:rStyle w:val="Hyperlink"/>
                <w:noProof/>
              </w:rPr>
              <w:t>Environmental Setup</w:t>
            </w:r>
            <w:r>
              <w:rPr>
                <w:noProof/>
                <w:webHidden/>
              </w:rPr>
              <w:tab/>
            </w:r>
            <w:r>
              <w:rPr>
                <w:noProof/>
                <w:webHidden/>
              </w:rPr>
              <w:fldChar w:fldCharType="begin"/>
            </w:r>
            <w:r>
              <w:rPr>
                <w:noProof/>
                <w:webHidden/>
              </w:rPr>
              <w:instrText xml:space="preserve"> PAGEREF _Toc54101878 \h </w:instrText>
            </w:r>
            <w:r>
              <w:rPr>
                <w:noProof/>
                <w:webHidden/>
              </w:rPr>
            </w:r>
            <w:r>
              <w:rPr>
                <w:noProof/>
                <w:webHidden/>
              </w:rPr>
              <w:fldChar w:fldCharType="separate"/>
            </w:r>
            <w:r>
              <w:rPr>
                <w:noProof/>
                <w:webHidden/>
              </w:rPr>
              <w:t>41</w:t>
            </w:r>
            <w:r>
              <w:rPr>
                <w:noProof/>
                <w:webHidden/>
              </w:rPr>
              <w:fldChar w:fldCharType="end"/>
            </w:r>
          </w:hyperlink>
        </w:p>
        <w:p w14:paraId="292C1825" w14:textId="2FA5BC3E"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79" w:history="1">
            <w:r w:rsidRPr="00153866">
              <w:rPr>
                <w:rStyle w:val="Hyperlink"/>
                <w:noProof/>
              </w:rPr>
              <w:t>5.4.</w:t>
            </w:r>
            <w:r>
              <w:rPr>
                <w:rFonts w:asciiTheme="minorHAnsi" w:eastAsiaTheme="minorEastAsia" w:hAnsiTheme="minorHAnsi" w:cstheme="minorBidi"/>
                <w:noProof/>
                <w:sz w:val="22"/>
                <w:szCs w:val="22"/>
              </w:rPr>
              <w:tab/>
            </w:r>
            <w:r w:rsidRPr="00153866">
              <w:rPr>
                <w:rStyle w:val="Hyperlink"/>
                <w:noProof/>
              </w:rPr>
              <w:t>Cycle-GAN Implementation</w:t>
            </w:r>
            <w:r>
              <w:rPr>
                <w:noProof/>
                <w:webHidden/>
              </w:rPr>
              <w:tab/>
            </w:r>
            <w:r>
              <w:rPr>
                <w:noProof/>
                <w:webHidden/>
              </w:rPr>
              <w:fldChar w:fldCharType="begin"/>
            </w:r>
            <w:r>
              <w:rPr>
                <w:noProof/>
                <w:webHidden/>
              </w:rPr>
              <w:instrText xml:space="preserve"> PAGEREF _Toc54101879 \h </w:instrText>
            </w:r>
            <w:r>
              <w:rPr>
                <w:noProof/>
                <w:webHidden/>
              </w:rPr>
            </w:r>
            <w:r>
              <w:rPr>
                <w:noProof/>
                <w:webHidden/>
              </w:rPr>
              <w:fldChar w:fldCharType="separate"/>
            </w:r>
            <w:r>
              <w:rPr>
                <w:noProof/>
                <w:webHidden/>
              </w:rPr>
              <w:t>42</w:t>
            </w:r>
            <w:r>
              <w:rPr>
                <w:noProof/>
                <w:webHidden/>
              </w:rPr>
              <w:fldChar w:fldCharType="end"/>
            </w:r>
          </w:hyperlink>
        </w:p>
        <w:p w14:paraId="1BA701DC" w14:textId="4118919F"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0" w:history="1">
            <w:r w:rsidRPr="00153866">
              <w:rPr>
                <w:rStyle w:val="Hyperlink"/>
                <w:noProof/>
              </w:rPr>
              <w:t>5.5.</w:t>
            </w:r>
            <w:r>
              <w:rPr>
                <w:rFonts w:asciiTheme="minorHAnsi" w:eastAsiaTheme="minorEastAsia" w:hAnsiTheme="minorHAnsi" w:cstheme="minorBidi"/>
                <w:noProof/>
                <w:sz w:val="22"/>
                <w:szCs w:val="22"/>
              </w:rPr>
              <w:tab/>
            </w:r>
            <w:r w:rsidRPr="00153866">
              <w:rPr>
                <w:rStyle w:val="Hyperlink"/>
                <w:noProof/>
              </w:rPr>
              <w:t>Temporal Predictor Network Implementation</w:t>
            </w:r>
            <w:r>
              <w:rPr>
                <w:noProof/>
                <w:webHidden/>
              </w:rPr>
              <w:tab/>
            </w:r>
            <w:r>
              <w:rPr>
                <w:noProof/>
                <w:webHidden/>
              </w:rPr>
              <w:fldChar w:fldCharType="begin"/>
            </w:r>
            <w:r>
              <w:rPr>
                <w:noProof/>
                <w:webHidden/>
              </w:rPr>
              <w:instrText xml:space="preserve"> PAGEREF _Toc54101880 \h </w:instrText>
            </w:r>
            <w:r>
              <w:rPr>
                <w:noProof/>
                <w:webHidden/>
              </w:rPr>
            </w:r>
            <w:r>
              <w:rPr>
                <w:noProof/>
                <w:webHidden/>
              </w:rPr>
              <w:fldChar w:fldCharType="separate"/>
            </w:r>
            <w:r>
              <w:rPr>
                <w:noProof/>
                <w:webHidden/>
              </w:rPr>
              <w:t>44</w:t>
            </w:r>
            <w:r>
              <w:rPr>
                <w:noProof/>
                <w:webHidden/>
              </w:rPr>
              <w:fldChar w:fldCharType="end"/>
            </w:r>
          </w:hyperlink>
        </w:p>
        <w:p w14:paraId="70FF1429" w14:textId="3BE771C3"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1" w:history="1">
            <w:r w:rsidRPr="00153866">
              <w:rPr>
                <w:rStyle w:val="Hyperlink"/>
                <w:noProof/>
              </w:rPr>
              <w:t>5.6.</w:t>
            </w:r>
            <w:r>
              <w:rPr>
                <w:rFonts w:asciiTheme="minorHAnsi" w:eastAsiaTheme="minorEastAsia" w:hAnsiTheme="minorHAnsi" w:cstheme="minorBidi"/>
                <w:noProof/>
                <w:sz w:val="22"/>
                <w:szCs w:val="22"/>
              </w:rPr>
              <w:tab/>
            </w:r>
            <w:r w:rsidRPr="00153866">
              <w:rPr>
                <w:rStyle w:val="Hyperlink"/>
                <w:noProof/>
              </w:rPr>
              <w:t>Feature Preserving Loss Implementation</w:t>
            </w:r>
            <w:r>
              <w:rPr>
                <w:noProof/>
                <w:webHidden/>
              </w:rPr>
              <w:tab/>
            </w:r>
            <w:r>
              <w:rPr>
                <w:noProof/>
                <w:webHidden/>
              </w:rPr>
              <w:fldChar w:fldCharType="begin"/>
            </w:r>
            <w:r>
              <w:rPr>
                <w:noProof/>
                <w:webHidden/>
              </w:rPr>
              <w:instrText xml:space="preserve"> PAGEREF _Toc54101881 \h </w:instrText>
            </w:r>
            <w:r>
              <w:rPr>
                <w:noProof/>
                <w:webHidden/>
              </w:rPr>
            </w:r>
            <w:r>
              <w:rPr>
                <w:noProof/>
                <w:webHidden/>
              </w:rPr>
              <w:fldChar w:fldCharType="separate"/>
            </w:r>
            <w:r>
              <w:rPr>
                <w:noProof/>
                <w:webHidden/>
              </w:rPr>
              <w:t>45</w:t>
            </w:r>
            <w:r>
              <w:rPr>
                <w:noProof/>
                <w:webHidden/>
              </w:rPr>
              <w:fldChar w:fldCharType="end"/>
            </w:r>
          </w:hyperlink>
        </w:p>
        <w:p w14:paraId="04B54E6D" w14:textId="1F6B8406"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2" w:history="1">
            <w:r w:rsidRPr="00153866">
              <w:rPr>
                <w:rStyle w:val="Hyperlink"/>
                <w:noProof/>
              </w:rPr>
              <w:t>5.7.</w:t>
            </w:r>
            <w:r>
              <w:rPr>
                <w:rFonts w:asciiTheme="minorHAnsi" w:eastAsiaTheme="minorEastAsia" w:hAnsiTheme="minorHAnsi" w:cstheme="minorBidi"/>
                <w:noProof/>
                <w:sz w:val="22"/>
                <w:szCs w:val="22"/>
              </w:rPr>
              <w:tab/>
            </w:r>
            <w:r w:rsidRPr="00153866">
              <w:rPr>
                <w:rStyle w:val="Hyperlink"/>
                <w:noProof/>
              </w:rPr>
              <w:t>Temporal Discriminator Network Implementation</w:t>
            </w:r>
            <w:r>
              <w:rPr>
                <w:noProof/>
                <w:webHidden/>
              </w:rPr>
              <w:tab/>
            </w:r>
            <w:r>
              <w:rPr>
                <w:noProof/>
                <w:webHidden/>
              </w:rPr>
              <w:fldChar w:fldCharType="begin"/>
            </w:r>
            <w:r>
              <w:rPr>
                <w:noProof/>
                <w:webHidden/>
              </w:rPr>
              <w:instrText xml:space="preserve"> PAGEREF _Toc54101882 \h </w:instrText>
            </w:r>
            <w:r>
              <w:rPr>
                <w:noProof/>
                <w:webHidden/>
              </w:rPr>
            </w:r>
            <w:r>
              <w:rPr>
                <w:noProof/>
                <w:webHidden/>
              </w:rPr>
              <w:fldChar w:fldCharType="separate"/>
            </w:r>
            <w:r>
              <w:rPr>
                <w:noProof/>
                <w:webHidden/>
              </w:rPr>
              <w:t>46</w:t>
            </w:r>
            <w:r>
              <w:rPr>
                <w:noProof/>
                <w:webHidden/>
              </w:rPr>
              <w:fldChar w:fldCharType="end"/>
            </w:r>
          </w:hyperlink>
        </w:p>
        <w:p w14:paraId="3A8E63DF" w14:textId="33EE282C"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3" w:history="1">
            <w:r w:rsidRPr="00153866">
              <w:rPr>
                <w:rStyle w:val="Hyperlink"/>
                <w:noProof/>
              </w:rPr>
              <w:t>5.8.</w:t>
            </w:r>
            <w:r>
              <w:rPr>
                <w:rFonts w:asciiTheme="minorHAnsi" w:eastAsiaTheme="minorEastAsia" w:hAnsiTheme="minorHAnsi" w:cstheme="minorBidi"/>
                <w:noProof/>
                <w:sz w:val="22"/>
                <w:szCs w:val="22"/>
              </w:rPr>
              <w:tab/>
            </w:r>
            <w:r w:rsidRPr="00153866">
              <w:rPr>
                <w:rStyle w:val="Hyperlink"/>
                <w:noProof/>
              </w:rPr>
              <w:t>Experiment Class</w:t>
            </w:r>
            <w:r>
              <w:rPr>
                <w:noProof/>
                <w:webHidden/>
              </w:rPr>
              <w:tab/>
            </w:r>
            <w:r>
              <w:rPr>
                <w:noProof/>
                <w:webHidden/>
              </w:rPr>
              <w:fldChar w:fldCharType="begin"/>
            </w:r>
            <w:r>
              <w:rPr>
                <w:noProof/>
                <w:webHidden/>
              </w:rPr>
              <w:instrText xml:space="preserve"> PAGEREF _Toc54101883 \h </w:instrText>
            </w:r>
            <w:r>
              <w:rPr>
                <w:noProof/>
                <w:webHidden/>
              </w:rPr>
            </w:r>
            <w:r>
              <w:rPr>
                <w:noProof/>
                <w:webHidden/>
              </w:rPr>
              <w:fldChar w:fldCharType="separate"/>
            </w:r>
            <w:r>
              <w:rPr>
                <w:noProof/>
                <w:webHidden/>
              </w:rPr>
              <w:t>47</w:t>
            </w:r>
            <w:r>
              <w:rPr>
                <w:noProof/>
                <w:webHidden/>
              </w:rPr>
              <w:fldChar w:fldCharType="end"/>
            </w:r>
          </w:hyperlink>
        </w:p>
        <w:p w14:paraId="039A254D" w14:textId="48BD0791" w:rsidR="00663785" w:rsidRDefault="00663785">
          <w:pPr>
            <w:pStyle w:val="TOC1"/>
            <w:tabs>
              <w:tab w:val="left" w:pos="442"/>
            </w:tabs>
            <w:rPr>
              <w:rFonts w:asciiTheme="minorHAnsi" w:eastAsiaTheme="minorEastAsia" w:hAnsiTheme="minorHAnsi" w:cstheme="minorBidi"/>
              <w:noProof/>
              <w:sz w:val="22"/>
              <w:szCs w:val="22"/>
            </w:rPr>
          </w:pPr>
          <w:hyperlink w:anchor="_Toc54101884" w:history="1">
            <w:r w:rsidRPr="00153866">
              <w:rPr>
                <w:rStyle w:val="Hyperlink"/>
                <w:noProof/>
              </w:rPr>
              <w:t>6.</w:t>
            </w:r>
            <w:r>
              <w:rPr>
                <w:rFonts w:asciiTheme="minorHAnsi" w:eastAsiaTheme="minorEastAsia" w:hAnsiTheme="minorHAnsi" w:cstheme="minorBidi"/>
                <w:noProof/>
                <w:sz w:val="22"/>
                <w:szCs w:val="22"/>
              </w:rPr>
              <w:tab/>
            </w:r>
            <w:r w:rsidRPr="00153866">
              <w:rPr>
                <w:rStyle w:val="Hyperlink"/>
                <w:noProof/>
              </w:rPr>
              <w:t>RESULTS AND DISCUSSIONS</w:t>
            </w:r>
            <w:r>
              <w:rPr>
                <w:noProof/>
                <w:webHidden/>
              </w:rPr>
              <w:tab/>
            </w:r>
            <w:r>
              <w:rPr>
                <w:noProof/>
                <w:webHidden/>
              </w:rPr>
              <w:fldChar w:fldCharType="begin"/>
            </w:r>
            <w:r>
              <w:rPr>
                <w:noProof/>
                <w:webHidden/>
              </w:rPr>
              <w:instrText xml:space="preserve"> PAGEREF _Toc54101884 \h </w:instrText>
            </w:r>
            <w:r>
              <w:rPr>
                <w:noProof/>
                <w:webHidden/>
              </w:rPr>
            </w:r>
            <w:r>
              <w:rPr>
                <w:noProof/>
                <w:webHidden/>
              </w:rPr>
              <w:fldChar w:fldCharType="separate"/>
            </w:r>
            <w:r>
              <w:rPr>
                <w:noProof/>
                <w:webHidden/>
              </w:rPr>
              <w:t>49</w:t>
            </w:r>
            <w:r>
              <w:rPr>
                <w:noProof/>
                <w:webHidden/>
              </w:rPr>
              <w:fldChar w:fldCharType="end"/>
            </w:r>
          </w:hyperlink>
        </w:p>
        <w:p w14:paraId="4B95B2CB" w14:textId="2424D501"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5" w:history="1">
            <w:r w:rsidRPr="00153866">
              <w:rPr>
                <w:rStyle w:val="Hyperlink"/>
                <w:noProof/>
              </w:rPr>
              <w:t>6.1.</w:t>
            </w:r>
            <w:r>
              <w:rPr>
                <w:rFonts w:asciiTheme="minorHAnsi" w:eastAsiaTheme="minorEastAsia" w:hAnsiTheme="minorHAnsi" w:cstheme="minorBidi"/>
                <w:noProof/>
                <w:sz w:val="22"/>
                <w:szCs w:val="22"/>
              </w:rPr>
              <w:tab/>
            </w:r>
            <w:r w:rsidRPr="00153866">
              <w:rPr>
                <w:rStyle w:val="Hyperlink"/>
                <w:noProof/>
              </w:rPr>
              <w:t>Chapter Overview</w:t>
            </w:r>
            <w:r>
              <w:rPr>
                <w:noProof/>
                <w:webHidden/>
              </w:rPr>
              <w:tab/>
            </w:r>
            <w:r>
              <w:rPr>
                <w:noProof/>
                <w:webHidden/>
              </w:rPr>
              <w:fldChar w:fldCharType="begin"/>
            </w:r>
            <w:r>
              <w:rPr>
                <w:noProof/>
                <w:webHidden/>
              </w:rPr>
              <w:instrText xml:space="preserve"> PAGEREF _Toc54101885 \h </w:instrText>
            </w:r>
            <w:r>
              <w:rPr>
                <w:noProof/>
                <w:webHidden/>
              </w:rPr>
            </w:r>
            <w:r>
              <w:rPr>
                <w:noProof/>
                <w:webHidden/>
              </w:rPr>
              <w:fldChar w:fldCharType="separate"/>
            </w:r>
            <w:r>
              <w:rPr>
                <w:noProof/>
                <w:webHidden/>
              </w:rPr>
              <w:t>49</w:t>
            </w:r>
            <w:r>
              <w:rPr>
                <w:noProof/>
                <w:webHidden/>
              </w:rPr>
              <w:fldChar w:fldCharType="end"/>
            </w:r>
          </w:hyperlink>
        </w:p>
        <w:p w14:paraId="48F8FBF3" w14:textId="5F9CA95B"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86" w:history="1">
            <w:r w:rsidRPr="00153866">
              <w:rPr>
                <w:rStyle w:val="Hyperlink"/>
                <w:noProof/>
              </w:rPr>
              <w:t>6.2.</w:t>
            </w:r>
            <w:r>
              <w:rPr>
                <w:rFonts w:asciiTheme="minorHAnsi" w:eastAsiaTheme="minorEastAsia" w:hAnsiTheme="minorHAnsi" w:cstheme="minorBidi"/>
                <w:noProof/>
                <w:sz w:val="22"/>
                <w:szCs w:val="22"/>
              </w:rPr>
              <w:tab/>
            </w:r>
            <w:r w:rsidRPr="00153866">
              <w:rPr>
                <w:rStyle w:val="Hyperlink"/>
                <w:noProof/>
              </w:rPr>
              <w:t>Video-to-Video Translation</w:t>
            </w:r>
            <w:r>
              <w:rPr>
                <w:noProof/>
                <w:webHidden/>
              </w:rPr>
              <w:tab/>
            </w:r>
            <w:r>
              <w:rPr>
                <w:noProof/>
                <w:webHidden/>
              </w:rPr>
              <w:fldChar w:fldCharType="begin"/>
            </w:r>
            <w:r>
              <w:rPr>
                <w:noProof/>
                <w:webHidden/>
              </w:rPr>
              <w:instrText xml:space="preserve"> PAGEREF _Toc54101886 \h </w:instrText>
            </w:r>
            <w:r>
              <w:rPr>
                <w:noProof/>
                <w:webHidden/>
              </w:rPr>
            </w:r>
            <w:r>
              <w:rPr>
                <w:noProof/>
                <w:webHidden/>
              </w:rPr>
              <w:fldChar w:fldCharType="separate"/>
            </w:r>
            <w:r>
              <w:rPr>
                <w:noProof/>
                <w:webHidden/>
              </w:rPr>
              <w:t>49</w:t>
            </w:r>
            <w:r>
              <w:rPr>
                <w:noProof/>
                <w:webHidden/>
              </w:rPr>
              <w:fldChar w:fldCharType="end"/>
            </w:r>
          </w:hyperlink>
        </w:p>
        <w:p w14:paraId="12E669D4" w14:textId="58E6AB6B" w:rsidR="00663785" w:rsidRDefault="00663785">
          <w:pPr>
            <w:pStyle w:val="TOC3"/>
            <w:tabs>
              <w:tab w:val="left" w:pos="1320"/>
              <w:tab w:val="right" w:leader="dot" w:pos="8755"/>
            </w:tabs>
            <w:rPr>
              <w:rFonts w:asciiTheme="minorHAnsi" w:hAnsiTheme="minorHAnsi" w:cstheme="minorBidi"/>
              <w:noProof/>
              <w:sz w:val="22"/>
            </w:rPr>
          </w:pPr>
          <w:hyperlink w:anchor="_Toc54101887" w:history="1">
            <w:r w:rsidRPr="00153866">
              <w:rPr>
                <w:rStyle w:val="Hyperlink"/>
                <w:noProof/>
              </w:rPr>
              <w:t>6.2.1.</w:t>
            </w:r>
            <w:r>
              <w:rPr>
                <w:rFonts w:asciiTheme="minorHAnsi" w:hAnsiTheme="minorHAnsi" w:cstheme="minorBidi"/>
                <w:noProof/>
                <w:sz w:val="22"/>
              </w:rPr>
              <w:tab/>
            </w:r>
            <w:r w:rsidRPr="00153866">
              <w:rPr>
                <w:rStyle w:val="Hyperlink"/>
                <w:noProof/>
              </w:rPr>
              <w:t>Flower-to-Flower</w:t>
            </w:r>
            <w:r>
              <w:rPr>
                <w:noProof/>
                <w:webHidden/>
              </w:rPr>
              <w:tab/>
            </w:r>
            <w:r>
              <w:rPr>
                <w:noProof/>
                <w:webHidden/>
              </w:rPr>
              <w:fldChar w:fldCharType="begin"/>
            </w:r>
            <w:r>
              <w:rPr>
                <w:noProof/>
                <w:webHidden/>
              </w:rPr>
              <w:instrText xml:space="preserve"> PAGEREF _Toc54101887 \h </w:instrText>
            </w:r>
            <w:r>
              <w:rPr>
                <w:noProof/>
                <w:webHidden/>
              </w:rPr>
            </w:r>
            <w:r>
              <w:rPr>
                <w:noProof/>
                <w:webHidden/>
              </w:rPr>
              <w:fldChar w:fldCharType="separate"/>
            </w:r>
            <w:r>
              <w:rPr>
                <w:noProof/>
                <w:webHidden/>
              </w:rPr>
              <w:t>50</w:t>
            </w:r>
            <w:r>
              <w:rPr>
                <w:noProof/>
                <w:webHidden/>
              </w:rPr>
              <w:fldChar w:fldCharType="end"/>
            </w:r>
          </w:hyperlink>
        </w:p>
        <w:p w14:paraId="2C76A79C" w14:textId="0B41ADB9" w:rsidR="00663785" w:rsidRDefault="00663785">
          <w:pPr>
            <w:pStyle w:val="TOC3"/>
            <w:tabs>
              <w:tab w:val="left" w:pos="1320"/>
              <w:tab w:val="right" w:leader="dot" w:pos="8755"/>
            </w:tabs>
            <w:rPr>
              <w:rFonts w:asciiTheme="minorHAnsi" w:hAnsiTheme="minorHAnsi" w:cstheme="minorBidi"/>
              <w:noProof/>
              <w:sz w:val="22"/>
            </w:rPr>
          </w:pPr>
          <w:hyperlink w:anchor="_Toc54101888" w:history="1">
            <w:r w:rsidRPr="00153866">
              <w:rPr>
                <w:rStyle w:val="Hyperlink"/>
                <w:noProof/>
              </w:rPr>
              <w:t>6.2.1.</w:t>
            </w:r>
            <w:r>
              <w:rPr>
                <w:rFonts w:asciiTheme="minorHAnsi" w:hAnsiTheme="minorHAnsi" w:cstheme="minorBidi"/>
                <w:noProof/>
                <w:sz w:val="22"/>
              </w:rPr>
              <w:tab/>
            </w:r>
            <w:r w:rsidRPr="00153866">
              <w:rPr>
                <w:rStyle w:val="Hyperlink"/>
                <w:noProof/>
              </w:rPr>
              <w:t>Sunset-to-Day</w:t>
            </w:r>
            <w:r>
              <w:rPr>
                <w:noProof/>
                <w:webHidden/>
              </w:rPr>
              <w:tab/>
            </w:r>
            <w:r>
              <w:rPr>
                <w:noProof/>
                <w:webHidden/>
              </w:rPr>
              <w:fldChar w:fldCharType="begin"/>
            </w:r>
            <w:r>
              <w:rPr>
                <w:noProof/>
                <w:webHidden/>
              </w:rPr>
              <w:instrText xml:space="preserve"> PAGEREF _Toc54101888 \h </w:instrText>
            </w:r>
            <w:r>
              <w:rPr>
                <w:noProof/>
                <w:webHidden/>
              </w:rPr>
            </w:r>
            <w:r>
              <w:rPr>
                <w:noProof/>
                <w:webHidden/>
              </w:rPr>
              <w:fldChar w:fldCharType="separate"/>
            </w:r>
            <w:r>
              <w:rPr>
                <w:noProof/>
                <w:webHidden/>
              </w:rPr>
              <w:t>54</w:t>
            </w:r>
            <w:r>
              <w:rPr>
                <w:noProof/>
                <w:webHidden/>
              </w:rPr>
              <w:fldChar w:fldCharType="end"/>
            </w:r>
          </w:hyperlink>
        </w:p>
        <w:p w14:paraId="5F08CAFC" w14:textId="6CD11536" w:rsidR="00663785" w:rsidRDefault="00663785">
          <w:pPr>
            <w:pStyle w:val="TOC3"/>
            <w:tabs>
              <w:tab w:val="left" w:pos="1320"/>
              <w:tab w:val="right" w:leader="dot" w:pos="8755"/>
            </w:tabs>
            <w:rPr>
              <w:rFonts w:asciiTheme="minorHAnsi" w:hAnsiTheme="minorHAnsi" w:cstheme="minorBidi"/>
              <w:noProof/>
              <w:sz w:val="22"/>
            </w:rPr>
          </w:pPr>
          <w:hyperlink w:anchor="_Toc54101889" w:history="1">
            <w:r w:rsidRPr="00153866">
              <w:rPr>
                <w:rStyle w:val="Hyperlink"/>
                <w:noProof/>
              </w:rPr>
              <w:t>6.2.2.</w:t>
            </w:r>
            <w:r>
              <w:rPr>
                <w:rFonts w:asciiTheme="minorHAnsi" w:hAnsiTheme="minorHAnsi" w:cstheme="minorBidi"/>
                <w:noProof/>
                <w:sz w:val="22"/>
              </w:rPr>
              <w:tab/>
            </w:r>
            <w:r w:rsidRPr="00153866">
              <w:rPr>
                <w:rStyle w:val="Hyperlink"/>
                <w:noProof/>
              </w:rPr>
              <w:t>Obama-to-Trump</w:t>
            </w:r>
            <w:r>
              <w:rPr>
                <w:noProof/>
                <w:webHidden/>
              </w:rPr>
              <w:tab/>
            </w:r>
            <w:r>
              <w:rPr>
                <w:noProof/>
                <w:webHidden/>
              </w:rPr>
              <w:fldChar w:fldCharType="begin"/>
            </w:r>
            <w:r>
              <w:rPr>
                <w:noProof/>
                <w:webHidden/>
              </w:rPr>
              <w:instrText xml:space="preserve"> PAGEREF _Toc54101889 \h </w:instrText>
            </w:r>
            <w:r>
              <w:rPr>
                <w:noProof/>
                <w:webHidden/>
              </w:rPr>
            </w:r>
            <w:r>
              <w:rPr>
                <w:noProof/>
                <w:webHidden/>
              </w:rPr>
              <w:fldChar w:fldCharType="separate"/>
            </w:r>
            <w:r>
              <w:rPr>
                <w:noProof/>
                <w:webHidden/>
              </w:rPr>
              <w:t>58</w:t>
            </w:r>
            <w:r>
              <w:rPr>
                <w:noProof/>
                <w:webHidden/>
              </w:rPr>
              <w:fldChar w:fldCharType="end"/>
            </w:r>
          </w:hyperlink>
        </w:p>
        <w:p w14:paraId="6F60120A" w14:textId="05A48BC0" w:rsidR="00663785" w:rsidRDefault="00663785">
          <w:pPr>
            <w:pStyle w:val="TOC3"/>
            <w:tabs>
              <w:tab w:val="left" w:pos="1320"/>
              <w:tab w:val="right" w:leader="dot" w:pos="8755"/>
            </w:tabs>
            <w:rPr>
              <w:rFonts w:asciiTheme="minorHAnsi" w:hAnsiTheme="minorHAnsi" w:cstheme="minorBidi"/>
              <w:noProof/>
              <w:sz w:val="22"/>
            </w:rPr>
          </w:pPr>
          <w:hyperlink w:anchor="_Toc54101890" w:history="1">
            <w:r w:rsidRPr="00153866">
              <w:rPr>
                <w:rStyle w:val="Hyperlink"/>
                <w:noProof/>
              </w:rPr>
              <w:t>6.2.1.</w:t>
            </w:r>
            <w:r>
              <w:rPr>
                <w:rFonts w:asciiTheme="minorHAnsi" w:hAnsiTheme="minorHAnsi" w:cstheme="minorBidi"/>
                <w:noProof/>
                <w:sz w:val="22"/>
              </w:rPr>
              <w:tab/>
            </w:r>
            <w:r w:rsidRPr="00153866">
              <w:rPr>
                <w:rStyle w:val="Hyperlink"/>
                <w:noProof/>
              </w:rPr>
              <w:t>Abiy-to-Debretsion</w:t>
            </w:r>
            <w:r>
              <w:rPr>
                <w:noProof/>
                <w:webHidden/>
              </w:rPr>
              <w:tab/>
            </w:r>
            <w:r>
              <w:rPr>
                <w:noProof/>
                <w:webHidden/>
              </w:rPr>
              <w:fldChar w:fldCharType="begin"/>
            </w:r>
            <w:r>
              <w:rPr>
                <w:noProof/>
                <w:webHidden/>
              </w:rPr>
              <w:instrText xml:space="preserve"> PAGEREF _Toc54101890 \h </w:instrText>
            </w:r>
            <w:r>
              <w:rPr>
                <w:noProof/>
                <w:webHidden/>
              </w:rPr>
            </w:r>
            <w:r>
              <w:rPr>
                <w:noProof/>
                <w:webHidden/>
              </w:rPr>
              <w:fldChar w:fldCharType="separate"/>
            </w:r>
            <w:r>
              <w:rPr>
                <w:noProof/>
                <w:webHidden/>
              </w:rPr>
              <w:t>60</w:t>
            </w:r>
            <w:r>
              <w:rPr>
                <w:noProof/>
                <w:webHidden/>
              </w:rPr>
              <w:fldChar w:fldCharType="end"/>
            </w:r>
          </w:hyperlink>
        </w:p>
        <w:p w14:paraId="53A10A6F" w14:textId="7169349B"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91" w:history="1">
            <w:r w:rsidRPr="00153866">
              <w:rPr>
                <w:rStyle w:val="Hyperlink"/>
                <w:noProof/>
              </w:rPr>
              <w:t>6.3.</w:t>
            </w:r>
            <w:r>
              <w:rPr>
                <w:rFonts w:asciiTheme="minorHAnsi" w:eastAsiaTheme="minorEastAsia" w:hAnsiTheme="minorHAnsi" w:cstheme="minorBidi"/>
                <w:noProof/>
                <w:sz w:val="22"/>
                <w:szCs w:val="22"/>
              </w:rPr>
              <w:tab/>
            </w:r>
            <w:r w:rsidRPr="00153866">
              <w:rPr>
                <w:rStyle w:val="Hyperlink"/>
                <w:noProof/>
              </w:rPr>
              <w:t>Result Discussion</w:t>
            </w:r>
            <w:r>
              <w:rPr>
                <w:noProof/>
                <w:webHidden/>
              </w:rPr>
              <w:tab/>
            </w:r>
            <w:r>
              <w:rPr>
                <w:noProof/>
                <w:webHidden/>
              </w:rPr>
              <w:fldChar w:fldCharType="begin"/>
            </w:r>
            <w:r>
              <w:rPr>
                <w:noProof/>
                <w:webHidden/>
              </w:rPr>
              <w:instrText xml:space="preserve"> PAGEREF _Toc54101891 \h </w:instrText>
            </w:r>
            <w:r>
              <w:rPr>
                <w:noProof/>
                <w:webHidden/>
              </w:rPr>
            </w:r>
            <w:r>
              <w:rPr>
                <w:noProof/>
                <w:webHidden/>
              </w:rPr>
              <w:fldChar w:fldCharType="separate"/>
            </w:r>
            <w:r>
              <w:rPr>
                <w:noProof/>
                <w:webHidden/>
              </w:rPr>
              <w:t>63</w:t>
            </w:r>
            <w:r>
              <w:rPr>
                <w:noProof/>
                <w:webHidden/>
              </w:rPr>
              <w:fldChar w:fldCharType="end"/>
            </w:r>
          </w:hyperlink>
        </w:p>
        <w:p w14:paraId="641A2774" w14:textId="37B3B564" w:rsidR="00663785" w:rsidRDefault="00663785">
          <w:pPr>
            <w:pStyle w:val="TOC3"/>
            <w:tabs>
              <w:tab w:val="left" w:pos="1320"/>
              <w:tab w:val="right" w:leader="dot" w:pos="8755"/>
            </w:tabs>
            <w:rPr>
              <w:rFonts w:asciiTheme="minorHAnsi" w:hAnsiTheme="minorHAnsi" w:cstheme="minorBidi"/>
              <w:noProof/>
              <w:sz w:val="22"/>
            </w:rPr>
          </w:pPr>
          <w:hyperlink w:anchor="_Toc54101892" w:history="1">
            <w:r w:rsidRPr="00153866">
              <w:rPr>
                <w:rStyle w:val="Hyperlink"/>
                <w:noProof/>
              </w:rPr>
              <w:t>6.3.1.</w:t>
            </w:r>
            <w:r>
              <w:rPr>
                <w:rFonts w:asciiTheme="minorHAnsi" w:hAnsiTheme="minorHAnsi" w:cstheme="minorBidi"/>
                <w:noProof/>
                <w:sz w:val="22"/>
              </w:rPr>
              <w:tab/>
            </w:r>
            <w:r w:rsidRPr="00153866">
              <w:rPr>
                <w:rStyle w:val="Hyperlink"/>
                <w:noProof/>
              </w:rPr>
              <w:t>Video-Translation Summary</w:t>
            </w:r>
            <w:r>
              <w:rPr>
                <w:noProof/>
                <w:webHidden/>
              </w:rPr>
              <w:tab/>
            </w:r>
            <w:r>
              <w:rPr>
                <w:noProof/>
                <w:webHidden/>
              </w:rPr>
              <w:fldChar w:fldCharType="begin"/>
            </w:r>
            <w:r>
              <w:rPr>
                <w:noProof/>
                <w:webHidden/>
              </w:rPr>
              <w:instrText xml:space="preserve"> PAGEREF _Toc54101892 \h </w:instrText>
            </w:r>
            <w:r>
              <w:rPr>
                <w:noProof/>
                <w:webHidden/>
              </w:rPr>
            </w:r>
            <w:r>
              <w:rPr>
                <w:noProof/>
                <w:webHidden/>
              </w:rPr>
              <w:fldChar w:fldCharType="separate"/>
            </w:r>
            <w:r>
              <w:rPr>
                <w:noProof/>
                <w:webHidden/>
              </w:rPr>
              <w:t>63</w:t>
            </w:r>
            <w:r>
              <w:rPr>
                <w:noProof/>
                <w:webHidden/>
              </w:rPr>
              <w:fldChar w:fldCharType="end"/>
            </w:r>
          </w:hyperlink>
        </w:p>
        <w:p w14:paraId="5A6872E4" w14:textId="0E190E08" w:rsidR="00663785" w:rsidRDefault="00663785">
          <w:pPr>
            <w:pStyle w:val="TOC3"/>
            <w:tabs>
              <w:tab w:val="left" w:pos="1320"/>
              <w:tab w:val="right" w:leader="dot" w:pos="8755"/>
            </w:tabs>
            <w:rPr>
              <w:rFonts w:asciiTheme="minorHAnsi" w:hAnsiTheme="minorHAnsi" w:cstheme="minorBidi"/>
              <w:noProof/>
              <w:sz w:val="22"/>
            </w:rPr>
          </w:pPr>
          <w:hyperlink w:anchor="_Toc54101893" w:history="1">
            <w:r w:rsidRPr="00153866">
              <w:rPr>
                <w:rStyle w:val="Hyperlink"/>
                <w:noProof/>
              </w:rPr>
              <w:t>6.3.2.</w:t>
            </w:r>
            <w:r>
              <w:rPr>
                <w:rFonts w:asciiTheme="minorHAnsi" w:hAnsiTheme="minorHAnsi" w:cstheme="minorBidi"/>
                <w:noProof/>
                <w:sz w:val="22"/>
              </w:rPr>
              <w:tab/>
            </w:r>
            <w:r w:rsidRPr="00153866">
              <w:rPr>
                <w:rStyle w:val="Hyperlink"/>
                <w:noProof/>
              </w:rPr>
              <w:t>Video-Retargeting Summary</w:t>
            </w:r>
            <w:r>
              <w:rPr>
                <w:noProof/>
                <w:webHidden/>
              </w:rPr>
              <w:tab/>
            </w:r>
            <w:r>
              <w:rPr>
                <w:noProof/>
                <w:webHidden/>
              </w:rPr>
              <w:fldChar w:fldCharType="begin"/>
            </w:r>
            <w:r>
              <w:rPr>
                <w:noProof/>
                <w:webHidden/>
              </w:rPr>
              <w:instrText xml:space="preserve"> PAGEREF _Toc54101893 \h </w:instrText>
            </w:r>
            <w:r>
              <w:rPr>
                <w:noProof/>
                <w:webHidden/>
              </w:rPr>
            </w:r>
            <w:r>
              <w:rPr>
                <w:noProof/>
                <w:webHidden/>
              </w:rPr>
              <w:fldChar w:fldCharType="separate"/>
            </w:r>
            <w:r>
              <w:rPr>
                <w:noProof/>
                <w:webHidden/>
              </w:rPr>
              <w:t>64</w:t>
            </w:r>
            <w:r>
              <w:rPr>
                <w:noProof/>
                <w:webHidden/>
              </w:rPr>
              <w:fldChar w:fldCharType="end"/>
            </w:r>
          </w:hyperlink>
        </w:p>
        <w:p w14:paraId="740C884A" w14:textId="1B807857" w:rsidR="00663785" w:rsidRDefault="00663785">
          <w:pPr>
            <w:pStyle w:val="TOC1"/>
            <w:tabs>
              <w:tab w:val="left" w:pos="442"/>
            </w:tabs>
            <w:rPr>
              <w:rFonts w:asciiTheme="minorHAnsi" w:eastAsiaTheme="minorEastAsia" w:hAnsiTheme="minorHAnsi" w:cstheme="minorBidi"/>
              <w:noProof/>
              <w:sz w:val="22"/>
              <w:szCs w:val="22"/>
            </w:rPr>
          </w:pPr>
          <w:hyperlink w:anchor="_Toc54101894" w:history="1">
            <w:r w:rsidRPr="00153866">
              <w:rPr>
                <w:rStyle w:val="Hyperlink"/>
                <w:noProof/>
              </w:rPr>
              <w:t>7.</w:t>
            </w:r>
            <w:r>
              <w:rPr>
                <w:rFonts w:asciiTheme="minorHAnsi" w:eastAsiaTheme="minorEastAsia" w:hAnsiTheme="minorHAnsi" w:cstheme="minorBidi"/>
                <w:noProof/>
                <w:sz w:val="22"/>
                <w:szCs w:val="22"/>
              </w:rPr>
              <w:tab/>
            </w:r>
            <w:r w:rsidRPr="00153866">
              <w:rPr>
                <w:rStyle w:val="Hyperlink"/>
                <w:noProof/>
              </w:rPr>
              <w:t>CONCLUSION AND FUTURE WORK</w:t>
            </w:r>
            <w:r>
              <w:rPr>
                <w:noProof/>
                <w:webHidden/>
              </w:rPr>
              <w:tab/>
            </w:r>
            <w:r>
              <w:rPr>
                <w:noProof/>
                <w:webHidden/>
              </w:rPr>
              <w:fldChar w:fldCharType="begin"/>
            </w:r>
            <w:r>
              <w:rPr>
                <w:noProof/>
                <w:webHidden/>
              </w:rPr>
              <w:instrText xml:space="preserve"> PAGEREF _Toc54101894 \h </w:instrText>
            </w:r>
            <w:r>
              <w:rPr>
                <w:noProof/>
                <w:webHidden/>
              </w:rPr>
            </w:r>
            <w:r>
              <w:rPr>
                <w:noProof/>
                <w:webHidden/>
              </w:rPr>
              <w:fldChar w:fldCharType="separate"/>
            </w:r>
            <w:r>
              <w:rPr>
                <w:noProof/>
                <w:webHidden/>
              </w:rPr>
              <w:t>65</w:t>
            </w:r>
            <w:r>
              <w:rPr>
                <w:noProof/>
                <w:webHidden/>
              </w:rPr>
              <w:fldChar w:fldCharType="end"/>
            </w:r>
          </w:hyperlink>
        </w:p>
        <w:p w14:paraId="1FD57B91" w14:textId="44733516"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95" w:history="1">
            <w:r w:rsidRPr="00153866">
              <w:rPr>
                <w:rStyle w:val="Hyperlink"/>
                <w:noProof/>
              </w:rPr>
              <w:t>7.1.</w:t>
            </w:r>
            <w:r>
              <w:rPr>
                <w:rFonts w:asciiTheme="minorHAnsi" w:eastAsiaTheme="minorEastAsia" w:hAnsiTheme="minorHAnsi" w:cstheme="minorBidi"/>
                <w:noProof/>
                <w:sz w:val="22"/>
                <w:szCs w:val="22"/>
              </w:rPr>
              <w:tab/>
            </w:r>
            <w:r w:rsidRPr="00153866">
              <w:rPr>
                <w:rStyle w:val="Hyperlink"/>
                <w:noProof/>
              </w:rPr>
              <w:t>Conclusion</w:t>
            </w:r>
            <w:r>
              <w:rPr>
                <w:noProof/>
                <w:webHidden/>
              </w:rPr>
              <w:tab/>
            </w:r>
            <w:r>
              <w:rPr>
                <w:noProof/>
                <w:webHidden/>
              </w:rPr>
              <w:fldChar w:fldCharType="begin"/>
            </w:r>
            <w:r>
              <w:rPr>
                <w:noProof/>
                <w:webHidden/>
              </w:rPr>
              <w:instrText xml:space="preserve"> PAGEREF _Toc54101895 \h </w:instrText>
            </w:r>
            <w:r>
              <w:rPr>
                <w:noProof/>
                <w:webHidden/>
              </w:rPr>
            </w:r>
            <w:r>
              <w:rPr>
                <w:noProof/>
                <w:webHidden/>
              </w:rPr>
              <w:fldChar w:fldCharType="separate"/>
            </w:r>
            <w:r>
              <w:rPr>
                <w:noProof/>
                <w:webHidden/>
              </w:rPr>
              <w:t>65</w:t>
            </w:r>
            <w:r>
              <w:rPr>
                <w:noProof/>
                <w:webHidden/>
              </w:rPr>
              <w:fldChar w:fldCharType="end"/>
            </w:r>
          </w:hyperlink>
        </w:p>
        <w:p w14:paraId="5BF226BE" w14:textId="10F91EB8" w:rsidR="00663785" w:rsidRDefault="00663785">
          <w:pPr>
            <w:pStyle w:val="TOC2"/>
            <w:tabs>
              <w:tab w:val="left" w:pos="880"/>
              <w:tab w:val="right" w:leader="dot" w:pos="8755"/>
            </w:tabs>
            <w:rPr>
              <w:rFonts w:asciiTheme="minorHAnsi" w:eastAsiaTheme="minorEastAsia" w:hAnsiTheme="minorHAnsi" w:cstheme="minorBidi"/>
              <w:noProof/>
              <w:sz w:val="22"/>
              <w:szCs w:val="22"/>
            </w:rPr>
          </w:pPr>
          <w:hyperlink w:anchor="_Toc54101896" w:history="1">
            <w:r w:rsidRPr="00153866">
              <w:rPr>
                <w:rStyle w:val="Hyperlink"/>
                <w:noProof/>
              </w:rPr>
              <w:t>7.2.</w:t>
            </w:r>
            <w:r>
              <w:rPr>
                <w:rFonts w:asciiTheme="minorHAnsi" w:eastAsiaTheme="minorEastAsia" w:hAnsiTheme="minorHAnsi" w:cstheme="minorBidi"/>
                <w:noProof/>
                <w:sz w:val="22"/>
                <w:szCs w:val="22"/>
              </w:rPr>
              <w:tab/>
            </w:r>
            <w:r w:rsidRPr="00153866">
              <w:rPr>
                <w:rStyle w:val="Hyperlink"/>
                <w:noProof/>
              </w:rPr>
              <w:t>Future Work</w:t>
            </w:r>
            <w:r>
              <w:rPr>
                <w:noProof/>
                <w:webHidden/>
              </w:rPr>
              <w:tab/>
            </w:r>
            <w:r>
              <w:rPr>
                <w:noProof/>
                <w:webHidden/>
              </w:rPr>
              <w:fldChar w:fldCharType="begin"/>
            </w:r>
            <w:r>
              <w:rPr>
                <w:noProof/>
                <w:webHidden/>
              </w:rPr>
              <w:instrText xml:space="preserve"> PAGEREF _Toc54101896 \h </w:instrText>
            </w:r>
            <w:r>
              <w:rPr>
                <w:noProof/>
                <w:webHidden/>
              </w:rPr>
            </w:r>
            <w:r>
              <w:rPr>
                <w:noProof/>
                <w:webHidden/>
              </w:rPr>
              <w:fldChar w:fldCharType="separate"/>
            </w:r>
            <w:r>
              <w:rPr>
                <w:noProof/>
                <w:webHidden/>
              </w:rPr>
              <w:t>66</w:t>
            </w:r>
            <w:r>
              <w:rPr>
                <w:noProof/>
                <w:webHidden/>
              </w:rPr>
              <w:fldChar w:fldCharType="end"/>
            </w:r>
          </w:hyperlink>
        </w:p>
        <w:p w14:paraId="73C52249" w14:textId="5140DA1B" w:rsidR="00663785" w:rsidRDefault="00663785">
          <w:pPr>
            <w:pStyle w:val="TOC1"/>
            <w:rPr>
              <w:rFonts w:asciiTheme="minorHAnsi" w:eastAsiaTheme="minorEastAsia" w:hAnsiTheme="minorHAnsi" w:cstheme="minorBidi"/>
              <w:noProof/>
              <w:sz w:val="22"/>
              <w:szCs w:val="22"/>
            </w:rPr>
          </w:pPr>
          <w:hyperlink w:anchor="_Toc54101897" w:history="1">
            <w:r w:rsidRPr="00153866">
              <w:rPr>
                <w:rStyle w:val="Hyperlink"/>
                <w:noProof/>
              </w:rPr>
              <w:t>References</w:t>
            </w:r>
            <w:r>
              <w:rPr>
                <w:noProof/>
                <w:webHidden/>
              </w:rPr>
              <w:tab/>
            </w:r>
            <w:r>
              <w:rPr>
                <w:noProof/>
                <w:webHidden/>
              </w:rPr>
              <w:fldChar w:fldCharType="begin"/>
            </w:r>
            <w:r>
              <w:rPr>
                <w:noProof/>
                <w:webHidden/>
              </w:rPr>
              <w:instrText xml:space="preserve"> PAGEREF _Toc54101897 \h </w:instrText>
            </w:r>
            <w:r>
              <w:rPr>
                <w:noProof/>
                <w:webHidden/>
              </w:rPr>
            </w:r>
            <w:r>
              <w:rPr>
                <w:noProof/>
                <w:webHidden/>
              </w:rPr>
              <w:fldChar w:fldCharType="separate"/>
            </w:r>
            <w:r>
              <w:rPr>
                <w:noProof/>
                <w:webHidden/>
              </w:rPr>
              <w:t>68</w:t>
            </w:r>
            <w:r>
              <w:rPr>
                <w:noProof/>
                <w:webHidden/>
              </w:rPr>
              <w:fldChar w:fldCharType="end"/>
            </w:r>
          </w:hyperlink>
        </w:p>
        <w:p w14:paraId="6CC12D7F" w14:textId="7903226B" w:rsidR="00663785" w:rsidRDefault="00663785">
          <w:pPr>
            <w:pStyle w:val="TOC1"/>
            <w:rPr>
              <w:rFonts w:asciiTheme="minorHAnsi" w:eastAsiaTheme="minorEastAsia" w:hAnsiTheme="minorHAnsi" w:cstheme="minorBidi"/>
              <w:noProof/>
              <w:sz w:val="22"/>
              <w:szCs w:val="22"/>
            </w:rPr>
          </w:pPr>
          <w:hyperlink w:anchor="_Toc54101898" w:history="1">
            <w:r w:rsidRPr="00153866">
              <w:rPr>
                <w:rStyle w:val="Hyperlink"/>
                <w:noProof/>
              </w:rPr>
              <w:t>Appendixes</w:t>
            </w:r>
            <w:r>
              <w:rPr>
                <w:noProof/>
                <w:webHidden/>
              </w:rPr>
              <w:tab/>
            </w:r>
            <w:r>
              <w:rPr>
                <w:noProof/>
                <w:webHidden/>
              </w:rPr>
              <w:fldChar w:fldCharType="begin"/>
            </w:r>
            <w:r>
              <w:rPr>
                <w:noProof/>
                <w:webHidden/>
              </w:rPr>
              <w:instrText xml:space="preserve"> PAGEREF _Toc54101898 \h </w:instrText>
            </w:r>
            <w:r>
              <w:rPr>
                <w:noProof/>
                <w:webHidden/>
              </w:rPr>
            </w:r>
            <w:r>
              <w:rPr>
                <w:noProof/>
                <w:webHidden/>
              </w:rPr>
              <w:fldChar w:fldCharType="separate"/>
            </w:r>
            <w:r>
              <w:rPr>
                <w:noProof/>
                <w:webHidden/>
              </w:rPr>
              <w:t>74</w:t>
            </w:r>
            <w:r>
              <w:rPr>
                <w:noProof/>
                <w:webHidden/>
              </w:rPr>
              <w:fldChar w:fldCharType="end"/>
            </w:r>
          </w:hyperlink>
        </w:p>
        <w:p w14:paraId="49FB5F64" w14:textId="462476B0"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899" w:history="1">
            <w:r w:rsidRPr="00153866">
              <w:rPr>
                <w:rStyle w:val="Hyperlink"/>
                <w:noProof/>
              </w:rPr>
              <w:t>Appendix A: Result on Different epochs</w:t>
            </w:r>
            <w:r>
              <w:rPr>
                <w:noProof/>
                <w:webHidden/>
              </w:rPr>
              <w:tab/>
            </w:r>
            <w:r>
              <w:rPr>
                <w:noProof/>
                <w:webHidden/>
              </w:rPr>
              <w:fldChar w:fldCharType="begin"/>
            </w:r>
            <w:r>
              <w:rPr>
                <w:noProof/>
                <w:webHidden/>
              </w:rPr>
              <w:instrText xml:space="preserve"> PAGEREF _Toc54101899 \h </w:instrText>
            </w:r>
            <w:r>
              <w:rPr>
                <w:noProof/>
                <w:webHidden/>
              </w:rPr>
            </w:r>
            <w:r>
              <w:rPr>
                <w:noProof/>
                <w:webHidden/>
              </w:rPr>
              <w:fldChar w:fldCharType="separate"/>
            </w:r>
            <w:r>
              <w:rPr>
                <w:noProof/>
                <w:webHidden/>
              </w:rPr>
              <w:t>74</w:t>
            </w:r>
            <w:r>
              <w:rPr>
                <w:noProof/>
                <w:webHidden/>
              </w:rPr>
              <w:fldChar w:fldCharType="end"/>
            </w:r>
          </w:hyperlink>
        </w:p>
        <w:p w14:paraId="4B875BB7" w14:textId="659701FF"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0" w:history="1">
            <w:r w:rsidRPr="00153866">
              <w:rPr>
                <w:rStyle w:val="Hyperlink"/>
                <w:noProof/>
              </w:rPr>
              <w:t>Appendix B: Training Pseudocode:</w:t>
            </w:r>
            <w:r>
              <w:rPr>
                <w:noProof/>
                <w:webHidden/>
              </w:rPr>
              <w:tab/>
            </w:r>
            <w:r>
              <w:rPr>
                <w:noProof/>
                <w:webHidden/>
              </w:rPr>
              <w:fldChar w:fldCharType="begin"/>
            </w:r>
            <w:r>
              <w:rPr>
                <w:noProof/>
                <w:webHidden/>
              </w:rPr>
              <w:instrText xml:space="preserve"> PAGEREF _Toc54101900 \h </w:instrText>
            </w:r>
            <w:r>
              <w:rPr>
                <w:noProof/>
                <w:webHidden/>
              </w:rPr>
            </w:r>
            <w:r>
              <w:rPr>
                <w:noProof/>
                <w:webHidden/>
              </w:rPr>
              <w:fldChar w:fldCharType="separate"/>
            </w:r>
            <w:r>
              <w:rPr>
                <w:noProof/>
                <w:webHidden/>
              </w:rPr>
              <w:t>78</w:t>
            </w:r>
            <w:r>
              <w:rPr>
                <w:noProof/>
                <w:webHidden/>
              </w:rPr>
              <w:fldChar w:fldCharType="end"/>
            </w:r>
          </w:hyperlink>
        </w:p>
        <w:p w14:paraId="22D653E6" w14:textId="5BF2C18E"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1" w:history="1">
            <w:r w:rsidRPr="00153866">
              <w:rPr>
                <w:rStyle w:val="Hyperlink"/>
                <w:noProof/>
              </w:rPr>
              <w:t>Appendix C: Ablation study</w:t>
            </w:r>
            <w:r>
              <w:rPr>
                <w:noProof/>
                <w:webHidden/>
              </w:rPr>
              <w:tab/>
            </w:r>
            <w:r>
              <w:rPr>
                <w:noProof/>
                <w:webHidden/>
              </w:rPr>
              <w:fldChar w:fldCharType="begin"/>
            </w:r>
            <w:r>
              <w:rPr>
                <w:noProof/>
                <w:webHidden/>
              </w:rPr>
              <w:instrText xml:space="preserve"> PAGEREF _Toc54101901 \h </w:instrText>
            </w:r>
            <w:r>
              <w:rPr>
                <w:noProof/>
                <w:webHidden/>
              </w:rPr>
            </w:r>
            <w:r>
              <w:rPr>
                <w:noProof/>
                <w:webHidden/>
              </w:rPr>
              <w:fldChar w:fldCharType="separate"/>
            </w:r>
            <w:r>
              <w:rPr>
                <w:noProof/>
                <w:webHidden/>
              </w:rPr>
              <w:t>81</w:t>
            </w:r>
            <w:r>
              <w:rPr>
                <w:noProof/>
                <w:webHidden/>
              </w:rPr>
              <w:fldChar w:fldCharType="end"/>
            </w:r>
          </w:hyperlink>
        </w:p>
        <w:p w14:paraId="135D5EEC" w14:textId="1E816F79"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2" w:history="1">
            <w:r w:rsidRPr="00153866">
              <w:rPr>
                <w:rStyle w:val="Hyperlink"/>
                <w:noProof/>
              </w:rPr>
              <w:t>Appendix D: Sample Code</w:t>
            </w:r>
            <w:r>
              <w:rPr>
                <w:noProof/>
                <w:webHidden/>
              </w:rPr>
              <w:tab/>
            </w:r>
            <w:r>
              <w:rPr>
                <w:noProof/>
                <w:webHidden/>
              </w:rPr>
              <w:fldChar w:fldCharType="begin"/>
            </w:r>
            <w:r>
              <w:rPr>
                <w:noProof/>
                <w:webHidden/>
              </w:rPr>
              <w:instrText xml:space="preserve"> PAGEREF _Toc54101902 \h </w:instrText>
            </w:r>
            <w:r>
              <w:rPr>
                <w:noProof/>
                <w:webHidden/>
              </w:rPr>
            </w:r>
            <w:r>
              <w:rPr>
                <w:noProof/>
                <w:webHidden/>
              </w:rPr>
              <w:fldChar w:fldCharType="separate"/>
            </w:r>
            <w:r>
              <w:rPr>
                <w:noProof/>
                <w:webHidden/>
              </w:rPr>
              <w:t>83</w:t>
            </w:r>
            <w:r>
              <w:rPr>
                <w:noProof/>
                <w:webHidden/>
              </w:rPr>
              <w:fldChar w:fldCharType="end"/>
            </w:r>
          </w:hyperlink>
        </w:p>
        <w:p w14:paraId="000F3857" w14:textId="18E56045"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3" w:history="1">
            <w:r w:rsidRPr="00153866">
              <w:rPr>
                <w:rStyle w:val="Hyperlink"/>
                <w:noProof/>
              </w:rPr>
              <w:t>Appendix E: Human Evaluation Study Google Form Snapshot</w:t>
            </w:r>
            <w:r>
              <w:rPr>
                <w:noProof/>
                <w:webHidden/>
              </w:rPr>
              <w:tab/>
            </w:r>
            <w:r>
              <w:rPr>
                <w:noProof/>
                <w:webHidden/>
              </w:rPr>
              <w:fldChar w:fldCharType="begin"/>
            </w:r>
            <w:r>
              <w:rPr>
                <w:noProof/>
                <w:webHidden/>
              </w:rPr>
              <w:instrText xml:space="preserve"> PAGEREF _Toc54101903 \h </w:instrText>
            </w:r>
            <w:r>
              <w:rPr>
                <w:noProof/>
                <w:webHidden/>
              </w:rPr>
            </w:r>
            <w:r>
              <w:rPr>
                <w:noProof/>
                <w:webHidden/>
              </w:rPr>
              <w:fldChar w:fldCharType="separate"/>
            </w:r>
            <w:r>
              <w:rPr>
                <w:noProof/>
                <w:webHidden/>
              </w:rPr>
              <w:t>87</w:t>
            </w:r>
            <w:r>
              <w:rPr>
                <w:noProof/>
                <w:webHidden/>
              </w:rPr>
              <w:fldChar w:fldCharType="end"/>
            </w:r>
          </w:hyperlink>
        </w:p>
        <w:p w14:paraId="62F10259" w14:textId="5B5C769D" w:rsidR="00663785" w:rsidRDefault="00663785">
          <w:pPr>
            <w:pStyle w:val="TOC2"/>
            <w:tabs>
              <w:tab w:val="right" w:leader="dot" w:pos="8755"/>
            </w:tabs>
            <w:rPr>
              <w:rFonts w:asciiTheme="minorHAnsi" w:eastAsiaTheme="minorEastAsia" w:hAnsiTheme="minorHAnsi" w:cstheme="minorBidi"/>
              <w:noProof/>
              <w:sz w:val="22"/>
              <w:szCs w:val="22"/>
            </w:rPr>
          </w:pPr>
          <w:hyperlink w:anchor="_Toc54101904" w:history="1">
            <w:r w:rsidRPr="00153866">
              <w:rPr>
                <w:rStyle w:val="Hyperlink"/>
                <w:noProof/>
              </w:rPr>
              <w:t>Appendix F: Human Evaluation Study Result</w:t>
            </w:r>
            <w:r>
              <w:rPr>
                <w:noProof/>
                <w:webHidden/>
              </w:rPr>
              <w:tab/>
            </w:r>
            <w:r>
              <w:rPr>
                <w:noProof/>
                <w:webHidden/>
              </w:rPr>
              <w:fldChar w:fldCharType="begin"/>
            </w:r>
            <w:r>
              <w:rPr>
                <w:noProof/>
                <w:webHidden/>
              </w:rPr>
              <w:instrText xml:space="preserve"> PAGEREF _Toc54101904 \h </w:instrText>
            </w:r>
            <w:r>
              <w:rPr>
                <w:noProof/>
                <w:webHidden/>
              </w:rPr>
            </w:r>
            <w:r>
              <w:rPr>
                <w:noProof/>
                <w:webHidden/>
              </w:rPr>
              <w:fldChar w:fldCharType="separate"/>
            </w:r>
            <w:r>
              <w:rPr>
                <w:noProof/>
                <w:webHidden/>
              </w:rPr>
              <w:t>110</w:t>
            </w:r>
            <w:r>
              <w:rPr>
                <w:noProof/>
                <w:webHidden/>
              </w:rPr>
              <w:fldChar w:fldCharType="end"/>
            </w:r>
          </w:hyperlink>
        </w:p>
        <w:p w14:paraId="05F80185" w14:textId="52F3F8A2" w:rsidR="006E55D8" w:rsidRDefault="00663785">
          <w:r>
            <w:fldChar w:fldCharType="end"/>
          </w:r>
        </w:p>
      </w:sdtContent>
    </w:sdt>
    <w:p w14:paraId="1DD0AB19" w14:textId="77777777" w:rsidR="008B4DEE" w:rsidRDefault="008B4DEE" w:rsidP="00F17022">
      <w:pPr>
        <w:pStyle w:val="Heading1"/>
        <w:rPr>
          <w:rFonts w:cs="Times New Roman"/>
        </w:rPr>
        <w:sectPr w:rsidR="008B4DEE" w:rsidSect="00EE3F33">
          <w:type w:val="continuous"/>
          <w:pgSz w:w="11906" w:h="16838" w:code="9"/>
          <w:pgMar w:top="1440" w:right="1440" w:bottom="1440" w:left="1701" w:header="720" w:footer="720" w:gutter="0"/>
          <w:pgNumType w:fmt="lowerRoman"/>
          <w:cols w:space="720"/>
          <w:docGrid w:linePitch="360"/>
        </w:sectPr>
      </w:pPr>
    </w:p>
    <w:p w14:paraId="0A11DD67" w14:textId="1FFBE6C4" w:rsidR="005D3CF0" w:rsidRPr="00911DBA" w:rsidRDefault="005D3CF0" w:rsidP="00F17022">
      <w:pPr>
        <w:pStyle w:val="Heading1"/>
        <w:rPr>
          <w:rFonts w:cs="Times New Roman"/>
        </w:rPr>
      </w:pPr>
      <w:bookmarkStart w:id="7" w:name="_Toc54101826"/>
      <w:r w:rsidRPr="00911DBA">
        <w:rPr>
          <w:rFonts w:cs="Times New Roman"/>
        </w:rPr>
        <w:lastRenderedPageBreak/>
        <w:t>LIST OF TABLES</w:t>
      </w:r>
      <w:bookmarkEnd w:id="7"/>
    </w:p>
    <w:p w14:paraId="7EA942DD" w14:textId="2A884E75" w:rsidR="00BD5A4B" w:rsidRDefault="005D3CF0">
      <w:pPr>
        <w:pStyle w:val="TableofFigures"/>
        <w:tabs>
          <w:tab w:val="right" w:leader="dot" w:pos="8755"/>
        </w:tabs>
        <w:rPr>
          <w:rFonts w:asciiTheme="minorHAnsi" w:eastAsiaTheme="minorEastAsia" w:hAnsiTheme="minorHAnsi" w:cstheme="minorBidi"/>
          <w:noProof/>
          <w:sz w:val="22"/>
          <w:szCs w:val="22"/>
        </w:rPr>
      </w:pPr>
      <w:r w:rsidRPr="00911DBA">
        <w:rPr>
          <w:sz w:val="28"/>
          <w:szCs w:val="28"/>
        </w:rPr>
        <w:fldChar w:fldCharType="begin"/>
      </w:r>
      <w:r w:rsidRPr="00911DBA">
        <w:rPr>
          <w:sz w:val="28"/>
          <w:szCs w:val="28"/>
        </w:rPr>
        <w:instrText xml:space="preserve"> TOC \h \z \c "Table" </w:instrText>
      </w:r>
      <w:r w:rsidRPr="00911DBA">
        <w:rPr>
          <w:sz w:val="28"/>
          <w:szCs w:val="28"/>
        </w:rPr>
        <w:fldChar w:fldCharType="separate"/>
      </w:r>
      <w:hyperlink w:anchor="_Toc54089069" w:history="1">
        <w:r w:rsidR="00BD5A4B" w:rsidRPr="008328AF">
          <w:rPr>
            <w:rStyle w:val="Hyperlink"/>
            <w:noProof/>
          </w:rPr>
          <w:t>Table 2</w:t>
        </w:r>
        <w:r w:rsidR="00BD5A4B" w:rsidRPr="008328AF">
          <w:rPr>
            <w:rStyle w:val="Hyperlink"/>
            <w:noProof/>
          </w:rPr>
          <w:noBreakHyphen/>
          <w:t>1 Generator goal vs discriminator goal</w:t>
        </w:r>
        <w:r w:rsidR="00BD5A4B">
          <w:rPr>
            <w:noProof/>
            <w:webHidden/>
          </w:rPr>
          <w:tab/>
        </w:r>
        <w:r w:rsidR="00BD5A4B">
          <w:rPr>
            <w:noProof/>
            <w:webHidden/>
          </w:rPr>
          <w:fldChar w:fldCharType="begin"/>
        </w:r>
        <w:r w:rsidR="00BD5A4B">
          <w:rPr>
            <w:noProof/>
            <w:webHidden/>
          </w:rPr>
          <w:instrText xml:space="preserve"> PAGEREF _Toc54089069 \h </w:instrText>
        </w:r>
        <w:r w:rsidR="00BD5A4B">
          <w:rPr>
            <w:noProof/>
            <w:webHidden/>
          </w:rPr>
        </w:r>
        <w:r w:rsidR="00BD5A4B">
          <w:rPr>
            <w:noProof/>
            <w:webHidden/>
          </w:rPr>
          <w:fldChar w:fldCharType="separate"/>
        </w:r>
        <w:r w:rsidR="00BD5A4B">
          <w:rPr>
            <w:noProof/>
            <w:webHidden/>
          </w:rPr>
          <w:t>12</w:t>
        </w:r>
        <w:r w:rsidR="00BD5A4B">
          <w:rPr>
            <w:noProof/>
            <w:webHidden/>
          </w:rPr>
          <w:fldChar w:fldCharType="end"/>
        </w:r>
      </w:hyperlink>
    </w:p>
    <w:p w14:paraId="3E7724C7" w14:textId="54CBAEF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0" w:history="1">
        <w:r w:rsidRPr="008328AF">
          <w:rPr>
            <w:rStyle w:val="Hyperlink"/>
            <w:noProof/>
          </w:rPr>
          <w:t>Table 2</w:t>
        </w:r>
        <w:r w:rsidRPr="008328AF">
          <w:rPr>
            <w:rStyle w:val="Hyperlink"/>
            <w:noProof/>
          </w:rPr>
          <w:noBreakHyphen/>
          <w:t>2 Cycle GAN generator and discriminator operation.</w:t>
        </w:r>
        <w:r>
          <w:rPr>
            <w:noProof/>
            <w:webHidden/>
          </w:rPr>
          <w:tab/>
        </w:r>
        <w:r>
          <w:rPr>
            <w:noProof/>
            <w:webHidden/>
          </w:rPr>
          <w:fldChar w:fldCharType="begin"/>
        </w:r>
        <w:r>
          <w:rPr>
            <w:noProof/>
            <w:webHidden/>
          </w:rPr>
          <w:instrText xml:space="preserve"> PAGEREF _Toc54089070 \h </w:instrText>
        </w:r>
        <w:r>
          <w:rPr>
            <w:noProof/>
            <w:webHidden/>
          </w:rPr>
        </w:r>
        <w:r>
          <w:rPr>
            <w:noProof/>
            <w:webHidden/>
          </w:rPr>
          <w:fldChar w:fldCharType="separate"/>
        </w:r>
        <w:r>
          <w:rPr>
            <w:noProof/>
            <w:webHidden/>
          </w:rPr>
          <w:t>16</w:t>
        </w:r>
        <w:r>
          <w:rPr>
            <w:noProof/>
            <w:webHidden/>
          </w:rPr>
          <w:fldChar w:fldCharType="end"/>
        </w:r>
      </w:hyperlink>
    </w:p>
    <w:p w14:paraId="7BCAAFF2" w14:textId="4FF34683"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1" w:history="1">
        <w:r w:rsidRPr="008328AF">
          <w:rPr>
            <w:rStyle w:val="Hyperlink"/>
            <w:noProof/>
          </w:rPr>
          <w:t>Table 2</w:t>
        </w:r>
        <w:r w:rsidRPr="008328AF">
          <w:rPr>
            <w:rStyle w:val="Hyperlink"/>
            <w:noProof/>
          </w:rPr>
          <w:noBreakHyphen/>
          <w:t>3 Previous works summary on the video-to-video translation.</w:t>
        </w:r>
        <w:r>
          <w:rPr>
            <w:noProof/>
            <w:webHidden/>
          </w:rPr>
          <w:tab/>
        </w:r>
        <w:r>
          <w:rPr>
            <w:noProof/>
            <w:webHidden/>
          </w:rPr>
          <w:fldChar w:fldCharType="begin"/>
        </w:r>
        <w:r>
          <w:rPr>
            <w:noProof/>
            <w:webHidden/>
          </w:rPr>
          <w:instrText xml:space="preserve"> PAGEREF _Toc54089071 \h </w:instrText>
        </w:r>
        <w:r>
          <w:rPr>
            <w:noProof/>
            <w:webHidden/>
          </w:rPr>
        </w:r>
        <w:r>
          <w:rPr>
            <w:noProof/>
            <w:webHidden/>
          </w:rPr>
          <w:fldChar w:fldCharType="separate"/>
        </w:r>
        <w:r>
          <w:rPr>
            <w:noProof/>
            <w:webHidden/>
          </w:rPr>
          <w:t>23</w:t>
        </w:r>
        <w:r>
          <w:rPr>
            <w:noProof/>
            <w:webHidden/>
          </w:rPr>
          <w:fldChar w:fldCharType="end"/>
        </w:r>
      </w:hyperlink>
    </w:p>
    <w:p w14:paraId="29CCC5F6" w14:textId="70A1243D"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2" w:history="1">
        <w:r w:rsidRPr="008328AF">
          <w:rPr>
            <w:rStyle w:val="Hyperlink"/>
            <w:noProof/>
          </w:rPr>
          <w:t>Table 3</w:t>
        </w:r>
        <w:r w:rsidRPr="008328AF">
          <w:rPr>
            <w:rStyle w:val="Hyperlink"/>
            <w:noProof/>
          </w:rPr>
          <w:noBreakHyphen/>
          <w:t>1 Training dataset Sample (from Flower, Obama – Trump, and Adiss datasets)</w:t>
        </w:r>
        <w:r>
          <w:rPr>
            <w:noProof/>
            <w:webHidden/>
          </w:rPr>
          <w:tab/>
        </w:r>
        <w:r>
          <w:rPr>
            <w:noProof/>
            <w:webHidden/>
          </w:rPr>
          <w:fldChar w:fldCharType="begin"/>
        </w:r>
        <w:r>
          <w:rPr>
            <w:noProof/>
            <w:webHidden/>
          </w:rPr>
          <w:instrText xml:space="preserve"> PAGEREF _Toc54089072 \h </w:instrText>
        </w:r>
        <w:r>
          <w:rPr>
            <w:noProof/>
            <w:webHidden/>
          </w:rPr>
        </w:r>
        <w:r>
          <w:rPr>
            <w:noProof/>
            <w:webHidden/>
          </w:rPr>
          <w:fldChar w:fldCharType="separate"/>
        </w:r>
        <w:r>
          <w:rPr>
            <w:noProof/>
            <w:webHidden/>
          </w:rPr>
          <w:t>27</w:t>
        </w:r>
        <w:r>
          <w:rPr>
            <w:noProof/>
            <w:webHidden/>
          </w:rPr>
          <w:fldChar w:fldCharType="end"/>
        </w:r>
      </w:hyperlink>
    </w:p>
    <w:p w14:paraId="2FD32956" w14:textId="45932F3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3" w:history="1">
        <w:r w:rsidRPr="008328AF">
          <w:rPr>
            <w:rStyle w:val="Hyperlink"/>
            <w:noProof/>
          </w:rPr>
          <w:t>Table 3</w:t>
        </w:r>
        <w:r w:rsidRPr="008328AF">
          <w:rPr>
            <w:rStyle w:val="Hyperlink"/>
            <w:noProof/>
          </w:rPr>
          <w:noBreakHyphen/>
          <w:t>2 Viper dataset sample examples</w:t>
        </w:r>
        <w:r>
          <w:rPr>
            <w:noProof/>
            <w:webHidden/>
          </w:rPr>
          <w:tab/>
        </w:r>
        <w:r>
          <w:rPr>
            <w:noProof/>
            <w:webHidden/>
          </w:rPr>
          <w:fldChar w:fldCharType="begin"/>
        </w:r>
        <w:r>
          <w:rPr>
            <w:noProof/>
            <w:webHidden/>
          </w:rPr>
          <w:instrText xml:space="preserve"> PAGEREF _Toc54089073 \h </w:instrText>
        </w:r>
        <w:r>
          <w:rPr>
            <w:noProof/>
            <w:webHidden/>
          </w:rPr>
        </w:r>
        <w:r>
          <w:rPr>
            <w:noProof/>
            <w:webHidden/>
          </w:rPr>
          <w:fldChar w:fldCharType="separate"/>
        </w:r>
        <w:r>
          <w:rPr>
            <w:noProof/>
            <w:webHidden/>
          </w:rPr>
          <w:t>28</w:t>
        </w:r>
        <w:r>
          <w:rPr>
            <w:noProof/>
            <w:webHidden/>
          </w:rPr>
          <w:fldChar w:fldCharType="end"/>
        </w:r>
      </w:hyperlink>
    </w:p>
    <w:p w14:paraId="52E5A035" w14:textId="74FC836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4" w:history="1">
        <w:r w:rsidRPr="008328AF">
          <w:rPr>
            <w:rStyle w:val="Hyperlink"/>
            <w:noProof/>
          </w:rPr>
          <w:t>Table 5</w:t>
        </w:r>
        <w:r w:rsidRPr="008328AF">
          <w:rPr>
            <w:rStyle w:val="Hyperlink"/>
            <w:noProof/>
          </w:rPr>
          <w:noBreakHyphen/>
          <w:t>1 Cycle GAN architecture convolutional layers</w:t>
        </w:r>
        <w:r>
          <w:rPr>
            <w:noProof/>
            <w:webHidden/>
          </w:rPr>
          <w:tab/>
        </w:r>
        <w:r>
          <w:rPr>
            <w:noProof/>
            <w:webHidden/>
          </w:rPr>
          <w:fldChar w:fldCharType="begin"/>
        </w:r>
        <w:r>
          <w:rPr>
            <w:noProof/>
            <w:webHidden/>
          </w:rPr>
          <w:instrText xml:space="preserve"> PAGEREF _Toc54089074 \h </w:instrText>
        </w:r>
        <w:r>
          <w:rPr>
            <w:noProof/>
            <w:webHidden/>
          </w:rPr>
        </w:r>
        <w:r>
          <w:rPr>
            <w:noProof/>
            <w:webHidden/>
          </w:rPr>
          <w:fldChar w:fldCharType="separate"/>
        </w:r>
        <w:r>
          <w:rPr>
            <w:noProof/>
            <w:webHidden/>
          </w:rPr>
          <w:t>42</w:t>
        </w:r>
        <w:r>
          <w:rPr>
            <w:noProof/>
            <w:webHidden/>
          </w:rPr>
          <w:fldChar w:fldCharType="end"/>
        </w:r>
      </w:hyperlink>
    </w:p>
    <w:p w14:paraId="4E3FF489" w14:textId="6FD3949F"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5" w:history="1">
        <w:r w:rsidRPr="008328AF">
          <w:rPr>
            <w:rStyle w:val="Hyperlink"/>
            <w:noProof/>
          </w:rPr>
          <w:t>Table 5</w:t>
        </w:r>
        <w:r w:rsidRPr="008328AF">
          <w:rPr>
            <w:rStyle w:val="Hyperlink"/>
            <w:noProof/>
          </w:rPr>
          <w:noBreakHyphen/>
          <w:t>2 Lists of experimental classes.</w:t>
        </w:r>
        <w:r>
          <w:rPr>
            <w:noProof/>
            <w:webHidden/>
          </w:rPr>
          <w:tab/>
        </w:r>
        <w:r>
          <w:rPr>
            <w:noProof/>
            <w:webHidden/>
          </w:rPr>
          <w:fldChar w:fldCharType="begin"/>
        </w:r>
        <w:r>
          <w:rPr>
            <w:noProof/>
            <w:webHidden/>
          </w:rPr>
          <w:instrText xml:space="preserve"> PAGEREF _Toc54089075 \h </w:instrText>
        </w:r>
        <w:r>
          <w:rPr>
            <w:noProof/>
            <w:webHidden/>
          </w:rPr>
        </w:r>
        <w:r>
          <w:rPr>
            <w:noProof/>
            <w:webHidden/>
          </w:rPr>
          <w:fldChar w:fldCharType="separate"/>
        </w:r>
        <w:r>
          <w:rPr>
            <w:noProof/>
            <w:webHidden/>
          </w:rPr>
          <w:t>47</w:t>
        </w:r>
        <w:r>
          <w:rPr>
            <w:noProof/>
            <w:webHidden/>
          </w:rPr>
          <w:fldChar w:fldCharType="end"/>
        </w:r>
      </w:hyperlink>
    </w:p>
    <w:p w14:paraId="0694F919" w14:textId="45855C19"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6" w:history="1">
        <w:r w:rsidRPr="008328AF">
          <w:rPr>
            <w:rStyle w:val="Hyperlink"/>
            <w:noProof/>
          </w:rPr>
          <w:t>Table 6</w:t>
        </w:r>
        <w:r w:rsidRPr="008328AF">
          <w:rPr>
            <w:rStyle w:val="Hyperlink"/>
            <w:noProof/>
          </w:rPr>
          <w:noBreakHyphen/>
          <w:t>1 IS score and Human evaluation study Result on flower Dataset</w:t>
        </w:r>
        <w:r>
          <w:rPr>
            <w:noProof/>
            <w:webHidden/>
          </w:rPr>
          <w:tab/>
        </w:r>
        <w:r>
          <w:rPr>
            <w:noProof/>
            <w:webHidden/>
          </w:rPr>
          <w:fldChar w:fldCharType="begin"/>
        </w:r>
        <w:r>
          <w:rPr>
            <w:noProof/>
            <w:webHidden/>
          </w:rPr>
          <w:instrText xml:space="preserve"> PAGEREF _Toc54089076 \h </w:instrText>
        </w:r>
        <w:r>
          <w:rPr>
            <w:noProof/>
            <w:webHidden/>
          </w:rPr>
        </w:r>
        <w:r>
          <w:rPr>
            <w:noProof/>
            <w:webHidden/>
          </w:rPr>
          <w:fldChar w:fldCharType="separate"/>
        </w:r>
        <w:r>
          <w:rPr>
            <w:noProof/>
            <w:webHidden/>
          </w:rPr>
          <w:t>49</w:t>
        </w:r>
        <w:r>
          <w:rPr>
            <w:noProof/>
            <w:webHidden/>
          </w:rPr>
          <w:fldChar w:fldCharType="end"/>
        </w:r>
      </w:hyperlink>
    </w:p>
    <w:p w14:paraId="1C24F8F2" w14:textId="28676C8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7" w:history="1">
        <w:r w:rsidRPr="008328AF">
          <w:rPr>
            <w:rStyle w:val="Hyperlink"/>
            <w:noProof/>
          </w:rPr>
          <w:t>Table 6</w:t>
        </w:r>
        <w:r w:rsidRPr="008328AF">
          <w:rPr>
            <w:rStyle w:val="Hyperlink"/>
            <w:noProof/>
          </w:rPr>
          <w:noBreakHyphen/>
          <w:t>2 IS score and Human evaluation study Result on Viper Dataset</w:t>
        </w:r>
        <w:r>
          <w:rPr>
            <w:noProof/>
            <w:webHidden/>
          </w:rPr>
          <w:tab/>
        </w:r>
        <w:r>
          <w:rPr>
            <w:noProof/>
            <w:webHidden/>
          </w:rPr>
          <w:fldChar w:fldCharType="begin"/>
        </w:r>
        <w:r>
          <w:rPr>
            <w:noProof/>
            <w:webHidden/>
          </w:rPr>
          <w:instrText xml:space="preserve"> PAGEREF _Toc54089077 \h </w:instrText>
        </w:r>
        <w:r>
          <w:rPr>
            <w:noProof/>
            <w:webHidden/>
          </w:rPr>
        </w:r>
        <w:r>
          <w:rPr>
            <w:noProof/>
            <w:webHidden/>
          </w:rPr>
          <w:fldChar w:fldCharType="separate"/>
        </w:r>
        <w:r>
          <w:rPr>
            <w:noProof/>
            <w:webHidden/>
          </w:rPr>
          <w:t>55</w:t>
        </w:r>
        <w:r>
          <w:rPr>
            <w:noProof/>
            <w:webHidden/>
          </w:rPr>
          <w:fldChar w:fldCharType="end"/>
        </w:r>
      </w:hyperlink>
    </w:p>
    <w:p w14:paraId="516F0C9E" w14:textId="74D2E05E"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8" w:history="1">
        <w:r w:rsidRPr="008328AF">
          <w:rPr>
            <w:rStyle w:val="Hyperlink"/>
            <w:noProof/>
          </w:rPr>
          <w:t>Table 6</w:t>
        </w:r>
        <w:r w:rsidRPr="008328AF">
          <w:rPr>
            <w:rStyle w:val="Hyperlink"/>
            <w:noProof/>
          </w:rPr>
          <w:noBreakHyphen/>
          <w:t>3 Obama to trump inception score and human evaluation study.</w:t>
        </w:r>
        <w:r>
          <w:rPr>
            <w:noProof/>
            <w:webHidden/>
          </w:rPr>
          <w:tab/>
        </w:r>
        <w:r>
          <w:rPr>
            <w:noProof/>
            <w:webHidden/>
          </w:rPr>
          <w:fldChar w:fldCharType="begin"/>
        </w:r>
        <w:r>
          <w:rPr>
            <w:noProof/>
            <w:webHidden/>
          </w:rPr>
          <w:instrText xml:space="preserve"> PAGEREF _Toc54089078 \h </w:instrText>
        </w:r>
        <w:r>
          <w:rPr>
            <w:noProof/>
            <w:webHidden/>
          </w:rPr>
        </w:r>
        <w:r>
          <w:rPr>
            <w:noProof/>
            <w:webHidden/>
          </w:rPr>
          <w:fldChar w:fldCharType="separate"/>
        </w:r>
        <w:r>
          <w:rPr>
            <w:noProof/>
            <w:webHidden/>
          </w:rPr>
          <w:t>58</w:t>
        </w:r>
        <w:r>
          <w:rPr>
            <w:noProof/>
            <w:webHidden/>
          </w:rPr>
          <w:fldChar w:fldCharType="end"/>
        </w:r>
      </w:hyperlink>
    </w:p>
    <w:p w14:paraId="2C43E5C9" w14:textId="3A74A909"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079" w:history="1">
        <w:r w:rsidRPr="008328AF">
          <w:rPr>
            <w:rStyle w:val="Hyperlink"/>
            <w:noProof/>
          </w:rPr>
          <w:t>Table 6</w:t>
        </w:r>
        <w:r w:rsidRPr="008328AF">
          <w:rPr>
            <w:rStyle w:val="Hyperlink"/>
            <w:noProof/>
          </w:rPr>
          <w:noBreakHyphen/>
          <w:t>4 Abiy-to-Debretsion translation result</w:t>
        </w:r>
        <w:r>
          <w:rPr>
            <w:noProof/>
            <w:webHidden/>
          </w:rPr>
          <w:tab/>
        </w:r>
        <w:r>
          <w:rPr>
            <w:noProof/>
            <w:webHidden/>
          </w:rPr>
          <w:fldChar w:fldCharType="begin"/>
        </w:r>
        <w:r>
          <w:rPr>
            <w:noProof/>
            <w:webHidden/>
          </w:rPr>
          <w:instrText xml:space="preserve"> PAGEREF _Toc54089079 \h </w:instrText>
        </w:r>
        <w:r>
          <w:rPr>
            <w:noProof/>
            <w:webHidden/>
          </w:rPr>
        </w:r>
        <w:r>
          <w:rPr>
            <w:noProof/>
            <w:webHidden/>
          </w:rPr>
          <w:fldChar w:fldCharType="separate"/>
        </w:r>
        <w:r>
          <w:rPr>
            <w:noProof/>
            <w:webHidden/>
          </w:rPr>
          <w:t>61</w:t>
        </w:r>
        <w:r>
          <w:rPr>
            <w:noProof/>
            <w:webHidden/>
          </w:rPr>
          <w:fldChar w:fldCharType="end"/>
        </w:r>
      </w:hyperlink>
    </w:p>
    <w:p w14:paraId="72AD12F8" w14:textId="43D3286F" w:rsidR="005D3CF0" w:rsidRPr="00911DBA" w:rsidRDefault="005D3CF0" w:rsidP="00727A31">
      <w:pPr>
        <w:spacing w:before="0" w:after="0"/>
        <w:jc w:val="right"/>
        <w:rPr>
          <w:sz w:val="28"/>
          <w:szCs w:val="28"/>
        </w:rPr>
        <w:sectPr w:rsidR="005D3CF0" w:rsidRPr="00911DBA" w:rsidSect="008B4DEE">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7ADF78BF"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p>
    <w:p w14:paraId="23DC33BC" w14:textId="77777777" w:rsidR="00BD5A4B" w:rsidRDefault="005D3CF0" w:rsidP="00F17022">
      <w:pPr>
        <w:pStyle w:val="Heading1"/>
        <w:rPr>
          <w:noProof/>
        </w:rPr>
      </w:pPr>
      <w:bookmarkStart w:id="8" w:name="_Toc54101827"/>
      <w:r w:rsidRPr="00911DBA">
        <w:rPr>
          <w:rFonts w:cs="Times New Roman"/>
        </w:rPr>
        <w:lastRenderedPageBreak/>
        <w:t>LIST OF FIGURES</w:t>
      </w:r>
      <w:bookmarkEnd w:id="8"/>
      <w:r w:rsidRPr="00911DBA">
        <w:rPr>
          <w:rFonts w:cs="Times New Roman"/>
        </w:rPr>
        <w:t xml:space="preserve"> </w:t>
      </w:r>
      <w:r w:rsidRPr="00911DBA">
        <w:rPr>
          <w:rFonts w:cs="Times New Roman"/>
        </w:rPr>
        <w:fldChar w:fldCharType="begin"/>
      </w:r>
      <w:r w:rsidRPr="00911DBA">
        <w:rPr>
          <w:rFonts w:cs="Times New Roman"/>
        </w:rPr>
        <w:instrText xml:space="preserve"> TOC \h \z \c "Figure" </w:instrText>
      </w:r>
      <w:r w:rsidRPr="00911DBA">
        <w:rPr>
          <w:rFonts w:cs="Times New Roman"/>
        </w:rPr>
        <w:fldChar w:fldCharType="separate"/>
      </w:r>
    </w:p>
    <w:p w14:paraId="50832D48" w14:textId="7CE84FFD"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62" w:history="1">
        <w:r w:rsidRPr="00E51AF0">
          <w:rPr>
            <w:rStyle w:val="Hyperlink"/>
            <w:noProof/>
          </w:rPr>
          <w:t>Figure 1</w:t>
        </w:r>
        <w:r w:rsidRPr="00E51AF0">
          <w:rPr>
            <w:rStyle w:val="Hyperlink"/>
            <w:noProof/>
          </w:rPr>
          <w:noBreakHyphen/>
          <w:t>1(a) input image. (b) style image. (c) output image.</w:t>
        </w:r>
        <w:r>
          <w:rPr>
            <w:noProof/>
            <w:webHidden/>
          </w:rPr>
          <w:tab/>
        </w:r>
        <w:r>
          <w:rPr>
            <w:noProof/>
            <w:webHidden/>
          </w:rPr>
          <w:fldChar w:fldCharType="begin"/>
        </w:r>
        <w:r>
          <w:rPr>
            <w:noProof/>
            <w:webHidden/>
          </w:rPr>
          <w:instrText xml:space="preserve"> PAGEREF _Toc54089162 \h </w:instrText>
        </w:r>
        <w:r>
          <w:rPr>
            <w:noProof/>
            <w:webHidden/>
          </w:rPr>
        </w:r>
        <w:r>
          <w:rPr>
            <w:noProof/>
            <w:webHidden/>
          </w:rPr>
          <w:fldChar w:fldCharType="separate"/>
        </w:r>
        <w:r>
          <w:rPr>
            <w:noProof/>
            <w:webHidden/>
          </w:rPr>
          <w:t>2</w:t>
        </w:r>
        <w:r>
          <w:rPr>
            <w:noProof/>
            <w:webHidden/>
          </w:rPr>
          <w:fldChar w:fldCharType="end"/>
        </w:r>
      </w:hyperlink>
    </w:p>
    <w:p w14:paraId="536D0BC1" w14:textId="5B4DDEBB"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17" w:anchor="_Toc54089163" w:history="1">
        <w:r w:rsidRPr="00E51AF0">
          <w:rPr>
            <w:rStyle w:val="Hyperlink"/>
            <w:noProof/>
          </w:rPr>
          <w:t>Figure 1</w:t>
        </w:r>
        <w:r w:rsidRPr="00E51AF0">
          <w:rPr>
            <w:rStyle w:val="Hyperlink"/>
            <w:noProof/>
          </w:rPr>
          <w:noBreakHyphen/>
          <w:t>2 Cycle Gan vs Recycle GAN</w:t>
        </w:r>
        <w:r>
          <w:rPr>
            <w:noProof/>
            <w:webHidden/>
          </w:rPr>
          <w:tab/>
        </w:r>
        <w:r>
          <w:rPr>
            <w:noProof/>
            <w:webHidden/>
          </w:rPr>
          <w:fldChar w:fldCharType="begin"/>
        </w:r>
        <w:r>
          <w:rPr>
            <w:noProof/>
            <w:webHidden/>
          </w:rPr>
          <w:instrText xml:space="preserve"> PAGEREF _Toc54089163 \h </w:instrText>
        </w:r>
        <w:r>
          <w:rPr>
            <w:noProof/>
            <w:webHidden/>
          </w:rPr>
        </w:r>
        <w:r>
          <w:rPr>
            <w:noProof/>
            <w:webHidden/>
          </w:rPr>
          <w:fldChar w:fldCharType="separate"/>
        </w:r>
        <w:r>
          <w:rPr>
            <w:noProof/>
            <w:webHidden/>
          </w:rPr>
          <w:t>3</w:t>
        </w:r>
        <w:r>
          <w:rPr>
            <w:noProof/>
            <w:webHidden/>
          </w:rPr>
          <w:fldChar w:fldCharType="end"/>
        </w:r>
      </w:hyperlink>
    </w:p>
    <w:p w14:paraId="1968DAD6" w14:textId="335C6DA7"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18" w:anchor="_Toc54089164" w:history="1">
        <w:r w:rsidRPr="00E51AF0">
          <w:rPr>
            <w:rStyle w:val="Hyperlink"/>
            <w:noProof/>
          </w:rPr>
          <w:t>Figure 2</w:t>
        </w:r>
        <w:r w:rsidRPr="00E51AF0">
          <w:rPr>
            <w:rStyle w:val="Hyperlink"/>
            <w:noProof/>
          </w:rPr>
          <w:noBreakHyphen/>
          <w:t xml:space="preserve">1 GAN framework structure GAN: Discriminator </w:t>
        </w:r>
        <w:r w:rsidRPr="00E51AF0">
          <w:rPr>
            <w:rStyle w:val="Hyperlink"/>
            <w:rFonts w:ascii="Cambria Math" w:hAnsi="Cambria Math" w:cs="Cambria Math"/>
            <w:noProof/>
          </w:rPr>
          <w:t>𝐷(x)</w:t>
        </w:r>
        <w:r w:rsidRPr="00E51AF0">
          <w:rPr>
            <w:rStyle w:val="Hyperlink"/>
            <w:noProof/>
          </w:rPr>
          <w:t xml:space="preserve"> and Generator </w:t>
        </w:r>
        <w:r w:rsidRPr="00E51AF0">
          <w:rPr>
            <w:rStyle w:val="Hyperlink"/>
            <w:rFonts w:ascii="Cambria Math" w:hAnsi="Cambria Math" w:cs="Cambria Math"/>
            <w:noProof/>
          </w:rPr>
          <w:t>𝐺(z)</w:t>
        </w:r>
        <w:r>
          <w:rPr>
            <w:noProof/>
            <w:webHidden/>
          </w:rPr>
          <w:tab/>
        </w:r>
        <w:r>
          <w:rPr>
            <w:noProof/>
            <w:webHidden/>
          </w:rPr>
          <w:fldChar w:fldCharType="begin"/>
        </w:r>
        <w:r>
          <w:rPr>
            <w:noProof/>
            <w:webHidden/>
          </w:rPr>
          <w:instrText xml:space="preserve"> PAGEREF _Toc54089164 \h </w:instrText>
        </w:r>
        <w:r>
          <w:rPr>
            <w:noProof/>
            <w:webHidden/>
          </w:rPr>
        </w:r>
        <w:r>
          <w:rPr>
            <w:noProof/>
            <w:webHidden/>
          </w:rPr>
          <w:fldChar w:fldCharType="separate"/>
        </w:r>
        <w:r>
          <w:rPr>
            <w:noProof/>
            <w:webHidden/>
          </w:rPr>
          <w:t>10</w:t>
        </w:r>
        <w:r>
          <w:rPr>
            <w:noProof/>
            <w:webHidden/>
          </w:rPr>
          <w:fldChar w:fldCharType="end"/>
        </w:r>
      </w:hyperlink>
    </w:p>
    <w:p w14:paraId="669FF08C" w14:textId="1A637A07"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19" w:anchor="_Toc54089165" w:history="1">
        <w:r w:rsidRPr="00E51AF0">
          <w:rPr>
            <w:rStyle w:val="Hyperlink"/>
            <w:noProof/>
          </w:rPr>
          <w:t>Figure 2</w:t>
        </w:r>
        <w:r w:rsidRPr="00E51AF0">
          <w:rPr>
            <w:rStyle w:val="Hyperlink"/>
            <w:noProof/>
          </w:rPr>
          <w:noBreakHyphen/>
          <w:t>2 Conditional GAN Architecture</w:t>
        </w:r>
        <w:r>
          <w:rPr>
            <w:noProof/>
            <w:webHidden/>
          </w:rPr>
          <w:tab/>
        </w:r>
        <w:r>
          <w:rPr>
            <w:noProof/>
            <w:webHidden/>
          </w:rPr>
          <w:fldChar w:fldCharType="begin"/>
        </w:r>
        <w:r>
          <w:rPr>
            <w:noProof/>
            <w:webHidden/>
          </w:rPr>
          <w:instrText xml:space="preserve"> PAGEREF _Toc54089165 \h </w:instrText>
        </w:r>
        <w:r>
          <w:rPr>
            <w:noProof/>
            <w:webHidden/>
          </w:rPr>
        </w:r>
        <w:r>
          <w:rPr>
            <w:noProof/>
            <w:webHidden/>
          </w:rPr>
          <w:fldChar w:fldCharType="separate"/>
        </w:r>
        <w:r>
          <w:rPr>
            <w:noProof/>
            <w:webHidden/>
          </w:rPr>
          <w:t>13</w:t>
        </w:r>
        <w:r>
          <w:rPr>
            <w:noProof/>
            <w:webHidden/>
          </w:rPr>
          <w:fldChar w:fldCharType="end"/>
        </w:r>
      </w:hyperlink>
    </w:p>
    <w:p w14:paraId="20DC1C87" w14:textId="4576E408"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66" w:history="1">
        <w:r w:rsidRPr="00E51AF0">
          <w:rPr>
            <w:rStyle w:val="Hyperlink"/>
            <w:noProof/>
          </w:rPr>
          <w:t>Figure 2</w:t>
        </w:r>
        <w:r w:rsidRPr="00E51AF0">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4089166 \h </w:instrText>
        </w:r>
        <w:r>
          <w:rPr>
            <w:noProof/>
            <w:webHidden/>
          </w:rPr>
        </w:r>
        <w:r>
          <w:rPr>
            <w:noProof/>
            <w:webHidden/>
          </w:rPr>
          <w:fldChar w:fldCharType="separate"/>
        </w:r>
        <w:r>
          <w:rPr>
            <w:noProof/>
            <w:webHidden/>
          </w:rPr>
          <w:t>15</w:t>
        </w:r>
        <w:r>
          <w:rPr>
            <w:noProof/>
            <w:webHidden/>
          </w:rPr>
          <w:fldChar w:fldCharType="end"/>
        </w:r>
      </w:hyperlink>
    </w:p>
    <w:p w14:paraId="373F2F93" w14:textId="766106A2"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0" w:anchor="_Toc54089167" w:history="1">
        <w:r w:rsidRPr="00E51AF0">
          <w:rPr>
            <w:rStyle w:val="Hyperlink"/>
            <w:noProof/>
          </w:rPr>
          <w:t>Figure 2</w:t>
        </w:r>
        <w:r w:rsidRPr="00E51AF0">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4089167 \h </w:instrText>
        </w:r>
        <w:r>
          <w:rPr>
            <w:noProof/>
            <w:webHidden/>
          </w:rPr>
        </w:r>
        <w:r>
          <w:rPr>
            <w:noProof/>
            <w:webHidden/>
          </w:rPr>
          <w:fldChar w:fldCharType="separate"/>
        </w:r>
        <w:r>
          <w:rPr>
            <w:noProof/>
            <w:webHidden/>
          </w:rPr>
          <w:t>16</w:t>
        </w:r>
        <w:r>
          <w:rPr>
            <w:noProof/>
            <w:webHidden/>
          </w:rPr>
          <w:fldChar w:fldCharType="end"/>
        </w:r>
      </w:hyperlink>
    </w:p>
    <w:p w14:paraId="0E10EDA7" w14:textId="59ADF956"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1" w:anchor="_Toc54089168" w:history="1">
        <w:r w:rsidRPr="00E51AF0">
          <w:rPr>
            <w:rStyle w:val="Hyperlink"/>
            <w:noProof/>
          </w:rPr>
          <w:t>Figure 2</w:t>
        </w:r>
        <w:r w:rsidRPr="00E51AF0">
          <w:rPr>
            <w:rStyle w:val="Hyperlink"/>
            <w:noProof/>
          </w:rPr>
          <w:noBreakHyphen/>
          <w:t>5 Detection of the optical flow in three consecutive images.</w:t>
        </w:r>
        <w:r>
          <w:rPr>
            <w:noProof/>
            <w:webHidden/>
          </w:rPr>
          <w:tab/>
        </w:r>
        <w:r>
          <w:rPr>
            <w:noProof/>
            <w:webHidden/>
          </w:rPr>
          <w:fldChar w:fldCharType="begin"/>
        </w:r>
        <w:r>
          <w:rPr>
            <w:noProof/>
            <w:webHidden/>
          </w:rPr>
          <w:instrText xml:space="preserve"> PAGEREF _Toc54089168 \h </w:instrText>
        </w:r>
        <w:r>
          <w:rPr>
            <w:noProof/>
            <w:webHidden/>
          </w:rPr>
        </w:r>
        <w:r>
          <w:rPr>
            <w:noProof/>
            <w:webHidden/>
          </w:rPr>
          <w:fldChar w:fldCharType="separate"/>
        </w:r>
        <w:r>
          <w:rPr>
            <w:noProof/>
            <w:webHidden/>
          </w:rPr>
          <w:t>18</w:t>
        </w:r>
        <w:r>
          <w:rPr>
            <w:noProof/>
            <w:webHidden/>
          </w:rPr>
          <w:fldChar w:fldCharType="end"/>
        </w:r>
      </w:hyperlink>
    </w:p>
    <w:p w14:paraId="3A79CB94" w14:textId="5A3ACFDD"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2" w:anchor="_Toc54089169" w:history="1">
        <w:r w:rsidRPr="00E51AF0">
          <w:rPr>
            <w:rStyle w:val="Hyperlink"/>
            <w:noProof/>
          </w:rPr>
          <w:t>Figure 2</w:t>
        </w:r>
        <w:r w:rsidRPr="00E51AF0">
          <w:rPr>
            <w:rStyle w:val="Hyperlink"/>
            <w:noProof/>
          </w:rPr>
          <w:noBreakHyphen/>
          <w:t>6 Pose extraction to transfer pose.</w:t>
        </w:r>
        <w:r>
          <w:rPr>
            <w:noProof/>
            <w:webHidden/>
          </w:rPr>
          <w:tab/>
        </w:r>
        <w:r>
          <w:rPr>
            <w:noProof/>
            <w:webHidden/>
          </w:rPr>
          <w:fldChar w:fldCharType="begin"/>
        </w:r>
        <w:r>
          <w:rPr>
            <w:noProof/>
            <w:webHidden/>
          </w:rPr>
          <w:instrText xml:space="preserve"> PAGEREF _Toc54089169 \h </w:instrText>
        </w:r>
        <w:r>
          <w:rPr>
            <w:noProof/>
            <w:webHidden/>
          </w:rPr>
        </w:r>
        <w:r>
          <w:rPr>
            <w:noProof/>
            <w:webHidden/>
          </w:rPr>
          <w:fldChar w:fldCharType="separate"/>
        </w:r>
        <w:r>
          <w:rPr>
            <w:noProof/>
            <w:webHidden/>
          </w:rPr>
          <w:t>20</w:t>
        </w:r>
        <w:r>
          <w:rPr>
            <w:noProof/>
            <w:webHidden/>
          </w:rPr>
          <w:fldChar w:fldCharType="end"/>
        </w:r>
      </w:hyperlink>
    </w:p>
    <w:p w14:paraId="6D83B12C" w14:textId="513BF3A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0" w:history="1">
        <w:r w:rsidRPr="00E51AF0">
          <w:rPr>
            <w:rStyle w:val="Hyperlink"/>
            <w:noProof/>
          </w:rPr>
          <w:t>Figure 3</w:t>
        </w:r>
        <w:r w:rsidRPr="00E51AF0">
          <w:rPr>
            <w:rStyle w:val="Hyperlink"/>
            <w:noProof/>
          </w:rPr>
          <w:noBreakHyphen/>
          <w:t>1  Deep Learning Framework comparison.</w:t>
        </w:r>
        <w:r>
          <w:rPr>
            <w:noProof/>
            <w:webHidden/>
          </w:rPr>
          <w:tab/>
        </w:r>
        <w:r>
          <w:rPr>
            <w:noProof/>
            <w:webHidden/>
          </w:rPr>
          <w:fldChar w:fldCharType="begin"/>
        </w:r>
        <w:r>
          <w:rPr>
            <w:noProof/>
            <w:webHidden/>
          </w:rPr>
          <w:instrText xml:space="preserve"> PAGEREF _Toc54089170 \h </w:instrText>
        </w:r>
        <w:r>
          <w:rPr>
            <w:noProof/>
            <w:webHidden/>
          </w:rPr>
        </w:r>
        <w:r>
          <w:rPr>
            <w:noProof/>
            <w:webHidden/>
          </w:rPr>
          <w:fldChar w:fldCharType="separate"/>
        </w:r>
        <w:r>
          <w:rPr>
            <w:noProof/>
            <w:webHidden/>
          </w:rPr>
          <w:t>29</w:t>
        </w:r>
        <w:r>
          <w:rPr>
            <w:noProof/>
            <w:webHidden/>
          </w:rPr>
          <w:fldChar w:fldCharType="end"/>
        </w:r>
      </w:hyperlink>
    </w:p>
    <w:p w14:paraId="7030DEF7" w14:textId="3B75AC51"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1" w:history="1">
        <w:r w:rsidRPr="00E51AF0">
          <w:rPr>
            <w:rStyle w:val="Hyperlink"/>
            <w:noProof/>
          </w:rPr>
          <w:t>Figure 3</w:t>
        </w:r>
        <w:r w:rsidRPr="00E51AF0">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4089171 \h </w:instrText>
        </w:r>
        <w:r>
          <w:rPr>
            <w:noProof/>
            <w:webHidden/>
          </w:rPr>
        </w:r>
        <w:r>
          <w:rPr>
            <w:noProof/>
            <w:webHidden/>
          </w:rPr>
          <w:fldChar w:fldCharType="separate"/>
        </w:r>
        <w:r>
          <w:rPr>
            <w:noProof/>
            <w:webHidden/>
          </w:rPr>
          <w:t>31</w:t>
        </w:r>
        <w:r>
          <w:rPr>
            <w:noProof/>
            <w:webHidden/>
          </w:rPr>
          <w:fldChar w:fldCharType="end"/>
        </w:r>
      </w:hyperlink>
    </w:p>
    <w:p w14:paraId="1DE69ED9" w14:textId="5BD41565"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2" w:history="1">
        <w:r w:rsidRPr="00E51AF0">
          <w:rPr>
            <w:rStyle w:val="Hyperlink"/>
            <w:noProof/>
          </w:rPr>
          <w:t>Figure 4</w:t>
        </w:r>
        <w:r w:rsidRPr="00E51AF0">
          <w:rPr>
            <w:rStyle w:val="Hyperlink"/>
            <w:noProof/>
          </w:rPr>
          <w:noBreakHyphen/>
          <w:t>1 Model Architecture.</w:t>
        </w:r>
        <w:r>
          <w:rPr>
            <w:noProof/>
            <w:webHidden/>
          </w:rPr>
          <w:tab/>
        </w:r>
        <w:r>
          <w:rPr>
            <w:noProof/>
            <w:webHidden/>
          </w:rPr>
          <w:fldChar w:fldCharType="begin"/>
        </w:r>
        <w:r>
          <w:rPr>
            <w:noProof/>
            <w:webHidden/>
          </w:rPr>
          <w:instrText xml:space="preserve"> PAGEREF _Toc54089172 \h </w:instrText>
        </w:r>
        <w:r>
          <w:rPr>
            <w:noProof/>
            <w:webHidden/>
          </w:rPr>
        </w:r>
        <w:r>
          <w:rPr>
            <w:noProof/>
            <w:webHidden/>
          </w:rPr>
          <w:fldChar w:fldCharType="separate"/>
        </w:r>
        <w:r>
          <w:rPr>
            <w:noProof/>
            <w:webHidden/>
          </w:rPr>
          <w:t>33</w:t>
        </w:r>
        <w:r>
          <w:rPr>
            <w:noProof/>
            <w:webHidden/>
          </w:rPr>
          <w:fldChar w:fldCharType="end"/>
        </w:r>
      </w:hyperlink>
    </w:p>
    <w:p w14:paraId="33689AB6" w14:textId="5E1B168E"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3" w:history="1">
        <w:r w:rsidRPr="00E51AF0">
          <w:rPr>
            <w:rStyle w:val="Hyperlink"/>
            <w:noProof/>
          </w:rPr>
          <w:t>Figure 4</w:t>
        </w:r>
        <w:r w:rsidRPr="00E51AF0">
          <w:rPr>
            <w:rStyle w:val="Hyperlink"/>
            <w:noProof/>
          </w:rPr>
          <w:noBreakHyphen/>
          <w:t>2 Temporal Discriminator Network</w:t>
        </w:r>
        <w:r>
          <w:rPr>
            <w:noProof/>
            <w:webHidden/>
          </w:rPr>
          <w:tab/>
        </w:r>
        <w:r>
          <w:rPr>
            <w:noProof/>
            <w:webHidden/>
          </w:rPr>
          <w:fldChar w:fldCharType="begin"/>
        </w:r>
        <w:r>
          <w:rPr>
            <w:noProof/>
            <w:webHidden/>
          </w:rPr>
          <w:instrText xml:space="preserve"> PAGEREF _Toc54089173 \h </w:instrText>
        </w:r>
        <w:r>
          <w:rPr>
            <w:noProof/>
            <w:webHidden/>
          </w:rPr>
        </w:r>
        <w:r>
          <w:rPr>
            <w:noProof/>
            <w:webHidden/>
          </w:rPr>
          <w:fldChar w:fldCharType="separate"/>
        </w:r>
        <w:r>
          <w:rPr>
            <w:noProof/>
            <w:webHidden/>
          </w:rPr>
          <w:t>38</w:t>
        </w:r>
        <w:r>
          <w:rPr>
            <w:noProof/>
            <w:webHidden/>
          </w:rPr>
          <w:fldChar w:fldCharType="end"/>
        </w:r>
      </w:hyperlink>
    </w:p>
    <w:p w14:paraId="4F041494" w14:textId="28B3EAC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4" w:history="1">
        <w:r w:rsidRPr="00E51AF0">
          <w:rPr>
            <w:rStyle w:val="Hyperlink"/>
            <w:noProof/>
          </w:rPr>
          <w:t>Figure 6</w:t>
        </w:r>
        <w:r w:rsidRPr="00E51AF0">
          <w:rPr>
            <w:rStyle w:val="Hyperlink"/>
            <w:noProof/>
          </w:rPr>
          <w:noBreakHyphen/>
          <w:t>1 Human evaluation study on flower dataset</w:t>
        </w:r>
        <w:r>
          <w:rPr>
            <w:noProof/>
            <w:webHidden/>
          </w:rPr>
          <w:tab/>
        </w:r>
        <w:r>
          <w:rPr>
            <w:noProof/>
            <w:webHidden/>
          </w:rPr>
          <w:fldChar w:fldCharType="begin"/>
        </w:r>
        <w:r>
          <w:rPr>
            <w:noProof/>
            <w:webHidden/>
          </w:rPr>
          <w:instrText xml:space="preserve"> PAGEREF _Toc54089174 \h </w:instrText>
        </w:r>
        <w:r>
          <w:rPr>
            <w:noProof/>
            <w:webHidden/>
          </w:rPr>
        </w:r>
        <w:r>
          <w:rPr>
            <w:noProof/>
            <w:webHidden/>
          </w:rPr>
          <w:fldChar w:fldCharType="separate"/>
        </w:r>
        <w:r>
          <w:rPr>
            <w:noProof/>
            <w:webHidden/>
          </w:rPr>
          <w:t>50</w:t>
        </w:r>
        <w:r>
          <w:rPr>
            <w:noProof/>
            <w:webHidden/>
          </w:rPr>
          <w:fldChar w:fldCharType="end"/>
        </w:r>
      </w:hyperlink>
    </w:p>
    <w:p w14:paraId="6A965126" w14:textId="42F7FBB0"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5" w:history="1">
        <w:r w:rsidRPr="00E51AF0">
          <w:rPr>
            <w:rStyle w:val="Hyperlink"/>
            <w:noProof/>
          </w:rPr>
          <w:t>Figure 6</w:t>
        </w:r>
        <w:r w:rsidRPr="00E51AF0">
          <w:rPr>
            <w:rStyle w:val="Hyperlink"/>
            <w:noProof/>
          </w:rPr>
          <w:noBreakHyphen/>
          <w:t>2 Training loss, vanishing problem on CC+CP+TD</w:t>
        </w:r>
        <w:r>
          <w:rPr>
            <w:noProof/>
            <w:webHidden/>
          </w:rPr>
          <w:tab/>
        </w:r>
        <w:r>
          <w:rPr>
            <w:noProof/>
            <w:webHidden/>
          </w:rPr>
          <w:fldChar w:fldCharType="begin"/>
        </w:r>
        <w:r>
          <w:rPr>
            <w:noProof/>
            <w:webHidden/>
          </w:rPr>
          <w:instrText xml:space="preserve"> PAGEREF _Toc54089175 \h </w:instrText>
        </w:r>
        <w:r>
          <w:rPr>
            <w:noProof/>
            <w:webHidden/>
          </w:rPr>
        </w:r>
        <w:r>
          <w:rPr>
            <w:noProof/>
            <w:webHidden/>
          </w:rPr>
          <w:fldChar w:fldCharType="separate"/>
        </w:r>
        <w:r>
          <w:rPr>
            <w:noProof/>
            <w:webHidden/>
          </w:rPr>
          <w:t>51</w:t>
        </w:r>
        <w:r>
          <w:rPr>
            <w:noProof/>
            <w:webHidden/>
          </w:rPr>
          <w:fldChar w:fldCharType="end"/>
        </w:r>
      </w:hyperlink>
    </w:p>
    <w:p w14:paraId="23B4016A" w14:textId="4486DDB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6" w:history="1">
        <w:r w:rsidRPr="00E51AF0">
          <w:rPr>
            <w:rStyle w:val="Hyperlink"/>
            <w:noProof/>
          </w:rPr>
          <w:t>Figure 6</w:t>
        </w:r>
        <w:r w:rsidRPr="00E51AF0">
          <w:rPr>
            <w:rStyle w:val="Hyperlink"/>
            <w:noProof/>
          </w:rPr>
          <w:noBreakHyphen/>
          <w:t>3 Flower to flower translation result</w:t>
        </w:r>
        <w:r>
          <w:rPr>
            <w:noProof/>
            <w:webHidden/>
          </w:rPr>
          <w:tab/>
        </w:r>
        <w:r>
          <w:rPr>
            <w:noProof/>
            <w:webHidden/>
          </w:rPr>
          <w:fldChar w:fldCharType="begin"/>
        </w:r>
        <w:r>
          <w:rPr>
            <w:noProof/>
            <w:webHidden/>
          </w:rPr>
          <w:instrText xml:space="preserve"> PAGEREF _Toc54089176 \h </w:instrText>
        </w:r>
        <w:r>
          <w:rPr>
            <w:noProof/>
            <w:webHidden/>
          </w:rPr>
        </w:r>
        <w:r>
          <w:rPr>
            <w:noProof/>
            <w:webHidden/>
          </w:rPr>
          <w:fldChar w:fldCharType="separate"/>
        </w:r>
        <w:r>
          <w:rPr>
            <w:noProof/>
            <w:webHidden/>
          </w:rPr>
          <w:t>52</w:t>
        </w:r>
        <w:r>
          <w:rPr>
            <w:noProof/>
            <w:webHidden/>
          </w:rPr>
          <w:fldChar w:fldCharType="end"/>
        </w:r>
      </w:hyperlink>
    </w:p>
    <w:p w14:paraId="4BA6F47B" w14:textId="1319890B"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7" w:history="1">
        <w:r w:rsidRPr="00E51AF0">
          <w:rPr>
            <w:rStyle w:val="Hyperlink"/>
            <w:noProof/>
          </w:rPr>
          <w:t>Figure 6</w:t>
        </w:r>
        <w:r w:rsidRPr="00E51AF0">
          <w:rPr>
            <w:rStyle w:val="Hyperlink"/>
            <w:noProof/>
          </w:rPr>
          <w:noBreakHyphen/>
          <w:t>4 CC+CP+TD with gradient penalty</w:t>
        </w:r>
        <w:r>
          <w:rPr>
            <w:noProof/>
            <w:webHidden/>
          </w:rPr>
          <w:tab/>
        </w:r>
        <w:r>
          <w:rPr>
            <w:noProof/>
            <w:webHidden/>
          </w:rPr>
          <w:fldChar w:fldCharType="begin"/>
        </w:r>
        <w:r>
          <w:rPr>
            <w:noProof/>
            <w:webHidden/>
          </w:rPr>
          <w:instrText xml:space="preserve"> PAGEREF _Toc54089177 \h </w:instrText>
        </w:r>
        <w:r>
          <w:rPr>
            <w:noProof/>
            <w:webHidden/>
          </w:rPr>
        </w:r>
        <w:r>
          <w:rPr>
            <w:noProof/>
            <w:webHidden/>
          </w:rPr>
          <w:fldChar w:fldCharType="separate"/>
        </w:r>
        <w:r>
          <w:rPr>
            <w:noProof/>
            <w:webHidden/>
          </w:rPr>
          <w:t>53</w:t>
        </w:r>
        <w:r>
          <w:rPr>
            <w:noProof/>
            <w:webHidden/>
          </w:rPr>
          <w:fldChar w:fldCharType="end"/>
        </w:r>
      </w:hyperlink>
    </w:p>
    <w:p w14:paraId="5EFDFCA1" w14:textId="7DA32458"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8" w:history="1">
        <w:r w:rsidRPr="00E51AF0">
          <w:rPr>
            <w:rStyle w:val="Hyperlink"/>
            <w:noProof/>
          </w:rPr>
          <w:t>Figure 6</w:t>
        </w:r>
        <w:r w:rsidRPr="00E51AF0">
          <w:rPr>
            <w:rStyle w:val="Hyperlink"/>
            <w:noProof/>
          </w:rPr>
          <w:noBreakHyphen/>
          <w:t>5 Sunset-to-day translation output result</w:t>
        </w:r>
        <w:r>
          <w:rPr>
            <w:noProof/>
            <w:webHidden/>
          </w:rPr>
          <w:tab/>
        </w:r>
        <w:r>
          <w:rPr>
            <w:noProof/>
            <w:webHidden/>
          </w:rPr>
          <w:fldChar w:fldCharType="begin"/>
        </w:r>
        <w:r>
          <w:rPr>
            <w:noProof/>
            <w:webHidden/>
          </w:rPr>
          <w:instrText xml:space="preserve"> PAGEREF _Toc54089178 \h </w:instrText>
        </w:r>
        <w:r>
          <w:rPr>
            <w:noProof/>
            <w:webHidden/>
          </w:rPr>
        </w:r>
        <w:r>
          <w:rPr>
            <w:noProof/>
            <w:webHidden/>
          </w:rPr>
          <w:fldChar w:fldCharType="separate"/>
        </w:r>
        <w:r>
          <w:rPr>
            <w:noProof/>
            <w:webHidden/>
          </w:rPr>
          <w:t>54</w:t>
        </w:r>
        <w:r>
          <w:rPr>
            <w:noProof/>
            <w:webHidden/>
          </w:rPr>
          <w:fldChar w:fldCharType="end"/>
        </w:r>
      </w:hyperlink>
    </w:p>
    <w:p w14:paraId="50D1A68C" w14:textId="48CB4C9B"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79" w:history="1">
        <w:r w:rsidRPr="00E51AF0">
          <w:rPr>
            <w:rStyle w:val="Hyperlink"/>
            <w:noProof/>
          </w:rPr>
          <w:t>Figure 6</w:t>
        </w:r>
        <w:r w:rsidRPr="00E51AF0">
          <w:rPr>
            <w:rStyle w:val="Hyperlink"/>
            <w:noProof/>
          </w:rPr>
          <w:noBreakHyphen/>
          <w:t>6 Human Evaluation Study on Viper dataset</w:t>
        </w:r>
        <w:r>
          <w:rPr>
            <w:noProof/>
            <w:webHidden/>
          </w:rPr>
          <w:tab/>
        </w:r>
        <w:r>
          <w:rPr>
            <w:noProof/>
            <w:webHidden/>
          </w:rPr>
          <w:fldChar w:fldCharType="begin"/>
        </w:r>
        <w:r>
          <w:rPr>
            <w:noProof/>
            <w:webHidden/>
          </w:rPr>
          <w:instrText xml:space="preserve"> PAGEREF _Toc54089179 \h </w:instrText>
        </w:r>
        <w:r>
          <w:rPr>
            <w:noProof/>
            <w:webHidden/>
          </w:rPr>
        </w:r>
        <w:r>
          <w:rPr>
            <w:noProof/>
            <w:webHidden/>
          </w:rPr>
          <w:fldChar w:fldCharType="separate"/>
        </w:r>
        <w:r>
          <w:rPr>
            <w:noProof/>
            <w:webHidden/>
          </w:rPr>
          <w:t>55</w:t>
        </w:r>
        <w:r>
          <w:rPr>
            <w:noProof/>
            <w:webHidden/>
          </w:rPr>
          <w:fldChar w:fldCharType="end"/>
        </w:r>
      </w:hyperlink>
    </w:p>
    <w:p w14:paraId="15EF1E95" w14:textId="14404694"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0" w:history="1">
        <w:r w:rsidRPr="00E51AF0">
          <w:rPr>
            <w:rStyle w:val="Hyperlink"/>
            <w:noProof/>
          </w:rPr>
          <w:t>Figure 6</w:t>
        </w:r>
        <w:r w:rsidRPr="00E51AF0">
          <w:rPr>
            <w:rStyle w:val="Hyperlink"/>
            <w:noProof/>
          </w:rPr>
          <w:noBreakHyphen/>
          <w:t>7 Comparison between Cycle-GAN with this thesis work on Sunset to Day</w:t>
        </w:r>
        <w:r>
          <w:rPr>
            <w:noProof/>
            <w:webHidden/>
          </w:rPr>
          <w:tab/>
        </w:r>
        <w:r>
          <w:rPr>
            <w:noProof/>
            <w:webHidden/>
          </w:rPr>
          <w:fldChar w:fldCharType="begin"/>
        </w:r>
        <w:r>
          <w:rPr>
            <w:noProof/>
            <w:webHidden/>
          </w:rPr>
          <w:instrText xml:space="preserve"> PAGEREF _Toc54089180 \h </w:instrText>
        </w:r>
        <w:r>
          <w:rPr>
            <w:noProof/>
            <w:webHidden/>
          </w:rPr>
        </w:r>
        <w:r>
          <w:rPr>
            <w:noProof/>
            <w:webHidden/>
          </w:rPr>
          <w:fldChar w:fldCharType="separate"/>
        </w:r>
        <w:r>
          <w:rPr>
            <w:noProof/>
            <w:webHidden/>
          </w:rPr>
          <w:t>56</w:t>
        </w:r>
        <w:r>
          <w:rPr>
            <w:noProof/>
            <w:webHidden/>
          </w:rPr>
          <w:fldChar w:fldCharType="end"/>
        </w:r>
      </w:hyperlink>
    </w:p>
    <w:p w14:paraId="1174E5D1" w14:textId="6C1F81F3"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1" w:history="1">
        <w:r w:rsidRPr="00E51AF0">
          <w:rPr>
            <w:rStyle w:val="Hyperlink"/>
            <w:noProof/>
          </w:rPr>
          <w:t>Figure 6</w:t>
        </w:r>
        <w:r w:rsidRPr="00E51AF0">
          <w:rPr>
            <w:rStyle w:val="Hyperlink"/>
            <w:noProof/>
          </w:rPr>
          <w:noBreakHyphen/>
          <w:t>8 Human evaluation study on Obama-Trump dataset</w:t>
        </w:r>
        <w:r>
          <w:rPr>
            <w:noProof/>
            <w:webHidden/>
          </w:rPr>
          <w:tab/>
        </w:r>
        <w:r>
          <w:rPr>
            <w:noProof/>
            <w:webHidden/>
          </w:rPr>
          <w:fldChar w:fldCharType="begin"/>
        </w:r>
        <w:r>
          <w:rPr>
            <w:noProof/>
            <w:webHidden/>
          </w:rPr>
          <w:instrText xml:space="preserve"> PAGEREF _Toc54089181 \h </w:instrText>
        </w:r>
        <w:r>
          <w:rPr>
            <w:noProof/>
            <w:webHidden/>
          </w:rPr>
        </w:r>
        <w:r>
          <w:rPr>
            <w:noProof/>
            <w:webHidden/>
          </w:rPr>
          <w:fldChar w:fldCharType="separate"/>
        </w:r>
        <w:r>
          <w:rPr>
            <w:noProof/>
            <w:webHidden/>
          </w:rPr>
          <w:t>58</w:t>
        </w:r>
        <w:r>
          <w:rPr>
            <w:noProof/>
            <w:webHidden/>
          </w:rPr>
          <w:fldChar w:fldCharType="end"/>
        </w:r>
      </w:hyperlink>
    </w:p>
    <w:p w14:paraId="4CA1326E" w14:textId="73FBAB6C"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2" w:history="1">
        <w:r w:rsidRPr="00E51AF0">
          <w:rPr>
            <w:rStyle w:val="Hyperlink"/>
            <w:noProof/>
          </w:rPr>
          <w:t xml:space="preserve"> Figure 6</w:t>
        </w:r>
        <w:r w:rsidRPr="00E51AF0">
          <w:rPr>
            <w:rStyle w:val="Hyperlink"/>
            <w:noProof/>
          </w:rPr>
          <w:noBreakHyphen/>
          <w:t xml:space="preserve">9 RC Trump Generated image </w:t>
        </w:r>
        <w:r w:rsidRPr="00E51AF0">
          <w:rPr>
            <w:rStyle w:val="Hyperlink"/>
            <w:noProof/>
          </w:rPr>
          <w:t>s</w:t>
        </w:r>
        <w:r w:rsidRPr="00E51AF0">
          <w:rPr>
            <w:rStyle w:val="Hyperlink"/>
            <w:noProof/>
          </w:rPr>
          <w:t>equences</w:t>
        </w:r>
        <w:r>
          <w:rPr>
            <w:noProof/>
            <w:webHidden/>
          </w:rPr>
          <w:tab/>
        </w:r>
        <w:r>
          <w:rPr>
            <w:noProof/>
            <w:webHidden/>
          </w:rPr>
          <w:fldChar w:fldCharType="begin"/>
        </w:r>
        <w:r>
          <w:rPr>
            <w:noProof/>
            <w:webHidden/>
          </w:rPr>
          <w:instrText xml:space="preserve"> PAGEREF _Toc54089182 \h </w:instrText>
        </w:r>
        <w:r>
          <w:rPr>
            <w:noProof/>
            <w:webHidden/>
          </w:rPr>
        </w:r>
        <w:r>
          <w:rPr>
            <w:noProof/>
            <w:webHidden/>
          </w:rPr>
          <w:fldChar w:fldCharType="separate"/>
        </w:r>
        <w:r>
          <w:rPr>
            <w:noProof/>
            <w:webHidden/>
          </w:rPr>
          <w:t>59</w:t>
        </w:r>
        <w:r>
          <w:rPr>
            <w:noProof/>
            <w:webHidden/>
          </w:rPr>
          <w:fldChar w:fldCharType="end"/>
        </w:r>
      </w:hyperlink>
    </w:p>
    <w:p w14:paraId="5F1885F1" w14:textId="4D0E8242"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3" w:history="1">
        <w:r w:rsidRPr="00E51AF0">
          <w:rPr>
            <w:rStyle w:val="Hyperlink"/>
            <w:noProof/>
          </w:rPr>
          <w:t>Figure 6</w:t>
        </w:r>
        <w:r w:rsidRPr="00E51AF0">
          <w:rPr>
            <w:rStyle w:val="Hyperlink"/>
            <w:noProof/>
          </w:rPr>
          <w:noBreakHyphen/>
          <w:t>10 Obama to trump translation result</w:t>
        </w:r>
        <w:r>
          <w:rPr>
            <w:noProof/>
            <w:webHidden/>
          </w:rPr>
          <w:tab/>
        </w:r>
        <w:r>
          <w:rPr>
            <w:noProof/>
            <w:webHidden/>
          </w:rPr>
          <w:fldChar w:fldCharType="begin"/>
        </w:r>
        <w:r>
          <w:rPr>
            <w:noProof/>
            <w:webHidden/>
          </w:rPr>
          <w:instrText xml:space="preserve"> PAGEREF _Toc54089183 \h </w:instrText>
        </w:r>
        <w:r>
          <w:rPr>
            <w:noProof/>
            <w:webHidden/>
          </w:rPr>
        </w:r>
        <w:r>
          <w:rPr>
            <w:noProof/>
            <w:webHidden/>
          </w:rPr>
          <w:fldChar w:fldCharType="separate"/>
        </w:r>
        <w:r>
          <w:rPr>
            <w:noProof/>
            <w:webHidden/>
          </w:rPr>
          <w:t>60</w:t>
        </w:r>
        <w:r>
          <w:rPr>
            <w:noProof/>
            <w:webHidden/>
          </w:rPr>
          <w:fldChar w:fldCharType="end"/>
        </w:r>
      </w:hyperlink>
    </w:p>
    <w:p w14:paraId="4AD7628A" w14:textId="10806F08" w:rsidR="00BD5A4B" w:rsidRDefault="00BD5A4B">
      <w:pPr>
        <w:pStyle w:val="TableofFigures"/>
        <w:tabs>
          <w:tab w:val="right" w:leader="dot" w:pos="8755"/>
        </w:tabs>
        <w:rPr>
          <w:rFonts w:asciiTheme="minorHAnsi" w:eastAsiaTheme="minorEastAsia" w:hAnsiTheme="minorHAnsi" w:cstheme="minorBidi"/>
          <w:noProof/>
          <w:sz w:val="22"/>
          <w:szCs w:val="22"/>
        </w:rPr>
      </w:pPr>
      <w:hyperlink w:anchor="_Toc54089184" w:history="1">
        <w:r w:rsidRPr="00E51AF0">
          <w:rPr>
            <w:rStyle w:val="Hyperlink"/>
            <w:noProof/>
          </w:rPr>
          <w:t>Figure 6</w:t>
        </w:r>
        <w:r w:rsidRPr="00E51AF0">
          <w:rPr>
            <w:rStyle w:val="Hyperlink"/>
            <w:noProof/>
          </w:rPr>
          <w:noBreakHyphen/>
          <w:t>11 Abiy to Debretsion translation result.</w:t>
        </w:r>
        <w:r>
          <w:rPr>
            <w:noProof/>
            <w:webHidden/>
          </w:rPr>
          <w:tab/>
        </w:r>
        <w:r>
          <w:rPr>
            <w:noProof/>
            <w:webHidden/>
          </w:rPr>
          <w:fldChar w:fldCharType="begin"/>
        </w:r>
        <w:r>
          <w:rPr>
            <w:noProof/>
            <w:webHidden/>
          </w:rPr>
          <w:instrText xml:space="preserve"> PAGEREF _Toc54089184 \h </w:instrText>
        </w:r>
        <w:r>
          <w:rPr>
            <w:noProof/>
            <w:webHidden/>
          </w:rPr>
        </w:r>
        <w:r>
          <w:rPr>
            <w:noProof/>
            <w:webHidden/>
          </w:rPr>
          <w:fldChar w:fldCharType="separate"/>
        </w:r>
        <w:r>
          <w:rPr>
            <w:noProof/>
            <w:webHidden/>
          </w:rPr>
          <w:t>61</w:t>
        </w:r>
        <w:r>
          <w:rPr>
            <w:noProof/>
            <w:webHidden/>
          </w:rPr>
          <w:fldChar w:fldCharType="end"/>
        </w:r>
      </w:hyperlink>
    </w:p>
    <w:p w14:paraId="43EC28DE" w14:textId="4875F46A" w:rsidR="00BD5A4B" w:rsidRDefault="00BD5A4B">
      <w:pPr>
        <w:pStyle w:val="TableofFigures"/>
        <w:tabs>
          <w:tab w:val="right" w:leader="dot" w:pos="8755"/>
        </w:tabs>
        <w:rPr>
          <w:rFonts w:asciiTheme="minorHAnsi" w:eastAsiaTheme="minorEastAsia" w:hAnsiTheme="minorHAnsi" w:cstheme="minorBidi"/>
          <w:noProof/>
          <w:sz w:val="22"/>
          <w:szCs w:val="22"/>
        </w:rPr>
      </w:pPr>
      <w:hyperlink r:id="rId23" w:anchor="_Toc54089185" w:history="1">
        <w:r w:rsidRPr="00E51AF0">
          <w:rPr>
            <w:rStyle w:val="Hyperlink"/>
            <w:noProof/>
          </w:rPr>
          <w:t>Figure 6</w:t>
        </w:r>
        <w:r w:rsidRPr="00E51AF0">
          <w:rPr>
            <w:rStyle w:val="Hyperlink"/>
            <w:noProof/>
          </w:rPr>
          <w:noBreakHyphen/>
          <w:t>12 Human evaluation study on adiss dataset</w:t>
        </w:r>
        <w:r>
          <w:rPr>
            <w:noProof/>
            <w:webHidden/>
          </w:rPr>
          <w:tab/>
        </w:r>
        <w:r>
          <w:rPr>
            <w:noProof/>
            <w:webHidden/>
          </w:rPr>
          <w:fldChar w:fldCharType="begin"/>
        </w:r>
        <w:r>
          <w:rPr>
            <w:noProof/>
            <w:webHidden/>
          </w:rPr>
          <w:instrText xml:space="preserve"> PAGEREF _Toc54089185 \h </w:instrText>
        </w:r>
        <w:r>
          <w:rPr>
            <w:noProof/>
            <w:webHidden/>
          </w:rPr>
        </w:r>
        <w:r>
          <w:rPr>
            <w:noProof/>
            <w:webHidden/>
          </w:rPr>
          <w:fldChar w:fldCharType="separate"/>
        </w:r>
        <w:r>
          <w:rPr>
            <w:noProof/>
            <w:webHidden/>
          </w:rPr>
          <w:t>62</w:t>
        </w:r>
        <w:r>
          <w:rPr>
            <w:noProof/>
            <w:webHidden/>
          </w:rPr>
          <w:fldChar w:fldCharType="end"/>
        </w:r>
      </w:hyperlink>
    </w:p>
    <w:p w14:paraId="02C3E3DE" w14:textId="31706E72" w:rsidR="00727A31" w:rsidRPr="00911DBA" w:rsidRDefault="005D3CF0" w:rsidP="00727A31">
      <w:pPr>
        <w:spacing w:before="0" w:after="0"/>
        <w:jc w:val="right"/>
        <w:rPr>
          <w:sz w:val="28"/>
          <w:szCs w:val="28"/>
        </w:rPr>
        <w:sectPr w:rsidR="00727A31" w:rsidRPr="00911DBA" w:rsidSect="00EE3F33">
          <w:pgSz w:w="11906" w:h="16838" w:code="9"/>
          <w:pgMar w:top="1440" w:right="1440" w:bottom="1440" w:left="1701" w:header="720" w:footer="720" w:gutter="0"/>
          <w:pgNumType w:fmt="lowerRoman"/>
          <w:cols w:space="720"/>
          <w:docGrid w:linePitch="360"/>
        </w:sectPr>
      </w:pPr>
      <w:r w:rsidRPr="00911DBA">
        <w:rPr>
          <w:sz w:val="28"/>
          <w:szCs w:val="28"/>
        </w:rPr>
        <w:fldChar w:fldCharType="end"/>
      </w:r>
    </w:p>
    <w:p w14:paraId="6A9B306E" w14:textId="77777777" w:rsidR="00EE3F33" w:rsidRDefault="00EE3F33" w:rsidP="00F17022">
      <w:pPr>
        <w:pStyle w:val="Heading1"/>
        <w:rPr>
          <w:rFonts w:cs="Times New Roman"/>
        </w:rPr>
        <w:sectPr w:rsidR="00EE3F33" w:rsidSect="00EE3F33">
          <w:footerReference w:type="first" r:id="rId24"/>
          <w:type w:val="continuous"/>
          <w:pgSz w:w="11906" w:h="16838" w:code="9"/>
          <w:pgMar w:top="1440" w:right="1440" w:bottom="1440" w:left="1701" w:header="720" w:footer="720" w:gutter="0"/>
          <w:pgNumType w:fmt="lowerRoman"/>
          <w:cols w:space="720"/>
          <w:docGrid w:linePitch="360"/>
        </w:sectPr>
      </w:pPr>
      <w:bookmarkStart w:id="9" w:name="_Toc52981507"/>
      <w:bookmarkEnd w:id="1"/>
    </w:p>
    <w:p w14:paraId="4C2D464B" w14:textId="0CFFE907" w:rsidR="001C1FA8" w:rsidRPr="00911DBA" w:rsidRDefault="000602B8" w:rsidP="00F17022">
      <w:pPr>
        <w:pStyle w:val="Heading1"/>
        <w:rPr>
          <w:rFonts w:cs="Times New Roman"/>
        </w:rPr>
      </w:pPr>
      <w:bookmarkStart w:id="10" w:name="_Toc54101828"/>
      <w:r w:rsidRPr="00911DBA">
        <w:rPr>
          <w:rFonts w:cs="Times New Roman"/>
        </w:rPr>
        <w:lastRenderedPageBreak/>
        <w:t>LIST OF ABBREVIATIONS</w:t>
      </w:r>
      <w:r w:rsidR="009214A5" w:rsidRPr="00911DBA">
        <w:rPr>
          <w:rFonts w:cs="Times New Roman"/>
        </w:rPr>
        <w:t xml:space="preserve"> AND ACRONYMS</w:t>
      </w:r>
      <w:bookmarkEnd w:id="9"/>
      <w:bookmarkEnd w:id="10"/>
    </w:p>
    <w:tbl>
      <w:tblPr>
        <w:tblW w:w="5000" w:type="pct"/>
        <w:tblLayout w:type="fixed"/>
        <w:tblLook w:val="04A0" w:firstRow="1" w:lastRow="0" w:firstColumn="1" w:lastColumn="0" w:noHBand="0" w:noVBand="1"/>
      </w:tblPr>
      <w:tblGrid>
        <w:gridCol w:w="2023"/>
        <w:gridCol w:w="6742"/>
      </w:tblGrid>
      <w:tr w:rsidR="00575967" w:rsidRPr="00911DBA" w14:paraId="3D80800F" w14:textId="77777777" w:rsidTr="00B269F2">
        <w:trPr>
          <w:trHeight w:val="432"/>
        </w:trPr>
        <w:tc>
          <w:tcPr>
            <w:tcW w:w="1154" w:type="pct"/>
            <w:shd w:val="clear" w:color="auto" w:fill="auto"/>
            <w:noWrap/>
            <w:vAlign w:val="center"/>
            <w:hideMark/>
          </w:tcPr>
          <w:p w14:paraId="673A5C8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2D</w:t>
            </w:r>
          </w:p>
        </w:tc>
        <w:tc>
          <w:tcPr>
            <w:tcW w:w="3846" w:type="pct"/>
            <w:shd w:val="clear" w:color="auto" w:fill="auto"/>
            <w:noWrap/>
            <w:vAlign w:val="center"/>
            <w:hideMark/>
          </w:tcPr>
          <w:p w14:paraId="44FD1E4E" w14:textId="62B9E304"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2-Dimensional </w:t>
            </w:r>
          </w:p>
        </w:tc>
      </w:tr>
      <w:tr w:rsidR="00575967" w:rsidRPr="00911DBA" w14:paraId="2D9BFF78" w14:textId="77777777" w:rsidTr="00B269F2">
        <w:trPr>
          <w:trHeight w:val="432"/>
        </w:trPr>
        <w:tc>
          <w:tcPr>
            <w:tcW w:w="1154" w:type="pct"/>
            <w:shd w:val="clear" w:color="auto" w:fill="auto"/>
            <w:noWrap/>
            <w:vAlign w:val="center"/>
            <w:hideMark/>
          </w:tcPr>
          <w:p w14:paraId="05BDA49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3D</w:t>
            </w:r>
          </w:p>
        </w:tc>
        <w:tc>
          <w:tcPr>
            <w:tcW w:w="3846" w:type="pct"/>
            <w:shd w:val="clear" w:color="auto" w:fill="auto"/>
            <w:noWrap/>
            <w:vAlign w:val="center"/>
            <w:hideMark/>
          </w:tcPr>
          <w:p w14:paraId="57608A06" w14:textId="47D3F5FE" w:rsidR="00575967" w:rsidRPr="00911DBA" w:rsidRDefault="00FF0DA8" w:rsidP="00B269F2">
            <w:pPr>
              <w:spacing w:before="0" w:after="0" w:line="240" w:lineRule="auto"/>
              <w:jc w:val="left"/>
              <w:rPr>
                <w:rFonts w:eastAsia="Times New Roman"/>
                <w:color w:val="000000"/>
              </w:rPr>
            </w:pPr>
            <w:r w:rsidRPr="00911DBA">
              <w:rPr>
                <w:rFonts w:eastAsia="Times New Roman"/>
                <w:color w:val="000000"/>
              </w:rPr>
              <w:t>3</w:t>
            </w:r>
            <w:r w:rsidR="00CF25FA" w:rsidRPr="00911DBA">
              <w:rPr>
                <w:rFonts w:eastAsia="Times New Roman"/>
                <w:color w:val="000000"/>
              </w:rPr>
              <w:t xml:space="preserve">-Dimensional </w:t>
            </w:r>
          </w:p>
        </w:tc>
      </w:tr>
      <w:tr w:rsidR="00575967" w:rsidRPr="00911DBA" w14:paraId="23242783" w14:textId="77777777" w:rsidTr="00B269F2">
        <w:trPr>
          <w:trHeight w:val="432"/>
        </w:trPr>
        <w:tc>
          <w:tcPr>
            <w:tcW w:w="1154" w:type="pct"/>
            <w:shd w:val="clear" w:color="auto" w:fill="auto"/>
            <w:noWrap/>
            <w:vAlign w:val="center"/>
            <w:hideMark/>
          </w:tcPr>
          <w:p w14:paraId="7C9277CB"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ED</w:t>
            </w:r>
          </w:p>
        </w:tc>
        <w:tc>
          <w:tcPr>
            <w:tcW w:w="3846" w:type="pct"/>
            <w:shd w:val="clear" w:color="auto" w:fill="auto"/>
            <w:noWrap/>
            <w:vAlign w:val="center"/>
            <w:hideMark/>
          </w:tcPr>
          <w:p w14:paraId="1A0A95DE" w14:textId="0E3B5007"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Annotation Edit Distance</w:t>
            </w:r>
          </w:p>
        </w:tc>
      </w:tr>
      <w:tr w:rsidR="001E17ED" w:rsidRPr="00911DBA" w14:paraId="5B4F01DE" w14:textId="77777777" w:rsidTr="00B269F2">
        <w:trPr>
          <w:trHeight w:val="432"/>
        </w:trPr>
        <w:tc>
          <w:tcPr>
            <w:tcW w:w="1154" w:type="pct"/>
            <w:shd w:val="clear" w:color="auto" w:fill="auto"/>
            <w:noWrap/>
            <w:vAlign w:val="center"/>
          </w:tcPr>
          <w:p w14:paraId="70A28995" w14:textId="4C323288" w:rsidR="001E17ED" w:rsidRPr="00911DBA" w:rsidRDefault="001E17ED" w:rsidP="00B269F2">
            <w:pPr>
              <w:spacing w:before="0" w:after="0" w:line="240" w:lineRule="auto"/>
              <w:jc w:val="left"/>
              <w:rPr>
                <w:rFonts w:eastAsia="Times New Roman"/>
                <w:color w:val="000000"/>
              </w:rPr>
            </w:pPr>
            <w:r w:rsidRPr="00911DBA">
              <w:t>AEE</w:t>
            </w:r>
          </w:p>
        </w:tc>
        <w:tc>
          <w:tcPr>
            <w:tcW w:w="3846" w:type="pct"/>
            <w:shd w:val="clear" w:color="auto" w:fill="auto"/>
            <w:noWrap/>
            <w:vAlign w:val="center"/>
          </w:tcPr>
          <w:p w14:paraId="26851A4F" w14:textId="3A578FBE" w:rsidR="001E17ED" w:rsidRPr="00911DBA" w:rsidRDefault="001E17ED" w:rsidP="00B269F2">
            <w:pPr>
              <w:spacing w:before="0" w:after="0" w:line="240" w:lineRule="auto"/>
              <w:jc w:val="left"/>
              <w:rPr>
                <w:rFonts w:eastAsia="Times New Roman"/>
                <w:color w:val="000000"/>
              </w:rPr>
            </w:pPr>
            <w:r w:rsidRPr="00911DBA">
              <w:t>Average endpoint error</w:t>
            </w:r>
          </w:p>
        </w:tc>
      </w:tr>
      <w:tr w:rsidR="00575967" w:rsidRPr="00911DBA" w14:paraId="681EE027" w14:textId="77777777" w:rsidTr="00B269F2">
        <w:trPr>
          <w:trHeight w:val="432"/>
        </w:trPr>
        <w:tc>
          <w:tcPr>
            <w:tcW w:w="1154" w:type="pct"/>
            <w:shd w:val="clear" w:color="auto" w:fill="auto"/>
            <w:noWrap/>
            <w:vAlign w:val="center"/>
            <w:hideMark/>
          </w:tcPr>
          <w:p w14:paraId="3D0C997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I</w:t>
            </w:r>
          </w:p>
        </w:tc>
        <w:tc>
          <w:tcPr>
            <w:tcW w:w="3846" w:type="pct"/>
            <w:shd w:val="clear" w:color="auto" w:fill="auto"/>
            <w:noWrap/>
            <w:vAlign w:val="center"/>
            <w:hideMark/>
          </w:tcPr>
          <w:p w14:paraId="27685202" w14:textId="1E9E9378"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Intelligence</w:t>
            </w:r>
          </w:p>
        </w:tc>
      </w:tr>
      <w:tr w:rsidR="00575967" w:rsidRPr="00911DBA" w14:paraId="36E2F495" w14:textId="77777777" w:rsidTr="00B269F2">
        <w:trPr>
          <w:trHeight w:val="432"/>
        </w:trPr>
        <w:tc>
          <w:tcPr>
            <w:tcW w:w="1154" w:type="pct"/>
            <w:shd w:val="clear" w:color="auto" w:fill="auto"/>
            <w:noWrap/>
            <w:vAlign w:val="center"/>
            <w:hideMark/>
          </w:tcPr>
          <w:p w14:paraId="5B68CE4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NN</w:t>
            </w:r>
          </w:p>
        </w:tc>
        <w:tc>
          <w:tcPr>
            <w:tcW w:w="3846" w:type="pct"/>
            <w:shd w:val="clear" w:color="auto" w:fill="auto"/>
            <w:noWrap/>
            <w:vAlign w:val="center"/>
            <w:hideMark/>
          </w:tcPr>
          <w:p w14:paraId="5EBDEABB" w14:textId="1FC4E1A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Artificial </w:t>
            </w:r>
            <w:r w:rsidR="00CF25FA" w:rsidRPr="00911DBA">
              <w:rPr>
                <w:rFonts w:eastAsia="Times New Roman"/>
                <w:color w:val="000000"/>
              </w:rPr>
              <w:t>Neural Network</w:t>
            </w:r>
          </w:p>
        </w:tc>
      </w:tr>
      <w:tr w:rsidR="00575967" w:rsidRPr="00911DBA" w14:paraId="4302F75D" w14:textId="77777777" w:rsidTr="00B269F2">
        <w:trPr>
          <w:trHeight w:val="432"/>
        </w:trPr>
        <w:tc>
          <w:tcPr>
            <w:tcW w:w="1154" w:type="pct"/>
            <w:shd w:val="clear" w:color="auto" w:fill="auto"/>
            <w:noWrap/>
            <w:vAlign w:val="center"/>
            <w:hideMark/>
          </w:tcPr>
          <w:p w14:paraId="3BCDBA24"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API</w:t>
            </w:r>
          </w:p>
        </w:tc>
        <w:tc>
          <w:tcPr>
            <w:tcW w:w="3846" w:type="pct"/>
            <w:shd w:val="clear" w:color="auto" w:fill="auto"/>
            <w:noWrap/>
            <w:vAlign w:val="center"/>
            <w:hideMark/>
          </w:tcPr>
          <w:p w14:paraId="5E6AD1E4" w14:textId="19BAD90A"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A</w:t>
            </w:r>
            <w:r w:rsidR="00575967" w:rsidRPr="00911DBA">
              <w:rPr>
                <w:rFonts w:eastAsia="Times New Roman"/>
                <w:color w:val="000000"/>
              </w:rPr>
              <w:t xml:space="preserve">pplication </w:t>
            </w:r>
            <w:r w:rsidR="00CF25FA" w:rsidRPr="00911DBA">
              <w:rPr>
                <w:rFonts w:eastAsia="Times New Roman"/>
                <w:color w:val="000000"/>
              </w:rPr>
              <w:t>Programming Interface</w:t>
            </w:r>
          </w:p>
        </w:tc>
      </w:tr>
      <w:tr w:rsidR="00575967" w:rsidRPr="00911DBA" w14:paraId="20A25B5A" w14:textId="77777777" w:rsidTr="00B269F2">
        <w:trPr>
          <w:trHeight w:val="432"/>
        </w:trPr>
        <w:tc>
          <w:tcPr>
            <w:tcW w:w="1154" w:type="pct"/>
            <w:shd w:val="clear" w:color="auto" w:fill="auto"/>
            <w:noWrap/>
            <w:vAlign w:val="center"/>
            <w:hideMark/>
          </w:tcPr>
          <w:p w14:paraId="63D874F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w:t>
            </w:r>
          </w:p>
        </w:tc>
        <w:tc>
          <w:tcPr>
            <w:tcW w:w="3846" w:type="pct"/>
            <w:shd w:val="clear" w:color="auto" w:fill="auto"/>
            <w:noWrap/>
            <w:vAlign w:val="center"/>
            <w:hideMark/>
          </w:tcPr>
          <w:p w14:paraId="020BFAD4" w14:textId="17B20BFA"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Cycle Constraint </w:t>
            </w:r>
          </w:p>
        </w:tc>
      </w:tr>
      <w:tr w:rsidR="00575967" w:rsidRPr="00911DBA" w14:paraId="7AEA15FA" w14:textId="77777777" w:rsidTr="00B269F2">
        <w:trPr>
          <w:trHeight w:val="432"/>
        </w:trPr>
        <w:tc>
          <w:tcPr>
            <w:tcW w:w="1154" w:type="pct"/>
            <w:shd w:val="clear" w:color="auto" w:fill="auto"/>
            <w:noWrap/>
            <w:vAlign w:val="center"/>
            <w:hideMark/>
          </w:tcPr>
          <w:p w14:paraId="0F97585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w:t>
            </w:r>
          </w:p>
        </w:tc>
        <w:tc>
          <w:tcPr>
            <w:tcW w:w="3846" w:type="pct"/>
            <w:shd w:val="clear" w:color="auto" w:fill="auto"/>
            <w:noWrap/>
            <w:vAlign w:val="center"/>
            <w:hideMark/>
          </w:tcPr>
          <w:p w14:paraId="3C253835" w14:textId="21DEE1C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w:t>
            </w:r>
          </w:p>
        </w:tc>
      </w:tr>
      <w:tr w:rsidR="00575967" w:rsidRPr="00911DBA" w14:paraId="73CAB774" w14:textId="77777777" w:rsidTr="00B269F2">
        <w:trPr>
          <w:trHeight w:val="432"/>
        </w:trPr>
        <w:tc>
          <w:tcPr>
            <w:tcW w:w="1154" w:type="pct"/>
            <w:shd w:val="clear" w:color="auto" w:fill="auto"/>
            <w:noWrap/>
            <w:vAlign w:val="center"/>
            <w:hideMark/>
          </w:tcPr>
          <w:p w14:paraId="015A1807"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C+CP+TD</w:t>
            </w:r>
          </w:p>
        </w:tc>
        <w:tc>
          <w:tcPr>
            <w:tcW w:w="3846" w:type="pct"/>
            <w:shd w:val="clear" w:color="auto" w:fill="auto"/>
            <w:noWrap/>
            <w:vAlign w:val="center"/>
            <w:hideMark/>
          </w:tcPr>
          <w:p w14:paraId="78586FEC" w14:textId="2F630884"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ycle </w:t>
            </w:r>
            <w:r w:rsidR="0023013F" w:rsidRPr="00911DBA">
              <w:rPr>
                <w:rFonts w:eastAsia="Times New Roman"/>
                <w:color w:val="000000"/>
              </w:rPr>
              <w:t>Constraint Plus</w:t>
            </w:r>
            <w:r w:rsidR="00CF25FA" w:rsidRPr="00911DBA">
              <w:rPr>
                <w:rFonts w:eastAsia="Times New Roman"/>
                <w:color w:val="000000"/>
              </w:rPr>
              <w:t xml:space="preserve"> Feature Preserving Plus </w:t>
            </w:r>
            <w:r w:rsidRPr="00911DBA">
              <w:rPr>
                <w:rFonts w:eastAsia="Times New Roman"/>
                <w:color w:val="000000"/>
              </w:rPr>
              <w:t>Temporal Aware Discriminator</w:t>
            </w:r>
          </w:p>
        </w:tc>
      </w:tr>
      <w:tr w:rsidR="00575967" w:rsidRPr="00911DBA" w14:paraId="7E7C04F5" w14:textId="77777777" w:rsidTr="00B269F2">
        <w:trPr>
          <w:trHeight w:val="432"/>
        </w:trPr>
        <w:tc>
          <w:tcPr>
            <w:tcW w:w="1154" w:type="pct"/>
            <w:shd w:val="clear" w:color="auto" w:fill="auto"/>
            <w:noWrap/>
            <w:vAlign w:val="center"/>
            <w:hideMark/>
          </w:tcPr>
          <w:p w14:paraId="42ECD926"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GAN</w:t>
            </w:r>
          </w:p>
        </w:tc>
        <w:tc>
          <w:tcPr>
            <w:tcW w:w="3846" w:type="pct"/>
            <w:shd w:val="clear" w:color="auto" w:fill="auto"/>
            <w:noWrap/>
            <w:vAlign w:val="center"/>
            <w:hideMark/>
          </w:tcPr>
          <w:p w14:paraId="135351F6" w14:textId="6423C17B" w:rsidR="00575967" w:rsidRPr="00911DBA" w:rsidRDefault="00503EC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onditional </w:t>
            </w:r>
            <w:r w:rsidR="00CF25FA" w:rsidRPr="00911DBA">
              <w:rPr>
                <w:rFonts w:eastAsia="Times New Roman"/>
                <w:color w:val="000000"/>
              </w:rPr>
              <w:t>Generative Adversarial Network</w:t>
            </w:r>
          </w:p>
        </w:tc>
      </w:tr>
      <w:tr w:rsidR="00575967" w:rsidRPr="00911DBA" w14:paraId="3F469407" w14:textId="77777777" w:rsidTr="00B269F2">
        <w:trPr>
          <w:trHeight w:val="432"/>
        </w:trPr>
        <w:tc>
          <w:tcPr>
            <w:tcW w:w="1154" w:type="pct"/>
            <w:shd w:val="clear" w:color="auto" w:fill="auto"/>
            <w:noWrap/>
            <w:vAlign w:val="center"/>
            <w:hideMark/>
          </w:tcPr>
          <w:p w14:paraId="76D72CD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GI </w:t>
            </w:r>
          </w:p>
        </w:tc>
        <w:tc>
          <w:tcPr>
            <w:tcW w:w="3846" w:type="pct"/>
            <w:shd w:val="clear" w:color="auto" w:fill="auto"/>
            <w:noWrap/>
            <w:vAlign w:val="center"/>
            <w:hideMark/>
          </w:tcPr>
          <w:p w14:paraId="37E09F28" w14:textId="28ECA583"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mputer</w:t>
            </w:r>
            <w:r w:rsidR="00CF25FA" w:rsidRPr="00911DBA">
              <w:rPr>
                <w:rFonts w:eastAsia="Times New Roman"/>
                <w:color w:val="000000"/>
              </w:rPr>
              <w:t>-Generated Imagery</w:t>
            </w:r>
          </w:p>
        </w:tc>
      </w:tr>
      <w:tr w:rsidR="00575967" w:rsidRPr="00911DBA" w14:paraId="7C06C895" w14:textId="77777777" w:rsidTr="00B269F2">
        <w:trPr>
          <w:trHeight w:val="432"/>
        </w:trPr>
        <w:tc>
          <w:tcPr>
            <w:tcW w:w="1154" w:type="pct"/>
            <w:shd w:val="clear" w:color="auto" w:fill="auto"/>
            <w:noWrap/>
            <w:vAlign w:val="center"/>
            <w:hideMark/>
          </w:tcPr>
          <w:p w14:paraId="11A9A9DC"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NN</w:t>
            </w:r>
          </w:p>
        </w:tc>
        <w:tc>
          <w:tcPr>
            <w:tcW w:w="3846" w:type="pct"/>
            <w:shd w:val="clear" w:color="auto" w:fill="auto"/>
            <w:noWrap/>
            <w:vAlign w:val="center"/>
            <w:hideMark/>
          </w:tcPr>
          <w:p w14:paraId="34E6242E" w14:textId="40AD6062"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 Network</w:t>
            </w:r>
          </w:p>
        </w:tc>
      </w:tr>
      <w:tr w:rsidR="00575967" w:rsidRPr="00911DBA" w14:paraId="0661B543" w14:textId="77777777" w:rsidTr="00B269F2">
        <w:trPr>
          <w:trHeight w:val="432"/>
        </w:trPr>
        <w:tc>
          <w:tcPr>
            <w:tcW w:w="1154" w:type="pct"/>
            <w:shd w:val="clear" w:color="auto" w:fill="auto"/>
            <w:noWrap/>
            <w:vAlign w:val="center"/>
            <w:hideMark/>
          </w:tcPr>
          <w:p w14:paraId="2B49EE19"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onv-nets</w:t>
            </w:r>
          </w:p>
        </w:tc>
        <w:tc>
          <w:tcPr>
            <w:tcW w:w="3846" w:type="pct"/>
            <w:shd w:val="clear" w:color="auto" w:fill="auto"/>
            <w:noWrap/>
            <w:vAlign w:val="center"/>
            <w:hideMark/>
          </w:tcPr>
          <w:p w14:paraId="4E3FF332" w14:textId="633F3830"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 xml:space="preserve">Convolutional </w:t>
            </w:r>
            <w:r w:rsidR="00CF25FA" w:rsidRPr="00911DBA">
              <w:rPr>
                <w:rFonts w:eastAsia="Times New Roman"/>
                <w:color w:val="000000"/>
              </w:rPr>
              <w:t>Neural</w:t>
            </w:r>
          </w:p>
        </w:tc>
      </w:tr>
      <w:tr w:rsidR="00575967" w:rsidRPr="00911DBA" w14:paraId="27AA2AFE" w14:textId="77777777" w:rsidTr="00B269F2">
        <w:trPr>
          <w:trHeight w:val="432"/>
        </w:trPr>
        <w:tc>
          <w:tcPr>
            <w:tcW w:w="1154" w:type="pct"/>
            <w:shd w:val="clear" w:color="auto" w:fill="auto"/>
            <w:noWrap/>
            <w:vAlign w:val="center"/>
            <w:hideMark/>
          </w:tcPr>
          <w:p w14:paraId="6D73749F"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PU</w:t>
            </w:r>
          </w:p>
        </w:tc>
        <w:tc>
          <w:tcPr>
            <w:tcW w:w="3846" w:type="pct"/>
            <w:shd w:val="clear" w:color="auto" w:fill="auto"/>
            <w:noWrap/>
            <w:vAlign w:val="center"/>
            <w:hideMark/>
          </w:tcPr>
          <w:p w14:paraId="014DFB31" w14:textId="340AD3E5" w:rsidR="00575967" w:rsidRPr="00911DBA" w:rsidRDefault="00BC7933" w:rsidP="00B269F2">
            <w:pPr>
              <w:spacing w:before="0" w:after="0" w:line="240" w:lineRule="auto"/>
              <w:jc w:val="left"/>
              <w:rPr>
                <w:rFonts w:eastAsia="Times New Roman"/>
                <w:color w:val="000000"/>
              </w:rPr>
            </w:pPr>
            <w:r w:rsidRPr="00911DBA">
              <w:rPr>
                <w:rFonts w:eastAsia="Times New Roman"/>
                <w:color w:val="000000"/>
              </w:rPr>
              <w:t>C</w:t>
            </w:r>
            <w:r w:rsidR="00575967" w:rsidRPr="00911DBA">
              <w:rPr>
                <w:rFonts w:eastAsia="Times New Roman"/>
                <w:color w:val="000000"/>
              </w:rPr>
              <w:t xml:space="preserve">entral </w:t>
            </w:r>
            <w:r w:rsidR="00CF25FA" w:rsidRPr="00911DBA">
              <w:rPr>
                <w:rFonts w:eastAsia="Times New Roman"/>
                <w:color w:val="000000"/>
              </w:rPr>
              <w:t>Processing Unit</w:t>
            </w:r>
          </w:p>
        </w:tc>
      </w:tr>
      <w:tr w:rsidR="00575967" w:rsidRPr="00911DBA" w14:paraId="577629CF" w14:textId="77777777" w:rsidTr="00B269F2">
        <w:trPr>
          <w:trHeight w:val="432"/>
        </w:trPr>
        <w:tc>
          <w:tcPr>
            <w:tcW w:w="1154" w:type="pct"/>
            <w:shd w:val="clear" w:color="auto" w:fill="auto"/>
            <w:noWrap/>
            <w:vAlign w:val="center"/>
            <w:hideMark/>
          </w:tcPr>
          <w:p w14:paraId="464021D9" w14:textId="5511A01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C</w:t>
            </w:r>
            <w:r w:rsidR="002C7757" w:rsidRPr="00911DBA">
              <w:rPr>
                <w:rFonts w:eastAsia="Times New Roman"/>
                <w:color w:val="000000"/>
              </w:rPr>
              <w:t xml:space="preserve">ycle </w:t>
            </w:r>
            <w:r w:rsidRPr="00911DBA">
              <w:rPr>
                <w:rFonts w:eastAsia="Times New Roman"/>
                <w:color w:val="000000"/>
              </w:rPr>
              <w:t>GAN</w:t>
            </w:r>
          </w:p>
        </w:tc>
        <w:tc>
          <w:tcPr>
            <w:tcW w:w="3846" w:type="pct"/>
            <w:shd w:val="clear" w:color="auto" w:fill="auto"/>
            <w:noWrap/>
            <w:vAlign w:val="center"/>
            <w:hideMark/>
          </w:tcPr>
          <w:p w14:paraId="255F636E" w14:textId="2C367EE1"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Unpaired Image</w:t>
            </w:r>
            <w:r w:rsidR="00CF25FA" w:rsidRPr="00911DBA">
              <w:rPr>
                <w:rFonts w:eastAsia="Times New Roman"/>
                <w:color w:val="000000"/>
              </w:rPr>
              <w:t>-To-</w:t>
            </w:r>
            <w:r w:rsidRPr="00911DBA">
              <w:rPr>
                <w:rFonts w:eastAsia="Times New Roman"/>
                <w:color w:val="000000"/>
              </w:rPr>
              <w:t xml:space="preserve">Image Translation </w:t>
            </w:r>
            <w:r w:rsidR="00CF25FA" w:rsidRPr="00911DBA">
              <w:rPr>
                <w:rFonts w:eastAsia="Times New Roman"/>
                <w:color w:val="000000"/>
              </w:rPr>
              <w:t xml:space="preserve">Using </w:t>
            </w:r>
            <w:r w:rsidRPr="00911DBA">
              <w:rPr>
                <w:rFonts w:eastAsia="Times New Roman"/>
                <w:color w:val="000000"/>
              </w:rPr>
              <w:t>Cycle</w:t>
            </w:r>
            <w:r w:rsidR="00CF25FA" w:rsidRPr="00911DBA">
              <w:rPr>
                <w:rFonts w:eastAsia="Times New Roman"/>
                <w:color w:val="000000"/>
              </w:rPr>
              <w:t>-</w:t>
            </w:r>
            <w:r w:rsidRPr="00911DBA">
              <w:rPr>
                <w:rFonts w:eastAsia="Times New Roman"/>
                <w:color w:val="000000"/>
              </w:rPr>
              <w:t xml:space="preserve">Consistent </w:t>
            </w:r>
          </w:p>
        </w:tc>
      </w:tr>
      <w:tr w:rsidR="00575967" w:rsidRPr="00911DBA" w14:paraId="5C3D9510" w14:textId="77777777" w:rsidTr="00B269F2">
        <w:trPr>
          <w:trHeight w:val="432"/>
        </w:trPr>
        <w:tc>
          <w:tcPr>
            <w:tcW w:w="1154" w:type="pct"/>
            <w:shd w:val="clear" w:color="auto" w:fill="auto"/>
            <w:noWrap/>
            <w:vAlign w:val="center"/>
            <w:hideMark/>
          </w:tcPr>
          <w:p w14:paraId="6B2EC28A" w14:textId="77777777" w:rsidR="00575967" w:rsidRPr="00911DBA" w:rsidRDefault="00575967" w:rsidP="00B269F2">
            <w:pPr>
              <w:spacing w:before="0" w:after="0" w:line="240" w:lineRule="auto"/>
              <w:jc w:val="left"/>
              <w:rPr>
                <w:rFonts w:eastAsia="Times New Roman"/>
                <w:color w:val="000000"/>
              </w:rPr>
            </w:pPr>
            <w:r w:rsidRPr="00911DBA">
              <w:rPr>
                <w:rFonts w:eastAsia="Times New Roman"/>
                <w:color w:val="000000"/>
              </w:rPr>
              <w:t>DL</w:t>
            </w:r>
          </w:p>
        </w:tc>
        <w:tc>
          <w:tcPr>
            <w:tcW w:w="3846" w:type="pct"/>
            <w:shd w:val="clear" w:color="auto" w:fill="auto"/>
            <w:noWrap/>
            <w:vAlign w:val="center"/>
            <w:hideMark/>
          </w:tcPr>
          <w:p w14:paraId="7BEA07E3" w14:textId="55DEB768" w:rsidR="00575967" w:rsidRPr="00911DBA" w:rsidRDefault="00CF25FA" w:rsidP="00B269F2">
            <w:pPr>
              <w:spacing w:before="0" w:after="0" w:line="240" w:lineRule="auto"/>
              <w:jc w:val="left"/>
              <w:rPr>
                <w:rFonts w:eastAsia="Times New Roman"/>
                <w:color w:val="000000"/>
              </w:rPr>
            </w:pPr>
            <w:r w:rsidRPr="00911DBA">
              <w:rPr>
                <w:rFonts w:eastAsia="Times New Roman"/>
                <w:color w:val="000000"/>
              </w:rPr>
              <w:t>Deep Learning</w:t>
            </w:r>
          </w:p>
        </w:tc>
      </w:tr>
      <w:tr w:rsidR="00B269F2" w:rsidRPr="00911DBA" w14:paraId="4FCF4A72" w14:textId="77777777" w:rsidTr="00B269F2">
        <w:trPr>
          <w:trHeight w:val="432"/>
        </w:trPr>
        <w:tc>
          <w:tcPr>
            <w:tcW w:w="1154" w:type="pct"/>
            <w:shd w:val="clear" w:color="auto" w:fill="auto"/>
            <w:noWrap/>
            <w:vAlign w:val="center"/>
            <w:hideMark/>
          </w:tcPr>
          <w:p w14:paraId="3A501E34" w14:textId="40754E7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CN</w:t>
            </w:r>
          </w:p>
        </w:tc>
        <w:tc>
          <w:tcPr>
            <w:tcW w:w="3846" w:type="pct"/>
            <w:shd w:val="clear" w:color="auto" w:fill="auto"/>
            <w:noWrap/>
            <w:vAlign w:val="center"/>
            <w:hideMark/>
          </w:tcPr>
          <w:p w14:paraId="2EA37514" w14:textId="0F366413"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Fully Convolutional Networks</w:t>
            </w:r>
          </w:p>
        </w:tc>
      </w:tr>
      <w:tr w:rsidR="00B269F2" w:rsidRPr="00911DBA" w14:paraId="3A929BC0" w14:textId="77777777" w:rsidTr="00B269F2">
        <w:trPr>
          <w:trHeight w:val="432"/>
        </w:trPr>
        <w:tc>
          <w:tcPr>
            <w:tcW w:w="1154" w:type="pct"/>
            <w:shd w:val="clear" w:color="auto" w:fill="auto"/>
            <w:noWrap/>
            <w:vAlign w:val="center"/>
            <w:hideMark/>
          </w:tcPr>
          <w:p w14:paraId="5E67CA82" w14:textId="0C21B67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FID</w:t>
            </w:r>
          </w:p>
        </w:tc>
        <w:tc>
          <w:tcPr>
            <w:tcW w:w="3846" w:type="pct"/>
            <w:shd w:val="clear" w:color="auto" w:fill="auto"/>
            <w:noWrap/>
            <w:vAlign w:val="center"/>
            <w:hideMark/>
          </w:tcPr>
          <w:p w14:paraId="4ED0C7ED" w14:textId="75312DF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Fréchet Inception </w:t>
            </w:r>
            <w:r w:rsidR="00CF25FA" w:rsidRPr="00911DBA">
              <w:rPr>
                <w:rFonts w:eastAsia="Times New Roman"/>
                <w:color w:val="000000"/>
              </w:rPr>
              <w:t>Distance</w:t>
            </w:r>
          </w:p>
        </w:tc>
      </w:tr>
      <w:tr w:rsidR="00B269F2" w:rsidRPr="00911DBA" w14:paraId="73D46CA5" w14:textId="77777777" w:rsidTr="00B269F2">
        <w:trPr>
          <w:trHeight w:val="432"/>
        </w:trPr>
        <w:tc>
          <w:tcPr>
            <w:tcW w:w="1154" w:type="pct"/>
            <w:shd w:val="clear" w:color="auto" w:fill="auto"/>
            <w:noWrap/>
            <w:vAlign w:val="center"/>
            <w:hideMark/>
          </w:tcPr>
          <w:p w14:paraId="7B74B9B0" w14:textId="774AD8D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AN</w:t>
            </w:r>
          </w:p>
        </w:tc>
        <w:tc>
          <w:tcPr>
            <w:tcW w:w="3846" w:type="pct"/>
            <w:shd w:val="clear" w:color="auto" w:fill="auto"/>
            <w:noWrap/>
            <w:vAlign w:val="center"/>
            <w:hideMark/>
          </w:tcPr>
          <w:p w14:paraId="48049BA9" w14:textId="3891573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Generative </w:t>
            </w:r>
            <w:r w:rsidR="00CF25FA" w:rsidRPr="00911DBA">
              <w:rPr>
                <w:rFonts w:eastAsia="Times New Roman"/>
                <w:color w:val="000000"/>
              </w:rPr>
              <w:t>Adversarial Networks</w:t>
            </w:r>
          </w:p>
        </w:tc>
      </w:tr>
      <w:tr w:rsidR="00B269F2" w:rsidRPr="00911DBA" w14:paraId="64A24CA5" w14:textId="77777777" w:rsidTr="00B269F2">
        <w:trPr>
          <w:trHeight w:val="432"/>
        </w:trPr>
        <w:tc>
          <w:tcPr>
            <w:tcW w:w="1154" w:type="pct"/>
            <w:shd w:val="clear" w:color="auto" w:fill="auto"/>
            <w:noWrap/>
            <w:vAlign w:val="center"/>
            <w:hideMark/>
          </w:tcPr>
          <w:p w14:paraId="6E27B6DC" w14:textId="1934B392"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GPU</w:t>
            </w:r>
          </w:p>
        </w:tc>
        <w:tc>
          <w:tcPr>
            <w:tcW w:w="3846" w:type="pct"/>
            <w:shd w:val="clear" w:color="auto" w:fill="auto"/>
            <w:noWrap/>
            <w:vAlign w:val="center"/>
            <w:hideMark/>
          </w:tcPr>
          <w:p w14:paraId="049F0C2A" w14:textId="2DAA383F"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Graphics Processing Unit </w:t>
            </w:r>
          </w:p>
        </w:tc>
      </w:tr>
      <w:tr w:rsidR="00B269F2" w:rsidRPr="00911DBA" w14:paraId="1F3762DC" w14:textId="77777777" w:rsidTr="00B269F2">
        <w:trPr>
          <w:trHeight w:val="432"/>
        </w:trPr>
        <w:tc>
          <w:tcPr>
            <w:tcW w:w="1154" w:type="pct"/>
            <w:shd w:val="clear" w:color="auto" w:fill="auto"/>
            <w:noWrap/>
            <w:vAlign w:val="center"/>
            <w:hideMark/>
          </w:tcPr>
          <w:p w14:paraId="0FBEA55D" w14:textId="7E3A554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HFR </w:t>
            </w:r>
          </w:p>
        </w:tc>
        <w:tc>
          <w:tcPr>
            <w:tcW w:w="3846" w:type="pct"/>
            <w:shd w:val="clear" w:color="auto" w:fill="auto"/>
            <w:noWrap/>
            <w:vAlign w:val="center"/>
            <w:hideMark/>
          </w:tcPr>
          <w:p w14:paraId="1FDA929D" w14:textId="0D8C5EA5"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High Frame Rate</w:t>
            </w:r>
          </w:p>
        </w:tc>
      </w:tr>
      <w:tr w:rsidR="00B269F2" w:rsidRPr="00911DBA" w14:paraId="737BCC47" w14:textId="77777777" w:rsidTr="00B269F2">
        <w:trPr>
          <w:trHeight w:val="432"/>
        </w:trPr>
        <w:tc>
          <w:tcPr>
            <w:tcW w:w="1154" w:type="pct"/>
            <w:shd w:val="clear" w:color="auto" w:fill="auto"/>
            <w:noWrap/>
            <w:vAlign w:val="center"/>
            <w:hideMark/>
          </w:tcPr>
          <w:p w14:paraId="2AD852E3" w14:textId="3F4B055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DE</w:t>
            </w:r>
          </w:p>
        </w:tc>
        <w:tc>
          <w:tcPr>
            <w:tcW w:w="3846" w:type="pct"/>
            <w:shd w:val="clear" w:color="auto" w:fill="auto"/>
            <w:noWrap/>
            <w:vAlign w:val="center"/>
            <w:hideMark/>
          </w:tcPr>
          <w:p w14:paraId="47F09473" w14:textId="437FFF4F"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grated </w:t>
            </w:r>
            <w:r w:rsidR="00CF25FA" w:rsidRPr="00911DBA">
              <w:rPr>
                <w:rFonts w:eastAsia="Times New Roman"/>
                <w:color w:val="000000"/>
              </w:rPr>
              <w:t>Development Environment</w:t>
            </w:r>
          </w:p>
        </w:tc>
      </w:tr>
      <w:tr w:rsidR="00B269F2" w:rsidRPr="00911DBA" w14:paraId="53C627AB" w14:textId="77777777" w:rsidTr="00B269F2">
        <w:trPr>
          <w:trHeight w:val="432"/>
        </w:trPr>
        <w:tc>
          <w:tcPr>
            <w:tcW w:w="1154" w:type="pct"/>
            <w:shd w:val="clear" w:color="auto" w:fill="auto"/>
            <w:noWrap/>
            <w:vAlign w:val="center"/>
            <w:hideMark/>
          </w:tcPr>
          <w:p w14:paraId="6F58AB16" w14:textId="149348F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IoU</w:t>
            </w:r>
            <w:proofErr w:type="spellEnd"/>
          </w:p>
        </w:tc>
        <w:tc>
          <w:tcPr>
            <w:tcW w:w="3846" w:type="pct"/>
            <w:shd w:val="clear" w:color="auto" w:fill="auto"/>
            <w:noWrap/>
            <w:vAlign w:val="center"/>
            <w:hideMark/>
          </w:tcPr>
          <w:p w14:paraId="37A86F64" w14:textId="5D380416"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Intersect </w:t>
            </w:r>
            <w:r w:rsidR="00CF25FA" w:rsidRPr="00911DBA">
              <w:rPr>
                <w:rFonts w:eastAsia="Times New Roman"/>
                <w:color w:val="000000"/>
              </w:rPr>
              <w:t xml:space="preserve">Over </w:t>
            </w:r>
            <w:r w:rsidRPr="00911DBA">
              <w:rPr>
                <w:rFonts w:eastAsia="Times New Roman"/>
                <w:color w:val="000000"/>
              </w:rPr>
              <w:t>Union</w:t>
            </w:r>
          </w:p>
        </w:tc>
      </w:tr>
      <w:tr w:rsidR="00B269F2" w:rsidRPr="00911DBA" w14:paraId="79B05D75" w14:textId="77777777" w:rsidTr="00B269F2">
        <w:trPr>
          <w:trHeight w:val="432"/>
        </w:trPr>
        <w:tc>
          <w:tcPr>
            <w:tcW w:w="1154" w:type="pct"/>
            <w:shd w:val="clear" w:color="auto" w:fill="auto"/>
            <w:noWrap/>
            <w:vAlign w:val="center"/>
            <w:hideMark/>
          </w:tcPr>
          <w:p w14:paraId="73ECAAE0" w14:textId="543A6F0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IS</w:t>
            </w:r>
          </w:p>
        </w:tc>
        <w:tc>
          <w:tcPr>
            <w:tcW w:w="3846" w:type="pct"/>
            <w:shd w:val="clear" w:color="auto" w:fill="auto"/>
            <w:noWrap/>
            <w:vAlign w:val="center"/>
            <w:hideMark/>
          </w:tcPr>
          <w:p w14:paraId="596458D2" w14:textId="61AD418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Inception Score</w:t>
            </w:r>
          </w:p>
        </w:tc>
      </w:tr>
      <w:tr w:rsidR="00B269F2" w:rsidRPr="00911DBA" w14:paraId="68A44AA2" w14:textId="77777777" w:rsidTr="00B269F2">
        <w:trPr>
          <w:trHeight w:val="432"/>
        </w:trPr>
        <w:tc>
          <w:tcPr>
            <w:tcW w:w="1154" w:type="pct"/>
            <w:shd w:val="clear" w:color="auto" w:fill="auto"/>
            <w:noWrap/>
            <w:vAlign w:val="center"/>
            <w:hideMark/>
          </w:tcPr>
          <w:p w14:paraId="7DFE444A" w14:textId="341BD1A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1</w:t>
            </w:r>
          </w:p>
        </w:tc>
        <w:tc>
          <w:tcPr>
            <w:tcW w:w="3846" w:type="pct"/>
            <w:shd w:val="clear" w:color="auto" w:fill="auto"/>
            <w:noWrap/>
            <w:vAlign w:val="center"/>
            <w:hideMark/>
          </w:tcPr>
          <w:p w14:paraId="1E8ED594" w14:textId="00E2135A"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nhattan Distance </w:t>
            </w:r>
            <w:r w:rsidR="00CF3B89" w:rsidRPr="00911DBA">
              <w:rPr>
                <w:rFonts w:eastAsia="Times New Roman"/>
                <w:color w:val="000000"/>
              </w:rPr>
              <w:t>or</w:t>
            </w:r>
            <w:r w:rsidR="00CF25FA" w:rsidRPr="00911DBA">
              <w:rPr>
                <w:rFonts w:eastAsia="Times New Roman"/>
                <w:color w:val="000000"/>
              </w:rPr>
              <w:t xml:space="preserve"> </w:t>
            </w:r>
            <w:r w:rsidRPr="00911DBA">
              <w:rPr>
                <w:rFonts w:eastAsia="Times New Roman"/>
                <w:color w:val="000000"/>
              </w:rPr>
              <w:t>L1 Norm</w:t>
            </w:r>
          </w:p>
        </w:tc>
      </w:tr>
      <w:tr w:rsidR="00B269F2" w:rsidRPr="00911DBA" w14:paraId="436AEE08" w14:textId="77777777" w:rsidTr="00B269F2">
        <w:trPr>
          <w:trHeight w:val="432"/>
        </w:trPr>
        <w:tc>
          <w:tcPr>
            <w:tcW w:w="1154" w:type="pct"/>
            <w:shd w:val="clear" w:color="auto" w:fill="auto"/>
            <w:noWrap/>
            <w:vAlign w:val="center"/>
            <w:hideMark/>
          </w:tcPr>
          <w:p w14:paraId="4233A5A5" w14:textId="65639195"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2</w:t>
            </w:r>
          </w:p>
        </w:tc>
        <w:tc>
          <w:tcPr>
            <w:tcW w:w="3846" w:type="pct"/>
            <w:shd w:val="clear" w:color="auto" w:fill="auto"/>
            <w:noWrap/>
            <w:vAlign w:val="center"/>
            <w:hideMark/>
          </w:tcPr>
          <w:p w14:paraId="52668E38" w14:textId="2E62CEB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Euclidean </w:t>
            </w:r>
            <w:r w:rsidR="00CF25FA" w:rsidRPr="00911DBA">
              <w:rPr>
                <w:rFonts w:eastAsia="Times New Roman"/>
                <w:color w:val="000000"/>
              </w:rPr>
              <w:t>Distance</w:t>
            </w:r>
            <w:r w:rsidR="002C7757" w:rsidRPr="00911DBA">
              <w:rPr>
                <w:rFonts w:eastAsia="Times New Roman"/>
                <w:color w:val="000000"/>
              </w:rPr>
              <w:t xml:space="preserve"> or L2 Norm</w:t>
            </w:r>
          </w:p>
        </w:tc>
      </w:tr>
      <w:tr w:rsidR="00B269F2" w:rsidRPr="00911DBA" w14:paraId="259D2EA0" w14:textId="77777777" w:rsidTr="00B269F2">
        <w:trPr>
          <w:trHeight w:val="432"/>
        </w:trPr>
        <w:tc>
          <w:tcPr>
            <w:tcW w:w="1154" w:type="pct"/>
            <w:shd w:val="clear" w:color="auto" w:fill="auto"/>
            <w:noWrap/>
            <w:vAlign w:val="center"/>
            <w:hideMark/>
          </w:tcPr>
          <w:p w14:paraId="783A9420" w14:textId="68235A0E"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LSTM</w:t>
            </w:r>
          </w:p>
        </w:tc>
        <w:tc>
          <w:tcPr>
            <w:tcW w:w="3846" w:type="pct"/>
            <w:shd w:val="clear" w:color="auto" w:fill="auto"/>
            <w:noWrap/>
            <w:vAlign w:val="center"/>
            <w:hideMark/>
          </w:tcPr>
          <w:p w14:paraId="7A518D0D" w14:textId="1982E959"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Long </w:t>
            </w:r>
            <w:r w:rsidR="00CF25FA" w:rsidRPr="00911DBA">
              <w:rPr>
                <w:rFonts w:eastAsia="Times New Roman"/>
                <w:color w:val="000000"/>
              </w:rPr>
              <w:t>Short-Term Memory</w:t>
            </w:r>
          </w:p>
        </w:tc>
      </w:tr>
      <w:tr w:rsidR="00B269F2" w:rsidRPr="00911DBA" w14:paraId="11E8F06C" w14:textId="77777777" w:rsidTr="00B269F2">
        <w:trPr>
          <w:trHeight w:val="432"/>
        </w:trPr>
        <w:tc>
          <w:tcPr>
            <w:tcW w:w="1154" w:type="pct"/>
            <w:shd w:val="clear" w:color="auto" w:fill="auto"/>
            <w:noWrap/>
            <w:vAlign w:val="center"/>
            <w:hideMark/>
          </w:tcPr>
          <w:p w14:paraId="1A127031" w14:textId="2961B9A3"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IoU</w:t>
            </w:r>
            <w:proofErr w:type="spellEnd"/>
          </w:p>
        </w:tc>
        <w:tc>
          <w:tcPr>
            <w:tcW w:w="3846" w:type="pct"/>
            <w:shd w:val="clear" w:color="auto" w:fill="auto"/>
            <w:noWrap/>
            <w:vAlign w:val="center"/>
            <w:hideMark/>
          </w:tcPr>
          <w:p w14:paraId="5066C6E4" w14:textId="774B61CA"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 xml:space="preserve">Mean </w:t>
            </w:r>
            <w:r w:rsidR="00B269F2" w:rsidRPr="00911DBA">
              <w:rPr>
                <w:rFonts w:eastAsia="Times New Roman"/>
                <w:color w:val="000000"/>
              </w:rPr>
              <w:t xml:space="preserve">Intersect </w:t>
            </w:r>
            <w:r w:rsidRPr="00911DBA">
              <w:rPr>
                <w:rFonts w:eastAsia="Times New Roman"/>
                <w:color w:val="000000"/>
              </w:rPr>
              <w:t xml:space="preserve">Over </w:t>
            </w:r>
            <w:r w:rsidR="00B269F2" w:rsidRPr="00911DBA">
              <w:rPr>
                <w:rFonts w:eastAsia="Times New Roman"/>
                <w:color w:val="000000"/>
              </w:rPr>
              <w:t>Union</w:t>
            </w:r>
          </w:p>
        </w:tc>
      </w:tr>
      <w:tr w:rsidR="00B269F2" w:rsidRPr="00911DBA" w14:paraId="514F2ADB" w14:textId="77777777" w:rsidTr="00B269F2">
        <w:trPr>
          <w:trHeight w:val="432"/>
        </w:trPr>
        <w:tc>
          <w:tcPr>
            <w:tcW w:w="1154" w:type="pct"/>
            <w:shd w:val="clear" w:color="auto" w:fill="auto"/>
            <w:noWrap/>
            <w:vAlign w:val="center"/>
            <w:hideMark/>
          </w:tcPr>
          <w:p w14:paraId="305C1FAD" w14:textId="02E041F1"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lastRenderedPageBreak/>
              <w:t>ML</w:t>
            </w:r>
          </w:p>
        </w:tc>
        <w:tc>
          <w:tcPr>
            <w:tcW w:w="3846" w:type="pct"/>
            <w:shd w:val="clear" w:color="auto" w:fill="auto"/>
            <w:noWrap/>
            <w:vAlign w:val="center"/>
            <w:hideMark/>
          </w:tcPr>
          <w:p w14:paraId="5937EB6A" w14:textId="133C44F8"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 xml:space="preserve">Machine </w:t>
            </w:r>
            <w:r w:rsidR="00CF25FA" w:rsidRPr="00911DBA">
              <w:rPr>
                <w:rFonts w:eastAsia="Times New Roman"/>
                <w:color w:val="000000"/>
              </w:rPr>
              <w:t>Learning</w:t>
            </w:r>
          </w:p>
        </w:tc>
      </w:tr>
      <w:tr w:rsidR="00B269F2" w:rsidRPr="00911DBA" w14:paraId="09C963EA" w14:textId="77777777" w:rsidTr="00B269F2">
        <w:trPr>
          <w:trHeight w:val="432"/>
        </w:trPr>
        <w:tc>
          <w:tcPr>
            <w:tcW w:w="1154" w:type="pct"/>
            <w:shd w:val="clear" w:color="auto" w:fill="auto"/>
            <w:noWrap/>
            <w:vAlign w:val="center"/>
            <w:hideMark/>
          </w:tcPr>
          <w:p w14:paraId="219896BE" w14:textId="5EBEEAB8"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Pr="00911DBA">
              <w:rPr>
                <w:rFonts w:eastAsia="Times New Roman"/>
                <w:color w:val="000000"/>
              </w:rPr>
              <w:t xml:space="preserve">-GAN  </w:t>
            </w:r>
          </w:p>
        </w:tc>
        <w:tc>
          <w:tcPr>
            <w:tcW w:w="3846" w:type="pct"/>
            <w:shd w:val="clear" w:color="auto" w:fill="auto"/>
            <w:noWrap/>
            <w:vAlign w:val="center"/>
            <w:hideMark/>
          </w:tcPr>
          <w:p w14:paraId="75DBBC08" w14:textId="35094D97" w:rsidR="00B269F2" w:rsidRPr="00911DBA" w:rsidRDefault="00B269F2" w:rsidP="00B269F2">
            <w:pPr>
              <w:spacing w:before="0" w:after="0" w:line="240" w:lineRule="auto"/>
              <w:jc w:val="left"/>
              <w:rPr>
                <w:rFonts w:eastAsia="Times New Roman"/>
                <w:color w:val="000000"/>
              </w:rPr>
            </w:pPr>
            <w:proofErr w:type="spellStart"/>
            <w:r w:rsidRPr="00911DBA">
              <w:rPr>
                <w:rFonts w:eastAsia="Times New Roman"/>
                <w:color w:val="000000"/>
              </w:rPr>
              <w:t>Mocycle</w:t>
            </w:r>
            <w:proofErr w:type="spellEnd"/>
            <w:r w:rsidR="00CF25FA" w:rsidRPr="00911DBA">
              <w:rPr>
                <w:rFonts w:eastAsia="Times New Roman"/>
                <w:color w:val="000000"/>
              </w:rPr>
              <w:t>-</w:t>
            </w:r>
            <w:r w:rsidRPr="00911DBA">
              <w:rPr>
                <w:rFonts w:eastAsia="Times New Roman"/>
                <w:color w:val="000000"/>
              </w:rPr>
              <w:t>GAN</w:t>
            </w:r>
            <w:r w:rsidR="00CF25FA" w:rsidRPr="00911DBA">
              <w:rPr>
                <w:rFonts w:eastAsia="Times New Roman"/>
                <w:color w:val="000000"/>
              </w:rPr>
              <w:t xml:space="preserve">: </w:t>
            </w:r>
            <w:r w:rsidRPr="00911DBA">
              <w:rPr>
                <w:rFonts w:eastAsia="Times New Roman"/>
                <w:color w:val="000000"/>
              </w:rPr>
              <w:t>Unpaired Video</w:t>
            </w:r>
            <w:r w:rsidR="00CF25FA" w:rsidRPr="00911DBA">
              <w:rPr>
                <w:rFonts w:eastAsia="Times New Roman"/>
                <w:color w:val="000000"/>
              </w:rPr>
              <w:t>-To-</w:t>
            </w:r>
            <w:r w:rsidRPr="00911DBA">
              <w:rPr>
                <w:rFonts w:eastAsia="Times New Roman"/>
                <w:color w:val="000000"/>
              </w:rPr>
              <w:t>Video Translation</w:t>
            </w:r>
          </w:p>
        </w:tc>
      </w:tr>
      <w:tr w:rsidR="00B269F2" w:rsidRPr="00911DBA" w14:paraId="5948DD8B" w14:textId="77777777" w:rsidTr="00B269F2">
        <w:trPr>
          <w:trHeight w:val="432"/>
        </w:trPr>
        <w:tc>
          <w:tcPr>
            <w:tcW w:w="1154" w:type="pct"/>
            <w:shd w:val="clear" w:color="auto" w:fill="auto"/>
            <w:noWrap/>
            <w:vAlign w:val="center"/>
            <w:hideMark/>
          </w:tcPr>
          <w:p w14:paraId="0E0AB5CB" w14:textId="436F26C0" w:rsidR="00B269F2" w:rsidRPr="00911DBA" w:rsidRDefault="00B269F2" w:rsidP="00B269F2">
            <w:pPr>
              <w:spacing w:before="0" w:after="0" w:line="240" w:lineRule="auto"/>
              <w:jc w:val="left"/>
              <w:rPr>
                <w:rFonts w:eastAsia="Times New Roman"/>
                <w:color w:val="000000"/>
              </w:rPr>
            </w:pPr>
            <w:r w:rsidRPr="00911DBA">
              <w:rPr>
                <w:rFonts w:eastAsia="Times New Roman"/>
                <w:color w:val="000000"/>
              </w:rPr>
              <w:t>MPI</w:t>
            </w:r>
          </w:p>
        </w:tc>
        <w:tc>
          <w:tcPr>
            <w:tcW w:w="3846" w:type="pct"/>
            <w:shd w:val="clear" w:color="auto" w:fill="auto"/>
            <w:noWrap/>
            <w:vAlign w:val="center"/>
            <w:hideMark/>
          </w:tcPr>
          <w:p w14:paraId="4BECDF8C" w14:textId="2DA403FD" w:rsidR="00B269F2" w:rsidRPr="00911DBA" w:rsidRDefault="00CF25FA" w:rsidP="00B269F2">
            <w:pPr>
              <w:spacing w:before="0" w:after="0" w:line="240" w:lineRule="auto"/>
              <w:jc w:val="left"/>
              <w:rPr>
                <w:rFonts w:eastAsia="Times New Roman"/>
                <w:color w:val="000000"/>
              </w:rPr>
            </w:pPr>
            <w:r w:rsidRPr="00911DBA">
              <w:rPr>
                <w:rFonts w:eastAsia="Times New Roman"/>
                <w:color w:val="000000"/>
              </w:rPr>
              <w:t>Max Planck Institute</w:t>
            </w:r>
          </w:p>
        </w:tc>
      </w:tr>
      <w:tr w:rsidR="0020588A" w:rsidRPr="00911DBA" w14:paraId="2FA01FE2" w14:textId="77777777" w:rsidTr="00B269F2">
        <w:trPr>
          <w:trHeight w:val="432"/>
        </w:trPr>
        <w:tc>
          <w:tcPr>
            <w:tcW w:w="1154" w:type="pct"/>
            <w:shd w:val="clear" w:color="auto" w:fill="auto"/>
            <w:noWrap/>
            <w:vAlign w:val="center"/>
          </w:tcPr>
          <w:p w14:paraId="6B00BF38" w14:textId="2730DE40"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P1</w:t>
            </w:r>
          </w:p>
        </w:tc>
        <w:tc>
          <w:tcPr>
            <w:tcW w:w="3846" w:type="pct"/>
            <w:shd w:val="clear" w:color="auto" w:fill="auto"/>
            <w:noWrap/>
            <w:vAlign w:val="center"/>
          </w:tcPr>
          <w:p w14:paraId="16B4C2C1" w14:textId="06DC4CED" w:rsidR="0020588A" w:rsidRPr="00911DBA" w:rsidRDefault="0020588A" w:rsidP="00B269F2">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One</w:t>
            </w:r>
          </w:p>
        </w:tc>
      </w:tr>
      <w:tr w:rsidR="0020588A" w:rsidRPr="00911DBA" w14:paraId="168B61A5" w14:textId="77777777" w:rsidTr="00B269F2">
        <w:trPr>
          <w:trHeight w:val="432"/>
        </w:trPr>
        <w:tc>
          <w:tcPr>
            <w:tcW w:w="1154" w:type="pct"/>
            <w:shd w:val="clear" w:color="auto" w:fill="auto"/>
            <w:noWrap/>
            <w:vAlign w:val="center"/>
          </w:tcPr>
          <w:p w14:paraId="0EAFFCA9" w14:textId="75210CC3"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P2</w:t>
            </w:r>
          </w:p>
        </w:tc>
        <w:tc>
          <w:tcPr>
            <w:tcW w:w="3846" w:type="pct"/>
            <w:shd w:val="clear" w:color="auto" w:fill="auto"/>
            <w:noWrap/>
            <w:vAlign w:val="center"/>
          </w:tcPr>
          <w:p w14:paraId="107C95CC" w14:textId="78AEB6B0"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 xml:space="preserve">Human </w:t>
            </w:r>
            <w:r w:rsidR="00CF25FA" w:rsidRPr="00911DBA">
              <w:rPr>
                <w:rFonts w:eastAsia="Times New Roman"/>
                <w:color w:val="000000"/>
              </w:rPr>
              <w:t>Evaluation Study Protocol Two</w:t>
            </w:r>
          </w:p>
        </w:tc>
      </w:tr>
      <w:tr w:rsidR="0020588A" w:rsidRPr="00911DBA" w14:paraId="478314C6" w14:textId="77777777" w:rsidTr="00B269F2">
        <w:trPr>
          <w:trHeight w:val="432"/>
        </w:trPr>
        <w:tc>
          <w:tcPr>
            <w:tcW w:w="1154" w:type="pct"/>
            <w:shd w:val="clear" w:color="auto" w:fill="auto"/>
            <w:noWrap/>
            <w:vAlign w:val="center"/>
            <w:hideMark/>
          </w:tcPr>
          <w:p w14:paraId="70770B9D" w14:textId="4966625C" w:rsidR="0020588A" w:rsidRPr="00911DBA" w:rsidRDefault="00AA7FFD" w:rsidP="0020588A">
            <w:pPr>
              <w:spacing w:before="0" w:after="0" w:line="240" w:lineRule="auto"/>
              <w:jc w:val="left"/>
              <w:rPr>
                <w:rFonts w:eastAsia="Times New Roman"/>
                <w:color w:val="000000"/>
              </w:rPr>
            </w:pPr>
            <w:r w:rsidRPr="00911DBA">
              <w:rPr>
                <w:rFonts w:eastAsia="Times New Roman"/>
                <w:color w:val="000000"/>
              </w:rPr>
              <w:t>P</w:t>
            </w:r>
            <w:r w:rsidR="002C7757" w:rsidRPr="00911DBA">
              <w:rPr>
                <w:rFonts w:eastAsia="Times New Roman"/>
                <w:color w:val="000000"/>
              </w:rPr>
              <w:t>ix</w:t>
            </w:r>
            <w:r w:rsidRPr="00911DBA">
              <w:rPr>
                <w:rFonts w:eastAsia="Times New Roman"/>
                <w:color w:val="000000"/>
              </w:rPr>
              <w:t>2P</w:t>
            </w:r>
            <w:r w:rsidR="002C7757" w:rsidRPr="00911DBA">
              <w:rPr>
                <w:rFonts w:eastAsia="Times New Roman"/>
                <w:color w:val="000000"/>
              </w:rPr>
              <w:t>ix</w:t>
            </w:r>
          </w:p>
        </w:tc>
        <w:tc>
          <w:tcPr>
            <w:tcW w:w="3846" w:type="pct"/>
            <w:shd w:val="clear" w:color="auto" w:fill="auto"/>
            <w:noWrap/>
            <w:vAlign w:val="center"/>
            <w:hideMark/>
          </w:tcPr>
          <w:p w14:paraId="22057C6D" w14:textId="4591FF4F"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Image</w:t>
            </w:r>
            <w:r w:rsidR="00CF25FA" w:rsidRPr="00911DBA">
              <w:rPr>
                <w:rFonts w:eastAsia="Times New Roman"/>
                <w:color w:val="000000"/>
              </w:rPr>
              <w:t>-To-</w:t>
            </w:r>
            <w:r w:rsidRPr="00911DBA">
              <w:rPr>
                <w:rFonts w:eastAsia="Times New Roman"/>
                <w:color w:val="000000"/>
              </w:rPr>
              <w:t xml:space="preserve">Image Translation </w:t>
            </w:r>
            <w:proofErr w:type="gramStart"/>
            <w:r w:rsidR="00CF25FA" w:rsidRPr="00911DBA">
              <w:rPr>
                <w:rFonts w:eastAsia="Times New Roman"/>
                <w:color w:val="000000"/>
              </w:rPr>
              <w:t>With</w:t>
            </w:r>
            <w:proofErr w:type="gramEnd"/>
            <w:r w:rsidR="00CF25FA" w:rsidRPr="00911DBA">
              <w:rPr>
                <w:rFonts w:eastAsia="Times New Roman"/>
                <w:color w:val="000000"/>
              </w:rPr>
              <w:t xml:space="preserve"> </w:t>
            </w:r>
            <w:r w:rsidRPr="00911DBA">
              <w:rPr>
                <w:rFonts w:eastAsia="Times New Roman"/>
                <w:color w:val="000000"/>
              </w:rPr>
              <w:t>Conditional Adversarial Nets</w:t>
            </w:r>
          </w:p>
        </w:tc>
      </w:tr>
      <w:tr w:rsidR="0020588A" w:rsidRPr="00911DBA" w14:paraId="59AB3C29" w14:textId="77777777" w:rsidTr="00B269F2">
        <w:trPr>
          <w:trHeight w:val="432"/>
        </w:trPr>
        <w:tc>
          <w:tcPr>
            <w:tcW w:w="1154" w:type="pct"/>
            <w:shd w:val="clear" w:color="auto" w:fill="auto"/>
            <w:noWrap/>
            <w:vAlign w:val="center"/>
            <w:hideMark/>
          </w:tcPr>
          <w:p w14:paraId="0AC0CC18" w14:textId="44E307B8"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w:t>
            </w:r>
          </w:p>
        </w:tc>
        <w:tc>
          <w:tcPr>
            <w:tcW w:w="3846" w:type="pct"/>
            <w:shd w:val="clear" w:color="auto" w:fill="auto"/>
            <w:noWrap/>
            <w:vAlign w:val="center"/>
            <w:hideMark/>
          </w:tcPr>
          <w:p w14:paraId="2162783B" w14:textId="791903CD" w:rsidR="0020588A" w:rsidRPr="00911DBA" w:rsidRDefault="00CF25FA" w:rsidP="0020588A">
            <w:pPr>
              <w:spacing w:before="0" w:after="0" w:line="240" w:lineRule="auto"/>
              <w:jc w:val="left"/>
              <w:rPr>
                <w:rFonts w:eastAsia="Times New Roman"/>
                <w:color w:val="000000"/>
              </w:rPr>
            </w:pPr>
            <w:proofErr w:type="spellStart"/>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proofErr w:type="spellEnd"/>
            <w:r w:rsidR="00914CD7" w:rsidRPr="00911DBA">
              <w:rPr>
                <w:rFonts w:eastAsia="Times New Roman"/>
                <w:color w:val="000000"/>
              </w:rPr>
              <w:t xml:space="preserve"> </w:t>
            </w:r>
            <w:r w:rsidR="0020588A" w:rsidRPr="00911DBA">
              <w:rPr>
                <w:rFonts w:eastAsia="Times New Roman"/>
                <w:color w:val="000000"/>
              </w:rPr>
              <w:t>GAN</w:t>
            </w:r>
          </w:p>
        </w:tc>
      </w:tr>
      <w:tr w:rsidR="0020588A" w:rsidRPr="00911DBA" w14:paraId="534B867B" w14:textId="77777777" w:rsidTr="00B269F2">
        <w:trPr>
          <w:trHeight w:val="432"/>
        </w:trPr>
        <w:tc>
          <w:tcPr>
            <w:tcW w:w="1154" w:type="pct"/>
            <w:shd w:val="clear" w:color="auto" w:fill="auto"/>
            <w:noWrap/>
            <w:vAlign w:val="center"/>
            <w:hideMark/>
          </w:tcPr>
          <w:p w14:paraId="192FCABC" w14:textId="45511B0D"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C+TD</w:t>
            </w:r>
          </w:p>
        </w:tc>
        <w:tc>
          <w:tcPr>
            <w:tcW w:w="3846" w:type="pct"/>
            <w:shd w:val="clear" w:color="auto" w:fill="auto"/>
            <w:noWrap/>
            <w:vAlign w:val="center"/>
            <w:hideMark/>
          </w:tcPr>
          <w:p w14:paraId="59815FF8" w14:textId="3F303D3C" w:rsidR="0020588A" w:rsidRPr="00911DBA" w:rsidRDefault="00CF25FA" w:rsidP="0020588A">
            <w:pPr>
              <w:spacing w:before="0" w:after="0" w:line="240" w:lineRule="auto"/>
              <w:jc w:val="left"/>
              <w:rPr>
                <w:rFonts w:eastAsia="Times New Roman"/>
                <w:color w:val="000000"/>
              </w:rPr>
            </w:pPr>
            <w:proofErr w:type="spellStart"/>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proofErr w:type="spellEnd"/>
            <w:r w:rsidR="00914CD7" w:rsidRPr="00911DBA">
              <w:rPr>
                <w:rFonts w:eastAsia="Times New Roman"/>
                <w:color w:val="000000"/>
              </w:rPr>
              <w:t xml:space="preserve"> </w:t>
            </w:r>
            <w:r w:rsidR="0020588A" w:rsidRPr="00911DBA">
              <w:rPr>
                <w:rFonts w:eastAsia="Times New Roman"/>
                <w:color w:val="000000"/>
              </w:rPr>
              <w:t xml:space="preserve">GAN </w:t>
            </w:r>
            <w:r w:rsidRPr="00911DBA">
              <w:rPr>
                <w:rFonts w:eastAsia="Times New Roman"/>
                <w:color w:val="000000"/>
              </w:rPr>
              <w:t xml:space="preserve">Plus </w:t>
            </w:r>
            <w:r w:rsidR="0020588A" w:rsidRPr="00911DBA">
              <w:rPr>
                <w:rFonts w:eastAsia="Times New Roman"/>
                <w:color w:val="000000"/>
              </w:rPr>
              <w:t>Temporal Discriminator</w:t>
            </w:r>
          </w:p>
        </w:tc>
      </w:tr>
      <w:tr w:rsidR="0020588A" w:rsidRPr="00911DBA" w14:paraId="4F44B50D" w14:textId="77777777" w:rsidTr="00B269F2">
        <w:trPr>
          <w:trHeight w:val="432"/>
        </w:trPr>
        <w:tc>
          <w:tcPr>
            <w:tcW w:w="1154" w:type="pct"/>
            <w:shd w:val="clear" w:color="auto" w:fill="auto"/>
            <w:noWrap/>
            <w:vAlign w:val="center"/>
            <w:hideMark/>
          </w:tcPr>
          <w:p w14:paraId="13731146" w14:textId="6BA8A11D" w:rsidR="0020588A" w:rsidRPr="00911DBA" w:rsidRDefault="0020588A" w:rsidP="0020588A">
            <w:pPr>
              <w:spacing w:before="0" w:after="0" w:line="240" w:lineRule="auto"/>
              <w:jc w:val="left"/>
              <w:rPr>
                <w:rFonts w:eastAsia="Times New Roman"/>
                <w:color w:val="000000"/>
              </w:rPr>
            </w:pPr>
            <w:proofErr w:type="spellStart"/>
            <w:r w:rsidRPr="00911DBA">
              <w:rPr>
                <w:rFonts w:eastAsia="Times New Roman"/>
                <w:color w:val="000000"/>
              </w:rPr>
              <w:t>ReCycle</w:t>
            </w:r>
            <w:proofErr w:type="spellEnd"/>
            <w:r w:rsidR="00914CD7" w:rsidRPr="00911DBA">
              <w:rPr>
                <w:rFonts w:eastAsia="Times New Roman"/>
                <w:color w:val="000000"/>
              </w:rPr>
              <w:t xml:space="preserve"> </w:t>
            </w:r>
            <w:r w:rsidRPr="00911DBA">
              <w:rPr>
                <w:rFonts w:eastAsia="Times New Roman"/>
                <w:color w:val="000000"/>
              </w:rPr>
              <w:t>GAN</w:t>
            </w:r>
          </w:p>
        </w:tc>
        <w:tc>
          <w:tcPr>
            <w:tcW w:w="3846" w:type="pct"/>
            <w:shd w:val="clear" w:color="auto" w:fill="auto"/>
            <w:noWrap/>
            <w:vAlign w:val="center"/>
            <w:hideMark/>
          </w:tcPr>
          <w:p w14:paraId="406A762F" w14:textId="19C125E6" w:rsidR="0020588A" w:rsidRPr="00911DBA" w:rsidRDefault="00CF25FA" w:rsidP="0020588A">
            <w:pPr>
              <w:spacing w:before="0" w:after="0" w:line="240" w:lineRule="auto"/>
              <w:jc w:val="left"/>
              <w:rPr>
                <w:rFonts w:eastAsia="Times New Roman"/>
                <w:color w:val="000000"/>
              </w:rPr>
            </w:pPr>
            <w:proofErr w:type="spellStart"/>
            <w:r w:rsidRPr="00911DBA">
              <w:rPr>
                <w:rFonts w:eastAsia="Times New Roman"/>
                <w:color w:val="000000"/>
              </w:rPr>
              <w:t>Re</w:t>
            </w:r>
            <w:r w:rsidR="00914CD7" w:rsidRPr="00911DBA">
              <w:rPr>
                <w:rFonts w:eastAsia="Times New Roman"/>
                <w:color w:val="000000"/>
              </w:rPr>
              <w:t>C</w:t>
            </w:r>
            <w:r w:rsidRPr="00911DBA">
              <w:rPr>
                <w:rFonts w:eastAsia="Times New Roman"/>
                <w:color w:val="000000"/>
              </w:rPr>
              <w:t>ycle</w:t>
            </w:r>
            <w:proofErr w:type="spellEnd"/>
            <w:r w:rsidR="00914CD7" w:rsidRPr="00911DBA">
              <w:rPr>
                <w:rFonts w:eastAsia="Times New Roman"/>
                <w:color w:val="000000"/>
              </w:rPr>
              <w:t xml:space="preserve"> </w:t>
            </w:r>
            <w:r w:rsidRPr="00911DBA">
              <w:rPr>
                <w:rFonts w:eastAsia="Times New Roman"/>
                <w:color w:val="000000"/>
              </w:rPr>
              <w:t>G</w:t>
            </w:r>
            <w:r w:rsidR="00914CD7" w:rsidRPr="00911DBA">
              <w:rPr>
                <w:rFonts w:eastAsia="Times New Roman"/>
                <w:color w:val="000000"/>
              </w:rPr>
              <w:t>AN</w:t>
            </w:r>
            <w:r w:rsidRPr="00911DBA">
              <w:rPr>
                <w:rFonts w:eastAsia="Times New Roman"/>
                <w:color w:val="000000"/>
              </w:rPr>
              <w:t>: Unsupervised Video Retargeting</w:t>
            </w:r>
          </w:p>
        </w:tc>
      </w:tr>
      <w:tr w:rsidR="0020588A" w:rsidRPr="00911DBA" w14:paraId="5783E4A8" w14:textId="77777777" w:rsidTr="00B269F2">
        <w:trPr>
          <w:trHeight w:val="432"/>
        </w:trPr>
        <w:tc>
          <w:tcPr>
            <w:tcW w:w="1154" w:type="pct"/>
            <w:shd w:val="clear" w:color="auto" w:fill="auto"/>
            <w:noWrap/>
            <w:vAlign w:val="center"/>
            <w:hideMark/>
          </w:tcPr>
          <w:p w14:paraId="19E2949C" w14:textId="2A9E5B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GB</w:t>
            </w:r>
          </w:p>
        </w:tc>
        <w:tc>
          <w:tcPr>
            <w:tcW w:w="3846" w:type="pct"/>
            <w:shd w:val="clear" w:color="auto" w:fill="auto"/>
            <w:noWrap/>
            <w:vAlign w:val="center"/>
            <w:hideMark/>
          </w:tcPr>
          <w:p w14:paraId="246BD2D4" w14:textId="7EEBBE29"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d Green Blue</w:t>
            </w:r>
          </w:p>
        </w:tc>
      </w:tr>
      <w:tr w:rsidR="0020588A" w:rsidRPr="00911DBA" w14:paraId="117B549A" w14:textId="77777777" w:rsidTr="00B269F2">
        <w:trPr>
          <w:trHeight w:val="432"/>
        </w:trPr>
        <w:tc>
          <w:tcPr>
            <w:tcW w:w="1154" w:type="pct"/>
            <w:shd w:val="clear" w:color="auto" w:fill="auto"/>
            <w:noWrap/>
            <w:vAlign w:val="center"/>
            <w:hideMark/>
          </w:tcPr>
          <w:p w14:paraId="79E7F278" w14:textId="30684A7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RNN</w:t>
            </w:r>
          </w:p>
        </w:tc>
        <w:tc>
          <w:tcPr>
            <w:tcW w:w="3846" w:type="pct"/>
            <w:shd w:val="clear" w:color="auto" w:fill="auto"/>
            <w:noWrap/>
            <w:vAlign w:val="center"/>
            <w:hideMark/>
          </w:tcPr>
          <w:p w14:paraId="524DE5F2" w14:textId="3BC77C81"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Recurrent Neural Network</w:t>
            </w:r>
          </w:p>
        </w:tc>
      </w:tr>
      <w:tr w:rsidR="0020588A" w:rsidRPr="00911DBA" w14:paraId="796FFD2F" w14:textId="77777777" w:rsidTr="00B269F2">
        <w:trPr>
          <w:trHeight w:val="432"/>
        </w:trPr>
        <w:tc>
          <w:tcPr>
            <w:tcW w:w="1154" w:type="pct"/>
            <w:shd w:val="clear" w:color="auto" w:fill="auto"/>
            <w:noWrap/>
            <w:vAlign w:val="center"/>
            <w:hideMark/>
          </w:tcPr>
          <w:p w14:paraId="436949B3" w14:textId="0A352AE9"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TPU</w:t>
            </w:r>
          </w:p>
        </w:tc>
        <w:tc>
          <w:tcPr>
            <w:tcW w:w="3846" w:type="pct"/>
            <w:shd w:val="clear" w:color="auto" w:fill="auto"/>
            <w:noWrap/>
            <w:vAlign w:val="center"/>
            <w:hideMark/>
          </w:tcPr>
          <w:p w14:paraId="393D22E2" w14:textId="751B511B"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Tensor Processing Unit</w:t>
            </w:r>
          </w:p>
        </w:tc>
      </w:tr>
      <w:tr w:rsidR="0020588A" w:rsidRPr="00911DBA" w14:paraId="4774F503" w14:textId="77777777" w:rsidTr="00B269F2">
        <w:trPr>
          <w:trHeight w:val="432"/>
        </w:trPr>
        <w:tc>
          <w:tcPr>
            <w:tcW w:w="1154" w:type="pct"/>
            <w:shd w:val="clear" w:color="auto" w:fill="auto"/>
            <w:noWrap/>
            <w:vAlign w:val="center"/>
            <w:hideMark/>
          </w:tcPr>
          <w:p w14:paraId="5850E00B" w14:textId="297E694C" w:rsidR="0020588A" w:rsidRPr="00911DBA" w:rsidRDefault="0020588A" w:rsidP="0020588A">
            <w:pPr>
              <w:spacing w:before="0" w:after="0" w:line="240" w:lineRule="auto"/>
              <w:jc w:val="left"/>
              <w:rPr>
                <w:rFonts w:eastAsia="Times New Roman"/>
                <w:color w:val="000000"/>
              </w:rPr>
            </w:pPr>
            <w:r w:rsidRPr="00911DBA">
              <w:rPr>
                <w:rFonts w:eastAsia="Times New Roman"/>
                <w:color w:val="000000"/>
              </w:rPr>
              <w:t>VAE</w:t>
            </w:r>
          </w:p>
        </w:tc>
        <w:tc>
          <w:tcPr>
            <w:tcW w:w="3846" w:type="pct"/>
            <w:shd w:val="clear" w:color="auto" w:fill="auto"/>
            <w:noWrap/>
            <w:vAlign w:val="center"/>
            <w:hideMark/>
          </w:tcPr>
          <w:p w14:paraId="31AFFC75" w14:textId="023551A3" w:rsidR="0020588A" w:rsidRPr="00911DBA" w:rsidRDefault="00CF25FA" w:rsidP="0020588A">
            <w:pPr>
              <w:spacing w:before="0" w:after="0" w:line="240" w:lineRule="auto"/>
              <w:jc w:val="left"/>
              <w:rPr>
                <w:rFonts w:eastAsia="Times New Roman"/>
                <w:color w:val="000000"/>
              </w:rPr>
            </w:pPr>
            <w:r w:rsidRPr="00911DBA">
              <w:rPr>
                <w:rFonts w:eastAsia="Times New Roman"/>
                <w:color w:val="000000"/>
              </w:rPr>
              <w:t>Variational Autoencoder</w:t>
            </w:r>
          </w:p>
        </w:tc>
      </w:tr>
    </w:tbl>
    <w:p w14:paraId="09F409A2" w14:textId="77777777" w:rsidR="001C1FA8" w:rsidRPr="00911DBA" w:rsidRDefault="001C1FA8" w:rsidP="001C1FA8">
      <w:pPr>
        <w:tabs>
          <w:tab w:val="left" w:pos="2160"/>
        </w:tabs>
        <w:ind w:right="-214"/>
      </w:pPr>
    </w:p>
    <w:p w14:paraId="6160656C" w14:textId="77777777" w:rsidR="00CF3B89" w:rsidRPr="00911DBA" w:rsidRDefault="00CF3B89" w:rsidP="001C1FA8">
      <w:pPr>
        <w:tabs>
          <w:tab w:val="left" w:pos="2160"/>
        </w:tabs>
        <w:ind w:right="-214"/>
        <w:sectPr w:rsidR="00CF3B89" w:rsidRPr="00911DBA" w:rsidSect="00EE3F33">
          <w:pgSz w:w="11906" w:h="16838" w:code="9"/>
          <w:pgMar w:top="1440" w:right="1440" w:bottom="1440" w:left="1701" w:header="720" w:footer="720" w:gutter="0"/>
          <w:pgNumType w:fmt="lowerRoman"/>
          <w:cols w:space="720"/>
          <w:docGrid w:linePitch="360"/>
        </w:sectPr>
      </w:pPr>
    </w:p>
    <w:tbl>
      <w:tblPr>
        <w:tblStyle w:val="PlainTable5"/>
        <w:tblpPr w:leftFromText="180" w:rightFromText="180" w:vertAnchor="page" w:horzAnchor="margin" w:tblpY="2086"/>
        <w:tblW w:w="5000" w:type="pct"/>
        <w:tblLook w:val="04A0" w:firstRow="1" w:lastRow="0" w:firstColumn="1" w:lastColumn="0" w:noHBand="0" w:noVBand="1"/>
      </w:tblPr>
      <w:tblGrid>
        <w:gridCol w:w="2553"/>
        <w:gridCol w:w="6473"/>
      </w:tblGrid>
      <w:tr w:rsidR="00977842" w:rsidRPr="00911DBA" w14:paraId="2532846F" w14:textId="77777777" w:rsidTr="00D15CE5">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414" w:type="pct"/>
            <w:tcBorders>
              <w:bottom w:val="single" w:sz="4" w:space="0" w:color="auto"/>
            </w:tcBorders>
            <w:vAlign w:val="center"/>
          </w:tcPr>
          <w:p w14:paraId="38A873FC" w14:textId="77777777" w:rsidR="00977842" w:rsidRPr="00911DBA" w:rsidRDefault="00977842" w:rsidP="00977842">
            <w:pPr>
              <w:spacing w:before="0"/>
              <w:jc w:val="center"/>
              <w:rPr>
                <w:rFonts w:eastAsia="Calibri"/>
                <w:b/>
                <w:bCs/>
              </w:rPr>
            </w:pPr>
            <w:bookmarkStart w:id="11" w:name="_Toc52981508"/>
            <w:r w:rsidRPr="00911DBA">
              <w:rPr>
                <w:rFonts w:eastAsia="Calibri"/>
                <w:b/>
                <w:bCs/>
              </w:rPr>
              <w:lastRenderedPageBreak/>
              <w:t>Notation</w:t>
            </w:r>
          </w:p>
        </w:tc>
        <w:tc>
          <w:tcPr>
            <w:tcW w:w="3586" w:type="pct"/>
            <w:tcBorders>
              <w:bottom w:val="single" w:sz="4" w:space="0" w:color="auto"/>
            </w:tcBorders>
            <w:vAlign w:val="center"/>
          </w:tcPr>
          <w:p w14:paraId="31765F4B" w14:textId="77777777" w:rsidR="00977842" w:rsidRPr="00911DBA" w:rsidRDefault="00977842" w:rsidP="00977842">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911DBA">
              <w:rPr>
                <w:b/>
                <w:bCs/>
              </w:rPr>
              <w:t>Meaning</w:t>
            </w:r>
          </w:p>
        </w:tc>
      </w:tr>
      <w:tr w:rsidR="00977842" w:rsidRPr="00911DBA" w14:paraId="6786E36E" w14:textId="77777777" w:rsidTr="00D15CE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Borders>
              <w:top w:val="single" w:sz="4" w:space="0" w:color="auto"/>
            </w:tcBorders>
          </w:tcPr>
          <w:p w14:paraId="1E0F550B" w14:textId="77777777" w:rsidR="00977842" w:rsidRPr="00911DBA" w:rsidRDefault="00977842" w:rsidP="00977842">
            <w:pPr>
              <w:spacing w:before="0"/>
              <w:jc w:val="left"/>
              <w:rPr>
                <w:rFonts w:eastAsia="Calibri"/>
              </w:rPr>
            </w:pPr>
            <m:oMathPara>
              <m:oMath>
                <m:r>
                  <w:rPr>
                    <w:rFonts w:ascii="Cambria Math" w:eastAsia="Calibri" w:hAnsi="Cambria Math"/>
                  </w:rPr>
                  <m:t>A</m:t>
                </m:r>
              </m:oMath>
            </m:oMathPara>
          </w:p>
        </w:tc>
        <w:tc>
          <w:tcPr>
            <w:tcW w:w="3586" w:type="pct"/>
            <w:tcBorders>
              <w:top w:val="single" w:sz="4" w:space="0" w:color="auto"/>
            </w:tcBorders>
            <w:shd w:val="clear" w:color="auto" w:fill="FFFFFF" w:themeFill="background1"/>
          </w:tcPr>
          <w:p w14:paraId="4D3E3BBF"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Indicate a given video is domain </w:t>
            </w:r>
            <m:oMath>
              <m:r>
                <w:rPr>
                  <w:rFonts w:ascii="Cambria Math" w:hAnsi="Cambria Math"/>
                </w:rPr>
                <m:t>A</m:t>
              </m:r>
            </m:oMath>
          </w:p>
        </w:tc>
      </w:tr>
      <w:tr w:rsidR="00977842" w:rsidRPr="00911DBA" w14:paraId="0DF707C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CCFD305" w14:textId="77777777" w:rsidR="00977842" w:rsidRPr="00911DBA" w:rsidRDefault="00977842" w:rsidP="00977842">
            <w:pPr>
              <w:spacing w:before="0"/>
              <w:jc w:val="left"/>
              <w:rPr>
                <w:rFonts w:eastAsia="Calibri"/>
              </w:rPr>
            </w:pPr>
            <m:oMathPara>
              <m:oMath>
                <m:r>
                  <w:rPr>
                    <w:rFonts w:ascii="Cambria Math" w:eastAsia="Calibri" w:hAnsi="Cambria Math"/>
                  </w:rPr>
                  <m:t>B</m:t>
                </m:r>
              </m:oMath>
            </m:oMathPara>
          </w:p>
        </w:tc>
        <w:tc>
          <w:tcPr>
            <w:tcW w:w="3586" w:type="pct"/>
            <w:shd w:val="clear" w:color="auto" w:fill="FFFFFF" w:themeFill="background1"/>
          </w:tcPr>
          <w:p w14:paraId="0BDF3B6A"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Indicate a given video is domain </w:t>
            </w:r>
            <m:oMath>
              <m:r>
                <w:rPr>
                  <w:rFonts w:ascii="Cambria Math" w:hAnsi="Cambria Math"/>
                </w:rPr>
                <m:t>B</m:t>
              </m:r>
            </m:oMath>
          </w:p>
        </w:tc>
      </w:tr>
      <w:tr w:rsidR="00977842" w:rsidRPr="00911DBA" w14:paraId="7DA0CC05"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8F1646F" w14:textId="77777777" w:rsidR="00977842" w:rsidRPr="00911DBA" w:rsidRDefault="001752A5" w:rsidP="00977842">
            <w:pPr>
              <w:spacing w:before="0"/>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shd w:val="clear" w:color="auto" w:fill="FFFFFF" w:themeFill="background1"/>
          </w:tcPr>
          <w:p w14:paraId="3FA6D0B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Discriminator </w:t>
            </w:r>
            <m:oMath>
              <m:r>
                <w:rPr>
                  <w:rFonts w:ascii="Cambria Math" w:hAnsi="Cambria Math"/>
                </w:rPr>
                <m:t>X</m:t>
              </m:r>
            </m:oMath>
          </w:p>
        </w:tc>
      </w:tr>
      <w:tr w:rsidR="00977842" w:rsidRPr="00911DBA" w14:paraId="6DEB0A91"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CBFE516" w14:textId="77777777" w:rsidR="00977842" w:rsidRPr="00911DBA" w:rsidRDefault="001752A5" w:rsidP="00977842">
            <w:pPr>
              <w:spacing w:before="0"/>
              <w:jc w:val="left"/>
              <w:rPr>
                <w:rFonts w:eastAsia="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shd w:val="clear" w:color="auto" w:fill="FFFFFF" w:themeFill="background1"/>
          </w:tcPr>
          <w:p w14:paraId="08C44DD8"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Discriminator </w:t>
            </w:r>
            <m:oMath>
              <m:r>
                <w:rPr>
                  <w:rFonts w:ascii="Cambria Math" w:hAnsi="Cambria Math"/>
                </w:rPr>
                <m:t>Y</m:t>
              </m:r>
            </m:oMath>
          </w:p>
        </w:tc>
      </w:tr>
      <w:tr w:rsidR="00977842" w:rsidRPr="00911DBA" w14:paraId="694CD142"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D01583B" w14:textId="77777777" w:rsidR="00977842" w:rsidRPr="00911DBA" w:rsidRDefault="001752A5" w:rsidP="00977842">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shd w:val="clear" w:color="auto" w:fill="FFFFFF" w:themeFill="background1"/>
          </w:tcPr>
          <w:p w14:paraId="67A2BD8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Discriminator consider three frames</w:t>
            </w:r>
          </w:p>
        </w:tc>
      </w:tr>
      <w:tr w:rsidR="00977842" w:rsidRPr="00911DBA" w14:paraId="0AEB20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304B12F" w14:textId="77777777" w:rsidR="00977842" w:rsidRPr="00911DBA" w:rsidRDefault="001752A5" w:rsidP="00977842">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shd w:val="clear" w:color="auto" w:fill="FFFFFF" w:themeFill="background1"/>
          </w:tcPr>
          <w:p w14:paraId="260E3A9B"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Optical flow between two frames</w:t>
            </w:r>
          </w:p>
        </w:tc>
      </w:tr>
      <w:tr w:rsidR="00977842" w:rsidRPr="00911DBA" w14:paraId="0B21CB8B"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9517AEA" w14:textId="77777777" w:rsidR="00977842" w:rsidRPr="00911DBA" w:rsidRDefault="001752A5" w:rsidP="00977842">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shd w:val="clear" w:color="auto" w:fill="FFFFFF" w:themeFill="background1"/>
          </w:tcPr>
          <w:p w14:paraId="45E55CB1"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Indicate retranslation back to original domain</w:t>
            </w:r>
          </w:p>
        </w:tc>
      </w:tr>
      <w:tr w:rsidR="00977842" w:rsidRPr="00911DBA" w14:paraId="4C9BD6A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A8A53C9" w14:textId="77777777" w:rsidR="00977842" w:rsidRPr="00911DBA" w:rsidRDefault="001752A5" w:rsidP="00977842">
            <w:pPr>
              <w:spacing w:before="0"/>
              <w:jc w:val="left"/>
              <w:rPr>
                <w:rFonts w:eastAsia="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shd w:val="clear" w:color="auto" w:fill="FFFFFF" w:themeFill="background1"/>
          </w:tcPr>
          <w:p w14:paraId="17BD1A04"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Indicate translation to another domain</w:t>
            </w:r>
          </w:p>
        </w:tc>
      </w:tr>
      <w:tr w:rsidR="00977842" w:rsidRPr="00911DBA" w14:paraId="1E0B3687"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187B924" w14:textId="77777777" w:rsidR="00977842" w:rsidRPr="00911DBA" w:rsidRDefault="001752A5" w:rsidP="00977842">
            <w:pPr>
              <w:spacing w:before="0"/>
              <w:jc w:val="left"/>
              <w:rPr>
                <w:rFonts w:eastAsia="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shd w:val="clear" w:color="auto" w:fill="FFFFFF" w:themeFill="background1"/>
          </w:tcPr>
          <w:p w14:paraId="1ED64B1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Generator, network map form domain A to domain </w:t>
            </w:r>
            <m:oMath>
              <m:r>
                <w:rPr>
                  <w:rFonts w:ascii="Cambria Math" w:hAnsi="Cambria Math"/>
                </w:rPr>
                <m:t>B</m:t>
              </m:r>
            </m:oMath>
          </w:p>
        </w:tc>
      </w:tr>
      <w:tr w:rsidR="00977842" w:rsidRPr="00911DBA" w14:paraId="7481FE73"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37A0FA" w14:textId="77777777" w:rsidR="00977842" w:rsidRPr="00911DBA" w:rsidRDefault="001752A5" w:rsidP="00977842">
            <w:pPr>
              <w:spacing w:before="0"/>
              <w:jc w:val="left"/>
              <w:rPr>
                <w:rFonts w:eastAsia="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shd w:val="clear" w:color="auto" w:fill="FFFFFF" w:themeFill="background1"/>
          </w:tcPr>
          <w:p w14:paraId="042758B0"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Generator, network map form domain B to domain </w:t>
            </w:r>
            <m:oMath>
              <m:r>
                <w:rPr>
                  <w:rFonts w:ascii="Cambria Math" w:hAnsi="Cambria Math"/>
                </w:rPr>
                <m:t>A</m:t>
              </m:r>
            </m:oMath>
          </w:p>
        </w:tc>
      </w:tr>
      <w:tr w:rsidR="00977842" w:rsidRPr="00911DBA" w14:paraId="5B70F176"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3A0B698E" w14:textId="77777777" w:rsidR="00977842" w:rsidRPr="00911DBA" w:rsidRDefault="001752A5" w:rsidP="00977842">
            <w:pPr>
              <w:spacing w:before="0"/>
              <w:jc w:val="left"/>
              <w:rPr>
                <w:rFonts w:eastAsia="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shd w:val="clear" w:color="auto" w:fill="FFFFFF" w:themeFill="background1"/>
          </w:tcPr>
          <w:p w14:paraId="62DD3617"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Object </w:t>
            </w:r>
            <m:oMath>
              <m:r>
                <w:rPr>
                  <w:rFonts w:ascii="Cambria Math" w:hAnsi="Cambria Math"/>
                </w:rPr>
                <m:t>n</m:t>
              </m:r>
            </m:oMath>
            <w:r w:rsidRPr="00911DBA">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977842" w:rsidRPr="00911DBA" w14:paraId="7579423E"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16EC254B" w14:textId="77777777" w:rsidR="00977842" w:rsidRPr="00911DBA" w:rsidRDefault="00977842" w:rsidP="00977842">
            <w:pPr>
              <w:spacing w:before="0"/>
              <w:jc w:val="left"/>
            </w:pPr>
            <m:oMathPara>
              <m:oMath>
                <m:r>
                  <w:rPr>
                    <w:rFonts w:ascii="Cambria Math" w:hAnsi="Cambria Math"/>
                  </w:rPr>
                  <m:t>X</m:t>
                </m:r>
              </m:oMath>
            </m:oMathPara>
          </w:p>
        </w:tc>
        <w:tc>
          <w:tcPr>
            <w:tcW w:w="3586" w:type="pct"/>
            <w:shd w:val="clear" w:color="auto" w:fill="FFFFFF" w:themeFill="background1"/>
          </w:tcPr>
          <w:p w14:paraId="7C5F7786"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video from domain </w:t>
            </w:r>
            <m:oMath>
              <m:r>
                <w:rPr>
                  <w:rFonts w:ascii="Cambria Math" w:hAnsi="Cambria Math"/>
                </w:rPr>
                <m:t>A</m:t>
              </m:r>
            </m:oMath>
          </w:p>
        </w:tc>
      </w:tr>
      <w:tr w:rsidR="00977842" w:rsidRPr="00911DBA" w14:paraId="6D429FDF"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47EF3A63" w14:textId="77777777" w:rsidR="00977842" w:rsidRPr="00911DBA" w:rsidRDefault="001752A5" w:rsidP="00977842">
            <w:pPr>
              <w:spacing w:before="0"/>
              <w:jc w:val="left"/>
            </w:pPr>
            <m:oMathPara>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shd w:val="clear" w:color="auto" w:fill="FFFFFF" w:themeFill="background1"/>
          </w:tcPr>
          <w:p w14:paraId="3F9FB72A"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frame from domain </w:t>
            </w:r>
            <m:oMath>
              <m:r>
                <w:rPr>
                  <w:rFonts w:ascii="Cambria Math" w:hAnsi="Cambria Math"/>
                </w:rPr>
                <m:t>X</m:t>
              </m:r>
            </m:oMath>
          </w:p>
        </w:tc>
      </w:tr>
      <w:tr w:rsidR="00977842" w:rsidRPr="00911DBA" w14:paraId="1C46D35A"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2FFC1125" w14:textId="77777777" w:rsidR="00977842" w:rsidRPr="00911DBA" w:rsidRDefault="00977842" w:rsidP="00977842">
            <w:pPr>
              <w:spacing w:before="0"/>
              <w:jc w:val="left"/>
              <w:rPr>
                <w:rFonts w:eastAsia="Calibri"/>
              </w:rPr>
            </w:pPr>
            <m:oMath>
              <m:r>
                <w:rPr>
                  <w:rFonts w:ascii="Cambria Math" w:hAnsi="Cambria Math"/>
                </w:rPr>
                <m:t xml:space="preserve">X→Y or </m:t>
              </m:r>
            </m:oMath>
            <w:r w:rsidRPr="00911DBA">
              <w:rPr>
                <w:rFonts w:eastAsia="Calibri"/>
              </w:rPr>
              <w:t>(</w:t>
            </w:r>
            <m:oMath>
              <m:r>
                <w:rPr>
                  <w:rFonts w:ascii="Cambria Math" w:hAnsi="Cambria Math"/>
                </w:rPr>
                <m:t xml:space="preserve"> Y→X</m:t>
              </m:r>
              <m:r>
                <w:rPr>
                  <w:rFonts w:ascii="Cambria Math" w:eastAsia="Calibri" w:hAnsi="Cambria Math"/>
                </w:rPr>
                <m:t>)</m:t>
              </m:r>
            </m:oMath>
          </w:p>
        </w:tc>
        <w:tc>
          <w:tcPr>
            <w:tcW w:w="3586" w:type="pct"/>
            <w:shd w:val="clear" w:color="auto" w:fill="FFFFFF" w:themeFill="background1"/>
          </w:tcPr>
          <w:p w14:paraId="742A77E7"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Translation from domain </w:t>
            </w:r>
            <m:oMath>
              <m:r>
                <w:rPr>
                  <w:rFonts w:ascii="Cambria Math" w:hAnsi="Cambria Math"/>
                </w:rPr>
                <m:t>X</m:t>
              </m:r>
            </m:oMath>
            <w:r w:rsidRPr="00911DBA">
              <w:t xml:space="preserve"> to domain </w:t>
            </w:r>
            <m:oMath>
              <m:r>
                <w:rPr>
                  <w:rFonts w:ascii="Cambria Math" w:hAnsi="Cambria Math"/>
                </w:rPr>
                <m:t>Y</m:t>
              </m:r>
            </m:oMath>
            <w:r w:rsidRPr="00911DBA">
              <w:rPr>
                <w:rFonts w:eastAsiaTheme="minorEastAsia"/>
              </w:rPr>
              <w:t xml:space="preserve"> or (</w:t>
            </w:r>
            <m:oMath>
              <m:r>
                <w:rPr>
                  <w:rFonts w:ascii="Cambria Math" w:hAnsi="Cambria Math"/>
                </w:rPr>
                <m:t>Y</m:t>
              </m:r>
            </m:oMath>
            <w:r w:rsidRPr="00911DBA">
              <w:t xml:space="preserve"> to domain </w:t>
            </w:r>
            <m:oMath>
              <m:r>
                <w:rPr>
                  <w:rFonts w:ascii="Cambria Math" w:hAnsi="Cambria Math"/>
                </w:rPr>
                <m:t>X</m:t>
              </m:r>
            </m:oMath>
            <w:r w:rsidRPr="00911DBA">
              <w:rPr>
                <w:rFonts w:eastAsiaTheme="minorEastAsia"/>
              </w:rPr>
              <w:t xml:space="preserve">) </w:t>
            </w:r>
          </w:p>
        </w:tc>
      </w:tr>
      <w:tr w:rsidR="00977842" w:rsidRPr="00911DBA" w14:paraId="04556561"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6426F60A" w14:textId="77777777" w:rsidR="00977842" w:rsidRPr="00911DBA" w:rsidRDefault="00977842" w:rsidP="00977842">
            <w:pPr>
              <w:spacing w:before="0"/>
              <w:jc w:val="left"/>
              <w:rPr>
                <w:rFonts w:eastAsia="Calibri"/>
              </w:rPr>
            </w:pPr>
            <m:oMathPara>
              <m:oMath>
                <m:r>
                  <w:rPr>
                    <w:rFonts w:ascii="Cambria Math" w:hAnsi="Cambria Math"/>
                  </w:rPr>
                  <m:t>Y</m:t>
                </m:r>
              </m:oMath>
            </m:oMathPara>
          </w:p>
        </w:tc>
        <w:tc>
          <w:tcPr>
            <w:tcW w:w="3586" w:type="pct"/>
            <w:shd w:val="clear" w:color="auto" w:fill="FFFFFF" w:themeFill="background1"/>
          </w:tcPr>
          <w:p w14:paraId="45B9CF60"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t xml:space="preserve">Sample video from domain </w:t>
            </w:r>
            <m:oMath>
              <m:r>
                <w:rPr>
                  <w:rFonts w:ascii="Cambria Math" w:hAnsi="Cambria Math"/>
                </w:rPr>
                <m:t>B</m:t>
              </m:r>
            </m:oMath>
          </w:p>
        </w:tc>
      </w:tr>
      <w:tr w:rsidR="00977842" w:rsidRPr="00911DBA" w14:paraId="0BD12632" w14:textId="77777777" w:rsidTr="00977842">
        <w:trPr>
          <w:trHeight w:val="427"/>
        </w:trPr>
        <w:tc>
          <w:tcPr>
            <w:cnfStyle w:val="001000000000" w:firstRow="0" w:lastRow="0" w:firstColumn="1" w:lastColumn="0" w:oddVBand="0" w:evenVBand="0" w:oddHBand="0" w:evenHBand="0" w:firstRowFirstColumn="0" w:firstRowLastColumn="0" w:lastRowFirstColumn="0" w:lastRowLastColumn="0"/>
            <w:tcW w:w="1414" w:type="pct"/>
          </w:tcPr>
          <w:p w14:paraId="5B1EE2FF" w14:textId="77777777" w:rsidR="00977842" w:rsidRPr="00911DBA" w:rsidRDefault="001752A5" w:rsidP="00977842">
            <w:pPr>
              <w:spacing w:before="0"/>
              <w:jc w:val="left"/>
              <w:rPr>
                <w:rFonts w:eastAsia="Calibri"/>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shd w:val="clear" w:color="auto" w:fill="FFFFFF" w:themeFill="background1"/>
          </w:tcPr>
          <w:p w14:paraId="4AF749A5" w14:textId="77777777" w:rsidR="00977842" w:rsidRPr="00911DBA" w:rsidRDefault="00977842" w:rsidP="00977842">
            <w:pPr>
              <w:spacing w:before="0"/>
              <w:cnfStyle w:val="000000000000" w:firstRow="0" w:lastRow="0" w:firstColumn="0" w:lastColumn="0" w:oddVBand="0" w:evenVBand="0" w:oddHBand="0" w:evenHBand="0" w:firstRowFirstColumn="0" w:firstRowLastColumn="0" w:lastRowFirstColumn="0" w:lastRowLastColumn="0"/>
            </w:pPr>
            <w:r w:rsidRPr="00911DBA">
              <w:t xml:space="preserve">Sample frame from domain </w:t>
            </w:r>
            <m:oMath>
              <m:r>
                <w:rPr>
                  <w:rFonts w:ascii="Cambria Math" w:hAnsi="Cambria Math"/>
                </w:rPr>
                <m:t>Y</m:t>
              </m:r>
            </m:oMath>
          </w:p>
        </w:tc>
      </w:tr>
      <w:tr w:rsidR="00977842" w:rsidRPr="00911DBA" w14:paraId="07D30BCE" w14:textId="77777777" w:rsidTr="00977842">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414" w:type="pct"/>
          </w:tcPr>
          <w:p w14:paraId="71B30B2D" w14:textId="77777777" w:rsidR="00977842" w:rsidRPr="00911DBA" w:rsidRDefault="00977842" w:rsidP="00977842">
            <w:pPr>
              <w:spacing w:before="0"/>
              <w:jc w:val="left"/>
              <w:rPr>
                <w:rFonts w:eastAsia="Calibri"/>
              </w:rPr>
            </w:pPr>
            <m:oMathPara>
              <m:oMath>
                <m:r>
                  <w:rPr>
                    <w:rFonts w:ascii="Cambria Math" w:eastAsia="Times New Roman" w:hAnsi="Cambria Math"/>
                    <w:color w:val="000000"/>
                  </w:rPr>
                  <m:t>z</m:t>
                </m:r>
              </m:oMath>
            </m:oMathPara>
          </w:p>
        </w:tc>
        <w:tc>
          <w:tcPr>
            <w:tcW w:w="3586" w:type="pct"/>
            <w:shd w:val="clear" w:color="auto" w:fill="FFFFFF" w:themeFill="background1"/>
          </w:tcPr>
          <w:p w14:paraId="7CC0B455" w14:textId="77777777" w:rsidR="00977842" w:rsidRPr="00911DBA" w:rsidRDefault="00977842" w:rsidP="00977842">
            <w:pPr>
              <w:spacing w:before="0"/>
              <w:cnfStyle w:val="000000100000" w:firstRow="0" w:lastRow="0" w:firstColumn="0" w:lastColumn="0" w:oddVBand="0" w:evenVBand="0" w:oddHBand="1" w:evenHBand="0" w:firstRowFirstColumn="0" w:firstRowLastColumn="0" w:lastRowFirstColumn="0" w:lastRowLastColumn="0"/>
            </w:pPr>
            <w:r w:rsidRPr="00911DBA">
              <w:rPr>
                <w:rFonts w:eastAsia="Times New Roman"/>
                <w:color w:val="000000"/>
              </w:rPr>
              <w:t xml:space="preserve">Noise data sample </w:t>
            </w:r>
          </w:p>
        </w:tc>
      </w:tr>
    </w:tbl>
    <w:p w14:paraId="5E1489E9" w14:textId="292BE63C" w:rsidR="00C649AC" w:rsidRPr="00911DBA" w:rsidRDefault="00F11814" w:rsidP="00F17022">
      <w:pPr>
        <w:pStyle w:val="Heading1"/>
        <w:rPr>
          <w:rFonts w:cs="Times New Roman"/>
        </w:rPr>
      </w:pPr>
      <w:bookmarkStart w:id="12" w:name="_Toc54101829"/>
      <w:r w:rsidRPr="00911DBA">
        <w:rPr>
          <w:rFonts w:cs="Times New Roman"/>
        </w:rPr>
        <w:t>LIST OF NOTATIONS</w:t>
      </w:r>
      <w:r w:rsidR="00D30391" w:rsidRPr="00911DBA">
        <w:rPr>
          <w:rFonts w:cs="Times New Roman"/>
        </w:rPr>
        <w:t xml:space="preserve"> AND  SYMBOLS</w:t>
      </w:r>
      <w:bookmarkEnd w:id="11"/>
      <w:bookmarkEnd w:id="12"/>
    </w:p>
    <w:p w14:paraId="213EAED1" w14:textId="54FBA0EF" w:rsidR="00977842" w:rsidRPr="00911DBA" w:rsidRDefault="00977842" w:rsidP="00977842">
      <w:pPr>
        <w:sectPr w:rsidR="00977842" w:rsidRPr="00911DBA" w:rsidSect="00EE3F33">
          <w:type w:val="continuous"/>
          <w:pgSz w:w="11906" w:h="16838" w:code="9"/>
          <w:pgMar w:top="1440" w:right="1440" w:bottom="1440" w:left="1440" w:header="720" w:footer="720" w:gutter="0"/>
          <w:pgNumType w:fmt="lowerRoman"/>
          <w:cols w:space="720"/>
          <w:docGrid w:linePitch="360"/>
        </w:sectPr>
      </w:pPr>
    </w:p>
    <w:p w14:paraId="2BAE3B7D" w14:textId="77777777" w:rsidR="00EE3F33" w:rsidRDefault="00EE3F33" w:rsidP="00F17022">
      <w:pPr>
        <w:pStyle w:val="Heading1"/>
        <w:rPr>
          <w:rFonts w:cs="Times New Roman"/>
        </w:rPr>
        <w:sectPr w:rsidR="00EE3F33" w:rsidSect="00EE3F33">
          <w:type w:val="continuous"/>
          <w:pgSz w:w="11906" w:h="16838" w:code="9"/>
          <w:pgMar w:top="1440" w:right="1440" w:bottom="1440" w:left="1701" w:header="720" w:footer="720" w:gutter="0"/>
          <w:pgNumType w:fmt="lowerRoman"/>
          <w:cols w:space="720"/>
          <w:docGrid w:linePitch="360"/>
        </w:sectPr>
      </w:pPr>
      <w:bookmarkStart w:id="13" w:name="_Toc52981509"/>
    </w:p>
    <w:p w14:paraId="0CCC5402" w14:textId="36915536" w:rsidR="00352EC6" w:rsidRPr="00911DBA" w:rsidRDefault="009426A4" w:rsidP="00F17022">
      <w:pPr>
        <w:pStyle w:val="Heading1"/>
        <w:rPr>
          <w:rFonts w:cs="Times New Roman"/>
        </w:rPr>
      </w:pPr>
      <w:bookmarkStart w:id="14" w:name="_Toc54101830"/>
      <w:r w:rsidRPr="00911DBA">
        <w:rPr>
          <w:rFonts w:cs="Times New Roman"/>
        </w:rPr>
        <w:lastRenderedPageBreak/>
        <w:t>ABSTRACT</w:t>
      </w:r>
      <w:bookmarkEnd w:id="13"/>
      <w:bookmarkEnd w:id="14"/>
    </w:p>
    <w:p w14:paraId="190C311C" w14:textId="6ED9CC19" w:rsidR="00225C60" w:rsidRPr="00911DBA" w:rsidRDefault="00225C60" w:rsidP="009D2982">
      <w:pPr>
        <w:rPr>
          <w:i/>
          <w:iCs/>
        </w:rPr>
      </w:pPr>
      <w:r w:rsidRPr="00911DBA">
        <w:rPr>
          <w:i/>
          <w:iCs/>
        </w:rPr>
        <w:t>Generative Adversarial Network (GAN) is a deep learning method that is developed for synthesizing data. Area of applications for which it can be used are image-to-image translations, Video-to-video translation, and video retargeting. However, to train those model</w:t>
      </w:r>
      <w:r w:rsidR="00A252F8" w:rsidRPr="00911DBA">
        <w:rPr>
          <w:i/>
          <w:iCs/>
        </w:rPr>
        <w:t>s</w:t>
      </w:r>
      <w:r w:rsidRPr="00911DBA">
        <w:rPr>
          <w:i/>
          <w:iCs/>
        </w:rPr>
        <w:t xml:space="preserve"> there is a need for large amounts of complex paired data which is hard to find. To collect dataset</w:t>
      </w:r>
      <w:r w:rsidR="00A252F8" w:rsidRPr="00911DBA">
        <w:rPr>
          <w:i/>
          <w:iCs/>
        </w:rPr>
        <w:t>s</w:t>
      </w:r>
      <w:r w:rsidRPr="00911DBA">
        <w:rPr>
          <w:i/>
          <w:iCs/>
        </w:rPr>
        <w:t xml:space="preserve">,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w:t>
      </w:r>
      <w:proofErr w:type="gramStart"/>
      <w:r w:rsidRPr="00911DBA">
        <w:rPr>
          <w:i/>
          <w:iCs/>
        </w:rPr>
        <w:t>by the use of</w:t>
      </w:r>
      <w:proofErr w:type="gramEnd"/>
      <w:r w:rsidRPr="00911DBA">
        <w:rPr>
          <w:i/>
          <w:iCs/>
        </w:rPr>
        <w:t xml:space="preserve"> GANs on an unpaired dataset. As far as video translation is concerned, current GAN-based approaches do not entirely leverage space-time knowledge in videos.</w:t>
      </w:r>
      <w:r w:rsidR="00FF0DA8" w:rsidRPr="00911DBA">
        <w:rPr>
          <w:i/>
          <w:iCs/>
        </w:rPr>
        <w:t xml:space="preserve"> </w:t>
      </w:r>
      <w:r w:rsidRPr="00911DBA">
        <w:rPr>
          <w:i/>
          <w:iCs/>
        </w:rPr>
        <w:t>This research examines the idea of using GANs for the utilization of spatial-temporal information in a video by extending the unpaired video-to-video translations model (</w:t>
      </w:r>
      <w:proofErr w:type="spellStart"/>
      <w:r w:rsidRPr="00911DBA">
        <w:rPr>
          <w:i/>
          <w:iCs/>
        </w:rPr>
        <w:t>ReCycle</w:t>
      </w:r>
      <w:proofErr w:type="spellEnd"/>
      <w:r w:rsidR="001E22BE" w:rsidRPr="00911DBA">
        <w:rPr>
          <w:i/>
          <w:iCs/>
        </w:rPr>
        <w:t xml:space="preserve"> </w:t>
      </w:r>
      <w:r w:rsidRPr="00911DBA">
        <w:rPr>
          <w:i/>
          <w:iCs/>
        </w:rPr>
        <w:t xml:space="preserve">GAN) to enhance spatial-temporal video translation. </w:t>
      </w:r>
      <w:proofErr w:type="gramStart"/>
      <w:r w:rsidRPr="00911DBA">
        <w:rPr>
          <w:i/>
          <w:iCs/>
        </w:rPr>
        <w:t>In particular, previous</w:t>
      </w:r>
      <w:proofErr w:type="gramEnd"/>
      <w:r w:rsidRPr="00911DBA">
        <w:rPr>
          <w:i/>
          <w:iCs/>
        </w:rPr>
        <w:t xml:space="preserve"> methods suffer from Object disappearance, Object dislocation, and flickering Artifacts.  To Mitigate these issues, this work proposes to add feature preserving loss and temporal aware discriminator to the Cycle GAN and </w:t>
      </w:r>
      <w:proofErr w:type="spellStart"/>
      <w:r w:rsidRPr="00911DBA">
        <w:rPr>
          <w:i/>
          <w:iCs/>
        </w:rPr>
        <w:t>ReCycle</w:t>
      </w:r>
      <w:proofErr w:type="spellEnd"/>
      <w:r w:rsidRPr="00911DBA">
        <w:rPr>
          <w:i/>
          <w:iCs/>
        </w:rPr>
        <w:t xml:space="preserve"> GAN to generate more temporal consistent videos. Extensive qualitative and quantitative assessments demonstrate the notable success of the proposed system against existing methods. Average human evaluation study has shown that this research excels at 60% compared to Cyc</w:t>
      </w:r>
      <w:r w:rsidR="009D2982" w:rsidRPr="00911DBA">
        <w:rPr>
          <w:i/>
          <w:iCs/>
        </w:rPr>
        <w:t>l</w:t>
      </w:r>
      <w:r w:rsidRPr="00911DBA">
        <w:rPr>
          <w:i/>
          <w:iCs/>
        </w:rPr>
        <w:t>e</w:t>
      </w:r>
      <w:r w:rsidR="009D2982" w:rsidRPr="00911DBA">
        <w:rPr>
          <w:i/>
          <w:iCs/>
        </w:rPr>
        <w:t xml:space="preserve"> </w:t>
      </w:r>
      <w:r w:rsidRPr="00911DBA">
        <w:rPr>
          <w:i/>
          <w:iCs/>
        </w:rPr>
        <w:t xml:space="preserve">GAN and 35% on </w:t>
      </w:r>
      <w:proofErr w:type="spellStart"/>
      <w:r w:rsidRPr="00911DBA">
        <w:rPr>
          <w:i/>
          <w:iCs/>
        </w:rPr>
        <w:t>ReCycle</w:t>
      </w:r>
      <w:proofErr w:type="spellEnd"/>
      <w:r w:rsidRPr="00911DBA">
        <w:rPr>
          <w:i/>
          <w:iCs/>
        </w:rPr>
        <w:t xml:space="preserve"> GAN. This paper concludes that </w:t>
      </w:r>
      <w:r w:rsidR="001E22BE" w:rsidRPr="00911DBA">
        <w:rPr>
          <w:i/>
          <w:iCs/>
        </w:rPr>
        <w:t>a</w:t>
      </w:r>
      <w:r w:rsidRPr="00911DBA">
        <w:rPr>
          <w:i/>
          <w:iCs/>
        </w:rPr>
        <w:t xml:space="preserve">dding feature preserving constraints and temporal aware discriminator does improve temporal coherency of </w:t>
      </w:r>
      <w:r w:rsidR="00A4299E" w:rsidRPr="00911DBA">
        <w:rPr>
          <w:i/>
          <w:iCs/>
        </w:rPr>
        <w:t xml:space="preserve">generated </w:t>
      </w:r>
      <w:r w:rsidRPr="00911DBA">
        <w:rPr>
          <w:i/>
          <w:iCs/>
        </w:rPr>
        <w:t>output video.</w:t>
      </w:r>
    </w:p>
    <w:p w14:paraId="5B7E052C" w14:textId="77777777" w:rsidR="00225C60" w:rsidRPr="00911DBA" w:rsidRDefault="00225C60" w:rsidP="00E71C85">
      <w:pPr>
        <w:spacing w:before="0" w:after="0"/>
        <w:rPr>
          <w:b/>
          <w:bCs/>
          <w:i/>
          <w:iCs/>
        </w:rPr>
      </w:pPr>
    </w:p>
    <w:p w14:paraId="4285528F" w14:textId="69EEB88D" w:rsidR="009E69C3" w:rsidRPr="00911DBA" w:rsidRDefault="009E69C3" w:rsidP="00E71C85">
      <w:pPr>
        <w:spacing w:before="0" w:after="0"/>
        <w:rPr>
          <w:i/>
          <w:iCs/>
        </w:rPr>
      </w:pPr>
      <w:r w:rsidRPr="00911DBA">
        <w:rPr>
          <w:b/>
          <w:bCs/>
          <w:i/>
          <w:iCs/>
        </w:rPr>
        <w:t>Key</w:t>
      </w:r>
      <w:r w:rsidR="00084964" w:rsidRPr="00911DBA">
        <w:rPr>
          <w:b/>
          <w:bCs/>
          <w:i/>
          <w:iCs/>
        </w:rPr>
        <w:t>w</w:t>
      </w:r>
      <w:r w:rsidRPr="00911DBA">
        <w:rPr>
          <w:b/>
          <w:bCs/>
          <w:i/>
          <w:iCs/>
        </w:rPr>
        <w:t>ord</w:t>
      </w:r>
      <w:r w:rsidR="0035561D" w:rsidRPr="00911DBA">
        <w:rPr>
          <w:b/>
          <w:bCs/>
          <w:i/>
          <w:iCs/>
        </w:rPr>
        <w:t>s</w:t>
      </w:r>
      <w:r w:rsidRPr="00911DBA">
        <w:rPr>
          <w:b/>
          <w:bCs/>
          <w:i/>
          <w:iCs/>
        </w:rPr>
        <w:t>:</w:t>
      </w:r>
      <w:r w:rsidRPr="00911DBA">
        <w:rPr>
          <w:b/>
          <w:bCs/>
        </w:rPr>
        <w:t xml:space="preserve"> </w:t>
      </w:r>
      <w:r w:rsidR="00487CAB" w:rsidRPr="00911DBA">
        <w:rPr>
          <w:i/>
          <w:iCs/>
        </w:rPr>
        <w:t xml:space="preserve">Cycle GAN, </w:t>
      </w:r>
      <w:proofErr w:type="spellStart"/>
      <w:r w:rsidR="00B3180D" w:rsidRPr="00911DBA">
        <w:rPr>
          <w:i/>
          <w:iCs/>
        </w:rPr>
        <w:t>ReCycle</w:t>
      </w:r>
      <w:proofErr w:type="spellEnd"/>
      <w:r w:rsidR="00B3180D" w:rsidRPr="00911DBA">
        <w:rPr>
          <w:i/>
          <w:iCs/>
        </w:rPr>
        <w:t xml:space="preserve"> GAN, </w:t>
      </w:r>
      <w:proofErr w:type="spellStart"/>
      <w:r w:rsidR="00830411" w:rsidRPr="00911DBA">
        <w:rPr>
          <w:i/>
          <w:iCs/>
        </w:rPr>
        <w:t>Spati</w:t>
      </w:r>
      <w:r w:rsidR="009B5B1F" w:rsidRPr="00911DBA">
        <w:rPr>
          <w:i/>
          <w:iCs/>
        </w:rPr>
        <w:t>o</w:t>
      </w:r>
      <w:proofErr w:type="spellEnd"/>
      <w:r w:rsidR="00830411" w:rsidRPr="00911DBA">
        <w:rPr>
          <w:i/>
          <w:iCs/>
        </w:rPr>
        <w:t>-</w:t>
      </w:r>
      <w:r w:rsidR="009B5B1F" w:rsidRPr="00911DBA">
        <w:rPr>
          <w:i/>
          <w:iCs/>
        </w:rPr>
        <w:t>T</w:t>
      </w:r>
      <w:r w:rsidR="00830411" w:rsidRPr="00911DBA">
        <w:rPr>
          <w:i/>
          <w:iCs/>
        </w:rPr>
        <w:t xml:space="preserve">emporal information, </w:t>
      </w:r>
      <w:r w:rsidR="00B3180D" w:rsidRPr="00911DBA">
        <w:rPr>
          <w:i/>
          <w:iCs/>
        </w:rPr>
        <w:t xml:space="preserve">Unsupervised </w:t>
      </w:r>
      <w:r w:rsidR="00507715" w:rsidRPr="00911DBA">
        <w:rPr>
          <w:i/>
          <w:iCs/>
        </w:rPr>
        <w:t>Video-to-</w:t>
      </w:r>
      <w:r w:rsidR="007B1007" w:rsidRPr="00911DBA">
        <w:rPr>
          <w:i/>
          <w:iCs/>
        </w:rPr>
        <w:t>V</w:t>
      </w:r>
      <w:r w:rsidR="00507715" w:rsidRPr="00911DBA">
        <w:rPr>
          <w:i/>
          <w:iCs/>
        </w:rPr>
        <w:t>ideo</w:t>
      </w:r>
      <w:r w:rsidR="00B3180D" w:rsidRPr="00911DBA">
        <w:rPr>
          <w:i/>
          <w:iCs/>
        </w:rPr>
        <w:t xml:space="preserve"> translation</w:t>
      </w:r>
    </w:p>
    <w:p w14:paraId="72AB6C18" w14:textId="49E58868" w:rsidR="009E69C3" w:rsidRPr="00911DBA" w:rsidRDefault="009E69C3" w:rsidP="00084964">
      <w:pPr>
        <w:jc w:val="left"/>
        <w:sectPr w:rsidR="009E69C3" w:rsidRPr="00911DBA" w:rsidSect="00EE3F33">
          <w:pgSz w:w="11906" w:h="16838" w:code="9"/>
          <w:pgMar w:top="1440" w:right="1440" w:bottom="1440" w:left="1701" w:header="720" w:footer="720" w:gutter="0"/>
          <w:pgNumType w:fmt="lowerRoman"/>
          <w:cols w:space="720"/>
          <w:docGrid w:linePitch="360"/>
        </w:sectPr>
      </w:pPr>
    </w:p>
    <w:bookmarkEnd w:id="2"/>
    <w:p w14:paraId="488CF399" w14:textId="77777777" w:rsidR="00EE3F33" w:rsidRDefault="00EE3F33" w:rsidP="00057461">
      <w:pPr>
        <w:pStyle w:val="Title"/>
        <w:rPr>
          <w:rFonts w:cs="Times New Roman"/>
        </w:rPr>
        <w:sectPr w:rsidR="00EE3F33" w:rsidSect="00EE3F33">
          <w:footerReference w:type="default" r:id="rId25"/>
          <w:type w:val="continuous"/>
          <w:pgSz w:w="11906" w:h="16838" w:code="9"/>
          <w:pgMar w:top="1440" w:right="1440" w:bottom="1440" w:left="1701" w:header="720" w:footer="720" w:gutter="0"/>
          <w:pgNumType w:start="1"/>
          <w:cols w:space="720"/>
          <w:docGrid w:linePitch="360"/>
        </w:sectPr>
      </w:pPr>
    </w:p>
    <w:p w14:paraId="0FA71839" w14:textId="08448AC9" w:rsidR="009C504F" w:rsidRPr="00911DBA" w:rsidRDefault="009C504F" w:rsidP="00057461">
      <w:pPr>
        <w:pStyle w:val="Title"/>
        <w:rPr>
          <w:rFonts w:cs="Times New Roman"/>
        </w:rPr>
      </w:pPr>
      <w:r w:rsidRPr="00911DBA">
        <w:rPr>
          <w:rFonts w:cs="Times New Roman"/>
        </w:rPr>
        <w:lastRenderedPageBreak/>
        <w:t>CHAPTER ONE</w:t>
      </w:r>
    </w:p>
    <w:p w14:paraId="346BA068" w14:textId="48A13F93" w:rsidR="001C1FA8" w:rsidRPr="00911DBA" w:rsidRDefault="0094358C" w:rsidP="00F17022">
      <w:pPr>
        <w:pStyle w:val="Heading1"/>
        <w:numPr>
          <w:ilvl w:val="0"/>
          <w:numId w:val="10"/>
        </w:numPr>
        <w:rPr>
          <w:rFonts w:cs="Times New Roman"/>
        </w:rPr>
      </w:pPr>
      <w:bookmarkStart w:id="15" w:name="_Toc52981510"/>
      <w:bookmarkStart w:id="16" w:name="_Toc54101831"/>
      <w:r w:rsidRPr="00911DBA">
        <w:rPr>
          <w:rFonts w:cs="Times New Roman"/>
        </w:rPr>
        <w:t>INTRODUCTION</w:t>
      </w:r>
      <w:bookmarkEnd w:id="15"/>
      <w:bookmarkEnd w:id="16"/>
    </w:p>
    <w:p w14:paraId="19E963CD" w14:textId="258947A4" w:rsidR="00976571" w:rsidRPr="00911DBA" w:rsidRDefault="00976571" w:rsidP="00B05706">
      <w:pPr>
        <w:pStyle w:val="Heading2"/>
      </w:pPr>
      <w:bookmarkStart w:id="17" w:name="_Toc52981511"/>
      <w:bookmarkStart w:id="18" w:name="_Toc54101832"/>
      <w:r w:rsidRPr="00911DBA">
        <w:t>Background</w:t>
      </w:r>
      <w:r w:rsidR="00287791" w:rsidRPr="00911DBA">
        <w:t xml:space="preserve"> of the Study</w:t>
      </w:r>
      <w:bookmarkEnd w:id="17"/>
      <w:bookmarkEnd w:id="18"/>
    </w:p>
    <w:p w14:paraId="463360FC" w14:textId="634857CD" w:rsidR="00E52B5C" w:rsidRPr="00911DBA" w:rsidRDefault="00E52B5C" w:rsidP="00D23019">
      <w:bookmarkStart w:id="19" w:name="_Toc477892884"/>
      <w:r w:rsidRPr="00911DBA">
        <w:t xml:space="preserve">Computer Vision is measured </w:t>
      </w:r>
      <w:r w:rsidR="00D23019" w:rsidRPr="00911DBA">
        <w:t xml:space="preserve">among the most </w:t>
      </w:r>
      <w:r w:rsidRPr="00911DBA">
        <w:t>fascinating fields in computer engineering and artificial intelligence. The chase of providing machines with a sense of sight that is even better than that of humans is keeping researchers busy and motivated.</w:t>
      </w:r>
      <w:r w:rsidR="00D23019" w:rsidRPr="00911DBA">
        <w:t xml:space="preserve"> There is an extensive range of problems with active research within the field of computer vision, such as facial recognition, object classification, scene recognition</w:t>
      </w:r>
      <w:r w:rsidR="00C41426" w:rsidRPr="00911DBA">
        <w:t>,</w:t>
      </w:r>
      <w:r w:rsidR="00D23019" w:rsidRPr="00911DBA">
        <w:t xml:space="preserve"> and </w:t>
      </w:r>
      <w:r w:rsidR="00FF0DA8" w:rsidRPr="00911DBA">
        <w:t>d</w:t>
      </w:r>
      <w:r w:rsidR="00D23019" w:rsidRPr="00911DBA">
        <w:t xml:space="preserve">omain transfer. In this thesis, the focus is on </w:t>
      </w:r>
      <w:r w:rsidR="00FF0DA8" w:rsidRPr="00911DBA">
        <w:t>d</w:t>
      </w:r>
      <w:r w:rsidR="00D23019" w:rsidRPr="00911DBA">
        <w:t xml:space="preserve">omain </w:t>
      </w:r>
      <w:r w:rsidR="00FF0DA8" w:rsidRPr="00911DBA">
        <w:t>t</w:t>
      </w:r>
      <w:r w:rsidR="00D23019" w:rsidRPr="00911DBA">
        <w:t>ransfer.</w:t>
      </w:r>
    </w:p>
    <w:p w14:paraId="3414BA09" w14:textId="3EE2651E" w:rsidR="00487781" w:rsidRPr="00911DBA" w:rsidRDefault="00487781" w:rsidP="00487781">
      <w:r w:rsidRPr="00911DBA">
        <w:t xml:space="preserve">Unsupervised </w:t>
      </w:r>
      <w:r w:rsidR="00C44553" w:rsidRPr="00911DBA">
        <w:t>v</w:t>
      </w:r>
      <w:r w:rsidRPr="00911DBA">
        <w:t xml:space="preserve">ideo retargeting is </w:t>
      </w:r>
      <w:r w:rsidR="00AC2E63" w:rsidRPr="00911DBA">
        <w:t xml:space="preserve">the transference </w:t>
      </w:r>
      <w:r w:rsidRPr="00911DBA">
        <w:t>of sequential content information form one domain to another while preserving the style of the target domain. Such domain transfer could be serv</w:t>
      </w:r>
      <w:r w:rsidR="00AC2E63" w:rsidRPr="00911DBA">
        <w:t>e</w:t>
      </w:r>
      <w:r w:rsidR="00043864" w:rsidRPr="00911DBA">
        <w:t>d</w:t>
      </w:r>
      <w:r w:rsidRPr="00911DBA">
        <w:t xml:space="preserve"> in numerous areas including motion translation from one person to another person and video colorization – monochrome video to color</w:t>
      </w:r>
      <w:r w:rsidR="00986E25" w:rsidRPr="00911DBA">
        <w:t>,</w:t>
      </w:r>
      <w:r w:rsidRPr="00911DBA">
        <w:t xml:space="preserve"> and day </w:t>
      </w:r>
      <w:r w:rsidR="005C2E59" w:rsidRPr="00911DBA">
        <w:t xml:space="preserve">time </w:t>
      </w:r>
      <w:r w:rsidR="00E21BB7" w:rsidRPr="00911DBA">
        <w:t xml:space="preserve">video </w:t>
      </w:r>
      <w:r w:rsidR="005C2E59" w:rsidRPr="00911DBA">
        <w:t>to</w:t>
      </w:r>
      <w:r w:rsidRPr="00911DBA">
        <w:t xml:space="preserve"> night</w:t>
      </w:r>
      <w:r w:rsidR="005C2E59" w:rsidRPr="00911DBA">
        <w:t xml:space="preserve"> time</w:t>
      </w:r>
      <w:r w:rsidR="00E21BB7" w:rsidRPr="00911DBA">
        <w:t xml:space="preserve"> video</w:t>
      </w:r>
      <w:r w:rsidRPr="00911DBA">
        <w:t>. Recent works</w:t>
      </w:r>
      <w:r w:rsidR="00C44553"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rsidRPr="00911DBA">
        <w:fldChar w:fldCharType="separate"/>
      </w:r>
      <w:r w:rsidR="00C44553" w:rsidRPr="00911DBA">
        <w:rPr>
          <w:noProof/>
        </w:rPr>
        <w:t>[1]–[4]</w:t>
      </w:r>
      <w:r w:rsidR="00C44553" w:rsidRPr="00911DBA">
        <w:fldChar w:fldCharType="end"/>
      </w:r>
      <w:r w:rsidRPr="00911DBA">
        <w:t xml:space="preserve"> use the generative adversarial network for retargeting and </w:t>
      </w:r>
      <w:r w:rsidR="00321244" w:rsidRPr="00911DBA">
        <w:t>image-to-image</w:t>
      </w:r>
      <w:r w:rsidRPr="00911DBA">
        <w:t xml:space="preserve"> translation problems. This </w:t>
      </w:r>
      <w:r w:rsidR="009D2982" w:rsidRPr="00911DBA">
        <w:t>study aim</w:t>
      </w:r>
      <w:r w:rsidR="00D30247" w:rsidRPr="00911DBA">
        <w:t xml:space="preserve">s </w:t>
      </w:r>
      <w:r w:rsidRPr="00911DBA">
        <w:t xml:space="preserve">to extend </w:t>
      </w:r>
      <w:proofErr w:type="spellStart"/>
      <w:r w:rsidRPr="00911DBA">
        <w:t>ReCycle</w:t>
      </w:r>
      <w:proofErr w:type="spellEnd"/>
      <w:r w:rsidRPr="00911DBA">
        <w:t xml:space="preserve"> GAN by Bansal et al</w:t>
      </w:r>
      <w:r w:rsidR="00E21701">
        <w:t>.</w:t>
      </w:r>
      <w:r w:rsidR="00F154DF" w:rsidRPr="00911DBA">
        <w:t xml:space="preserve">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to improve frame to frame continuity (motion consistency) by introducing additional constraints to the network. </w:t>
      </w:r>
    </w:p>
    <w:p w14:paraId="303CE863" w14:textId="0440790C" w:rsidR="0077215F" w:rsidRPr="00911DBA" w:rsidRDefault="003249F9" w:rsidP="00B607A7">
      <w:pPr>
        <w:rPr>
          <w:spacing w:val="-5"/>
        </w:rPr>
      </w:pPr>
      <w:r w:rsidRPr="00911DBA">
        <w:t>Image</w:t>
      </w:r>
      <w:r w:rsidR="00AF2752" w:rsidRPr="00911DBA">
        <w:t xml:space="preserve"> transfer is </w:t>
      </w:r>
      <w:r w:rsidR="00C41426" w:rsidRPr="00911DBA">
        <w:t xml:space="preserve">a </w:t>
      </w:r>
      <w:r w:rsidR="00AF2752" w:rsidRPr="00911DBA">
        <w:t xml:space="preserve">subproblem of domain transfer </w:t>
      </w:r>
      <w:r w:rsidR="00C41426" w:rsidRPr="00911DBA">
        <w:t xml:space="preserve">that </w:t>
      </w:r>
      <w:r w:rsidR="00AF2752" w:rsidRPr="00911DBA">
        <w:t>aims to translate or map domain to domain. Such domain transfer could be served in numerous areas</w:t>
      </w:r>
      <w:r w:rsidR="00EC30C2" w:rsidRPr="00911DBA">
        <w:t>,</w:t>
      </w:r>
      <w:r w:rsidR="00AF2752" w:rsidRPr="00911DBA">
        <w:t xml:space="preserve"> including </w:t>
      </w:r>
      <w:r w:rsidR="00FC332C" w:rsidRPr="00911DBA">
        <w:t xml:space="preserve">from </w:t>
      </w:r>
      <w:r w:rsidR="00AF2752" w:rsidRPr="00911DBA">
        <w:t xml:space="preserve">classical </w:t>
      </w:r>
      <w:r w:rsidR="0077215F" w:rsidRPr="00911DBA">
        <w:t>language</w:t>
      </w:r>
      <w:r w:rsidR="00AF2752" w:rsidRPr="00911DBA">
        <w:t xml:space="preserve"> translation to motion translation from one person to another person and video colorization. </w:t>
      </w:r>
      <w:r w:rsidR="0077215F" w:rsidRPr="00911DBA">
        <w:t>Since this work use</w:t>
      </w:r>
      <w:r w:rsidR="00C41426" w:rsidRPr="00911DBA">
        <w:t>s</w:t>
      </w:r>
      <w:r w:rsidR="0077215F" w:rsidRPr="00911DBA">
        <w:t xml:space="preserve"> Images and video as input data, we can say that </w:t>
      </w:r>
      <w:r w:rsidRPr="00911DBA">
        <w:t>image</w:t>
      </w:r>
      <w:r w:rsidR="0077215F" w:rsidRPr="00911DBA">
        <w:t xml:space="preserve"> transfer is a process of repainting a give</w:t>
      </w:r>
      <w:r w:rsidR="00C41426" w:rsidRPr="00911DBA">
        <w:t>n</w:t>
      </w:r>
      <w:r w:rsidR="0077215F" w:rsidRPr="00911DBA">
        <w:t xml:space="preserve"> image by style image while preserving </w:t>
      </w:r>
      <w:r w:rsidR="00FC332C" w:rsidRPr="00911DBA">
        <w:t xml:space="preserve">original </w:t>
      </w:r>
      <w:r w:rsidR="0077215F" w:rsidRPr="00911DBA">
        <w:t>cont</w:t>
      </w:r>
      <w:r w:rsidR="00E17889" w:rsidRPr="00911DBA">
        <w:t>ents</w:t>
      </w:r>
      <w:r w:rsidR="00FC332C" w:rsidRPr="00911DBA">
        <w:t xml:space="preserve"> (</w:t>
      </w:r>
      <w:r w:rsidRPr="00911DBA">
        <w:t xml:space="preserve">for example, </w:t>
      </w:r>
      <w:r w:rsidR="00FC332C" w:rsidRPr="00911DBA">
        <w:t>Figure 1-1)</w:t>
      </w:r>
      <w:r w:rsidR="0077215F" w:rsidRPr="00911DBA">
        <w:t>.</w:t>
      </w:r>
      <w:r w:rsidR="00332B53" w:rsidRPr="00911DBA">
        <w:rPr>
          <w:spacing w:val="-5"/>
        </w:rPr>
        <w:t xml:space="preserve"> </w:t>
      </w:r>
    </w:p>
    <w:p w14:paraId="1D08CA3D" w14:textId="7902200C" w:rsidR="00401167" w:rsidRPr="00911DBA" w:rsidRDefault="00283104" w:rsidP="00F154DF">
      <w:r w:rsidRPr="00911DBA">
        <w:t xml:space="preserve">In the year </w:t>
      </w:r>
      <w:r w:rsidR="00F154DF" w:rsidRPr="00911DBA">
        <w:t xml:space="preserve">2018, </w:t>
      </w:r>
      <w:r w:rsidR="0069109E" w:rsidRPr="00911DBA">
        <w:t>several</w:t>
      </w:r>
      <w:r w:rsidR="00F154DF" w:rsidRPr="00911DBA">
        <w:t xml:space="preserve"> </w:t>
      </w:r>
      <w:r w:rsidR="0069109E" w:rsidRPr="00911DBA">
        <w:t>a</w:t>
      </w:r>
      <w:r w:rsidR="00F154DF" w:rsidRPr="00911DBA">
        <w:t xml:space="preserve">rtificial intelligence news </w:t>
      </w:r>
      <w:r w:rsidR="00F154DF" w:rsidRPr="00911DBA">
        <w:fldChar w:fldCharType="begin" w:fldLock="1"/>
      </w:r>
      <w:r w:rsidR="005C6AAA" w:rsidRPr="00911DB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911DBA">
        <w:fldChar w:fldCharType="separate"/>
      </w:r>
      <w:r w:rsidR="00C44553" w:rsidRPr="00911DBA">
        <w:rPr>
          <w:noProof/>
        </w:rPr>
        <w:t>[5]</w:t>
      </w:r>
      <w:r w:rsidR="00F154DF" w:rsidRPr="00911DBA">
        <w:fldChar w:fldCharType="end"/>
      </w:r>
      <w:r w:rsidR="00F154DF" w:rsidRPr="00911DBA">
        <w:t xml:space="preserve"> headlines were screaming about a paint drawn 100% by AI sold $432,500 (fascinating, isn't it?). </w:t>
      </w:r>
      <w:r w:rsidR="00994545" w:rsidRPr="00911DBA">
        <w:t>But b</w:t>
      </w:r>
      <w:r w:rsidR="00F154DF" w:rsidRPr="00911DBA">
        <w:t xml:space="preserve">ecause of </w:t>
      </w:r>
      <w:r w:rsidR="00EA28FF" w:rsidRPr="00911DBA">
        <w:t>image</w:t>
      </w:r>
      <w:r w:rsidR="00F154DF" w:rsidRPr="00911DBA">
        <w:t xml:space="preserve"> transfer data scientist does not need to buy a hundred-thousand-dollar painting for decorating his living room while he can have one when he is home si</w:t>
      </w:r>
      <w:r w:rsidR="00043864" w:rsidRPr="00911DBA">
        <w:t>t</w:t>
      </w:r>
      <w:r w:rsidR="00F154DF" w:rsidRPr="00911DBA">
        <w:t>ting in front of his laptop, marvelous</w:t>
      </w:r>
      <w:r w:rsidR="000D3BFA" w:rsidRPr="00911DBA">
        <w:t>.</w:t>
      </w:r>
    </w:p>
    <w:p w14:paraId="05F8906F" w14:textId="77777777" w:rsidR="009372B2" w:rsidRPr="00911DBA" w:rsidRDefault="009372B2" w:rsidP="00401167">
      <w:pPr>
        <w:rPr>
          <w:rFonts w:eastAsiaTheme="minorEastAsia"/>
          <w:spacing w:val="-5"/>
        </w:rPr>
      </w:pPr>
    </w:p>
    <w:p w14:paraId="031DEE2D" w14:textId="766E712C" w:rsidR="00401167" w:rsidRPr="00911DBA" w:rsidRDefault="00401167" w:rsidP="00401167">
      <w:pPr>
        <w:rPr>
          <w:rFonts w:eastAsiaTheme="minorEastAsia"/>
          <w:i/>
          <w:spacing w:val="-5"/>
        </w:rPr>
      </w:pPr>
      <m:oMathPara>
        <m:oMath>
          <m:r>
            <w:rPr>
              <w:rFonts w:ascii="Cambria Math" w:hAnsi="Cambria Math"/>
              <w:spacing w:val="-5"/>
            </w:rPr>
            <w:lastRenderedPageBreak/>
            <m:t>Input Image + Style Image -&gt; Output Image (Styled Input)</m:t>
          </m:r>
        </m:oMath>
      </m:oMathPara>
    </w:p>
    <w:p w14:paraId="497EAED2" w14:textId="77777777" w:rsidR="002B3670" w:rsidRPr="00911DBA" w:rsidRDefault="00CB5472" w:rsidP="002F528E">
      <w:pPr>
        <w:keepNext/>
      </w:pPr>
      <w:r w:rsidRPr="00911DBA">
        <w:rPr>
          <w:iCs/>
          <w:noProof/>
        </w:rPr>
        <w:drawing>
          <wp:inline distT="0" distB="0" distL="0" distR="0" wp14:anchorId="50DC2657" wp14:editId="2BDE1A1E">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8EAED1" w:rsidR="00CB5472" w:rsidRPr="00911DBA" w:rsidRDefault="002B3670" w:rsidP="002B3670">
      <w:pPr>
        <w:pStyle w:val="Caption"/>
        <w:jc w:val="center"/>
        <w:rPr>
          <w:color w:val="auto"/>
          <w:sz w:val="24"/>
          <w:szCs w:val="24"/>
        </w:rPr>
      </w:pPr>
      <w:bookmarkStart w:id="20" w:name="_Toc52980531"/>
      <w:bookmarkStart w:id="21" w:name="_Toc5408916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a) input image. (b) style image. (c) output image</w:t>
      </w:r>
      <w:r w:rsidR="00236CB7" w:rsidRPr="00911DBA">
        <w:rPr>
          <w:color w:val="auto"/>
          <w:sz w:val="24"/>
          <w:szCs w:val="24"/>
        </w:rPr>
        <w:t>.</w:t>
      </w:r>
      <w:bookmarkEnd w:id="20"/>
      <w:bookmarkEnd w:id="21"/>
    </w:p>
    <w:p w14:paraId="30FE8793" w14:textId="08A431B2" w:rsidR="00B22E2F" w:rsidRPr="00911DBA" w:rsidRDefault="00B22E2F" w:rsidP="00B22E2F">
      <w:pPr>
        <w:jc w:val="center"/>
      </w:pPr>
      <w:r w:rsidRPr="00911DBA">
        <w:rPr>
          <w:shd w:val="clear" w:color="auto" w:fill="FFFFFF"/>
        </w:rPr>
        <w:t>Source: Adapted from</w:t>
      </w:r>
      <w:r w:rsidRPr="00911DBA">
        <w:t xml:space="preserve"> </w:t>
      </w:r>
      <w:r w:rsidRPr="00911DBA">
        <w:fldChar w:fldCharType="begin" w:fldLock="1"/>
      </w:r>
      <w:r w:rsidR="005C6AAA" w:rsidRPr="00911DB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rsidRPr="00911DBA">
        <w:fldChar w:fldCharType="separate"/>
      </w:r>
      <w:r w:rsidR="00C44553" w:rsidRPr="00911DBA">
        <w:rPr>
          <w:noProof/>
        </w:rPr>
        <w:t>[6]</w:t>
      </w:r>
      <w:r w:rsidRPr="00911DBA">
        <w:fldChar w:fldCharType="end"/>
      </w:r>
    </w:p>
    <w:p w14:paraId="773EBC04" w14:textId="04BD65F8" w:rsidR="00B86166" w:rsidRPr="00911DBA" w:rsidRDefault="00B86166" w:rsidP="00B86166">
      <w:r w:rsidRPr="00911DBA">
        <w:t>Perhaps</w:t>
      </w:r>
      <w:r w:rsidR="00955D54" w:rsidRPr="00911DBA">
        <w:t>,</w:t>
      </w:r>
      <w:r w:rsidRPr="00911DBA">
        <w:t xml:space="preserve"> the first successful neural style transfer paper was published in 2015 by </w:t>
      </w:r>
      <w:proofErr w:type="spellStart"/>
      <w:r w:rsidR="005C6AAA" w:rsidRPr="00911DBA">
        <w:t>Gatys</w:t>
      </w:r>
      <w:proofErr w:type="spellEnd"/>
      <w:r w:rsidR="005C6AAA" w:rsidRPr="00911DBA">
        <w:t xml:space="preserve"> et al. </w:t>
      </w:r>
      <w:r w:rsidRPr="00911DBA">
        <w:fldChar w:fldCharType="begin" w:fldLock="1"/>
      </w:r>
      <w:r w:rsidR="005C6AAA" w:rsidRPr="00911DB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911DBA">
        <w:fldChar w:fldCharType="separate"/>
      </w:r>
      <w:r w:rsidR="00C44553" w:rsidRPr="00911DBA">
        <w:rPr>
          <w:noProof/>
        </w:rPr>
        <w:t>[7]</w:t>
      </w:r>
      <w:r w:rsidRPr="00911DBA">
        <w:fldChar w:fldCharType="end"/>
      </w:r>
      <w:r w:rsidRPr="00911DBA">
        <w:rPr>
          <w:b/>
          <w:bCs/>
        </w:rPr>
        <w:t>.</w:t>
      </w:r>
      <w:r w:rsidRPr="00911DBA">
        <w:rPr>
          <w:b/>
          <w:bCs/>
          <w:color w:val="FF0000"/>
        </w:rPr>
        <w:t xml:space="preserve"> </w:t>
      </w:r>
      <w:r w:rsidRPr="00911DBA">
        <w:t xml:space="preserve">After this work, many researchers came with a more realistic synthetic image. </w:t>
      </w:r>
      <w:r w:rsidR="00AA7FFD" w:rsidRPr="00911DBA">
        <w:t>Pix2Pix</w:t>
      </w:r>
      <w:r w:rsidRPr="00911DBA">
        <w:t xml:space="preserve"> </w:t>
      </w:r>
      <w:r w:rsidRPr="00911DBA">
        <w:fldChar w:fldCharType="begin" w:fldLock="1"/>
      </w:r>
      <w:r w:rsidR="005C6AAA"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911DBA">
        <w:fldChar w:fldCharType="separate"/>
      </w:r>
      <w:r w:rsidR="00C44553" w:rsidRPr="00911DBA">
        <w:rPr>
          <w:noProof/>
        </w:rPr>
        <w:t>[3]</w:t>
      </w:r>
      <w:r w:rsidRPr="00911DBA">
        <w:fldChar w:fldCharType="end"/>
      </w:r>
      <w:r w:rsidRPr="00911DBA">
        <w:t xml:space="preserve"> introduces with a supervised </w:t>
      </w:r>
      <w:r w:rsidR="00507715" w:rsidRPr="00911DBA">
        <w:t>image-to-image</w:t>
      </w:r>
      <w:r w:rsidRPr="00911DBA">
        <w:t xml:space="preserve"> translation</w:t>
      </w:r>
      <w:r w:rsidR="00EC30C2" w:rsidRPr="00911DBA">
        <w:t>,</w:t>
      </w:r>
      <w:r w:rsidRPr="00911DBA">
        <w:t xml:space="preserve"> but </w:t>
      </w:r>
      <w:r w:rsidR="00AA7FFD" w:rsidRPr="00911DBA">
        <w:t>Pix2Pix</w:t>
      </w:r>
      <w:r w:rsidRPr="00911DBA">
        <w:t xml:space="preserve"> needs paired data for training which is expensive and unlikely</w:t>
      </w:r>
      <w:r w:rsidR="00E56B4C" w:rsidRPr="00911DBA">
        <w:t xml:space="preserve"> –</w:t>
      </w:r>
      <w:r w:rsidRPr="00911DBA">
        <w:t xml:space="preserve">needs paired data examples from both domains to learn. Other finest GAN paper Cycle-GAN by Zhu et al.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esent</w:t>
      </w:r>
      <w:r w:rsidR="003F0BFF" w:rsidRPr="00911DBA">
        <w:t>s</w:t>
      </w:r>
      <w:r w:rsidRPr="00911DBA">
        <w:t xml:space="preserve"> </w:t>
      </w:r>
      <w:r w:rsidR="00D415D7" w:rsidRPr="00911DBA">
        <w:t xml:space="preserve">the </w:t>
      </w:r>
      <w:r w:rsidRPr="00911DBA">
        <w:t xml:space="preserve">unsupervised </w:t>
      </w:r>
      <w:r w:rsidR="00290522" w:rsidRPr="00911DBA">
        <w:t>image to image</w:t>
      </w:r>
      <w:r w:rsidRPr="00911DBA">
        <w:t xml:space="preserve"> transfer to overcome </w:t>
      </w:r>
      <w:r w:rsidR="00D415D7" w:rsidRPr="00911DBA">
        <w:t xml:space="preserve">the </w:t>
      </w:r>
      <w:r w:rsidR="00AA7FFD" w:rsidRPr="00911DBA">
        <w:t>Pix2Pix</w:t>
      </w:r>
      <w:r w:rsidRPr="00911DBA">
        <w:t xml:space="preserve"> problem due cycle consistency</w:t>
      </w:r>
      <w:r w:rsidRPr="00911DBA">
        <w:rPr>
          <w:b/>
          <w:bCs/>
        </w:rPr>
        <w:t xml:space="preserve"> </w:t>
      </w:r>
      <w:r w:rsidRPr="00911DBA">
        <w:t xml:space="preserve">–If I take an input image of </w:t>
      </w:r>
      <w:r w:rsidR="00D415D7" w:rsidRPr="00911DBA">
        <w:t xml:space="preserve">a </w:t>
      </w:r>
      <w:r w:rsidRPr="00911DBA">
        <w:t>horse</w:t>
      </w:r>
      <w:r w:rsidR="00586BCD" w:rsidRPr="00911DBA">
        <w:t>,</w:t>
      </w:r>
      <w:r w:rsidRPr="00911DBA">
        <w:t xml:space="preserve"> feed it to the</w:t>
      </w:r>
      <w:r w:rsidR="00D84D2F" w:rsidRPr="00911DBA">
        <w:t xml:space="preserve"> translation</w:t>
      </w:r>
      <w:r w:rsidRPr="00911DBA">
        <w:t xml:space="preserve"> network it generates </w:t>
      </w:r>
      <w:r w:rsidR="00D415D7" w:rsidRPr="00911DBA">
        <w:t xml:space="preserve">a </w:t>
      </w:r>
      <w:r w:rsidRPr="00911DBA">
        <w:t>zebra image then take the output image as an input again run the second transformation</w:t>
      </w:r>
      <w:r w:rsidR="00020D74" w:rsidRPr="00911DBA">
        <w:t>.</w:t>
      </w:r>
      <w:r w:rsidRPr="00911DBA">
        <w:t xml:space="preserve">  I expect to get the same horse image I started with</w:t>
      </w:r>
      <w:r w:rsidR="00004843" w:rsidRPr="00911DBA">
        <w:t>.</w:t>
      </w:r>
      <w:r w:rsidRPr="00911DBA">
        <w:t xml:space="preserve"> Cycle-GAN place foundation for unsupervised image transfer problem in computer vision.</w:t>
      </w:r>
    </w:p>
    <w:p w14:paraId="1FF5922C" w14:textId="42A69831" w:rsidR="001C1FA8" w:rsidRPr="00911DBA" w:rsidRDefault="00507715" w:rsidP="001C1FA8">
      <w:r w:rsidRPr="00911DBA">
        <w:t>Video-to-video</w:t>
      </w:r>
      <w:r w:rsidR="00332B53" w:rsidRPr="00911DBA">
        <w:t xml:space="preserve"> translation is a natural </w:t>
      </w:r>
      <w:r w:rsidR="00CE268C" w:rsidRPr="00911DBA">
        <w:t>extension</w:t>
      </w:r>
      <w:r w:rsidR="00332B53" w:rsidRPr="00911DBA">
        <w:t xml:space="preserve"> of </w:t>
      </w:r>
      <w:r w:rsidR="00C41426" w:rsidRPr="00911DBA">
        <w:t xml:space="preserve">an </w:t>
      </w:r>
      <w:r w:rsidRPr="00911DBA">
        <w:t>image-to-image</w:t>
      </w:r>
      <w:r w:rsidR="00332B53" w:rsidRPr="00911DBA">
        <w:t xml:space="preserve"> translation (since </w:t>
      </w:r>
      <w:r w:rsidR="00C41426" w:rsidRPr="00911DBA">
        <w:t xml:space="preserve">the </w:t>
      </w:r>
      <w:r w:rsidR="00332B53" w:rsidRPr="00911DBA">
        <w:t>video is a sequence of image</w:t>
      </w:r>
      <w:r w:rsidR="00C41426" w:rsidRPr="00911DBA">
        <w:t>s</w:t>
      </w:r>
      <w:r w:rsidR="00332B53" w:rsidRPr="00911DBA">
        <w:t xml:space="preserve">). </w:t>
      </w:r>
      <w:r w:rsidR="001C1FA8" w:rsidRPr="00911DBA">
        <w:t>Recent</w:t>
      </w:r>
      <w:r w:rsidR="00B91D26"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rsidRPr="00911DBA">
        <w:fldChar w:fldCharType="separate"/>
      </w:r>
      <w:r w:rsidR="00C077EB" w:rsidRPr="00911DBA">
        <w:rPr>
          <w:noProof/>
        </w:rPr>
        <w:t>[1], [8]–[10]</w:t>
      </w:r>
      <w:r w:rsidR="00B91D26" w:rsidRPr="00911DBA">
        <w:fldChar w:fldCharType="end"/>
      </w:r>
      <w:r w:rsidR="001C1FA8" w:rsidRPr="00911DBA">
        <w:t xml:space="preserve"> works use the generative adversarial network for retargeting style transfer </w:t>
      </w:r>
      <w:r w:rsidR="00D75FCF" w:rsidRPr="00911DBA">
        <w:t xml:space="preserve">and, </w:t>
      </w:r>
      <w:r w:rsidR="001C1FA8" w:rsidRPr="00911DBA">
        <w:t>image</w:t>
      </w:r>
      <w:r w:rsidR="00C41426" w:rsidRPr="00911DBA">
        <w:t>s</w:t>
      </w:r>
      <w:r w:rsidR="001C1FA8" w:rsidRPr="00911DBA">
        <w:t xml:space="preserve"> to image translation problem</w:t>
      </w:r>
      <w:r w:rsidR="0033032F" w:rsidRPr="00911DBA">
        <w:t>s</w:t>
      </w:r>
      <w:r w:rsidR="001C1FA8" w:rsidRPr="00911DBA">
        <w:t xml:space="preserve">. This </w:t>
      </w:r>
      <w:r w:rsidR="00332B53" w:rsidRPr="00911DBA">
        <w:t>work</w:t>
      </w:r>
      <w:r w:rsidR="001C1FA8" w:rsidRPr="00911DBA">
        <w:t xml:space="preserve"> </w:t>
      </w:r>
      <w:r w:rsidR="00B86166" w:rsidRPr="00911DBA">
        <w:lastRenderedPageBreak/>
        <w:t>aims</w:t>
      </w:r>
      <w:r w:rsidR="001C1FA8" w:rsidRPr="00911DBA">
        <w:t xml:space="preserve"> to extend </w:t>
      </w:r>
      <w:r w:rsidRPr="00911DBA">
        <w:t>video-to-video</w:t>
      </w:r>
      <w:r w:rsidR="00750089" w:rsidRPr="00911DBA">
        <w:t xml:space="preserve"> translation to </w:t>
      </w:r>
      <w:r w:rsidR="00C41426" w:rsidRPr="00911DBA">
        <w:t xml:space="preserve">the </w:t>
      </w:r>
      <w:r w:rsidR="00FA48CC" w:rsidRPr="00911DBA">
        <w:t>improved</w:t>
      </w:r>
      <w:r w:rsidR="00750089" w:rsidRPr="00911DBA">
        <w:t xml:space="preserve"> frame to frame </w:t>
      </w:r>
      <w:r w:rsidR="00FA48CC" w:rsidRPr="00911DBA">
        <w:t>continuity</w:t>
      </w:r>
      <w:r w:rsidR="001C1FA8" w:rsidRPr="00911DBA">
        <w:t xml:space="preserve"> (motion consistency) by introducing additional constraints to the network.</w:t>
      </w:r>
    </w:p>
    <w:p w14:paraId="2FD84E7E" w14:textId="0C2964A0" w:rsidR="00026014" w:rsidRPr="00911DBA" w:rsidRDefault="009372B2" w:rsidP="00026014">
      <w:r w:rsidRPr="00911DBA">
        <w:rPr>
          <w:noProof/>
        </w:rPr>
        <w:drawing>
          <wp:anchor distT="0" distB="0" distL="114300" distR="114300" simplePos="0" relativeHeight="251725824" behindDoc="0" locked="0" layoutInCell="1" allowOverlap="1" wp14:anchorId="39B0108E" wp14:editId="029CB982">
            <wp:simplePos x="0" y="0"/>
            <wp:positionH relativeFrom="column">
              <wp:posOffset>1144450</wp:posOffset>
            </wp:positionH>
            <wp:positionV relativeFrom="paragraph">
              <wp:posOffset>85036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B677C7" w:rsidRPr="00911DBA">
        <w:rPr>
          <w:noProof/>
        </w:rPr>
        <mc:AlternateContent>
          <mc:Choice Requires="wps">
            <w:drawing>
              <wp:anchor distT="0" distB="0" distL="114300" distR="114300" simplePos="0" relativeHeight="251802624" behindDoc="0" locked="0" layoutInCell="1" allowOverlap="1" wp14:anchorId="0E8F33FF" wp14:editId="51856414">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782E56FF" w:rsidR="00663785" w:rsidRPr="00611D77" w:rsidRDefault="00663785" w:rsidP="00597383">
                            <w:pPr>
                              <w:pStyle w:val="Caption"/>
                              <w:jc w:val="center"/>
                              <w:rPr>
                                <w:color w:val="auto"/>
                                <w:sz w:val="36"/>
                                <w:szCs w:val="36"/>
                              </w:rPr>
                            </w:pPr>
                            <w:bookmarkStart w:id="22" w:name="_Toc52980532"/>
                            <w:bookmarkStart w:id="23"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782E56FF" w:rsidR="00663785" w:rsidRPr="00611D77" w:rsidRDefault="00663785" w:rsidP="00597383">
                      <w:pPr>
                        <w:pStyle w:val="Caption"/>
                        <w:jc w:val="center"/>
                        <w:rPr>
                          <w:color w:val="auto"/>
                          <w:sz w:val="36"/>
                          <w:szCs w:val="36"/>
                        </w:rPr>
                      </w:pPr>
                      <w:bookmarkStart w:id="24" w:name="_Toc52980532"/>
                      <w:bookmarkStart w:id="25" w:name="_Toc5408916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24"/>
                      <w:bookmarkEnd w:id="25"/>
                    </w:p>
                  </w:txbxContent>
                </v:textbox>
                <w10:wrap type="topAndBottom"/>
              </v:shape>
            </w:pict>
          </mc:Fallback>
        </mc:AlternateContent>
      </w:r>
      <w:proofErr w:type="gramStart"/>
      <w:r w:rsidR="00026014" w:rsidRPr="00911DBA">
        <w:t>In order to</w:t>
      </w:r>
      <w:proofErr w:type="gramEnd"/>
      <w:r w:rsidR="00026014" w:rsidRPr="00911DBA">
        <w:t xml:space="preserve"> clearly </w:t>
      </w:r>
      <w:r w:rsidR="008B5E4C" w:rsidRPr="00911DBA">
        <w:t>understand</w:t>
      </w:r>
      <w:r w:rsidR="00026014" w:rsidRPr="00911DBA">
        <w:t xml:space="preserve"> this thesis research </w:t>
      </w:r>
      <w:r w:rsidR="00F27F8E" w:rsidRPr="00911DBA">
        <w:t>question,</w:t>
      </w:r>
      <w:r w:rsidR="00026014" w:rsidRPr="00911DBA">
        <w:t xml:space="preserve"> we need </w:t>
      </w:r>
      <w:r w:rsidR="0033032F" w:rsidRPr="00911DBA">
        <w:t xml:space="preserve">to </w:t>
      </w:r>
      <w:r w:rsidR="00026014" w:rsidRPr="00911DBA">
        <w:t xml:space="preserve">have </w:t>
      </w:r>
      <w:r w:rsidR="0033032F" w:rsidRPr="00911DBA">
        <w:t>a</w:t>
      </w:r>
      <w:r w:rsidR="005B7477" w:rsidRPr="00911DBA">
        <w:t xml:space="preserve"> brief </w:t>
      </w:r>
      <w:r w:rsidR="008B5E4C" w:rsidRPr="00911DBA">
        <w:t>introduction</w:t>
      </w:r>
      <w:r w:rsidR="00026014" w:rsidRPr="00911DBA">
        <w:t xml:space="preserve"> </w:t>
      </w:r>
      <w:r w:rsidR="00C41426" w:rsidRPr="00911DBA">
        <w:t>to</w:t>
      </w:r>
      <w:r w:rsidR="00026014" w:rsidRPr="00911DBA">
        <w:t xml:space="preserve"> the following </w:t>
      </w:r>
      <w:r w:rsidR="00C5154D" w:rsidRPr="00911DBA">
        <w:t>topics.</w:t>
      </w:r>
      <w:r w:rsidR="008B5E4C" w:rsidRPr="00911DBA">
        <w:t xml:space="preserve"> </w:t>
      </w:r>
      <w:r w:rsidR="00C41426" w:rsidRPr="00911DBA">
        <w:t>A mo</w:t>
      </w:r>
      <w:r w:rsidR="008B5E4C" w:rsidRPr="00911DBA">
        <w:t>re detail</w:t>
      </w:r>
      <w:r w:rsidR="00C41426" w:rsidRPr="00911DBA">
        <w:t>ed</w:t>
      </w:r>
      <w:r w:rsidR="008B5E4C" w:rsidRPr="00911DBA">
        <w:t xml:space="preserve"> discussion will be held in </w:t>
      </w:r>
      <w:r w:rsidR="00C41426" w:rsidRPr="00911DBA">
        <w:t xml:space="preserve">the </w:t>
      </w:r>
      <w:r w:rsidR="008B5E4C" w:rsidRPr="00911DBA">
        <w:t>proceeding section</w:t>
      </w:r>
      <w:r w:rsidR="00D46EE0" w:rsidRPr="00911DBA">
        <w:t>.</w:t>
      </w:r>
      <w:r w:rsidR="008B5E4C" w:rsidRPr="00911DBA">
        <w:t xml:space="preserve"> </w:t>
      </w:r>
      <w:r w:rsidR="00026014" w:rsidRPr="00911DBA">
        <w:t xml:space="preserve"> </w:t>
      </w:r>
    </w:p>
    <w:p w14:paraId="272F3D17" w14:textId="187F5D42" w:rsidR="00F154DF" w:rsidRPr="00911DBA" w:rsidRDefault="00F154DF" w:rsidP="00F154DF">
      <w:pPr>
        <w:jc w:val="center"/>
      </w:pPr>
      <w:r w:rsidRPr="00911DBA">
        <w:rPr>
          <w:shd w:val="clear" w:color="auto" w:fill="FFFFFF"/>
        </w:rPr>
        <w:t>Source: Adapted from</w:t>
      </w:r>
      <w:r w:rsidRPr="00911DBA">
        <w:rPr>
          <w:shd w:val="clear" w:color="auto" w:fill="FFFFFF"/>
        </w:rPr>
        <w:fldChar w:fldCharType="begin" w:fldLock="1"/>
      </w:r>
      <w:r w:rsidR="00DF726A" w:rsidRPr="00911DB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rPr>
          <w:shd w:val="clear" w:color="auto" w:fill="FFFFFF"/>
        </w:rPr>
        <w:fldChar w:fldCharType="separate"/>
      </w:r>
      <w:r w:rsidR="00296724" w:rsidRPr="00911DBA">
        <w:rPr>
          <w:noProof/>
          <w:shd w:val="clear" w:color="auto" w:fill="FFFFFF"/>
        </w:rPr>
        <w:t>[1]</w:t>
      </w:r>
      <w:r w:rsidRPr="00911DBA">
        <w:rPr>
          <w:shd w:val="clear" w:color="auto" w:fill="FFFFFF"/>
        </w:rPr>
        <w:fldChar w:fldCharType="end"/>
      </w:r>
    </w:p>
    <w:p w14:paraId="729A234E" w14:textId="09B7021F" w:rsidR="00026014" w:rsidRPr="00911DBA" w:rsidRDefault="00C14B69" w:rsidP="00BC6457">
      <w:pPr>
        <w:pStyle w:val="Heading3"/>
      </w:pPr>
      <w:bookmarkStart w:id="26" w:name="_Toc52981512"/>
      <w:bookmarkStart w:id="27" w:name="_Toc54101833"/>
      <w:r w:rsidRPr="00911DBA">
        <w:t>Generative Adversarial Networks</w:t>
      </w:r>
      <w:bookmarkEnd w:id="26"/>
      <w:bookmarkEnd w:id="27"/>
    </w:p>
    <w:p w14:paraId="2DF5116C" w14:textId="444E6805" w:rsidR="00997C2A" w:rsidRPr="00911DBA" w:rsidRDefault="00BB05D4" w:rsidP="00997C2A">
      <w:r w:rsidRPr="00911DBA">
        <w:t>GAN (</w:t>
      </w:r>
      <w:r w:rsidR="00AC5488" w:rsidRPr="00911DBA">
        <w:t>Generative Adversarial Networks</w:t>
      </w:r>
      <w:r w:rsidRPr="00911DBA">
        <w:t>)</w:t>
      </w:r>
      <w:r w:rsidR="002A61E6" w:rsidRPr="00911DBA">
        <w:t xml:space="preserve"> </w:t>
      </w:r>
      <w:r w:rsidR="0033032F" w:rsidRPr="00911DBA">
        <w:t>fit in</w:t>
      </w:r>
      <w:r w:rsidR="00026014" w:rsidRPr="00911DBA">
        <w:t xml:space="preserve">to the </w:t>
      </w:r>
      <w:r w:rsidR="0033032F" w:rsidRPr="00911DBA">
        <w:t>conventional</w:t>
      </w:r>
      <w:r w:rsidR="00026014" w:rsidRPr="00911DBA">
        <w:t xml:space="preserve"> algorithms called </w:t>
      </w:r>
      <w:r w:rsidR="002A61E6" w:rsidRPr="00911DBA">
        <w:t>Generative models.</w:t>
      </w:r>
      <w:r w:rsidR="00026014" w:rsidRPr="00911DBA">
        <w:t xml:space="preserve"> </w:t>
      </w:r>
      <w:r w:rsidR="00997C2A" w:rsidRPr="00911DBA">
        <w:t>The term 'generative' refers to the fact that these networks can learn how to produce data samples that are similar to real ones in the training datase</w:t>
      </w:r>
      <w:r w:rsidR="00617EEE" w:rsidRPr="00911DBA">
        <w:t xml:space="preserve">t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EC30C2" w:rsidRPr="00911DBA">
        <w:t>.</w:t>
      </w:r>
      <w:r w:rsidR="0055259C" w:rsidRPr="00911DBA">
        <w:t xml:space="preserve"> </w:t>
      </w:r>
      <w:r w:rsidR="00EC30C2" w:rsidRPr="00911DBA">
        <w:t>I</w:t>
      </w:r>
      <w:r w:rsidR="0055259C" w:rsidRPr="00911DBA">
        <w:t xml:space="preserve">t is </w:t>
      </w:r>
      <w:r w:rsidR="00026014" w:rsidRPr="00911DBA">
        <w:t>a sub-set of ML which aims to study algorithms that learn the </w:t>
      </w:r>
      <w:r w:rsidR="00026014" w:rsidRPr="00911DBA">
        <w:rPr>
          <w:rStyle w:val="Strong"/>
          <w:b w:val="0"/>
          <w:bCs w:val="0"/>
        </w:rPr>
        <w:t>data</w:t>
      </w:r>
      <w:r w:rsidR="00026014" w:rsidRPr="00911DBA">
        <w:rPr>
          <w:rStyle w:val="Strong"/>
        </w:rPr>
        <w:t xml:space="preserve"> </w:t>
      </w:r>
      <w:r w:rsidR="00026014" w:rsidRPr="00911DBA">
        <w:rPr>
          <w:rStyle w:val="Strong"/>
          <w:b w:val="0"/>
          <w:bCs w:val="0"/>
        </w:rPr>
        <w:t>distribution</w:t>
      </w:r>
      <w:r w:rsidR="00026014" w:rsidRPr="00911DBA">
        <w:rPr>
          <w:rStyle w:val="Strong"/>
        </w:rPr>
        <w:t xml:space="preserve"> </w:t>
      </w:r>
      <w:r w:rsidR="00026014" w:rsidRPr="00911DBA">
        <w:t>of the given data, deprived of specifying a target value.</w:t>
      </w:r>
      <w:r w:rsidR="00997C2A" w:rsidRPr="00911DBA">
        <w:t xml:space="preserve"> This method builds upon the success of using deep neural networks in content generation.</w:t>
      </w:r>
    </w:p>
    <w:p w14:paraId="6B2AFD2B" w14:textId="15687182" w:rsidR="00597383" w:rsidRPr="00911DBA" w:rsidRDefault="00026014" w:rsidP="00F154DF">
      <w:r w:rsidRPr="00911DBA">
        <w:t xml:space="preserve">Generative </w:t>
      </w:r>
      <w:r w:rsidR="00590F88" w:rsidRPr="00911DBA">
        <w:t>a</w:t>
      </w:r>
      <w:r w:rsidRPr="00911DBA">
        <w:t xml:space="preserve">dversarial </w:t>
      </w:r>
      <w:r w:rsidR="00590F88" w:rsidRPr="00911DBA">
        <w:t>n</w:t>
      </w:r>
      <w:r w:rsidRPr="00911DBA">
        <w:t xml:space="preserve">etworks are </w:t>
      </w:r>
      <w:r w:rsidR="0033032F" w:rsidRPr="00911DBA">
        <w:t>collected</w:t>
      </w:r>
      <w:r w:rsidRPr="00911DBA">
        <w:t xml:space="preserve"> of two </w:t>
      </w:r>
      <w:r w:rsidR="00590F88" w:rsidRPr="00911DBA">
        <w:t>n</w:t>
      </w:r>
      <w:r w:rsidRPr="00911DBA">
        <w:t>etworks</w:t>
      </w:r>
      <w:r w:rsidR="0055259C" w:rsidRPr="00911DBA">
        <w:t xml:space="preserve"> work against each other in a zero-sum game framework</w:t>
      </w:r>
      <w:r w:rsidR="00617EEE" w:rsidRPr="00911DBA">
        <w:t xml:space="preserve"> </w:t>
      </w:r>
      <w:r w:rsidR="00617EEE"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rsidRPr="00911DBA">
        <w:fldChar w:fldCharType="separate"/>
      </w:r>
      <w:r w:rsidR="00C077EB" w:rsidRPr="00911DBA">
        <w:rPr>
          <w:noProof/>
        </w:rPr>
        <w:t>[11]</w:t>
      </w:r>
      <w:r w:rsidR="00617EEE" w:rsidRPr="00911DBA">
        <w:fldChar w:fldCharType="end"/>
      </w:r>
      <w:r w:rsidR="00412077" w:rsidRPr="00911DBA">
        <w:t>. The first network is called a Generator. T</w:t>
      </w:r>
      <w:r w:rsidR="005D7E9C" w:rsidRPr="00911DBA">
        <w:t xml:space="preserve">he goal is to produce new data close to that of </w:t>
      </w:r>
      <w:r w:rsidR="0055259C" w:rsidRPr="00911DBA">
        <w:t>samples from real</w:t>
      </w:r>
      <w:r w:rsidRPr="00911DBA">
        <w:t xml:space="preserve"> </w:t>
      </w:r>
      <w:r w:rsidR="0055259C" w:rsidRPr="00911DBA">
        <w:t>datasets</w:t>
      </w:r>
      <w:r w:rsidRPr="00911DBA">
        <w:t xml:space="preserve">. The Generator could </w:t>
      </w:r>
      <w:r w:rsidR="0055259C" w:rsidRPr="00911DBA">
        <w:t>act as</w:t>
      </w:r>
      <w:r w:rsidRPr="00911DBA">
        <w:t xml:space="preserve"> a human art forger, which creates fake works of art.</w:t>
      </w:r>
      <w:r w:rsidR="0055259C" w:rsidRPr="00911DBA">
        <w:t xml:space="preserve"> </w:t>
      </w:r>
    </w:p>
    <w:p w14:paraId="54B12FDD" w14:textId="264317CA" w:rsidR="00026014" w:rsidRPr="00911DBA" w:rsidRDefault="00026014" w:rsidP="0055259C">
      <w:r w:rsidRPr="00911DBA">
        <w:t xml:space="preserve">The second </w:t>
      </w:r>
      <w:r w:rsidR="00590F88" w:rsidRPr="00911DBA">
        <w:t>n</w:t>
      </w:r>
      <w:r w:rsidRPr="00911DBA">
        <w:t>etwork is entitled</w:t>
      </w:r>
      <w:r w:rsidR="00934FBF" w:rsidRPr="00911DBA">
        <w:t>,</w:t>
      </w:r>
      <w:r w:rsidRPr="00911DBA">
        <w:t xml:space="preserve"> </w:t>
      </w:r>
      <w:r w:rsidRPr="00911DBA">
        <w:rPr>
          <w:rStyle w:val="Strong"/>
          <w:b w:val="0"/>
          <w:bCs w:val="0"/>
        </w:rPr>
        <w:t>Discriminator</w:t>
      </w:r>
      <w:r w:rsidRPr="00911DBA">
        <w:t>. This model</w:t>
      </w:r>
      <w:r w:rsidR="00EF7026" w:rsidRPr="00911DBA">
        <w:t xml:space="preserve"> aim</w:t>
      </w:r>
      <w:r w:rsidRPr="00911DBA">
        <w:t>s to recognize if an input data is ‘</w:t>
      </w:r>
      <w:r w:rsidRPr="00911DBA">
        <w:rPr>
          <w:rStyle w:val="Emphasis"/>
        </w:rPr>
        <w:t>real’ — </w:t>
      </w:r>
      <w:r w:rsidR="0033032F" w:rsidRPr="00911DBA">
        <w:t>goes</w:t>
      </w:r>
      <w:r w:rsidRPr="00911DBA">
        <w:t xml:space="preserve"> to the original dataset — or if it is ‘</w:t>
      </w:r>
      <w:r w:rsidRPr="00911DBA">
        <w:rPr>
          <w:rStyle w:val="Emphasis"/>
        </w:rPr>
        <w:t>fake’</w:t>
      </w:r>
      <w:r w:rsidRPr="00911DBA">
        <w:t xml:space="preserve"> — generated by a </w:t>
      </w:r>
      <w:r w:rsidR="0033032F" w:rsidRPr="00911DBA">
        <w:t>falsifier</w:t>
      </w:r>
      <w:r w:rsidRPr="00911DBA">
        <w:t xml:space="preserve"> </w:t>
      </w:r>
      <w:r w:rsidR="00590F88" w:rsidRPr="00911DBA">
        <w:t>generator network</w:t>
      </w:r>
      <w:r w:rsidRPr="00911DBA">
        <w:t xml:space="preserve">. In this scenario, a Discriminator is </w:t>
      </w:r>
      <w:r w:rsidR="00071A18" w:rsidRPr="00911DBA">
        <w:t>corresponding</w:t>
      </w:r>
      <w:r w:rsidRPr="00911DBA">
        <w:t xml:space="preserve"> to the </w:t>
      </w:r>
      <w:r w:rsidR="00B44282" w:rsidRPr="00911DBA">
        <w:t>law enforcement agent</w:t>
      </w:r>
      <w:r w:rsidRPr="00911DBA">
        <w:t xml:space="preserve"> (or an art expert), which tries to </w:t>
      </w:r>
      <w:r w:rsidR="00B44282" w:rsidRPr="00911DBA">
        <w:t>spot</w:t>
      </w:r>
      <w:r w:rsidRPr="00911DBA">
        <w:t xml:space="preserve"> artworks as truthful or fraud.</w:t>
      </w:r>
      <w:r w:rsidR="0055259C" w:rsidRPr="00911DBA">
        <w:t xml:space="preserve"> Successful training of a GAN requires reaching an equilibrium state between two opposing objectives, unlike </w:t>
      </w:r>
      <w:r w:rsidR="0055259C" w:rsidRPr="00911DBA">
        <w:lastRenderedPageBreak/>
        <w:t>CNN or Long Short-Term Memory (LSTM) where the training objective is to minimize or maximize the value of a single loss function.</w:t>
      </w:r>
    </w:p>
    <w:p w14:paraId="6B583BCE" w14:textId="5829613A" w:rsidR="00F2601F" w:rsidRPr="00911DBA" w:rsidRDefault="00F2601F" w:rsidP="00F2601F">
      <w:r w:rsidRPr="00911DBA">
        <w:rPr>
          <w:b/>
          <w:bCs/>
        </w:rPr>
        <w:t>Conditional GAN</w:t>
      </w:r>
      <w:r w:rsidR="00617EEE" w:rsidRPr="00911DBA">
        <w:rPr>
          <w:b/>
          <w:bCs/>
        </w:rPr>
        <w:t xml:space="preserve">: </w:t>
      </w:r>
      <w:r w:rsidRPr="00911DBA">
        <w:t xml:space="preserve">The conditional </w:t>
      </w:r>
      <w:r w:rsidR="008D7537" w:rsidRPr="00911DBA">
        <w:t xml:space="preserve">GAN </w:t>
      </w:r>
      <w:r w:rsidR="006D4917"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rsidRPr="00911DBA">
        <w:fldChar w:fldCharType="separate"/>
      </w:r>
      <w:r w:rsidR="00C077EB" w:rsidRPr="00911DBA">
        <w:rPr>
          <w:noProof/>
        </w:rPr>
        <w:t>[12]</w:t>
      </w:r>
      <w:r w:rsidR="006D4917" w:rsidRPr="00911DBA">
        <w:fldChar w:fldCharType="end"/>
      </w:r>
      <w:r w:rsidRPr="00911DBA">
        <w:t xml:space="preserve"> is an extension of the </w:t>
      </w:r>
      <w:r w:rsidR="006D4917"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rsidRPr="00911DBA">
        <w:fldChar w:fldCharType="separate"/>
      </w:r>
      <w:r w:rsidR="00C077EB" w:rsidRPr="00911DBA">
        <w:rPr>
          <w:noProof/>
        </w:rPr>
        <w:t>[11]</w:t>
      </w:r>
      <w:r w:rsidR="006D4917" w:rsidRPr="00911DBA">
        <w:fldChar w:fldCharType="end"/>
      </w:r>
      <w:r w:rsidR="006D4917" w:rsidRPr="00911DBA">
        <w:t xml:space="preserve"> </w:t>
      </w:r>
      <w:r w:rsidRPr="00911DBA">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rsidRPr="00911DBA">
        <w:t>has</w:t>
      </w:r>
      <w:r w:rsidRPr="00911DBA">
        <w:t xml:space="preserve"> be</w:t>
      </w:r>
      <w:r w:rsidR="00266598" w:rsidRPr="00911DBA">
        <w:t>en</w:t>
      </w:r>
      <w:r w:rsidRPr="00911DBA">
        <w:t xml:space="preserve"> concatenated with a variable specifying the condition to generate the fake data, meaning to generate the fake data </w:t>
      </w:r>
      <w:proofErr w:type="spellStart"/>
      <w:r w:rsidRPr="00911DBA">
        <w:t>cGAN</w:t>
      </w:r>
      <w:proofErr w:type="spellEnd"/>
      <w:r w:rsidRPr="00911DBA">
        <w:t xml:space="preserve"> use random noise and newly introduced conditional variable.</w:t>
      </w:r>
    </w:p>
    <w:p w14:paraId="56B229A1" w14:textId="3575B4D0" w:rsidR="007365DA" w:rsidRPr="00911DBA" w:rsidRDefault="00507715" w:rsidP="001C1FA8">
      <w:r w:rsidRPr="00911DBA">
        <w:rPr>
          <w:b/>
          <w:bCs/>
        </w:rPr>
        <w:t>Video-to-video</w:t>
      </w:r>
      <w:r w:rsidR="00895771" w:rsidRPr="00911DBA">
        <w:rPr>
          <w:b/>
          <w:bCs/>
        </w:rPr>
        <w:t xml:space="preserve"> transfer</w:t>
      </w:r>
      <w:r w:rsidR="00617EEE" w:rsidRPr="00911DBA">
        <w:rPr>
          <w:b/>
          <w:bCs/>
        </w:rPr>
        <w:t xml:space="preserve">: </w:t>
      </w:r>
      <w:r w:rsidRPr="00911DBA">
        <w:t>Video-to-video</w:t>
      </w:r>
      <w:r w:rsidR="00895771" w:rsidRPr="00911DBA">
        <w:t xml:space="preserve"> transfer is</w:t>
      </w:r>
      <w:r w:rsidR="001C1FA8" w:rsidRPr="00911DBA">
        <w:t xml:space="preserve"> a domain transfer problem that aims to transfer sequential content information form one domain to another while preserving the style of the target domain.</w:t>
      </w:r>
      <w:r w:rsidR="001867C2" w:rsidRPr="00911DBA">
        <w:t xml:space="preserve"> </w:t>
      </w:r>
      <w:r w:rsidR="001C1FA8" w:rsidRPr="00911DBA">
        <w:t xml:space="preserve">Current approaches for domain transfer categories broadly into three classes. Early techniques use classical computer vision mechanism work specifically designed for particular body parts such as </w:t>
      </w:r>
      <w:r w:rsidR="00D24175" w:rsidRPr="00911DBA">
        <w:t xml:space="preserve">the </w:t>
      </w:r>
      <w:r w:rsidR="001C1FA8" w:rsidRPr="00911DBA">
        <w:t xml:space="preserve">human face </w:t>
      </w:r>
      <w:r w:rsidR="001C1FA8" w:rsidRPr="00911DBA">
        <w:fldChar w:fldCharType="begin" w:fldLock="1"/>
      </w:r>
      <w:r w:rsidR="00C077EB" w:rsidRPr="00911DB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911DBA">
        <w:fldChar w:fldCharType="separate"/>
      </w:r>
      <w:r w:rsidR="00C077EB" w:rsidRPr="00911DBA">
        <w:rPr>
          <w:noProof/>
        </w:rPr>
        <w:t>[13]</w:t>
      </w:r>
      <w:r w:rsidR="001C1FA8" w:rsidRPr="00911DBA">
        <w:fldChar w:fldCharType="end"/>
      </w:r>
      <w:r w:rsidR="001C1FA8" w:rsidRPr="00911DBA">
        <w:t xml:space="preserve"> they lack generalization and does</w:t>
      </w:r>
      <w:r w:rsidR="001867C2" w:rsidRPr="00911DBA">
        <w:t xml:space="preserve"> no</w:t>
      </w:r>
      <w:r w:rsidR="001C1FA8" w:rsidRPr="00911DBA">
        <w:t xml:space="preserve">t work well if there is occlusion.  The second approach use paired </w:t>
      </w:r>
      <w:r w:rsidRPr="00911DBA">
        <w:t>image-to-image</w:t>
      </w:r>
      <w:r w:rsidR="001C1FA8" w:rsidRPr="00911DBA">
        <w:t xml:space="preserve"> translation such as </w:t>
      </w:r>
      <w:r w:rsidR="00AA7FFD" w:rsidRPr="00911DBA">
        <w:t>Pix2Pix</w:t>
      </w:r>
      <w:r w:rsidR="001C1FA8" w:rsidRPr="00911DBA">
        <w:t xml:space="preserve"> -in an image it takes a pixel then converts </w:t>
      </w:r>
      <w:r w:rsidR="00C077EB" w:rsidRPr="00911DBA">
        <w:t>by</w:t>
      </w:r>
      <w:r w:rsidR="001C1FA8" w:rsidRPr="00911DBA">
        <w:t xml:space="preserve"> another pixel.</w:t>
      </w:r>
      <w:r w:rsidR="00B56E1E" w:rsidRPr="00B56E1E">
        <w:t xml:space="preserve"> Isola </w:t>
      </w:r>
      <w:r w:rsidR="00B56E1E">
        <w:t>et al.</w:t>
      </w:r>
      <w:r w:rsidR="001C1FA8" w:rsidRPr="00911DBA">
        <w:t xml:space="preserve"> </w:t>
      </w:r>
      <w:r w:rsidR="001C1FA8"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911DBA">
        <w:fldChar w:fldCharType="separate"/>
      </w:r>
      <w:r w:rsidR="00C077EB" w:rsidRPr="00911DBA">
        <w:rPr>
          <w:noProof/>
        </w:rPr>
        <w:t>[3]</w:t>
      </w:r>
      <w:r w:rsidR="001C1FA8" w:rsidRPr="00911DBA">
        <w:fldChar w:fldCharType="end"/>
      </w:r>
      <w:r w:rsidR="001C1FA8" w:rsidRPr="00911DBA">
        <w:t xml:space="preserve"> use conditional GAN </w:t>
      </w:r>
      <w:r w:rsidR="001C1FA8"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911DBA">
        <w:fldChar w:fldCharType="separate"/>
      </w:r>
      <w:r w:rsidR="00C077EB" w:rsidRPr="00911DBA">
        <w:rPr>
          <w:noProof/>
        </w:rPr>
        <w:t>[12]</w:t>
      </w:r>
      <w:r w:rsidR="001C1FA8" w:rsidRPr="00911DBA">
        <w:fldChar w:fldCharType="end"/>
      </w:r>
      <w:r w:rsidR="001C1FA8" w:rsidRPr="00911DBA">
        <w:t xml:space="preserve">, learn </w:t>
      </w:r>
      <w:r w:rsidR="0033032F" w:rsidRPr="00911DBA">
        <w:t xml:space="preserve">a </w:t>
      </w:r>
      <w:r w:rsidR="001C1FA8" w:rsidRPr="00911DBA">
        <w:t xml:space="preserve">mapping between paired input to the output image. The third category is unsupervised and unpaired data domain transfer like </w:t>
      </w:r>
      <w:r w:rsidR="00B60544" w:rsidRPr="00911DBA">
        <w:t>Cycle-GAN</w:t>
      </w:r>
      <w:r w:rsidR="004B70DB" w:rsidRPr="00911DBA">
        <w:t xml:space="preserve"> </w:t>
      </w:r>
      <w:r w:rsidR="004B70D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911DBA">
        <w:fldChar w:fldCharType="separate"/>
      </w:r>
      <w:r w:rsidR="00C077EB" w:rsidRPr="00911DBA">
        <w:rPr>
          <w:noProof/>
        </w:rPr>
        <w:t>[2]</w:t>
      </w:r>
      <w:r w:rsidR="004B70DB" w:rsidRPr="00911DBA">
        <w:fldChar w:fldCharType="end"/>
      </w:r>
      <w:r w:rsidR="00B71A62" w:rsidRPr="00911DBA">
        <w:t>, which enforces</w:t>
      </w:r>
      <w:r w:rsidR="001C1FA8" w:rsidRPr="00911DBA">
        <w:t xml:space="preserve"> cycle consistency </w:t>
      </w:r>
      <w:r w:rsidR="00E22C96" w:rsidRPr="00911DBA">
        <w:t xml:space="preserve">for </w:t>
      </w:r>
      <w:r w:rsidR="00C41426" w:rsidRPr="00911DBA">
        <w:t xml:space="preserve">the </w:t>
      </w:r>
      <w:r w:rsidR="001C1FA8" w:rsidRPr="00911DBA">
        <w:t>unpaired image.</w:t>
      </w:r>
    </w:p>
    <w:p w14:paraId="571617AA" w14:textId="23869FB0" w:rsidR="00CE50D2" w:rsidRDefault="001C1FA8" w:rsidP="00267F4A">
      <w:r w:rsidRPr="00911DBA">
        <w:t xml:space="preserve">The recent state of artwork work </w:t>
      </w:r>
      <w:proofErr w:type="spellStart"/>
      <w:r w:rsidRPr="00911DBA">
        <w:t>Re</w:t>
      </w:r>
      <w:r w:rsidR="00B60544" w:rsidRPr="00911DBA">
        <w:t>Cycle</w:t>
      </w:r>
      <w:proofErr w:type="spellEnd"/>
      <w:r w:rsidR="00B60544" w:rsidRPr="00911DBA">
        <w:t>-GAN</w:t>
      </w:r>
      <w:r w:rsidRPr="00911DBA">
        <w:t xml:space="preserve"> by Bansal</w:t>
      </w:r>
      <w:r w:rsidR="00701CC1" w:rsidRPr="00911DBA">
        <w:t xml:space="preserve"> </w:t>
      </w:r>
      <w:r w:rsidR="00B56E1E">
        <w:t xml:space="preserve">et al. </w:t>
      </w:r>
      <w:r w:rsidR="00701CC1" w:rsidRPr="00911DBA">
        <w:fldChar w:fldCharType="begin" w:fldLock="1"/>
      </w:r>
      <w:r w:rsidR="00701CC1"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911DBA">
        <w:fldChar w:fldCharType="separate"/>
      </w:r>
      <w:r w:rsidR="00701CC1" w:rsidRPr="00911DBA">
        <w:rPr>
          <w:noProof/>
        </w:rPr>
        <w:t>[1]</w:t>
      </w:r>
      <w:r w:rsidR="00701CC1" w:rsidRPr="00911DBA">
        <w:fldChar w:fldCharType="end"/>
      </w:r>
      <w:r w:rsidRPr="00911DBA">
        <w:t xml:space="preserve"> motivated by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propose</w:t>
      </w:r>
      <w:r w:rsidR="00B71A62" w:rsidRPr="00911DBA">
        <w:t>s video retargeting via spatiotemporal constraint though directly synthesizing future frames</w:t>
      </w:r>
      <w:r w:rsidRPr="00911DBA">
        <w:t xml:space="preserve"> via temporal predictor to preserve temporal continuity</w:t>
      </w:r>
      <w:r w:rsidR="001867C2" w:rsidRPr="00911DBA">
        <w:t>.</w:t>
      </w:r>
      <w:r w:rsidRPr="00911DBA">
        <w:t xml:space="preserve"> Bansal et al., </w:t>
      </w:r>
      <w:proofErr w:type="gramStart"/>
      <w:r w:rsidRPr="00911DBA">
        <w:t>clams</w:t>
      </w:r>
      <w:proofErr w:type="gramEnd"/>
      <w:r w:rsidRPr="00911DBA">
        <w:t xml:space="preserve"> </w:t>
      </w:r>
      <w:r w:rsidR="00507715" w:rsidRPr="00911DBA">
        <w:t>video-to-video</w:t>
      </w:r>
      <w:r w:rsidRPr="00911DBA">
        <w:t xml:space="preserve"> translation </w:t>
      </w:r>
      <w:r w:rsidR="009E0D85" w:rsidRPr="00911DBA">
        <w:t>is</w:t>
      </w:r>
      <w:r w:rsidRPr="00911DBA">
        <w:t xml:space="preserve"> still under constraint </w:t>
      </w:r>
      <w:r w:rsidR="0035616B" w:rsidRPr="00911DBA">
        <w:t>since</w:t>
      </w:r>
      <w:r w:rsidR="0056198B" w:rsidRPr="00911DBA">
        <w:t xml:space="preserve"> their work result shows </w:t>
      </w:r>
      <w:r w:rsidRPr="00911DBA">
        <w:t xml:space="preserve">of </w:t>
      </w:r>
      <w:r w:rsidR="00507715" w:rsidRPr="00911DBA">
        <w:t>video-to-video</w:t>
      </w:r>
      <w:r w:rsidRPr="00911DBA">
        <w:t xml:space="preserve"> transfer has very flickering output. This </w:t>
      </w:r>
      <w:r w:rsidR="00B56E1E">
        <w:t>thesis work</w:t>
      </w:r>
      <w:r w:rsidRPr="00911DBA">
        <w:t xml:space="preserve"> propose</w:t>
      </w:r>
      <w:r w:rsidR="00D471ED" w:rsidRPr="00911DBA">
        <w:t>d</w:t>
      </w:r>
      <w:r w:rsidRPr="00911DBA">
        <w:t xml:space="preserve"> to extend Bansal et al., work to improve temporal continuity between adjacent consecutive frames by introducing additional </w:t>
      </w:r>
      <w:r w:rsidR="00C559E4" w:rsidRPr="00911DBA">
        <w:t>tempo</w:t>
      </w:r>
      <w:r w:rsidR="002B20BF" w:rsidRPr="00911DBA">
        <w:t>r</w:t>
      </w:r>
      <w:r w:rsidR="00C559E4" w:rsidRPr="00911DBA">
        <w:t xml:space="preserve">al cycle </w:t>
      </w:r>
      <w:r w:rsidR="00031F5C" w:rsidRPr="00911DBA">
        <w:t xml:space="preserve">consistency </w:t>
      </w:r>
      <w:r w:rsidRPr="00911DBA">
        <w:t xml:space="preserve">constraints also proposes to introduce Spatiotemporal </w:t>
      </w:r>
      <w:r w:rsidR="00507715" w:rsidRPr="00911DBA">
        <w:t>video-to-video</w:t>
      </w:r>
      <w:r w:rsidRPr="00911DBA">
        <w:t xml:space="preserve"> translation for better realistic results.</w:t>
      </w:r>
    </w:p>
    <w:p w14:paraId="7EA8EACA" w14:textId="77777777" w:rsidR="004C00D5" w:rsidRPr="00911DBA" w:rsidRDefault="004C00D5" w:rsidP="00267F4A"/>
    <w:p w14:paraId="63DFC017" w14:textId="3CF61CC2" w:rsidR="001C1FA8" w:rsidRPr="00911DBA" w:rsidRDefault="001C1FA8" w:rsidP="00B05706">
      <w:pPr>
        <w:pStyle w:val="Heading2"/>
      </w:pPr>
      <w:bookmarkStart w:id="28" w:name="_Toc52981513"/>
      <w:bookmarkStart w:id="29" w:name="_Toc54101834"/>
      <w:bookmarkEnd w:id="19"/>
      <w:r w:rsidRPr="00911DBA">
        <w:lastRenderedPageBreak/>
        <w:t>Motivation</w:t>
      </w:r>
      <w:r w:rsidR="00617EEE" w:rsidRPr="00911DBA">
        <w:t xml:space="preserve"> of the Study</w:t>
      </w:r>
      <w:bookmarkEnd w:id="28"/>
      <w:bookmarkEnd w:id="29"/>
    </w:p>
    <w:p w14:paraId="1629D96B" w14:textId="2CCE2BB5" w:rsidR="00612E9C" w:rsidRPr="00911DBA" w:rsidRDefault="00753828" w:rsidP="00612E9C">
      <w:r w:rsidRPr="00911DBA">
        <w:t>Recent</w:t>
      </w:r>
      <w:r w:rsidR="00DD077B" w:rsidRPr="00911DBA">
        <w:t xml:space="preserve"> deep learning</w:t>
      </w:r>
      <w:r w:rsidR="002358CF" w:rsidRPr="00911DBA">
        <w:t xml:space="preserve"> </w:t>
      </w:r>
      <w:r w:rsidR="0015370C" w:rsidRPr="00911DBA">
        <w:t>achievement</w:t>
      </w:r>
      <w:r w:rsidR="00DD077B" w:rsidRPr="00911DBA">
        <w:t xml:space="preserve"> </w:t>
      </w:r>
      <w:r w:rsidR="009B7A30" w:rsidRPr="00911DBA">
        <w:t xml:space="preserve">is due to the abundance </w:t>
      </w:r>
      <w:r w:rsidR="00DD077B" w:rsidRPr="00911DBA">
        <w:t xml:space="preserve">of </w:t>
      </w:r>
      <w:r w:rsidR="002358CF" w:rsidRPr="00911DBA">
        <w:t xml:space="preserve">the </w:t>
      </w:r>
      <w:r w:rsidR="002235C3" w:rsidRPr="00911DBA">
        <w:t>enormous</w:t>
      </w:r>
      <w:r w:rsidR="00DD077B" w:rsidRPr="00911DBA">
        <w:t xml:space="preserve"> amount of data available now</w:t>
      </w:r>
      <w:r w:rsidR="002358CF" w:rsidRPr="00911DBA">
        <w:t>a</w:t>
      </w:r>
      <w:r w:rsidR="00DD077B" w:rsidRPr="00911DBA">
        <w:t>days</w:t>
      </w:r>
      <w:r w:rsidR="00623E8E" w:rsidRPr="00911DBA">
        <w:t>. However,</w:t>
      </w:r>
      <w:r w:rsidR="00DD077B" w:rsidRPr="00911DBA">
        <w:t xml:space="preserve"> </w:t>
      </w:r>
      <w:r w:rsidR="005C17D5" w:rsidRPr="00911DBA">
        <w:t>still</w:t>
      </w:r>
      <w:r w:rsidR="00623E8E" w:rsidRPr="00911DBA">
        <w:t>,</w:t>
      </w:r>
      <w:r w:rsidR="005C17D5" w:rsidRPr="00911DBA">
        <w:t xml:space="preserve"> there</w:t>
      </w:r>
      <w:r w:rsidR="0030288C" w:rsidRPr="00911DBA">
        <w:t xml:space="preserve"> </w:t>
      </w:r>
      <w:r w:rsidR="002258A6" w:rsidRPr="00911DBA">
        <w:t>is</w:t>
      </w:r>
      <w:r w:rsidR="0030288C" w:rsidRPr="00911DBA">
        <w:t xml:space="preserve"> a </w:t>
      </w:r>
      <w:r w:rsidR="00DD077B" w:rsidRPr="00911DBA">
        <w:t xml:space="preserve">big problem to collect data </w:t>
      </w:r>
      <w:r w:rsidR="002358CF" w:rsidRPr="00911DBA">
        <w:t>e</w:t>
      </w:r>
      <w:r w:rsidR="00DD077B" w:rsidRPr="00911DBA">
        <w:t xml:space="preserve">specially when </w:t>
      </w:r>
      <w:r w:rsidR="00623E8E" w:rsidRPr="00911DBA">
        <w:t xml:space="preserve">there is a </w:t>
      </w:r>
      <w:r w:rsidR="00DD077B" w:rsidRPr="00911DBA">
        <w:t xml:space="preserve">need </w:t>
      </w:r>
      <w:r w:rsidR="002677D6" w:rsidRPr="00911DBA">
        <w:t>for</w:t>
      </w:r>
      <w:r w:rsidR="00623E8E" w:rsidRPr="00911DBA">
        <w:t xml:space="preserve"> </w:t>
      </w:r>
      <w:r w:rsidR="00DD077B" w:rsidRPr="00911DBA">
        <w:t xml:space="preserve">paired data </w:t>
      </w:r>
      <w:r w:rsidR="001157A4" w:rsidRPr="00911DBA">
        <w:t>set (</w:t>
      </w:r>
      <w:r w:rsidR="006F7F02" w:rsidRPr="00911DBA">
        <w:t xml:space="preserve">such as </w:t>
      </w:r>
      <w:r w:rsidR="001157A4" w:rsidRPr="00911DBA">
        <w:t xml:space="preserve">day and night) </w:t>
      </w:r>
      <w:r w:rsidR="0030288C" w:rsidRPr="00911DBA">
        <w:t>since</w:t>
      </w:r>
      <w:r w:rsidR="001157A4" w:rsidRPr="00911DBA">
        <w:t xml:space="preserve"> capturing dataset</w:t>
      </w:r>
      <w:r w:rsidR="00576712" w:rsidRPr="00911DBA">
        <w:t>s</w:t>
      </w:r>
      <w:r w:rsidR="001157A4" w:rsidRPr="00911DBA">
        <w:t xml:space="preserve"> in two</w:t>
      </w:r>
      <w:r w:rsidR="00576712" w:rsidRPr="00911DBA">
        <w:t xml:space="preserve"> (or more) </w:t>
      </w:r>
      <w:r w:rsidR="001157A4" w:rsidRPr="00911DBA">
        <w:t>completely different environment</w:t>
      </w:r>
      <w:r w:rsidR="002358CF" w:rsidRPr="00911DBA">
        <w:t>s</w:t>
      </w:r>
      <w:r w:rsidR="001157A4" w:rsidRPr="00911DBA">
        <w:t xml:space="preserve"> is </w:t>
      </w:r>
      <w:r w:rsidR="000D605A" w:rsidRPr="00911DBA">
        <w:t>a cumbersome task</w:t>
      </w:r>
      <w:r w:rsidR="005A617F" w:rsidRPr="00911DBA">
        <w:t xml:space="preserve">. </w:t>
      </w:r>
      <w:r w:rsidR="00B7686E" w:rsidRPr="00911DBA">
        <w:t>Domain transfer could be the mechanism to overcome such problems.</w:t>
      </w:r>
      <w:r w:rsidR="00911DBA" w:rsidRPr="00911DBA">
        <w:t xml:space="preserve"> </w:t>
      </w:r>
      <w:r w:rsidR="00612E9C" w:rsidRPr="00911DBA">
        <w:t>After</w:t>
      </w:r>
      <w:r w:rsidR="00787876" w:rsidRPr="00911DBA">
        <w:t xml:space="preserve"> </w:t>
      </w:r>
      <w:r w:rsidR="00B34B40" w:rsidRPr="00911DBA">
        <w:t xml:space="preserve">the </w:t>
      </w:r>
      <w:r w:rsidR="00787876" w:rsidRPr="00911DBA">
        <w:t>first paper on GAN by</w:t>
      </w:r>
      <w:r w:rsidR="00612E9C" w:rsidRPr="00911DBA">
        <w:t xml:space="preserve"> Goodfellow</w:t>
      </w:r>
      <w:r w:rsidR="007218FF" w:rsidRPr="00911DBA">
        <w:t xml:space="preserve"> </w:t>
      </w:r>
      <w:r w:rsidR="00787876" w:rsidRPr="00911DBA">
        <w:t xml:space="preserve">et al. </w:t>
      </w:r>
      <w:r w:rsidR="007218F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rsidRPr="00911DBA">
        <w:fldChar w:fldCharType="separate"/>
      </w:r>
      <w:r w:rsidR="00C077EB" w:rsidRPr="00911DBA">
        <w:rPr>
          <w:noProof/>
        </w:rPr>
        <w:t>[11]</w:t>
      </w:r>
      <w:r w:rsidR="007218FF" w:rsidRPr="00911DBA">
        <w:fldChar w:fldCharType="end"/>
      </w:r>
      <w:r w:rsidR="00612E9C" w:rsidRPr="00911DBA">
        <w:t>, GAN has been used in a wide range of areas for numerous applications</w:t>
      </w:r>
      <w:r w:rsidR="00911DBA" w:rsidRPr="00911DBA">
        <w:t xml:space="preserve"> and </w:t>
      </w:r>
      <w:r w:rsidR="00B34B40" w:rsidRPr="00911DBA">
        <w:t>i</w:t>
      </w:r>
      <w:r w:rsidR="00507715" w:rsidRPr="00911DBA">
        <w:t>mage-to-image</w:t>
      </w:r>
      <w:r w:rsidR="00612E9C" w:rsidRPr="00911DBA">
        <w:t xml:space="preserve"> translation </w:t>
      </w:r>
      <w:r w:rsidR="008908AA" w:rsidRPr="00911DBA">
        <w:t xml:space="preserve">maybe </w:t>
      </w:r>
      <w:r w:rsidR="00612E9C" w:rsidRPr="00911DBA">
        <w:t xml:space="preserve">is the significant </w:t>
      </w:r>
      <w:r w:rsidR="000C170C" w:rsidRPr="00911DBA">
        <w:t>one</w:t>
      </w:r>
      <w:r w:rsidR="00911DBA" w:rsidRPr="00911DBA">
        <w:t xml:space="preserve">. </w:t>
      </w:r>
      <w:r w:rsidR="00612E9C" w:rsidRPr="00911DBA">
        <w:t>Advancement in GAN enables scientists and researchers to create fake images indistinguishable from real ones</w:t>
      </w:r>
      <w:r w:rsidR="00312E49" w:rsidRPr="00911DBA">
        <w:fldChar w:fldCharType="begin" w:fldLock="1"/>
      </w:r>
      <w:r w:rsidR="00C077EB" w:rsidRPr="00911DBA">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rsidRPr="00911DBA">
        <w:fldChar w:fldCharType="separate"/>
      </w:r>
      <w:r w:rsidR="00C077EB" w:rsidRPr="00911DBA">
        <w:rPr>
          <w:noProof/>
        </w:rPr>
        <w:t>[14]</w:t>
      </w:r>
      <w:r w:rsidR="00312E49" w:rsidRPr="00911DBA">
        <w:fldChar w:fldCharType="end"/>
      </w:r>
      <w:r w:rsidR="00312E49" w:rsidRPr="00911DBA">
        <w:fldChar w:fldCharType="begin" w:fldLock="1"/>
      </w:r>
      <w:r w:rsidR="00C077EB" w:rsidRPr="00911DBA">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rsidRPr="00911DBA">
        <w:fldChar w:fldCharType="separate"/>
      </w:r>
      <w:r w:rsidR="00C077EB" w:rsidRPr="00911DBA">
        <w:rPr>
          <w:noProof/>
        </w:rPr>
        <w:t>[15]</w:t>
      </w:r>
      <w:r w:rsidR="00312E49" w:rsidRPr="00911DBA">
        <w:fldChar w:fldCharType="end"/>
      </w:r>
      <w:r w:rsidR="00430BA7" w:rsidRPr="00911DBA">
        <w:t xml:space="preserve">. This advancement is </w:t>
      </w:r>
      <w:r w:rsidR="00787876" w:rsidRPr="00911DBA">
        <w:t xml:space="preserve">applicable in automated content generation </w:t>
      </w:r>
      <w:r w:rsidR="00D85701" w:rsidRPr="00911DBA">
        <w:t>such as</w:t>
      </w:r>
      <w:r w:rsidR="00C576A9" w:rsidRPr="00911DBA">
        <w:t xml:space="preserve"> </w:t>
      </w:r>
      <w:r w:rsidR="00787876" w:rsidRPr="00911DBA">
        <w:t xml:space="preserve">multimedia content generation, photo editing, game graphic/scenery design, </w:t>
      </w:r>
      <w:r w:rsidR="00D85701" w:rsidRPr="00911DBA">
        <w:t xml:space="preserve">and </w:t>
      </w:r>
      <w:r w:rsidR="00787876" w:rsidRPr="00911DBA">
        <w:t>cinematic effects.</w:t>
      </w:r>
    </w:p>
    <w:p w14:paraId="70FC822C" w14:textId="45D83C74" w:rsidR="00612E9C" w:rsidRPr="00911DBA" w:rsidRDefault="00612E9C" w:rsidP="00612E9C">
      <w:r w:rsidRPr="00911DBA">
        <w:t xml:space="preserve">By extending the image translation idea, various researchers propose a number of approaches for </w:t>
      </w:r>
      <w:r w:rsidR="00566AA1" w:rsidRPr="00911DBA">
        <w:t xml:space="preserve">the </w:t>
      </w:r>
      <w:r w:rsidR="00507715" w:rsidRPr="00911DBA">
        <w:t>video-to-video</w:t>
      </w:r>
      <w:r w:rsidRPr="00911DBA">
        <w:t xml:space="preserve"> translation network to learn both spatial and temporal domains but failed </w:t>
      </w:r>
      <w:r w:rsidR="007D0DCD"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rsidRPr="00911DBA">
        <w:fldChar w:fldCharType="separate"/>
      </w:r>
      <w:r w:rsidR="00C077EB" w:rsidRPr="00911DBA">
        <w:rPr>
          <w:noProof/>
        </w:rPr>
        <w:t>[16]</w:t>
      </w:r>
      <w:r w:rsidR="007D0DCD" w:rsidRPr="00911DBA">
        <w:fldChar w:fldCharType="end"/>
      </w:r>
      <w:r w:rsidR="007D0DCD" w:rsidRPr="00911DBA">
        <w:t xml:space="preserve"> </w:t>
      </w:r>
      <w:r w:rsidRPr="00911DBA">
        <w:t xml:space="preserve">to Achieve the potential found by image translation networks. Generally, currently used </w:t>
      </w:r>
      <w:r w:rsidR="00507715" w:rsidRPr="00911DBA">
        <w:t>video-to-video</w:t>
      </w:r>
      <w:r w:rsidRPr="00911DBA">
        <w:t xml:space="preserve"> translation networks, </w:t>
      </w:r>
      <w:r w:rsidR="008B72E2" w:rsidRPr="00911DBA">
        <w:t xml:space="preserve">prone </w:t>
      </w:r>
      <w:r w:rsidR="00CE77F4" w:rsidRPr="00911DBA">
        <w:t>to</w:t>
      </w:r>
      <w:r w:rsidRPr="00911DBA">
        <w:t xml:space="preserve"> object disappearance problems, and arbitrary </w:t>
      </w:r>
      <w:r w:rsidR="00CE77F4" w:rsidRPr="00911DBA">
        <w:t xml:space="preserve">strange </w:t>
      </w:r>
      <w:r w:rsidRPr="00911DBA">
        <w:t xml:space="preserve">motion </w:t>
      </w:r>
      <w:r w:rsidR="00CE77F4" w:rsidRPr="00911DBA">
        <w:t xml:space="preserve">on the </w:t>
      </w:r>
      <w:r w:rsidRPr="00911DBA">
        <w:t>generated videos make translated videos more unrealistic.</w:t>
      </w:r>
      <w:r w:rsidR="00146ED6" w:rsidRPr="00911DBA">
        <w:t xml:space="preserve"> This work tr</w:t>
      </w:r>
      <w:r w:rsidR="00B34B40" w:rsidRPr="00911DBA">
        <w:t>ie</w:t>
      </w:r>
      <w:r w:rsidR="00146ED6" w:rsidRPr="00911DBA">
        <w:t>s to so</w:t>
      </w:r>
      <w:r w:rsidR="00B34B40" w:rsidRPr="00911DBA">
        <w:t>l</w:t>
      </w:r>
      <w:r w:rsidR="00146ED6" w:rsidRPr="00911DBA">
        <w:t>ve th</w:t>
      </w:r>
      <w:r w:rsidR="00B34B40" w:rsidRPr="00911DBA">
        <w:t>ese</w:t>
      </w:r>
      <w:r w:rsidR="00146ED6" w:rsidRPr="00911DBA">
        <w:t xml:space="preserve"> problems by extending the solutions presented in previous works.</w:t>
      </w:r>
    </w:p>
    <w:p w14:paraId="7FAD9DE8" w14:textId="666B8E96" w:rsidR="001C1FA8" w:rsidRPr="00911DBA" w:rsidRDefault="001C1FA8" w:rsidP="00B05706">
      <w:pPr>
        <w:pStyle w:val="Heading2"/>
      </w:pPr>
      <w:bookmarkStart w:id="30" w:name="_Toc52981514"/>
      <w:bookmarkStart w:id="31" w:name="_Toc54101835"/>
      <w:r w:rsidRPr="00911DBA">
        <w:t>Statement of the Problem</w:t>
      </w:r>
      <w:bookmarkEnd w:id="30"/>
      <w:bookmarkEnd w:id="31"/>
    </w:p>
    <w:p w14:paraId="428FBFEC" w14:textId="4798100D" w:rsidR="001C1FA8" w:rsidRPr="00911DBA" w:rsidRDefault="001C1FA8" w:rsidP="001C1FA8">
      <w:pPr>
        <w:rPr>
          <w:rFonts w:eastAsiaTheme="minorEastAsia"/>
        </w:rPr>
      </w:pPr>
      <w:r w:rsidRPr="00911DBA">
        <w:rPr>
          <w:b/>
          <w:bCs/>
        </w:rPr>
        <w:t>Problem formulation</w:t>
      </w:r>
      <w:r w:rsidRPr="00911DBA">
        <w:t>:</w:t>
      </w:r>
      <w:r w:rsidRPr="00911DBA">
        <w:rPr>
          <w:lang w:val="am-ET"/>
        </w:rPr>
        <w:t xml:space="preserve"> </w:t>
      </w:r>
      <w:r w:rsidRPr="00911DBA">
        <w:t>Inspired by recent work Recyc</w:t>
      </w:r>
      <w:r w:rsidR="002358CF" w:rsidRPr="00911DBA">
        <w:t>le</w:t>
      </w:r>
      <w:r w:rsidRPr="00911DBA">
        <w:t xml:space="preserve">-GAN in </w:t>
      </w:r>
      <w:r w:rsidR="002358CF" w:rsidRPr="00911DBA">
        <w:t xml:space="preserve">the </w:t>
      </w:r>
      <w:r w:rsidRPr="00911DBA">
        <w:t xml:space="preserve">unpaired </w:t>
      </w:r>
      <w:r w:rsidR="00507715" w:rsidRPr="00911DBA">
        <w:t>video-to-video</w:t>
      </w:r>
      <w:r w:rsidRPr="00911DBA">
        <w:t xml:space="preserve"> translation, </w:t>
      </w:r>
      <w:r w:rsidR="00456A4A" w:rsidRPr="00911DBA">
        <w:t>the</w:t>
      </w:r>
      <w:r w:rsidRPr="00911DBA">
        <w:t xml:space="preserve"> notion of </w:t>
      </w:r>
      <w:r w:rsidR="002358CF" w:rsidRPr="00911DBA">
        <w:t xml:space="preserve">a </w:t>
      </w:r>
      <w:r w:rsidRPr="00911DBA">
        <w:t>research problem</w:t>
      </w:r>
      <w:r w:rsidR="0000763F" w:rsidRPr="00911DBA">
        <w:t xml:space="preserve"> is </w:t>
      </w:r>
      <w:r w:rsidR="00A37A6C" w:rsidRPr="00911DBA">
        <w:t>as follow</w:t>
      </w:r>
      <w:r w:rsidR="00B34B40" w:rsidRPr="00911DBA">
        <w:t>s</w:t>
      </w:r>
      <w:r w:rsidR="00A37A6C" w:rsidRPr="00911DBA">
        <w:t>. Assume</w:t>
      </w:r>
      <w:r w:rsidRPr="00911DBA">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911DBA">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911DBA">
        <w:rPr>
          <w:rFonts w:eastAsiaTheme="minorEastAsia"/>
        </w:rPr>
        <w:t xml:space="preserve"> respectively, cycle constraint enable</w:t>
      </w:r>
      <w:r w:rsidR="002358CF" w:rsidRPr="00911DBA">
        <w:rPr>
          <w:rFonts w:eastAsiaTheme="minorEastAsia"/>
        </w:rPr>
        <w:t>s</w:t>
      </w:r>
      <w:r w:rsidRPr="00911DBA">
        <w:rPr>
          <w:rFonts w:eastAsiaTheme="minorEastAsia"/>
        </w:rPr>
        <w:t xml:space="preserve"> </w:t>
      </w:r>
      <w:r w:rsidR="002358CF" w:rsidRPr="00911DBA">
        <w:rPr>
          <w:rFonts w:eastAsiaTheme="minorEastAsia"/>
        </w:rPr>
        <w:t xml:space="preserve">an </w:t>
      </w:r>
      <w:r w:rsidR="00507715" w:rsidRPr="00911DBA">
        <w:rPr>
          <w:rFonts w:eastAsiaTheme="minorEastAsia"/>
        </w:rPr>
        <w:t>image-to-image</w:t>
      </w:r>
      <w:r w:rsidRPr="00911DBA">
        <w:rPr>
          <w:rFonts w:eastAsiaTheme="minorEastAsia"/>
        </w:rPr>
        <w:t xml:space="preserve"> translation in </w:t>
      </w:r>
      <w:r w:rsidR="0077353D" w:rsidRPr="00911DBA">
        <w:rPr>
          <w:rFonts w:eastAsiaTheme="minorEastAsia"/>
        </w:rPr>
        <w:t>mutually</w:t>
      </w:r>
      <w:r w:rsidRPr="00911DBA">
        <w:rPr>
          <w:rFonts w:eastAsiaTheme="minorEastAsia"/>
        </w:rPr>
        <w:t xml:space="preserve"> </w:t>
      </w:r>
      <w:r w:rsidR="00555275" w:rsidRPr="00911DBA">
        <w:rPr>
          <w:rFonts w:eastAsiaTheme="minorEastAsia"/>
        </w:rPr>
        <w:t>frontward</w:t>
      </w:r>
      <w:r w:rsidRPr="00911DBA">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911DBA">
        <w:rPr>
          <w:rFonts w:eastAsiaTheme="minorEastAsia"/>
        </w:rPr>
        <w:t xml:space="preserve"> mapping from domain </w:t>
      </w:r>
      <m:oMath>
        <m:r>
          <w:rPr>
            <w:rFonts w:ascii="Cambria Math" w:hAnsi="Cambria Math"/>
          </w:rPr>
          <m:t>X→Y</m:t>
        </m:r>
      </m:oMath>
      <w:r w:rsidRPr="00911DBA">
        <w:rPr>
          <w:rFonts w:eastAsiaTheme="minorEastAsia"/>
        </w:rPr>
        <w:t xml:space="preserve"> and </w:t>
      </w:r>
      <m:oMath>
        <m:r>
          <w:rPr>
            <w:rFonts w:ascii="Cambria Math" w:hAnsi="Cambria Math"/>
          </w:rPr>
          <m:t>Y→X</m:t>
        </m:r>
      </m:oMath>
      <w:r w:rsidRPr="00911DBA">
        <w:rPr>
          <w:rFonts w:eastAsiaTheme="minorEastAsia"/>
        </w:rPr>
        <w:t xml:space="preserve"> correspondingly form ta</w:t>
      </w:r>
      <w:proofErr w:type="spellStart"/>
      <w:r w:rsidRPr="00911DBA">
        <w:rPr>
          <w:rFonts w:eastAsiaTheme="minorEastAsia"/>
        </w:rPr>
        <w:t>rget</w:t>
      </w:r>
      <w:proofErr w:type="spellEnd"/>
      <w:r w:rsidRPr="00911DBA">
        <w:rPr>
          <w:rFonts w:eastAsiaTheme="minorEastAsia"/>
        </w:rPr>
        <w:t xml:space="preserve">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is input video frame at time </w:t>
      </w:r>
      <m:oMath>
        <m:r>
          <w:rPr>
            <w:rFonts w:ascii="Cambria Math" w:eastAsiaTheme="minorEastAsia" w:hAnsi="Cambria Math"/>
          </w:rPr>
          <m:t>t</m:t>
        </m:r>
      </m:oMath>
      <w:r w:rsidRPr="00911DBA">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911DBA">
        <w:rPr>
          <w:rFonts w:eastAsiaTheme="minorEastAsia"/>
        </w:rPr>
        <w:t xml:space="preserve"> is </w:t>
      </w:r>
      <w:r w:rsidR="002358CF" w:rsidRPr="00911DBA">
        <w:rPr>
          <w:rFonts w:eastAsiaTheme="minorEastAsia"/>
        </w:rPr>
        <w:t xml:space="preserve">a </w:t>
      </w:r>
      <w:r w:rsidRPr="00911DBA">
        <w:rPr>
          <w:rFonts w:eastAsiaTheme="minorEastAsia"/>
        </w:rPr>
        <w:t xml:space="preserve">synthetic frame in </w:t>
      </w:r>
      <m:oMath>
        <m:r>
          <w:rPr>
            <w:rFonts w:ascii="Cambria Math" w:eastAsiaTheme="minorEastAsia" w:hAnsi="Cambria Math"/>
          </w:rPr>
          <m:t>X</m:t>
        </m:r>
      </m:oMath>
      <w:r w:rsidRPr="00911DBA">
        <w:rPr>
          <w:rFonts w:eastAsiaTheme="minorEastAsia"/>
        </w:rPr>
        <w:t xml:space="preserve"> domain same is true in </w:t>
      </w:r>
      <m:oMath>
        <m:r>
          <w:rPr>
            <w:rFonts w:ascii="Cambria Math" w:hAnsi="Cambria Math"/>
          </w:rPr>
          <m:t>Y</m:t>
        </m:r>
      </m:oMath>
      <w:r w:rsidRPr="00911DBA">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911DBA">
        <w:rPr>
          <w:rFonts w:eastAsiaTheme="minorEastAsia"/>
        </w:rPr>
        <w:t xml:space="preserve"> </w:t>
      </w:r>
      <w:r w:rsidR="0008679B" w:rsidRPr="00911DBA">
        <w:rPr>
          <w:color w:val="222222"/>
          <w:shd w:val="clear" w:color="auto" w:fill="FFFFFF"/>
        </w:rPr>
        <w:t xml:space="preserve">so </w:t>
      </w:r>
      <w:r w:rsidRPr="00911DBA">
        <w:rPr>
          <w:color w:val="222222"/>
          <w:shd w:val="clear" w:color="auto" w:fill="FFFFFF"/>
        </w:rPr>
        <w:t>t</w:t>
      </w:r>
      <w:r w:rsidR="0008679B" w:rsidRPr="00911DBA">
        <w:rPr>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911DBA">
        <w:rPr>
          <w:rFonts w:eastAsiaTheme="minorEastAsia"/>
        </w:rPr>
        <w:t xml:space="preserve"> </w:t>
      </w:r>
      <w:r w:rsidR="005514A9" w:rsidRPr="00911DBA">
        <w:rPr>
          <w:color w:val="222222"/>
          <w:shd w:val="clear" w:color="auto" w:fill="FFFFFF"/>
        </w:rPr>
        <w:t xml:space="preserve">so t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911DBA">
        <w:rPr>
          <w:rFonts w:eastAsiaTheme="minorEastAsia"/>
        </w:rPr>
        <w:t xml:space="preserve">. </w:t>
      </w:r>
    </w:p>
    <w:p w14:paraId="6BFE5D64" w14:textId="41391793" w:rsidR="007A4F59" w:rsidRPr="00911DBA" w:rsidRDefault="001C1FA8" w:rsidP="007A4F59">
      <w:r w:rsidRPr="00911DBA">
        <w:t>Beside</w:t>
      </w:r>
      <w:r w:rsidR="002358CF" w:rsidRPr="00911DBA">
        <w:t>s</w:t>
      </w:r>
      <w:r w:rsidRPr="00911DBA">
        <w:t xml:space="preserve"> </w:t>
      </w:r>
      <w:r w:rsidR="002358CF" w:rsidRPr="00911DBA">
        <w:t xml:space="preserve">the </w:t>
      </w:r>
      <w:r w:rsidRPr="00911DBA">
        <w:t>preservation of cycle consistency in each frame</w:t>
      </w:r>
      <w:r w:rsidR="00B34B40" w:rsidRPr="00911DBA">
        <w:t>,</w:t>
      </w:r>
      <w:r w:rsidRPr="00911DBA">
        <w:t xml:space="preserve"> this work</w:t>
      </w:r>
      <w:r w:rsidR="00247997" w:rsidRPr="00911DBA">
        <w:t xml:space="preserve"> </w:t>
      </w:r>
      <w:r w:rsidR="00A37A6C" w:rsidRPr="00911DBA">
        <w:t>explores</w:t>
      </w:r>
      <w:r w:rsidRPr="00911DBA">
        <w:t xml:space="preserve"> mapping </w:t>
      </w:r>
      <w:r w:rsidR="00294E4B" w:rsidRPr="00911DBA">
        <w:t>temporal</w:t>
      </w:r>
      <w:r w:rsidRPr="00911DBA">
        <w:t xml:space="preserve"> consistency between consecutive frames in both domains. Meaning </w:t>
      </w:r>
      <w:r w:rsidR="00A37A6C" w:rsidRPr="00911DBA">
        <w:t xml:space="preserve">considering an </w:t>
      </w:r>
      <w:r w:rsidRPr="00911DBA">
        <w:lastRenderedPageBreak/>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11DBA">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911DBA">
        <w:rPr>
          <w:rFonts w:eastAsiaTheme="minorEastAsia"/>
        </w:rPr>
        <w:t xml:space="preserve"> </w:t>
      </w:r>
      <w:r w:rsidRPr="00911DBA">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911DBA">
        <w:rPr>
          <w:rFonts w:eastAsiaTheme="minorEastAsia"/>
        </w:rPr>
        <w:t xml:space="preserve"> </w:t>
      </w:r>
      <w:r w:rsidRPr="00911DBA">
        <w:t xml:space="preserve">, then, </w:t>
      </w:r>
      <w:r w:rsidR="006F6578" w:rsidRPr="00911DBA">
        <w:t>temporal cycle</w:t>
      </w:r>
      <w:r w:rsidRPr="00911DBA">
        <w:t xml:space="preserve"> consistency need to enforce motion consistency via minimizing </w:t>
      </w:r>
      <w:r w:rsidR="002358CF" w:rsidRPr="00911DBA">
        <w:t xml:space="preserve">the </w:t>
      </w:r>
      <w:r w:rsidRPr="00911DBA">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911DBA">
        <w:t xml:space="preserve">. Recycl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claims </w:t>
      </w:r>
      <w:r w:rsidR="00201877" w:rsidRPr="00911DBA">
        <w:t>“</w:t>
      </w:r>
      <w:r w:rsidR="00507715" w:rsidRPr="00911DBA">
        <w:rPr>
          <w:i/>
          <w:iCs/>
        </w:rPr>
        <w:t>video-to-video</w:t>
      </w:r>
      <w:r w:rsidRPr="00911DBA">
        <w:rPr>
          <w:i/>
          <w:iCs/>
        </w:rPr>
        <w:t xml:space="preserve"> translation is under constraint</w:t>
      </w:r>
      <w:r w:rsidRPr="00911DBA">
        <w:t>”</w:t>
      </w:r>
      <w:r w:rsidR="000C2B58" w:rsidRPr="00911DBA">
        <w:t>.</w:t>
      </w:r>
      <w:r w:rsidRPr="00911DBA">
        <w:t xml:space="preserve"> this work propose</w:t>
      </w:r>
      <w:r w:rsidR="002358CF" w:rsidRPr="00911DBA">
        <w:t>s</w:t>
      </w:r>
      <w:r w:rsidRPr="00911DBA">
        <w:t xml:space="preserve"> </w:t>
      </w:r>
      <w:r w:rsidR="006444CC" w:rsidRPr="00911DBA">
        <w:t>toward</w:t>
      </w:r>
      <w:r w:rsidRPr="00911DBA">
        <w:t xml:space="preserve"> add</w:t>
      </w:r>
      <w:r w:rsidR="002E0C69" w:rsidRPr="00911DBA">
        <w:t>ing</w:t>
      </w:r>
      <w:r w:rsidRPr="00911DBA">
        <w:t xml:space="preserve"> </w:t>
      </w:r>
      <w:r w:rsidR="006F6578" w:rsidRPr="00911DBA">
        <w:t>temporal cycle</w:t>
      </w:r>
      <w:r w:rsidRPr="00911DBA">
        <w:t xml:space="preserve"> consistency</w:t>
      </w:r>
      <w:r w:rsidR="00A37A6C" w:rsidRPr="00911DBA">
        <w:t xml:space="preserve"> constraint</w:t>
      </w:r>
      <w:r w:rsidRPr="00911DBA">
        <w:t xml:space="preserve"> to the </w:t>
      </w:r>
      <w:r w:rsidR="00DA67CC" w:rsidRPr="00911DBA">
        <w:t>exten</w:t>
      </w:r>
      <w:r w:rsidR="00C41426" w:rsidRPr="00911DBA">
        <w:t>de</w:t>
      </w:r>
      <w:r w:rsidR="00DA67CC" w:rsidRPr="00911DBA">
        <w:t xml:space="preserve">d </w:t>
      </w:r>
      <w:r w:rsidR="00507715" w:rsidRPr="00911DBA">
        <w:t>video-to-video</w:t>
      </w:r>
      <w:r w:rsidR="00DA67CC" w:rsidRPr="00911DBA">
        <w:t xml:space="preserve"> translation </w:t>
      </w:r>
      <w:r w:rsidRPr="00911DBA">
        <w:t xml:space="preserve">to see </w:t>
      </w:r>
      <w:r w:rsidR="00DA67CC" w:rsidRPr="00911DBA">
        <w:t xml:space="preserve">more </w:t>
      </w:r>
      <w:r w:rsidR="000C2B58" w:rsidRPr="00911DBA">
        <w:t>coh</w:t>
      </w:r>
      <w:r w:rsidR="00932B8E" w:rsidRPr="00911DBA">
        <w:t>ere</w:t>
      </w:r>
      <w:r w:rsidR="000C2B58" w:rsidRPr="00911DBA">
        <w:t>nce</w:t>
      </w:r>
      <w:r w:rsidR="00DA67CC" w:rsidRPr="00911DBA">
        <w:t xml:space="preserve"> in </w:t>
      </w:r>
      <w:r w:rsidRPr="00911DBA">
        <w:t>its result.</w:t>
      </w:r>
      <w:r w:rsidR="007A4F59" w:rsidRPr="007A4F59">
        <w:t xml:space="preserve"> </w:t>
      </w:r>
      <w:r w:rsidR="007A4F59" w:rsidRPr="00911DBA">
        <w:t>To do so, an extensive experimental attempt was made with the purpose of answering the research question</w:t>
      </w:r>
      <w:r w:rsidR="007A4F59">
        <w:t>s</w:t>
      </w:r>
      <w:r w:rsidR="007A4F59" w:rsidRPr="00911DBA">
        <w:t>.</w:t>
      </w:r>
    </w:p>
    <w:p w14:paraId="17D090B1" w14:textId="464A45FB" w:rsidR="000E3F77" w:rsidRDefault="00831DD7" w:rsidP="000E3F77">
      <w:pPr>
        <w:pStyle w:val="Heading2"/>
      </w:pPr>
      <w:bookmarkStart w:id="32" w:name="_Toc54101836"/>
      <w:r>
        <w:t>R</w:t>
      </w:r>
      <w:r w:rsidR="000E3F77" w:rsidRPr="00911DBA">
        <w:t xml:space="preserve">esearch </w:t>
      </w:r>
      <w:r>
        <w:t>Q</w:t>
      </w:r>
      <w:r w:rsidR="000E3F77" w:rsidRPr="00911DBA">
        <w:t>uestion</w:t>
      </w:r>
      <w:r w:rsidR="007A4F59">
        <w:t>s</w:t>
      </w:r>
      <w:bookmarkEnd w:id="32"/>
    </w:p>
    <w:p w14:paraId="53B54FDD" w14:textId="5B2F0704" w:rsidR="007A4F59" w:rsidRPr="007A4F59" w:rsidRDefault="007A4F59" w:rsidP="007A4F59">
      <w:r w:rsidRPr="007A4F59">
        <w:t xml:space="preserve">This work intends to answer the following research questions.  </w:t>
      </w:r>
    </w:p>
    <w:p w14:paraId="686B2D94" w14:textId="7572472D" w:rsidR="000E3F77" w:rsidRDefault="008F0835" w:rsidP="000E3F77">
      <w:pPr>
        <w:widowControl w:val="0"/>
        <w:autoSpaceDE w:val="0"/>
        <w:autoSpaceDN w:val="0"/>
        <w:adjustRightInd w:val="0"/>
        <w:spacing w:before="0" w:after="0"/>
        <w:ind w:left="720"/>
        <w:jc w:val="left"/>
        <w:rPr>
          <w:rFonts w:ascii="Arial" w:hAnsi="Arial" w:cs="Arial"/>
        </w:rPr>
      </w:pPr>
      <w:r w:rsidRPr="001752A5">
        <w:rPr>
          <w:b/>
          <w:bCs/>
        </w:rPr>
        <w:t>RQ1</w:t>
      </w:r>
      <w:r w:rsidRPr="001752A5">
        <w:t>. What are the</w:t>
      </w:r>
      <w:r w:rsidR="00B93645">
        <w:t xml:space="preserve"> appropriate</w:t>
      </w:r>
      <w:r w:rsidRPr="001752A5">
        <w:t xml:space="preserve"> temporal consistency constraint</w:t>
      </w:r>
      <w:r w:rsidR="001D7D5E">
        <w:t>s</w:t>
      </w:r>
      <w:r w:rsidRPr="001752A5">
        <w:t xml:space="preserve"> for unpaired video to video translation?</w:t>
      </w:r>
      <w:r w:rsidR="000E3F77">
        <w:t xml:space="preserve"> </w:t>
      </w:r>
    </w:p>
    <w:p w14:paraId="1A909CA0" w14:textId="04A5DDD3" w:rsidR="00B44ADF" w:rsidRPr="00911DBA" w:rsidRDefault="009F4C47" w:rsidP="00822327">
      <w:pPr>
        <w:ind w:left="720"/>
      </w:pPr>
      <w:r w:rsidRPr="00911DBA">
        <w:rPr>
          <w:b/>
          <w:bCs/>
        </w:rPr>
        <w:t>R</w:t>
      </w:r>
      <w:r w:rsidR="00822327" w:rsidRPr="00911DBA">
        <w:rPr>
          <w:b/>
          <w:bCs/>
        </w:rPr>
        <w:t>Q</w:t>
      </w:r>
      <w:r w:rsidR="008F0835">
        <w:rPr>
          <w:b/>
          <w:bCs/>
        </w:rPr>
        <w:t>2</w:t>
      </w:r>
      <w:r w:rsidR="003820CE" w:rsidRPr="00911DBA">
        <w:t xml:space="preserve">. </w:t>
      </w:r>
      <w:r w:rsidR="007A3A26" w:rsidRPr="00911DBA">
        <w:t>C</w:t>
      </w:r>
      <w:r w:rsidR="00B44ADF" w:rsidRPr="00911DBA">
        <w:t xml:space="preserve">an </w:t>
      </w:r>
      <w:r w:rsidR="00EE603D" w:rsidRPr="00911DBA">
        <w:t>a</w:t>
      </w:r>
      <w:r w:rsidR="006373F2" w:rsidRPr="00911DBA">
        <w:t>dding additional constraint</w:t>
      </w:r>
      <w:r w:rsidR="00FC76A5" w:rsidRPr="00911DBA">
        <w:t>s</w:t>
      </w:r>
      <w:r w:rsidR="006373F2" w:rsidRPr="00911DBA">
        <w:t xml:space="preserve"> improve temporal coherency for video translation</w:t>
      </w:r>
      <w:r w:rsidR="00923BDC" w:rsidRPr="00911DBA">
        <w:t>?</w:t>
      </w:r>
    </w:p>
    <w:p w14:paraId="600B9EC3" w14:textId="4A727B1B" w:rsidR="001D7C65" w:rsidRPr="00911DBA" w:rsidRDefault="001D7C65" w:rsidP="001D7C65">
      <w:pPr>
        <w:ind w:left="720"/>
      </w:pPr>
      <w:r w:rsidRPr="00911DBA">
        <w:rPr>
          <w:b/>
          <w:bCs/>
        </w:rPr>
        <w:t>RQ</w:t>
      </w:r>
      <w:r w:rsidR="008F0835">
        <w:rPr>
          <w:b/>
          <w:bCs/>
        </w:rPr>
        <w:t>3</w:t>
      </w:r>
      <w:r w:rsidRPr="00911DBA">
        <w:t>.</w:t>
      </w:r>
      <w:r w:rsidR="003820CE" w:rsidRPr="00911DBA">
        <w:t xml:space="preserve"> </w:t>
      </w:r>
      <w:r w:rsidRPr="00911DBA">
        <w:t xml:space="preserve">What is the effect of temporal discriminator </w:t>
      </w:r>
      <w:r w:rsidR="00B93645">
        <w:t xml:space="preserve">regarding </w:t>
      </w:r>
      <w:r w:rsidRPr="00911DBA">
        <w:t xml:space="preserve">on </w:t>
      </w:r>
      <w:r w:rsidR="00975E07" w:rsidRPr="00911DBA">
        <w:t xml:space="preserve">improving </w:t>
      </w:r>
      <w:r w:rsidRPr="00911DBA">
        <w:t xml:space="preserve">unsupervised video-to-video </w:t>
      </w:r>
      <w:r w:rsidR="00975E07" w:rsidRPr="00911DBA">
        <w:t>translation</w:t>
      </w:r>
      <w:r w:rsidRPr="00911DBA">
        <w:t>?</w:t>
      </w:r>
    </w:p>
    <w:p w14:paraId="2E3989CE" w14:textId="67BD3560" w:rsidR="001C1FA8" w:rsidRPr="00911DBA" w:rsidRDefault="001C1FA8" w:rsidP="00B05706">
      <w:pPr>
        <w:pStyle w:val="Heading2"/>
      </w:pPr>
      <w:bookmarkStart w:id="33" w:name="_Toc52981515"/>
      <w:bookmarkStart w:id="34" w:name="_Toc54101837"/>
      <w:r w:rsidRPr="00911DBA">
        <w:t>Objective</w:t>
      </w:r>
      <w:r w:rsidR="006858C8" w:rsidRPr="00911DBA">
        <w:t>s</w:t>
      </w:r>
      <w:r w:rsidR="00D70CDA" w:rsidRPr="00911DBA">
        <w:t xml:space="preserve"> o</w:t>
      </w:r>
      <w:r w:rsidR="00D82757" w:rsidRPr="00911DBA">
        <w:t xml:space="preserve">f </w:t>
      </w:r>
      <w:r w:rsidR="00C41426" w:rsidRPr="00911DBA">
        <w:t xml:space="preserve">the </w:t>
      </w:r>
      <w:r w:rsidR="000D48BD" w:rsidRPr="00911DBA">
        <w:t>Study</w:t>
      </w:r>
      <w:bookmarkEnd w:id="33"/>
      <w:bookmarkEnd w:id="34"/>
    </w:p>
    <w:p w14:paraId="70687FD8" w14:textId="1B3FB499" w:rsidR="001C1FA8" w:rsidRPr="00911DBA" w:rsidRDefault="001C1FA8" w:rsidP="00BC6457">
      <w:pPr>
        <w:pStyle w:val="Heading3"/>
      </w:pPr>
      <w:bookmarkStart w:id="35" w:name="_Toc46601390"/>
      <w:bookmarkStart w:id="36" w:name="_Toc46601527"/>
      <w:bookmarkStart w:id="37" w:name="_Toc46746787"/>
      <w:bookmarkStart w:id="38" w:name="_Toc47207568"/>
      <w:bookmarkStart w:id="39" w:name="_Toc47231476"/>
      <w:bookmarkStart w:id="40" w:name="_Toc48646268"/>
      <w:bookmarkStart w:id="41" w:name="_Toc48646362"/>
      <w:bookmarkStart w:id="42" w:name="_Toc46601391"/>
      <w:bookmarkStart w:id="43" w:name="_Toc46601528"/>
      <w:bookmarkStart w:id="44" w:name="_Toc46746788"/>
      <w:bookmarkStart w:id="45" w:name="_Toc47207569"/>
      <w:bookmarkStart w:id="46" w:name="_Toc47231477"/>
      <w:bookmarkStart w:id="47" w:name="_Toc48646269"/>
      <w:bookmarkStart w:id="48" w:name="_Toc48646363"/>
      <w:bookmarkStart w:id="49" w:name="_Toc46601392"/>
      <w:bookmarkStart w:id="50" w:name="_Toc46601529"/>
      <w:bookmarkStart w:id="51" w:name="_Toc46746789"/>
      <w:bookmarkStart w:id="52" w:name="_Toc47207570"/>
      <w:bookmarkStart w:id="53" w:name="_Toc47231478"/>
      <w:bookmarkStart w:id="54" w:name="_Toc48646270"/>
      <w:bookmarkStart w:id="55" w:name="_Toc48646364"/>
      <w:bookmarkStart w:id="56" w:name="_Toc52981516"/>
      <w:bookmarkStart w:id="57" w:name="_Toc5410183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911DBA">
        <w:t>General Objective</w:t>
      </w:r>
      <w:bookmarkEnd w:id="56"/>
      <w:bookmarkEnd w:id="57"/>
    </w:p>
    <w:p w14:paraId="73FD83C4" w14:textId="5F38D91D" w:rsidR="001C1FA8" w:rsidRPr="00911DBA" w:rsidRDefault="001C1FA8" w:rsidP="007A700C">
      <w:r w:rsidRPr="00911DBA">
        <w:t xml:space="preserve">The general objective of the study is to </w:t>
      </w:r>
      <w:r w:rsidR="005C3FEB" w:rsidRPr="00911DBA">
        <w:t>incorporate</w:t>
      </w:r>
      <w:r w:rsidRPr="00911DBA">
        <w:t xml:space="preserve"> </w:t>
      </w:r>
      <w:r w:rsidR="008C32D1" w:rsidRPr="00911DBA">
        <w:t xml:space="preserve">a </w:t>
      </w:r>
      <w:r w:rsidR="005C3FEB" w:rsidRPr="00911DBA">
        <w:t>temporal cycle consistency constraint for video-to-video translation</w:t>
      </w:r>
      <w:r w:rsidR="00E7146A" w:rsidRPr="00911DBA">
        <w:t xml:space="preserve"> to </w:t>
      </w:r>
      <w:r w:rsidR="008A2373" w:rsidRPr="00911DBA">
        <w:t xml:space="preserve">the </w:t>
      </w:r>
      <w:proofErr w:type="spellStart"/>
      <w:r w:rsidR="00E7146A" w:rsidRPr="00911DBA">
        <w:t>ReCycle</w:t>
      </w:r>
      <w:proofErr w:type="spellEnd"/>
      <w:r w:rsidR="00E7146A" w:rsidRPr="00911DBA">
        <w:t xml:space="preserve"> GAN</w:t>
      </w:r>
      <w:r w:rsidR="00B05706" w:rsidRPr="00911DBA">
        <w:t xml:space="preserve"> network</w:t>
      </w:r>
      <w:r w:rsidR="005C3FEB" w:rsidRPr="00911DBA">
        <w:t>.</w:t>
      </w:r>
    </w:p>
    <w:p w14:paraId="5FB4F19C" w14:textId="458D1B36" w:rsidR="001C1FA8" w:rsidRPr="00911DBA" w:rsidRDefault="001C1FA8" w:rsidP="00BC6457">
      <w:pPr>
        <w:pStyle w:val="Heading3"/>
      </w:pPr>
      <w:bookmarkStart w:id="58" w:name="_Toc52981517"/>
      <w:bookmarkStart w:id="59" w:name="_Toc54101839"/>
      <w:r w:rsidRPr="00911DBA">
        <w:t>Specific Objective</w:t>
      </w:r>
      <w:r w:rsidR="005F3E98" w:rsidRPr="00911DBA">
        <w:t>s</w:t>
      </w:r>
      <w:bookmarkEnd w:id="58"/>
      <w:bookmarkEnd w:id="59"/>
    </w:p>
    <w:p w14:paraId="64384771" w14:textId="068E2CF6" w:rsidR="00C60882" w:rsidRPr="00911DBA" w:rsidRDefault="00C60882" w:rsidP="00037366">
      <w:pPr>
        <w:spacing w:after="0"/>
      </w:pPr>
      <w:r w:rsidRPr="00911DBA">
        <w:t xml:space="preserve">The following specific objectives </w:t>
      </w:r>
      <w:r w:rsidR="005019B1" w:rsidRPr="00911DBA">
        <w:t>are</w:t>
      </w:r>
      <w:r w:rsidRPr="00911DBA">
        <w:t xml:space="preserve"> addressed to achieve the general objective.</w:t>
      </w:r>
    </w:p>
    <w:p w14:paraId="3E5AF2FC" w14:textId="42442AA6" w:rsidR="00FB5190" w:rsidRPr="00FB5190" w:rsidRDefault="00FB5190" w:rsidP="00FB5190">
      <w:pPr>
        <w:pStyle w:val="ListParagraph"/>
      </w:pPr>
      <w:r w:rsidRPr="00FB5190">
        <w:t>Survey</w:t>
      </w:r>
      <w:r>
        <w:t>ing</w:t>
      </w:r>
      <w:r w:rsidRPr="00FB5190">
        <w:t xml:space="preserve"> </w:t>
      </w:r>
      <w:r w:rsidR="00BB03C1">
        <w:t>learning constraints to</w:t>
      </w:r>
      <w:r w:rsidRPr="00FB5190">
        <w:t xml:space="preserve"> improve temporal coherency for video translation</w:t>
      </w:r>
      <w:r>
        <w:t>.</w:t>
      </w:r>
    </w:p>
    <w:p w14:paraId="6DEA12AB" w14:textId="38B978C5" w:rsidR="00DD504A" w:rsidRPr="00911DBA" w:rsidRDefault="00DD504A" w:rsidP="00FB5190">
      <w:pPr>
        <w:pStyle w:val="ListParagraph"/>
      </w:pPr>
      <w:r w:rsidRPr="00911DBA">
        <w:t>Embedding feature preserving loss to Cycle-GAN</w:t>
      </w:r>
      <w:r w:rsidR="00130909">
        <w:t>.</w:t>
      </w:r>
    </w:p>
    <w:p w14:paraId="36B771F1" w14:textId="55CD2757" w:rsidR="007D1B58" w:rsidRPr="00911DBA" w:rsidRDefault="004E39E6" w:rsidP="00FB5190">
      <w:pPr>
        <w:pStyle w:val="ListParagraph"/>
      </w:pPr>
      <w:r w:rsidRPr="00911DBA">
        <w:t>M</w:t>
      </w:r>
      <w:r w:rsidR="00037366" w:rsidRPr="00911DBA">
        <w:t>o</w:t>
      </w:r>
      <w:r w:rsidRPr="00911DBA">
        <w:t>difying</w:t>
      </w:r>
      <w:r w:rsidR="00DD504A" w:rsidRPr="00911DBA">
        <w:t xml:space="preserve"> </w:t>
      </w:r>
      <w:r w:rsidR="002E0C69" w:rsidRPr="00911DBA">
        <w:t xml:space="preserve">the </w:t>
      </w:r>
      <w:r w:rsidR="00DD504A" w:rsidRPr="00911DBA">
        <w:t>discriminator network</w:t>
      </w:r>
      <w:r w:rsidR="00A217C2" w:rsidRPr="00911DBA">
        <w:t xml:space="preserve"> </w:t>
      </w:r>
      <w:r w:rsidR="00DD504A" w:rsidRPr="00911DBA">
        <w:t xml:space="preserve">to </w:t>
      </w:r>
      <w:r w:rsidR="002E0C69" w:rsidRPr="00911DBA">
        <w:t xml:space="preserve">make it </w:t>
      </w:r>
      <w:r w:rsidR="00370CC5" w:rsidRPr="00911DBA">
        <w:t xml:space="preserve">aware </w:t>
      </w:r>
      <w:r w:rsidR="008A2373" w:rsidRPr="00911DBA">
        <w:t>of</w:t>
      </w:r>
      <w:r w:rsidR="00370CC5" w:rsidRPr="00911DBA">
        <w:t xml:space="preserve"> </w:t>
      </w:r>
      <w:r w:rsidR="001C1FA8" w:rsidRPr="00911DBA">
        <w:t>temporal information.</w:t>
      </w:r>
    </w:p>
    <w:p w14:paraId="20648EC8" w14:textId="3923130D" w:rsidR="00764AD4" w:rsidRPr="00911DBA" w:rsidRDefault="00B42477" w:rsidP="00FB5190">
      <w:pPr>
        <w:pStyle w:val="ListParagraph"/>
      </w:pPr>
      <w:r w:rsidRPr="00911DBA">
        <w:t>Add</w:t>
      </w:r>
      <w:r w:rsidR="002D2252" w:rsidRPr="00911DBA">
        <w:t>ing</w:t>
      </w:r>
      <w:r w:rsidRPr="00911DBA">
        <w:t xml:space="preserve"> </w:t>
      </w:r>
      <w:r w:rsidR="00782018" w:rsidRPr="00911DBA">
        <w:t xml:space="preserve">learning </w:t>
      </w:r>
      <w:r w:rsidR="00764AD4" w:rsidRPr="00911DBA">
        <w:t>constraint</w:t>
      </w:r>
      <w:r w:rsidR="00782018" w:rsidRPr="00911DBA">
        <w:t>s</w:t>
      </w:r>
      <w:r w:rsidR="00764AD4" w:rsidRPr="00911DBA">
        <w:t xml:space="preserve"> to the </w:t>
      </w:r>
      <w:r w:rsidR="0099206A" w:rsidRPr="00911DBA">
        <w:t xml:space="preserve">Cycle-GAN and </w:t>
      </w:r>
      <w:proofErr w:type="spellStart"/>
      <w:r w:rsidR="00B05706" w:rsidRPr="00911DBA">
        <w:t>R</w:t>
      </w:r>
      <w:r w:rsidRPr="00911DBA">
        <w:t>e</w:t>
      </w:r>
      <w:r w:rsidR="00B05706" w:rsidRPr="00911DBA">
        <w:t>C</w:t>
      </w:r>
      <w:r w:rsidRPr="00911DBA">
        <w:t>ycle</w:t>
      </w:r>
      <w:proofErr w:type="spellEnd"/>
      <w:r w:rsidR="0099206A" w:rsidRPr="00911DBA">
        <w:t xml:space="preserve">-GAN </w:t>
      </w:r>
      <w:r w:rsidR="00764AD4" w:rsidRPr="00911DBA">
        <w:t>network</w:t>
      </w:r>
      <w:r w:rsidR="00463E69" w:rsidRPr="00911DBA">
        <w:t>s</w:t>
      </w:r>
      <w:r w:rsidR="00764AD4" w:rsidRPr="00911DBA">
        <w:t>.</w:t>
      </w:r>
    </w:p>
    <w:p w14:paraId="1EFC0104" w14:textId="22C69E73" w:rsidR="001C1FA8" w:rsidRPr="00911DBA" w:rsidRDefault="002D2252" w:rsidP="00FB5190">
      <w:pPr>
        <w:pStyle w:val="ListParagraph"/>
      </w:pPr>
      <w:r w:rsidRPr="00911DBA">
        <w:t>Evaluating</w:t>
      </w:r>
      <w:r w:rsidR="001C1FA8" w:rsidRPr="00911DBA">
        <w:t xml:space="preserve"> the performance of the </w:t>
      </w:r>
      <w:r w:rsidR="00837359" w:rsidRPr="00911DBA">
        <w:t>model</w:t>
      </w:r>
      <w:r w:rsidR="00130909">
        <w:t xml:space="preserve"> using inception score and </w:t>
      </w:r>
      <w:proofErr w:type="spellStart"/>
      <w:r w:rsidR="00130909">
        <w:t>huan</w:t>
      </w:r>
      <w:proofErr w:type="spellEnd"/>
      <w:r w:rsidR="00130909">
        <w:t xml:space="preserve"> evaluation study</w:t>
      </w:r>
      <w:r w:rsidR="001C1FA8" w:rsidRPr="00911DBA">
        <w:t>.</w:t>
      </w:r>
    </w:p>
    <w:p w14:paraId="448F3148" w14:textId="2C89CE35" w:rsidR="000D77B7" w:rsidRPr="00911DBA" w:rsidRDefault="000D77B7" w:rsidP="00B05706">
      <w:pPr>
        <w:pStyle w:val="Heading2"/>
      </w:pPr>
      <w:bookmarkStart w:id="60" w:name="_Toc52981518"/>
      <w:bookmarkStart w:id="61" w:name="_Toc54101840"/>
      <w:r w:rsidRPr="00911DBA">
        <w:lastRenderedPageBreak/>
        <w:t xml:space="preserve">Scope </w:t>
      </w:r>
      <w:r w:rsidR="00B1763A" w:rsidRPr="00911DBA">
        <w:t>of the Study</w:t>
      </w:r>
      <w:bookmarkEnd w:id="60"/>
      <w:bookmarkEnd w:id="61"/>
    </w:p>
    <w:p w14:paraId="38BBE293" w14:textId="475DEAB5" w:rsidR="00EC189F" w:rsidRPr="00911DBA" w:rsidRDefault="00EC189F" w:rsidP="00EC189F">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End w:id="62"/>
      <w:bookmarkEnd w:id="63"/>
      <w:bookmarkEnd w:id="64"/>
      <w:bookmarkEnd w:id="65"/>
      <w:bookmarkEnd w:id="66"/>
      <w:bookmarkEnd w:id="67"/>
      <w:bookmarkEnd w:id="68"/>
      <w:r w:rsidRPr="00911DBA">
        <w:t xml:space="preserve">The scope of the thesis work within </w:t>
      </w:r>
      <w:r w:rsidR="008C32D1" w:rsidRPr="00911DBA">
        <w:t>the</w:t>
      </w:r>
      <w:r w:rsidRPr="00911DBA">
        <w:t xml:space="preserve"> given time and resource includes: -</w:t>
      </w:r>
    </w:p>
    <w:p w14:paraId="1AEFF94C" w14:textId="77777777" w:rsidR="00EC189F" w:rsidRPr="00911DBA" w:rsidRDefault="00EC189F" w:rsidP="00FB5190">
      <w:pPr>
        <w:pStyle w:val="ListParagraph"/>
        <w:numPr>
          <w:ilvl w:val="0"/>
          <w:numId w:val="8"/>
        </w:numPr>
      </w:pPr>
      <w:r w:rsidRPr="00911DBA">
        <w:t>Translate a given domain video (sequence of image) to another domain.</w:t>
      </w:r>
    </w:p>
    <w:p w14:paraId="033B8E90" w14:textId="2842EF7C" w:rsidR="00EC189F" w:rsidRPr="00911DBA" w:rsidRDefault="00EC189F" w:rsidP="00FB5190">
      <w:pPr>
        <w:pStyle w:val="ListParagraph"/>
        <w:numPr>
          <w:ilvl w:val="0"/>
          <w:numId w:val="8"/>
        </w:numPr>
      </w:pPr>
      <w:r w:rsidRPr="00911DBA">
        <w:t>Add learning constraints to Cycle-</w:t>
      </w:r>
      <w:r w:rsidR="00BA536D" w:rsidRPr="00911DBA">
        <w:t>GAN and</w:t>
      </w:r>
      <w:r w:rsidRPr="00911DBA">
        <w:t xml:space="preserve"> the </w:t>
      </w:r>
      <w:proofErr w:type="spellStart"/>
      <w:r w:rsidRPr="00911DBA">
        <w:t>ReCycle</w:t>
      </w:r>
      <w:proofErr w:type="spellEnd"/>
      <w:r w:rsidRPr="00911DBA">
        <w:t>-GAN network.</w:t>
      </w:r>
    </w:p>
    <w:p w14:paraId="1ED8D566" w14:textId="5330201D" w:rsidR="00EC189F" w:rsidRPr="00911DBA" w:rsidRDefault="00EC189F" w:rsidP="00FB5190">
      <w:pPr>
        <w:pStyle w:val="ListParagraph"/>
        <w:numPr>
          <w:ilvl w:val="0"/>
          <w:numId w:val="8"/>
        </w:numPr>
      </w:pPr>
      <w:r w:rsidRPr="00911DBA">
        <w:t>Blend spatial information to temporal information to improve the consistency of video-to-video translation</w:t>
      </w:r>
      <w:r w:rsidR="00CF5131" w:rsidRPr="00911DBA">
        <w:t>.</w:t>
      </w:r>
    </w:p>
    <w:p w14:paraId="7ABBECCF" w14:textId="24237CB9" w:rsidR="007B655A" w:rsidRPr="00911DBA" w:rsidRDefault="00D01702" w:rsidP="00FB5190">
      <w:pPr>
        <w:pStyle w:val="ListParagraph"/>
        <w:numPr>
          <w:ilvl w:val="0"/>
          <w:numId w:val="26"/>
        </w:numPr>
      </w:pPr>
      <w:r w:rsidRPr="00911DBA">
        <w:t xml:space="preserve">One to many </w:t>
      </w:r>
      <w:r w:rsidR="00507715" w:rsidRPr="00911DBA">
        <w:t>video-to-video</w:t>
      </w:r>
      <w:r w:rsidRPr="00911DBA">
        <w:t xml:space="preserve"> </w:t>
      </w:r>
      <w:r w:rsidR="00FA023F" w:rsidRPr="00911DBA">
        <w:t>translations</w:t>
      </w:r>
      <w:r w:rsidR="007E129A" w:rsidRPr="00911DBA">
        <w:t xml:space="preserve"> is not a part of this work</w:t>
      </w:r>
      <w:r w:rsidRPr="00911DBA">
        <w:t>. The network</w:t>
      </w:r>
      <w:r w:rsidR="005470F6" w:rsidRPr="00911DBA">
        <w:t xml:space="preserve"> is</w:t>
      </w:r>
      <w:r w:rsidRPr="00911DBA">
        <w:t xml:space="preserve"> trained to translate from one domain image to </w:t>
      </w:r>
      <w:r w:rsidR="001902F7" w:rsidRPr="00911DBA">
        <w:t>another</w:t>
      </w:r>
      <w:r w:rsidRPr="00911DBA">
        <w:t xml:space="preserve"> domain,</w:t>
      </w:r>
      <w:r w:rsidR="007760BA" w:rsidRPr="00911DBA">
        <w:t xml:space="preserve"> </w:t>
      </w:r>
      <w:r w:rsidRPr="00911DBA">
        <w:t>which is one</w:t>
      </w:r>
      <w:r w:rsidR="008A2373" w:rsidRPr="00911DBA">
        <w:t>-to-</w:t>
      </w:r>
      <w:r w:rsidRPr="00911DBA">
        <w:t xml:space="preserve">one </w:t>
      </w:r>
      <w:r w:rsidR="001902F7" w:rsidRPr="00911DBA">
        <w:t>correspondence</w:t>
      </w:r>
      <w:r w:rsidR="00A14DE4">
        <w:t>.</w:t>
      </w:r>
    </w:p>
    <w:p w14:paraId="1BAFF821" w14:textId="2AEA2D0F" w:rsidR="003D7857" w:rsidRPr="00911DBA" w:rsidRDefault="003D7857" w:rsidP="00FB5190">
      <w:pPr>
        <w:pStyle w:val="ListParagraph"/>
        <w:numPr>
          <w:ilvl w:val="0"/>
          <w:numId w:val="26"/>
        </w:numPr>
      </w:pPr>
      <w:r w:rsidRPr="00911DBA">
        <w:t>The video does not zoom in or out</w:t>
      </w:r>
      <w:r w:rsidR="00A72202" w:rsidRPr="00911DBA">
        <w:t xml:space="preserve"> </w:t>
      </w:r>
      <w:r w:rsidR="001902F7" w:rsidRPr="00911DBA">
        <w:t>throughout</w:t>
      </w:r>
      <w:r w:rsidR="00A72202" w:rsidRPr="00911DBA">
        <w:t xml:space="preserve"> the </w:t>
      </w:r>
      <w:r w:rsidR="00C41426" w:rsidRPr="00911DBA">
        <w:t>w</w:t>
      </w:r>
      <w:r w:rsidR="00A72202" w:rsidRPr="00911DBA">
        <w:t>hole process.</w:t>
      </w:r>
    </w:p>
    <w:p w14:paraId="74CF5716" w14:textId="1F405DE7" w:rsidR="00BA536D" w:rsidRPr="00911DBA" w:rsidRDefault="00456A4A" w:rsidP="00FB5190">
      <w:pPr>
        <w:pStyle w:val="ListParagraph"/>
        <w:numPr>
          <w:ilvl w:val="0"/>
          <w:numId w:val="26"/>
        </w:numPr>
      </w:pPr>
      <w:r>
        <w:t>T</w:t>
      </w:r>
      <w:r w:rsidRPr="00911DBA">
        <w:t xml:space="preserve">his work does not consider </w:t>
      </w:r>
      <w:r>
        <w:t>t</w:t>
      </w:r>
      <w:r w:rsidR="00BA536D" w:rsidRPr="00911DBA">
        <w:t>he object occlusion</w:t>
      </w:r>
      <w:r w:rsidR="001D61A2" w:rsidRPr="00911DBA">
        <w:t xml:space="preserve"> problem</w:t>
      </w:r>
      <w:r w:rsidR="00BA536D" w:rsidRPr="00911DBA">
        <w:t>.</w:t>
      </w:r>
    </w:p>
    <w:p w14:paraId="0961E59D" w14:textId="70E611F6" w:rsidR="006B18C6" w:rsidRPr="00911DBA" w:rsidRDefault="006B18C6" w:rsidP="00B05706">
      <w:pPr>
        <w:pStyle w:val="Heading2"/>
      </w:pPr>
      <w:bookmarkStart w:id="69" w:name="_Toc52981520"/>
      <w:bookmarkStart w:id="70" w:name="_Toc54101841"/>
      <w:r w:rsidRPr="00911DBA">
        <w:t xml:space="preserve">Organization of the </w:t>
      </w:r>
      <w:r w:rsidR="003212CB" w:rsidRPr="00911DBA">
        <w:t>T</w:t>
      </w:r>
      <w:r w:rsidRPr="00911DBA">
        <w:t>hesis</w:t>
      </w:r>
      <w:bookmarkEnd w:id="69"/>
      <w:bookmarkEnd w:id="70"/>
    </w:p>
    <w:p w14:paraId="1FE38193" w14:textId="77777777" w:rsidR="00F63A2B" w:rsidRPr="00911DBA" w:rsidRDefault="00FB3727" w:rsidP="00FB3727">
      <w:r w:rsidRPr="00911DBA">
        <w:t xml:space="preserve">The remainder of this thesis is organized as follows: </w:t>
      </w:r>
    </w:p>
    <w:p w14:paraId="24EE206B" w14:textId="64551093" w:rsidR="00F63A2B" w:rsidRPr="00911DBA" w:rsidRDefault="008C7F48" w:rsidP="00FB3727">
      <w:r w:rsidRPr="00911DBA">
        <w:t>C</w:t>
      </w:r>
      <w:r w:rsidR="00FB3727" w:rsidRPr="00911DBA">
        <w:t xml:space="preserve">hapter </w:t>
      </w:r>
      <w:r w:rsidR="007836BC" w:rsidRPr="00911DBA">
        <w:t>Two:</w:t>
      </w:r>
      <w:r w:rsidR="0013568A" w:rsidRPr="00911DBA">
        <w:t xml:space="preserve"> </w:t>
      </w:r>
      <w:r w:rsidR="00F63A2B" w:rsidRPr="00911DBA">
        <w:t xml:space="preserve">discusses the background literature and related works regarding </w:t>
      </w:r>
      <w:r w:rsidR="00507715" w:rsidRPr="00911DBA">
        <w:t>image-to-image</w:t>
      </w:r>
      <w:r w:rsidR="00F63A2B" w:rsidRPr="00911DBA">
        <w:t xml:space="preserve"> translation, video retargeting</w:t>
      </w:r>
      <w:r w:rsidR="00C41426" w:rsidRPr="00911DBA">
        <w:t>,</w:t>
      </w:r>
      <w:r w:rsidR="00F63A2B" w:rsidRPr="00911DBA">
        <w:t xml:space="preserve"> and </w:t>
      </w:r>
      <w:r w:rsidR="00321244" w:rsidRPr="00911DBA">
        <w:t>video-to-video</w:t>
      </w:r>
      <w:r w:rsidR="00F63A2B" w:rsidRPr="00911DBA">
        <w:t xml:space="preserve"> </w:t>
      </w:r>
      <w:r w:rsidR="007836BC" w:rsidRPr="00911DBA">
        <w:t>translation</w:t>
      </w:r>
      <w:r w:rsidR="00F63A2B" w:rsidRPr="00911DBA">
        <w:t xml:space="preserve">. This chapter also </w:t>
      </w:r>
      <w:r w:rsidR="0013568A" w:rsidRPr="00911DBA">
        <w:t>elasticities</w:t>
      </w:r>
      <w:r w:rsidR="00075CD7" w:rsidRPr="00911DBA">
        <w:t xml:space="preserve"> the theoretical framework of Deep Learning</w:t>
      </w:r>
      <w:r w:rsidR="0013568A" w:rsidRPr="00911DBA">
        <w:t xml:space="preserve"> and</w:t>
      </w:r>
      <w:r w:rsidR="00075CD7" w:rsidRPr="00911DBA">
        <w:t xml:space="preserve"> Generative Adversarial Network.</w:t>
      </w:r>
    </w:p>
    <w:p w14:paraId="416AE568" w14:textId="01390A11" w:rsidR="000C3289" w:rsidRPr="00911DBA" w:rsidRDefault="00FB3727" w:rsidP="00091C6C">
      <w:r w:rsidRPr="00911DBA">
        <w:t xml:space="preserve">Chapter </w:t>
      </w:r>
      <w:r w:rsidR="007836BC" w:rsidRPr="00911DBA">
        <w:t>Three:</w:t>
      </w:r>
      <w:r w:rsidRPr="00911DBA">
        <w:t xml:space="preserve"> features the research methodology</w:t>
      </w:r>
      <w:r w:rsidR="00F02383" w:rsidRPr="00911DBA">
        <w:t>,</w:t>
      </w:r>
      <w:r w:rsidR="000C3289" w:rsidRPr="00911DBA">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062BC8F9" w:rsidR="007A7024" w:rsidRPr="00911DBA" w:rsidRDefault="007A7024" w:rsidP="00091C6C">
      <w:r w:rsidRPr="00911DBA">
        <w:t xml:space="preserve">Chapter </w:t>
      </w:r>
      <w:r w:rsidR="007836BC" w:rsidRPr="00911DBA">
        <w:t>Four:</w:t>
      </w:r>
      <w:r w:rsidRPr="00911DBA">
        <w:t xml:space="preserve"> will cover points about the proposed </w:t>
      </w:r>
      <w:r w:rsidR="0031133F" w:rsidRPr="00911DBA">
        <w:t>learning function</w:t>
      </w:r>
      <w:r w:rsidRPr="00911DBA">
        <w:t xml:space="preserve"> in detail</w:t>
      </w:r>
      <w:r w:rsidR="00466202" w:rsidRPr="00911DBA">
        <w:t>.</w:t>
      </w:r>
      <w:r w:rsidR="007836BC" w:rsidRPr="00911DBA">
        <w:t xml:space="preserve"> </w:t>
      </w:r>
      <w:r w:rsidR="00884EA3" w:rsidRPr="00911DBA">
        <w:t>Model Architectu</w:t>
      </w:r>
      <w:r w:rsidR="00E67C35" w:rsidRPr="00911DBA">
        <w:t>r</w:t>
      </w:r>
      <w:r w:rsidR="00884EA3" w:rsidRPr="00911DBA">
        <w:t>e</w:t>
      </w:r>
      <w:r w:rsidRPr="00911DBA">
        <w:t xml:space="preserve"> and pseudocode for </w:t>
      </w:r>
      <w:r w:rsidR="007836BC" w:rsidRPr="00911DBA">
        <w:t>implementation,</w:t>
      </w:r>
      <w:r w:rsidRPr="00911DBA">
        <w:t xml:space="preserve"> </w:t>
      </w:r>
      <w:r w:rsidR="001D51AB" w:rsidRPr="00911DBA">
        <w:t xml:space="preserve">and learning functions </w:t>
      </w:r>
      <w:r w:rsidRPr="00911DBA">
        <w:t>mathematical correspondent description</w:t>
      </w:r>
      <w:r w:rsidR="000577CA" w:rsidRPr="00911DBA">
        <w:t>s</w:t>
      </w:r>
      <w:r w:rsidRPr="00911DBA">
        <w:t xml:space="preserve"> ha</w:t>
      </w:r>
      <w:r w:rsidR="00C41426" w:rsidRPr="00911DBA">
        <w:t>ve</w:t>
      </w:r>
      <w:r w:rsidRPr="00911DBA">
        <w:t xml:space="preserve"> been </w:t>
      </w:r>
      <w:r w:rsidR="001D51AB" w:rsidRPr="00911DBA">
        <w:t>made</w:t>
      </w:r>
      <w:r w:rsidRPr="00911DBA">
        <w:t>.</w:t>
      </w:r>
    </w:p>
    <w:p w14:paraId="7DAADDCD" w14:textId="68028D9C" w:rsidR="000577CA" w:rsidRPr="00911DBA" w:rsidRDefault="000577CA" w:rsidP="00091C6C">
      <w:r w:rsidRPr="00911DBA">
        <w:t xml:space="preserve">Chapter Five: </w:t>
      </w:r>
      <w:r w:rsidR="004E31A2" w:rsidRPr="00911DBA">
        <w:t>Explains how the desired proposed solution is implemented.</w:t>
      </w:r>
      <w:r w:rsidRPr="00911DBA">
        <w:t xml:space="preserve"> </w:t>
      </w:r>
      <w:r w:rsidR="00BD469E" w:rsidRPr="00911DBA">
        <w:t>and the working environment setup</w:t>
      </w:r>
      <w:r w:rsidRPr="00911DBA">
        <w:t>, cycle-GAN implementation,</w:t>
      </w:r>
      <w:r w:rsidR="004E31A2" w:rsidRPr="00911DBA">
        <w:t xml:space="preserve"> with training implementation </w:t>
      </w:r>
      <w:r w:rsidR="005220DC" w:rsidRPr="00911DBA">
        <w:t xml:space="preserve">described </w:t>
      </w:r>
      <w:r w:rsidR="004E31A2" w:rsidRPr="00911DBA">
        <w:t>using snip code</w:t>
      </w:r>
      <w:r w:rsidR="005220DC" w:rsidRPr="00911DBA">
        <w:t>.</w:t>
      </w:r>
    </w:p>
    <w:p w14:paraId="20D2AF88" w14:textId="6FCA5B66" w:rsidR="007836BC" w:rsidRPr="00911DBA" w:rsidRDefault="007836BC" w:rsidP="00091C6C">
      <w:r w:rsidRPr="00911DBA">
        <w:lastRenderedPageBreak/>
        <w:t xml:space="preserve">Chapter </w:t>
      </w:r>
      <w:r w:rsidR="000577CA" w:rsidRPr="00911DBA">
        <w:t>Six</w:t>
      </w:r>
      <w:r w:rsidRPr="00911DBA">
        <w:t xml:space="preserve">: </w:t>
      </w:r>
      <w:r w:rsidR="00FB3727" w:rsidRPr="00911DBA">
        <w:t xml:space="preserve">The obtained </w:t>
      </w:r>
      <w:r w:rsidR="008F29ED" w:rsidRPr="00911DBA">
        <w:t>testing result from Temporal Cycle consistency</w:t>
      </w:r>
      <w:r w:rsidR="00962659" w:rsidRPr="00911DBA">
        <w:t xml:space="preserve"> </w:t>
      </w:r>
      <w:r w:rsidR="008F29ED" w:rsidRPr="00911DBA">
        <w:t xml:space="preserve">for a </w:t>
      </w:r>
      <w:r w:rsidR="00507715" w:rsidRPr="00911DBA">
        <w:t>video-to-video</w:t>
      </w:r>
      <w:r w:rsidR="008F29ED" w:rsidRPr="00911DBA">
        <w:t xml:space="preserve"> translation </w:t>
      </w:r>
      <w:r w:rsidR="00962659" w:rsidRPr="00911DBA">
        <w:t xml:space="preserve">model </w:t>
      </w:r>
      <w:r w:rsidR="00C41426" w:rsidRPr="00911DBA">
        <w:t>is</w:t>
      </w:r>
      <w:r w:rsidR="00FB3727" w:rsidRPr="00911DBA">
        <w:t xml:space="preserve"> presented</w:t>
      </w:r>
      <w:r w:rsidR="008F29ED" w:rsidRPr="00911DBA">
        <w:t xml:space="preserve"> </w:t>
      </w:r>
      <w:r w:rsidR="00FB3727" w:rsidRPr="00911DBA">
        <w:t xml:space="preserve">and </w:t>
      </w:r>
      <w:r w:rsidRPr="00911DBA">
        <w:t>Compare with the other related work</w:t>
      </w:r>
      <w:r w:rsidR="00D70322" w:rsidRPr="00911DBA">
        <w:t xml:space="preserve"> </w:t>
      </w:r>
      <w:proofErr w:type="gramStart"/>
      <w:r w:rsidR="00D70322" w:rsidRPr="00911DBA">
        <w:t>in</w:t>
      </w:r>
      <w:r w:rsidR="00C41426" w:rsidRPr="00911DBA">
        <w:t xml:space="preserve"> </w:t>
      </w:r>
      <w:r w:rsidR="00D70322" w:rsidRPr="00911DBA">
        <w:t>order to</w:t>
      </w:r>
      <w:proofErr w:type="gramEnd"/>
      <w:r w:rsidR="00D70322" w:rsidRPr="00911DBA">
        <w:t xml:space="preserve"> have </w:t>
      </w:r>
      <w:r w:rsidR="00C41426" w:rsidRPr="00911DBA">
        <w:t xml:space="preserve">the </w:t>
      </w:r>
      <w:r w:rsidR="00D70322" w:rsidRPr="00911DBA">
        <w:t>best judgment</w:t>
      </w:r>
      <w:r w:rsidRPr="00911DBA">
        <w:t>.</w:t>
      </w:r>
    </w:p>
    <w:p w14:paraId="228F26C6" w14:textId="14696C18" w:rsidR="006B18C6" w:rsidRPr="00911DBA" w:rsidRDefault="00E948FF" w:rsidP="00091C6C">
      <w:r w:rsidRPr="00911DBA">
        <w:t>C</w:t>
      </w:r>
      <w:r w:rsidR="008C7F48" w:rsidRPr="00911DBA">
        <w:t>hapter</w:t>
      </w:r>
      <w:r w:rsidRPr="00911DBA">
        <w:t xml:space="preserve"> </w:t>
      </w:r>
      <w:r w:rsidR="000577CA" w:rsidRPr="00911DBA">
        <w:t>Seven</w:t>
      </w:r>
      <w:r w:rsidRPr="00911DBA">
        <w:t>:</w:t>
      </w:r>
      <w:r w:rsidR="00B1417C" w:rsidRPr="00911DBA">
        <w:t xml:space="preserve"> C</w:t>
      </w:r>
      <w:r w:rsidR="00FB3727" w:rsidRPr="00911DBA">
        <w:t>oncludes the research and provides directions for possible future work.</w:t>
      </w:r>
    </w:p>
    <w:p w14:paraId="531431BD" w14:textId="77777777" w:rsidR="006E1565" w:rsidRPr="00911DBA" w:rsidRDefault="006E1565" w:rsidP="00091C6C">
      <w:pPr>
        <w:sectPr w:rsidR="006E1565" w:rsidRPr="00911DBA" w:rsidSect="00EE3F33">
          <w:pgSz w:w="11906" w:h="16838" w:code="9"/>
          <w:pgMar w:top="1440" w:right="1440" w:bottom="1440" w:left="1701" w:header="720" w:footer="720" w:gutter="0"/>
          <w:pgNumType w:start="1"/>
          <w:cols w:space="720"/>
          <w:docGrid w:linePitch="360"/>
        </w:sectPr>
      </w:pPr>
    </w:p>
    <w:p w14:paraId="177650E7" w14:textId="77777777" w:rsidR="00EE3F33" w:rsidRDefault="00EE3F33" w:rsidP="00057461">
      <w:pPr>
        <w:pStyle w:val="Title"/>
        <w:rPr>
          <w:rFonts w:cs="Times New Roman"/>
        </w:rPr>
        <w:sectPr w:rsidR="00EE3F33" w:rsidSect="00EE3F33">
          <w:type w:val="continuous"/>
          <w:pgSz w:w="11906" w:h="16838" w:code="9"/>
          <w:pgMar w:top="1440" w:right="1440" w:bottom="1440" w:left="1701" w:header="720" w:footer="720" w:gutter="0"/>
          <w:cols w:space="720"/>
          <w:docGrid w:linePitch="360"/>
        </w:sectPr>
      </w:pPr>
    </w:p>
    <w:p w14:paraId="4254DBB3" w14:textId="6269FF5C" w:rsidR="009C504F" w:rsidRPr="00911DBA" w:rsidRDefault="009C504F" w:rsidP="00057461">
      <w:pPr>
        <w:pStyle w:val="Title"/>
        <w:rPr>
          <w:rFonts w:cs="Times New Roman"/>
        </w:rPr>
      </w:pPr>
      <w:r w:rsidRPr="00911DBA">
        <w:rPr>
          <w:rFonts w:cs="Times New Roman"/>
        </w:rPr>
        <w:lastRenderedPageBreak/>
        <w:t>CHAPTER TWO</w:t>
      </w:r>
    </w:p>
    <w:p w14:paraId="55EF9E17" w14:textId="01272B9F" w:rsidR="00645A4E" w:rsidRPr="00911DBA" w:rsidRDefault="007D64BC" w:rsidP="00F17022">
      <w:pPr>
        <w:pStyle w:val="Heading1"/>
        <w:numPr>
          <w:ilvl w:val="0"/>
          <w:numId w:val="10"/>
        </w:numPr>
        <w:rPr>
          <w:rFonts w:cs="Times New Roman"/>
        </w:rPr>
      </w:pPr>
      <w:bookmarkStart w:id="71" w:name="_Toc52981521"/>
      <w:bookmarkStart w:id="72" w:name="_Toc54101842"/>
      <w:r w:rsidRPr="00911DBA">
        <w:rPr>
          <w:rFonts w:cs="Times New Roman"/>
        </w:rPr>
        <w:t>LIT</w:t>
      </w:r>
      <w:r w:rsidR="00FB6092" w:rsidRPr="00911DBA">
        <w:rPr>
          <w:rFonts w:cs="Times New Roman"/>
        </w:rPr>
        <w:t>ERAT</w:t>
      </w:r>
      <w:r w:rsidRPr="00911DBA">
        <w:rPr>
          <w:rFonts w:cs="Times New Roman"/>
        </w:rPr>
        <w:t>URE REVIEW</w:t>
      </w:r>
      <w:r w:rsidR="00203A5F" w:rsidRPr="00911DBA">
        <w:rPr>
          <w:rFonts w:cs="Times New Roman"/>
        </w:rPr>
        <w:t xml:space="preserve"> AND RELATED WORKS</w:t>
      </w:r>
      <w:bookmarkEnd w:id="71"/>
      <w:bookmarkEnd w:id="72"/>
    </w:p>
    <w:p w14:paraId="52156567" w14:textId="58BF4961" w:rsidR="00487781" w:rsidRPr="00911DBA" w:rsidRDefault="00A73555" w:rsidP="00B05706">
      <w:pPr>
        <w:pStyle w:val="Heading2"/>
      </w:pPr>
      <w:bookmarkStart w:id="73" w:name="_Toc52981522"/>
      <w:bookmarkStart w:id="74" w:name="_Toc54101843"/>
      <w:r w:rsidRPr="00911DBA">
        <w:t>Introduction</w:t>
      </w:r>
      <w:bookmarkEnd w:id="73"/>
      <w:bookmarkEnd w:id="74"/>
      <w:r w:rsidRPr="00911DBA">
        <w:t xml:space="preserve"> </w:t>
      </w:r>
    </w:p>
    <w:p w14:paraId="64B49BEF" w14:textId="54D98BCA" w:rsidR="00FF4A8C" w:rsidRPr="00911DBA" w:rsidRDefault="00FF4A8C" w:rsidP="00FF4A8C">
      <w:r w:rsidRPr="00911DBA">
        <w:t>In the early days, the software was hard-coded with commands and rules represented in a mathematical formula</w:t>
      </w:r>
      <w:r w:rsidR="001D51AB" w:rsidRPr="00911DBA">
        <w:t>.</w:t>
      </w:r>
      <w:r w:rsidRPr="00911DBA">
        <w:t xml:space="preserve"> Those methods short-handed as they attempt to simulate sophisticated real-world situations and data. To solve this scarcity another software development paradigm emerges which asks whether the machine can understand as humans by having cognitive taught called Artificial intelligence or AI. AI has made a lot of improvements in recent years, allowing AI applications completely capable of gathering and extracting data to learn from the knowledge sequence called machine learning </w:t>
      </w:r>
      <w:r w:rsidRPr="00911DBA">
        <w:fldChar w:fldCharType="begin" w:fldLock="1"/>
      </w:r>
      <w:r w:rsidR="00B56E1E">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7]","plainTextFormattedCitation":"[17]","previouslyFormattedCitation":"[18]"},"properties":{"noteIndex":0},"schema":"https://github.com/citation-style-language/schema/raw/master/csl-citation.json"}</w:instrText>
      </w:r>
      <w:r w:rsidRPr="00911DBA">
        <w:fldChar w:fldCharType="separate"/>
      </w:r>
      <w:r w:rsidR="00B56E1E" w:rsidRPr="00B56E1E">
        <w:rPr>
          <w:noProof/>
        </w:rPr>
        <w:t>[17]</w:t>
      </w:r>
      <w:r w:rsidRPr="00911DBA">
        <w:fldChar w:fldCharType="end"/>
      </w:r>
      <w:r w:rsidRPr="00911DBA">
        <w:t>.</w:t>
      </w:r>
    </w:p>
    <w:p w14:paraId="7FCEFDB5" w14:textId="77777777" w:rsidR="00FF4A8C" w:rsidRPr="00911DBA" w:rsidRDefault="00FF4A8C" w:rsidP="00FF4A8C">
      <w:pPr>
        <w:rPr>
          <w:rFonts w:eastAsiaTheme="minorEastAsia"/>
        </w:rPr>
      </w:pPr>
      <w:r w:rsidRPr="00911DBA">
        <w:t>Machine learning (ML) is a vast research area with diverse learning capacities and it keeps to grow.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sidRPr="00911DBA">
        <w:rPr>
          <w:rFonts w:eastAsiaTheme="minorEastAsia"/>
        </w:rPr>
        <w:t xml:space="preserve">, the network task is to learn how to map from input </w:t>
      </w:r>
      <m:oMath>
        <m:r>
          <w:rPr>
            <w:rFonts w:ascii="Cambria Math" w:eastAsiaTheme="minorEastAsia" w:hAnsi="Cambria Math"/>
          </w:rPr>
          <m:t>x</m:t>
        </m:r>
      </m:oMath>
      <w:r w:rsidRPr="00911DBA">
        <w:rPr>
          <w:rFonts w:eastAsiaTheme="minorEastAsia"/>
        </w:rPr>
        <w:t xml:space="preserve"> to it label </w:t>
      </w:r>
      <m:oMath>
        <m:r>
          <w:rPr>
            <w:rFonts w:ascii="Cambria Math" w:eastAsiaTheme="minorEastAsia" w:hAnsi="Cambria Math"/>
          </w:rPr>
          <m:t>y</m:t>
        </m:r>
      </m:oMath>
      <w:r w:rsidRPr="00911DBA">
        <w:rPr>
          <w:rFonts w:eastAsiaTheme="minorEastAsia"/>
        </w:rPr>
        <w:t xml:space="preserve"> in testing time (R.B. data is paired d</w:t>
      </w:r>
      <w:proofErr w:type="spellStart"/>
      <w:r w:rsidRPr="00911DBA">
        <w:rPr>
          <w:rFonts w:eastAsiaTheme="minorEastAsia"/>
        </w:rPr>
        <w:t>ataset</w:t>
      </w:r>
      <w:proofErr w:type="spellEnd"/>
      <w:r w:rsidRPr="00911DBA">
        <w:rPr>
          <w:rFonts w:eastAsiaTheme="minorEastAsia"/>
        </w:rPr>
        <w:t xml:space="preserve">). Semi-supervised learning is another kind of machine learning approach when some section data is labeled and the rest section is unlabeled. Even ML plays very tremendous work, in recent days, but it still fails to process complex data like image and video. </w:t>
      </w:r>
      <w:proofErr w:type="gramStart"/>
      <w:r w:rsidRPr="00911DBA">
        <w:rPr>
          <w:rFonts w:eastAsiaTheme="minorEastAsia"/>
        </w:rPr>
        <w:t>So as to</w:t>
      </w:r>
      <w:proofErr w:type="gramEnd"/>
      <w:r w:rsidRPr="00911DBA">
        <w:rPr>
          <w:rFonts w:eastAsiaTheme="minorEastAsia"/>
        </w:rPr>
        <w:t xml:space="preserve"> work with such complex data types Deep Learning is an alternative which subfield of machine learning.</w:t>
      </w:r>
    </w:p>
    <w:p w14:paraId="42E7F972" w14:textId="41C59B0D" w:rsidR="00FF4A8C" w:rsidRPr="00911DBA" w:rsidRDefault="00FF4A8C" w:rsidP="00FF4A8C">
      <w:pPr>
        <w:rPr>
          <w:rFonts w:eastAsiaTheme="minorEastAsia"/>
        </w:rPr>
      </w:pPr>
      <w:r w:rsidRPr="00911DBA">
        <w:rPr>
          <w:rFonts w:eastAsiaTheme="minorEastAsia"/>
        </w:rPr>
        <w:t xml:space="preserve">Deep learning (DL)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artificial neural network ANN </w:t>
      </w:r>
      <w:r w:rsidRPr="00911DBA">
        <w:fldChar w:fldCharType="begin" w:fldLock="1"/>
      </w:r>
      <w:r w:rsidR="00B56E1E">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8]","plainTextFormattedCitation":"[18]","previouslyFormattedCitation":"[19]"},"properties":{"noteIndex":0},"schema":"https://github.com/citation-style-language/schema/raw/master/csl-citation.json"}</w:instrText>
      </w:r>
      <w:r w:rsidRPr="00911DBA">
        <w:fldChar w:fldCharType="separate"/>
      </w:r>
      <w:r w:rsidR="00B56E1E" w:rsidRPr="00B56E1E">
        <w:rPr>
          <w:noProof/>
        </w:rPr>
        <w:t>[18]</w:t>
      </w:r>
      <w:r w:rsidRPr="00911DBA">
        <w:fldChar w:fldCharType="end"/>
      </w:r>
      <w:r w:rsidRPr="00911DBA">
        <w:t xml:space="preserve">. </w:t>
      </w:r>
      <w:r w:rsidRPr="00911DBA">
        <w:rPr>
          <w:rFonts w:eastAsiaTheme="minorEastAsia"/>
        </w:rPr>
        <w:t xml:space="preserve">Convolutional Neural Network (CNN) was introduced by Yann </w:t>
      </w:r>
      <w:proofErr w:type="spellStart"/>
      <w:r w:rsidRPr="00911DBA">
        <w:rPr>
          <w:rFonts w:eastAsiaTheme="minorEastAsia"/>
        </w:rPr>
        <w:t>LeCun</w:t>
      </w:r>
      <w:proofErr w:type="spellEnd"/>
      <w:r w:rsidRPr="00911DBA">
        <w:rPr>
          <w:rFonts w:eastAsiaTheme="minorEastAsia"/>
        </w:rPr>
        <w:t xml:space="preserve"> </w:t>
      </w:r>
      <w:r w:rsidRPr="00911DBA">
        <w:fldChar w:fldCharType="begin" w:fldLock="1"/>
      </w:r>
      <w:r w:rsidR="00B56E1E">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9]","plainTextFormattedCitation":"[19]","previouslyFormattedCitation":"[20]"},"properties":{"noteIndex":0},"schema":"https://github.com/citation-style-language/schema/raw/master/csl-citation.json"}</w:instrText>
      </w:r>
      <w:r w:rsidRPr="00911DBA">
        <w:fldChar w:fldCharType="separate"/>
      </w:r>
      <w:r w:rsidR="00B56E1E" w:rsidRPr="00B56E1E">
        <w:rPr>
          <w:noProof/>
        </w:rPr>
        <w:t>[19]</w:t>
      </w:r>
      <w:r w:rsidRPr="00911DBA">
        <w:fldChar w:fldCharType="end"/>
      </w:r>
      <w:r w:rsidRPr="00911DBA">
        <w:rPr>
          <w:rFonts w:eastAsiaTheme="minorEastAsia"/>
        </w:rPr>
        <w:t xml:space="preserve"> in 1989 to recognize handwritten digits but the lack of a large dataset and low computing capability at a time limit its popularity. CNN bloom after Alex-Net </w:t>
      </w:r>
      <w:r w:rsidRPr="00911DBA">
        <w:fldChar w:fldCharType="begin" w:fldLock="1"/>
      </w:r>
      <w:r w:rsidR="00B56E1E">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0]","plainTextFormattedCitation":"[20]","previouslyFormattedCitation":"[21]"},"properties":{"noteIndex":0},"schema":"https://github.com/citation-style-language/schema/raw/master/csl-citation.json"}</w:instrText>
      </w:r>
      <w:r w:rsidRPr="00911DBA">
        <w:fldChar w:fldCharType="separate"/>
      </w:r>
      <w:r w:rsidR="00B56E1E" w:rsidRPr="00B56E1E">
        <w:rPr>
          <w:noProof/>
        </w:rPr>
        <w:t>[20]</w:t>
      </w:r>
      <w:r w:rsidRPr="00911DBA">
        <w:fldChar w:fldCharType="end"/>
      </w:r>
      <w:r w:rsidRPr="00911DBA">
        <w:t xml:space="preserve"> </w:t>
      </w:r>
      <w:r w:rsidR="00B23260">
        <w:rPr>
          <w:rFonts w:eastAsiaTheme="minorEastAsia"/>
        </w:rPr>
        <w:t>notch</w:t>
      </w:r>
      <w:r w:rsidRPr="00911DBA">
        <w:rPr>
          <w:rFonts w:eastAsiaTheme="minorEastAsia"/>
        </w:rPr>
        <w:t xml:space="preserve"> a significant win in the ImageNet contest in 2012 using the CNN image classifier network. Alex et al work opens many scientists and </w:t>
      </w:r>
      <w:proofErr w:type="gramStart"/>
      <w:r w:rsidRPr="00911DBA">
        <w:rPr>
          <w:rFonts w:eastAsiaTheme="minorEastAsia"/>
        </w:rPr>
        <w:t>researchers</w:t>
      </w:r>
      <w:proofErr w:type="gramEnd"/>
      <w:r w:rsidRPr="00911DBA">
        <w:rPr>
          <w:rFonts w:eastAsiaTheme="minorEastAsia"/>
        </w:rPr>
        <w:t xml:space="preserve"> eye to the power of deep </w:t>
      </w:r>
      <w:r w:rsidRPr="00911DBA">
        <w:rPr>
          <w:rFonts w:eastAsiaTheme="minorEastAsia"/>
        </w:rPr>
        <w:lastRenderedPageBreak/>
        <w:t>learning.  Today high-performance models and networks are designed for face detection, object classification, and recognition.</w:t>
      </w:r>
    </w:p>
    <w:p w14:paraId="797BD6DE" w14:textId="601F0484" w:rsidR="00FF4A8C" w:rsidRPr="00911DBA" w:rsidRDefault="00FF4A8C" w:rsidP="00FF4A8C">
      <w:pPr>
        <w:rPr>
          <w:sz w:val="22"/>
        </w:rPr>
      </w:pPr>
      <w:r w:rsidRPr="00911DBA">
        <w:t xml:space="preserve">CNN models score a high success on classification models, classification models are tasked to predict label </w:t>
      </w:r>
      <m:oMath>
        <m:r>
          <w:rPr>
            <w:rFonts w:ascii="Cambria Math" w:hAnsi="Cambria Math"/>
          </w:rPr>
          <m:t>y</m:t>
        </m:r>
      </m:oMath>
      <w:r w:rsidRPr="00911DBA">
        <w:t xml:space="preserve"> for given input </w:t>
      </w:r>
      <m:oMath>
        <m:r>
          <w:rPr>
            <w:rFonts w:ascii="Cambria Math" w:hAnsi="Cambria Math"/>
          </w:rPr>
          <m:t>x</m:t>
        </m:r>
      </m:oMath>
      <w:r w:rsidRPr="00911DBA">
        <w:rPr>
          <w:rFonts w:eastAsiaTheme="minorEastAsia"/>
        </w:rPr>
        <w:t xml:space="preserve">. In other sense, Generative models are the </w:t>
      </w:r>
      <w:r w:rsidRPr="00911DBA">
        <w:t>Multiplicative reciprocal</w:t>
      </w:r>
      <w:r w:rsidRPr="00911DBA">
        <w:rPr>
          <w:rFonts w:eastAsiaTheme="minorEastAsia"/>
        </w:rPr>
        <w:t xml:space="preserve"> of classification networks.</w:t>
      </w:r>
      <w:r w:rsidR="00D75EB8" w:rsidRPr="00911DBA">
        <w:rPr>
          <w:rFonts w:eastAsiaTheme="minorEastAsia"/>
        </w:rPr>
        <w:t xml:space="preserve"> </w:t>
      </w:r>
      <w:r w:rsidRPr="00911DBA">
        <w:t xml:space="preserve">The most impressive new emerging deep learning approaches are Generative models. these models are trained to learn the essence of the data distribution to generate fake samples that are </w:t>
      </w:r>
      <w:proofErr w:type="gramStart"/>
      <w:r w:rsidRPr="00911DBA">
        <w:t>similar to</w:t>
      </w:r>
      <w:proofErr w:type="gramEnd"/>
      <w:r w:rsidRPr="00911DBA">
        <w:t xml:space="preserve"> real ones.  GANs application is a very broad image-to-image translation,</w:t>
      </w:r>
      <w:r w:rsidR="00883251" w:rsidRPr="00911DBA">
        <w:t xml:space="preserve"> and </w:t>
      </w:r>
      <w:r w:rsidRPr="00911DBA">
        <w:t xml:space="preserve">video-generation can be some examples of its application area. </w:t>
      </w:r>
    </w:p>
    <w:p w14:paraId="5FF3F511" w14:textId="5C53E5D7" w:rsidR="00522317" w:rsidRPr="00911DBA" w:rsidRDefault="00F6798E" w:rsidP="006C2610">
      <w:r w:rsidRPr="00911DBA">
        <w:rPr>
          <w:noProof/>
        </w:rPr>
        <mc:AlternateContent>
          <mc:Choice Requires="wps">
            <w:drawing>
              <wp:anchor distT="0" distB="0" distL="114300" distR="114300" simplePos="0" relativeHeight="251804672" behindDoc="0" locked="0" layoutInCell="1" allowOverlap="1" wp14:anchorId="07886CD2" wp14:editId="508994B1">
                <wp:simplePos x="0" y="0"/>
                <wp:positionH relativeFrom="column">
                  <wp:posOffset>-180724</wp:posOffset>
                </wp:positionH>
                <wp:positionV relativeFrom="paragraph">
                  <wp:posOffset>4400402</wp:posOffset>
                </wp:positionV>
                <wp:extent cx="6047105" cy="43878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047105" cy="438785"/>
                        </a:xfrm>
                        <a:prstGeom prst="rect">
                          <a:avLst/>
                        </a:prstGeom>
                        <a:solidFill>
                          <a:prstClr val="white"/>
                        </a:solidFill>
                        <a:ln>
                          <a:noFill/>
                        </a:ln>
                      </wps:spPr>
                      <wps:txbx>
                        <w:txbxContent>
                          <w:p w14:paraId="161A158B" w14:textId="2328F4D0" w:rsidR="00663785" w:rsidRPr="00611D77" w:rsidRDefault="00663785" w:rsidP="00522317">
                            <w:pPr>
                              <w:pStyle w:val="Caption"/>
                              <w:jc w:val="center"/>
                              <w:rPr>
                                <w:noProof/>
                                <w:color w:val="auto"/>
                                <w:sz w:val="36"/>
                                <w:szCs w:val="36"/>
                              </w:rPr>
                            </w:pPr>
                            <w:bookmarkStart w:id="75" w:name="_Toc52980533"/>
                            <w:bookmarkStart w:id="76"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14.25pt;margin-top:346.5pt;width:476.15pt;height:34.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" stroked="f">
                <v:textbox inset="0,0,0,0">
                  <w:txbxContent>
                    <w:p w14:paraId="161A158B" w14:textId="2328F4D0" w:rsidR="00663785" w:rsidRPr="00611D77" w:rsidRDefault="00663785" w:rsidP="00522317">
                      <w:pPr>
                        <w:pStyle w:val="Caption"/>
                        <w:jc w:val="center"/>
                        <w:rPr>
                          <w:noProof/>
                          <w:color w:val="auto"/>
                          <w:sz w:val="36"/>
                          <w:szCs w:val="36"/>
                        </w:rPr>
                      </w:pPr>
                      <w:bookmarkStart w:id="77" w:name="_Toc52980533"/>
                      <w:bookmarkStart w:id="78" w:name="_Toc54089164"/>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77"/>
                      <w:bookmarkEnd w:id="78"/>
                    </w:p>
                  </w:txbxContent>
                </v:textbox>
                <w10:wrap type="topAndBottom"/>
              </v:shape>
            </w:pict>
          </mc:Fallback>
        </mc:AlternateContent>
      </w:r>
      <w:r w:rsidR="006C2610" w:rsidRPr="00911DBA">
        <w:rPr>
          <w:noProof/>
        </w:rPr>
        <w:drawing>
          <wp:anchor distT="0" distB="0" distL="114300" distR="114300" simplePos="0" relativeHeight="251783168" behindDoc="0" locked="0" layoutInCell="1" allowOverlap="1" wp14:anchorId="02FB99AC" wp14:editId="579C6BB7">
            <wp:simplePos x="0" y="0"/>
            <wp:positionH relativeFrom="column">
              <wp:posOffset>329314</wp:posOffset>
            </wp:positionH>
            <wp:positionV relativeFrom="paragraph">
              <wp:posOffset>1301750</wp:posOffset>
            </wp:positionV>
            <wp:extent cx="5160645" cy="278193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160645" cy="2781935"/>
                    </a:xfrm>
                    <a:prstGeom prst="rect">
                      <a:avLst/>
                    </a:prstGeom>
                  </pic:spPr>
                </pic:pic>
              </a:graphicData>
            </a:graphic>
            <wp14:sizeRelH relativeFrom="margin">
              <wp14:pctWidth>0</wp14:pctWidth>
            </wp14:sizeRelH>
            <wp14:sizeRelV relativeFrom="margin">
              <wp14:pctHeight>0</wp14:pctHeight>
            </wp14:sizeRelV>
          </wp:anchor>
        </w:drawing>
      </w:r>
      <w:r w:rsidR="00FF4A8C" w:rsidRPr="00911DBA">
        <w:t xml:space="preserve">GAN introduced by Goodfellow et.al in 2014 </w:t>
      </w:r>
      <w:r w:rsidR="00FF4A8C"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911DBA">
        <w:fldChar w:fldCharType="separate"/>
      </w:r>
      <w:r w:rsidR="00C077EB" w:rsidRPr="00911DBA">
        <w:rPr>
          <w:noProof/>
        </w:rPr>
        <w:t>[11]</w:t>
      </w:r>
      <w:r w:rsidR="00FF4A8C" w:rsidRPr="00911DBA">
        <w:fldChar w:fldCharType="end"/>
      </w:r>
      <w:r w:rsidR="00FF4A8C" w:rsidRPr="00911DBA">
        <w:t xml:space="preserve"> the model consists of two stand-alone DL networks named Generator and Discriminator model which have fight one another in an adversarial relationship</w:t>
      </w:r>
      <w:r w:rsidR="004F1987" w:rsidRPr="00911DBA">
        <w:rPr>
          <w:rStyle w:val="FootnoteReference"/>
        </w:rPr>
        <w:footnoteReference w:id="1"/>
      </w:r>
      <w:r w:rsidR="00FF4A8C" w:rsidRPr="00911DBA">
        <w:t>.</w:t>
      </w:r>
      <w:r w:rsidR="004F1987" w:rsidRPr="00911DBA">
        <w:t xml:space="preserve"> </w:t>
      </w:r>
      <w:r w:rsidR="00FF4A8C" w:rsidRPr="00911DBA">
        <w:t xml:space="preserve">Hence the discriminator plans to distinguish fake samples </w:t>
      </w:r>
      <m:oMath>
        <m:r>
          <w:rPr>
            <w:rFonts w:ascii="Cambria Math" w:hAnsi="Cambria Math"/>
          </w:rPr>
          <m:t xml:space="preserve">p(z) </m:t>
        </m:r>
      </m:oMath>
      <w:r w:rsidR="00FF4A8C" w:rsidRPr="00911DBA">
        <w:t xml:space="preserve">from the real input data </w:t>
      </w:r>
      <m:oMath>
        <m:r>
          <w:rPr>
            <w:rFonts w:ascii="Cambria Math" w:hAnsi="Cambria Math"/>
          </w:rPr>
          <m:t>pdata(x)</m:t>
        </m:r>
      </m:oMath>
      <w:r w:rsidR="00FF4A8C" w:rsidRPr="00911DBA">
        <w:t>.</w:t>
      </w:r>
    </w:p>
    <w:p w14:paraId="6C7B0EC3" w14:textId="1072810A" w:rsidR="000F5FA4" w:rsidRPr="00911DBA" w:rsidRDefault="00FF4A8C" w:rsidP="00FF4A8C">
      <w:r w:rsidRPr="00911DBA">
        <w:lastRenderedPageBreak/>
        <w:t xml:space="preserve">Oppositely the generator network is all about generative fake samples as good as the real ones. During training, both models update their </w:t>
      </w:r>
      <w:r w:rsidR="001774F2" w:rsidRPr="00911DBA">
        <w:t xml:space="preserve">weight </w:t>
      </w:r>
      <w:r w:rsidRPr="00911DBA">
        <w:t>to improve until Nash-equilibrium is reached.  The next section discusses the detail inside of GAN.</w:t>
      </w:r>
      <w:r w:rsidR="00021417" w:rsidRPr="00911DBA">
        <w:t xml:space="preserve"> </w:t>
      </w:r>
      <w:r w:rsidR="008B5E4C" w:rsidRPr="00911DBA">
        <w:t xml:space="preserve"> </w:t>
      </w:r>
    </w:p>
    <w:p w14:paraId="6253E857" w14:textId="73DFF144" w:rsidR="003E67AA" w:rsidRPr="00911DBA" w:rsidRDefault="004046DC" w:rsidP="00B05706">
      <w:pPr>
        <w:pStyle w:val="Heading2"/>
      </w:pPr>
      <w:bookmarkStart w:id="79" w:name="_Inside_GAN"/>
      <w:bookmarkStart w:id="80" w:name="_Toc52981523"/>
      <w:bookmarkStart w:id="81" w:name="_Toc54101844"/>
      <w:bookmarkEnd w:id="79"/>
      <w:r w:rsidRPr="00911DBA">
        <w:t>Inside GAN</w:t>
      </w:r>
      <w:bookmarkEnd w:id="80"/>
      <w:bookmarkEnd w:id="81"/>
    </w:p>
    <w:p w14:paraId="6B363AAF" w14:textId="2E525056" w:rsidR="008E4062" w:rsidRPr="00911DBA" w:rsidRDefault="00FF4A8C" w:rsidP="004046DC">
      <w:proofErr w:type="gramStart"/>
      <w:r w:rsidRPr="00911DBA">
        <w:t>Let</w:t>
      </w:r>
      <w:r w:rsidR="000E6000" w:rsidRPr="00911DBA">
        <w:t>’</w:t>
      </w:r>
      <w:r w:rsidRPr="00911DBA">
        <w:t>s</w:t>
      </w:r>
      <w:proofErr w:type="gramEnd"/>
      <w:r w:rsidRPr="00911DBA">
        <w:t xml:space="preserve"> </w:t>
      </w:r>
      <w:r w:rsidR="005070E7" w:rsidRPr="00911DBA">
        <w:t xml:space="preserve">see </w:t>
      </w:r>
      <w:r w:rsidR="00C41426" w:rsidRPr="00911DBA">
        <w:t xml:space="preserve">the </w:t>
      </w:r>
      <w:r w:rsidR="005070E7" w:rsidRPr="00911DBA">
        <w:t xml:space="preserve">detail inside </w:t>
      </w:r>
      <w:r w:rsidR="00941CBE" w:rsidRPr="00911DBA">
        <w:t xml:space="preserve">of GAN. As discuss GAN in </w:t>
      </w:r>
      <w:r w:rsidR="00C41426" w:rsidRPr="00911DBA">
        <w:t xml:space="preserve">the </w:t>
      </w:r>
      <w:r w:rsidR="00941CBE" w:rsidRPr="00911DBA">
        <w:t>previous section</w:t>
      </w:r>
      <w:r w:rsidR="00DA1CE8" w:rsidRPr="00911DBA">
        <w:t>,</w:t>
      </w:r>
      <w:r w:rsidR="00941CBE" w:rsidRPr="00911DBA">
        <w:t xml:space="preserve"> GAN consists</w:t>
      </w:r>
      <w:r w:rsidR="003E67AA" w:rsidRPr="00911DBA">
        <w:t xml:space="preserve"> </w:t>
      </w:r>
      <w:r w:rsidR="00C41426" w:rsidRPr="00911DBA">
        <w:t xml:space="preserve">of </w:t>
      </w:r>
      <w:r w:rsidR="003E67AA" w:rsidRPr="00911DBA">
        <w:t xml:space="preserve">two </w:t>
      </w:r>
      <w:r w:rsidR="00DA1CE8" w:rsidRPr="00911DBA">
        <w:t xml:space="preserve">independent </w:t>
      </w:r>
      <w:r w:rsidR="003E67AA" w:rsidRPr="00911DBA">
        <w:t>networks</w:t>
      </w:r>
      <w:r w:rsidR="00941CBE" w:rsidRPr="00911DBA">
        <w:t xml:space="preserve"> Generator and Discriminator</w:t>
      </w:r>
      <w:r w:rsidR="005070E7" w:rsidRPr="00911DBA">
        <w:t xml:space="preserve"> </w:t>
      </w:r>
      <w:r w:rsidR="00021417" w:rsidRPr="00911DBA">
        <w:t>as show</w:t>
      </w:r>
      <w:r w:rsidR="00C41426" w:rsidRPr="00911DBA">
        <w:t>n</w:t>
      </w:r>
      <w:r w:rsidR="00021417" w:rsidRPr="00911DBA">
        <w:t xml:space="preserve"> in </w:t>
      </w:r>
      <w:r w:rsidR="007166C1" w:rsidRPr="00911DBA">
        <w:t>F</w:t>
      </w:r>
      <w:r w:rsidR="005070E7" w:rsidRPr="00911DBA">
        <w:t xml:space="preserve">igure </w:t>
      </w:r>
      <w:r w:rsidR="002258A6" w:rsidRPr="00911DBA">
        <w:t>2</w:t>
      </w:r>
      <w:r w:rsidR="0030151F" w:rsidRPr="00911DBA">
        <w:t>-</w:t>
      </w:r>
      <w:r w:rsidR="002258A6" w:rsidRPr="00911DBA">
        <w:t>1</w:t>
      </w:r>
      <w:r w:rsidR="00941CBE" w:rsidRPr="00911DBA">
        <w:t>, which</w:t>
      </w:r>
      <w:r w:rsidR="003E67AA" w:rsidRPr="00911DBA">
        <w:t xml:space="preserve"> are represented by diﬀerentiable functions </w:t>
      </w:r>
      <w:r w:rsidR="00C41426" w:rsidRPr="00911DBA">
        <w:t>concerning</w:t>
      </w:r>
      <w:r w:rsidR="003E67AA" w:rsidRPr="00911DBA">
        <w:t xml:space="preserve"> each network’s input and parameters. The discriminator is deﬁned by a function </w:t>
      </w:r>
      <m:oMath>
        <m:r>
          <w:rPr>
            <w:rFonts w:ascii="Cambria Math" w:hAnsi="Cambria Math"/>
          </w:rPr>
          <m:t>D(x)</m:t>
        </m:r>
      </m:oMath>
      <w:r w:rsidR="003E67AA" w:rsidRPr="00911DBA">
        <w:t xml:space="preserve"> where </w:t>
      </w:r>
      <m:oMath>
        <m:r>
          <w:rPr>
            <w:rFonts w:ascii="Cambria Math" w:hAnsi="Cambria Math"/>
          </w:rPr>
          <m:t>x</m:t>
        </m:r>
      </m:oMath>
      <w:r w:rsidR="003E67AA" w:rsidRPr="00911DBA">
        <w:t xml:space="preserve"> (observed variable) is the input</w:t>
      </w:r>
      <w:r w:rsidR="0029746D" w:rsidRPr="00911DBA">
        <w:t xml:space="preserve"> which is </w:t>
      </w:r>
      <w:r w:rsidR="00C41426" w:rsidRPr="00911DBA">
        <w:t xml:space="preserve">a </w:t>
      </w:r>
      <w:r w:rsidR="0029746D" w:rsidRPr="00911DBA">
        <w:t>real dataset</w:t>
      </w:r>
      <w:r w:rsidR="003E67AA" w:rsidRPr="00911DBA">
        <w:t xml:space="preserve">. </w:t>
      </w:r>
      <m:oMath>
        <m:r>
          <w:rPr>
            <w:rFonts w:ascii="Cambria Math" w:hAnsi="Cambria Math"/>
          </w:rPr>
          <m:t>D(x)</m:t>
        </m:r>
      </m:oMath>
      <w:r w:rsidR="003E67AA" w:rsidRPr="00911DBA">
        <w:t xml:space="preserve"> gives the </w:t>
      </w:r>
      <w:r w:rsidR="008B0108" w:rsidRPr="00911DBA">
        <w:t>likelihood</w:t>
      </w:r>
      <w:r w:rsidR="003E67AA" w:rsidRPr="00911DBA">
        <w:t xml:space="preserve"> that </w:t>
      </w:r>
      <m:oMath>
        <m:r>
          <w:rPr>
            <w:rFonts w:ascii="Cambria Math" w:hAnsi="Cambria Math"/>
          </w:rPr>
          <m:t>x</m:t>
        </m:r>
      </m:oMath>
      <w:r w:rsidR="003E67AA" w:rsidRPr="00911DBA">
        <w:t xml:space="preserve"> came from </w:t>
      </w:r>
      <m:oMath>
        <m:r>
          <w:rPr>
            <w:rFonts w:ascii="Cambria Math" w:hAnsi="Cambria Math"/>
          </w:rPr>
          <m:t>pdata</m:t>
        </m:r>
      </m:oMath>
      <w:r w:rsidR="003E67AA" w:rsidRPr="00911DBA">
        <w:t xml:space="preserve"> </w:t>
      </w:r>
      <w:r w:rsidR="008B0108" w:rsidRPr="00911DBA">
        <w:t xml:space="preserve">(real distribution) </w:t>
      </w:r>
      <w:r w:rsidR="003E67AA" w:rsidRPr="00911DBA">
        <w:t xml:space="preserve">rather than </w:t>
      </w:r>
      <m:oMath>
        <m:r>
          <w:rPr>
            <w:rFonts w:ascii="Cambria Math" w:hAnsi="Cambria Math"/>
          </w:rPr>
          <m:t>p(z)</m:t>
        </m:r>
      </m:oMath>
      <w:r w:rsidR="008B0108" w:rsidRPr="00911DBA">
        <w:rPr>
          <w:rFonts w:eastAsiaTheme="minorEastAsia"/>
        </w:rPr>
        <w:t xml:space="preserve"> (fake distribution)</w:t>
      </w:r>
      <w:r w:rsidR="003E67AA" w:rsidRPr="00911DBA">
        <w:t xml:space="preserve">. It is a binary classiﬁer with two classes, when </w:t>
      </w:r>
      <m:oMath>
        <m:r>
          <w:rPr>
            <w:rFonts w:ascii="Cambria Math" w:hAnsi="Cambria Math"/>
          </w:rPr>
          <m:t>x</m:t>
        </m:r>
      </m:oMath>
      <w:r w:rsidR="003E67AA" w:rsidRPr="00911DBA">
        <w:t xml:space="preserve"> is real the probability is 1 and when </w:t>
      </w:r>
      <m:oMath>
        <m:r>
          <w:rPr>
            <w:rFonts w:ascii="Cambria Math" w:hAnsi="Cambria Math"/>
          </w:rPr>
          <m:t>x</m:t>
        </m:r>
      </m:oMath>
      <w:r w:rsidR="003E67AA" w:rsidRPr="00911DBA">
        <w:t xml:space="preserve"> is synthetic the probability is 0. The discriminator </w:t>
      </w:r>
      <w:proofErr w:type="gramStart"/>
      <w:r w:rsidR="003E67AA" w:rsidRPr="00911DBA">
        <w:t>can be seen as</w:t>
      </w:r>
      <w:proofErr w:type="gramEnd"/>
      <w:r w:rsidR="003E67AA" w:rsidRPr="00911DBA">
        <w:t xml:space="preserve"> a typical CNN that transfor</w:t>
      </w:r>
      <w:proofErr w:type="spellStart"/>
      <w:r w:rsidR="003E67AA" w:rsidRPr="00911DBA">
        <w:t>ms</w:t>
      </w:r>
      <w:proofErr w:type="spellEnd"/>
      <w:r w:rsidR="003E67AA" w:rsidRPr="00911DBA">
        <w:t xml:space="preserve"> a 2- or 3</w:t>
      </w:r>
      <w:r w:rsidR="007B1FB8" w:rsidRPr="00911DBA">
        <w:t xml:space="preserve"> </w:t>
      </w:r>
      <w:r w:rsidR="008F14EC" w:rsidRPr="00911DBA">
        <w:t xml:space="preserve">(grayscale or RGB) </w:t>
      </w:r>
      <w:r w:rsidR="003E67AA" w:rsidRPr="00911DBA">
        <w:t xml:space="preserve">dimensional </w:t>
      </w:r>
      <w:r w:rsidR="00CA70E1" w:rsidRPr="00911DBA">
        <w:t>matrixes</w:t>
      </w:r>
      <w:r w:rsidR="003E67AA" w:rsidRPr="00911DBA">
        <w:t xml:space="preserve"> of pixels into probabilities.</w:t>
      </w:r>
      <w:r w:rsidR="008E4062" w:rsidRPr="00911DBA">
        <w:t xml:space="preserve"> </w:t>
      </w:r>
    </w:p>
    <w:p w14:paraId="455F715D" w14:textId="7FEA1544" w:rsidR="00FA1F33" w:rsidRPr="00911DBA" w:rsidRDefault="00FA1F33" w:rsidP="00FA1F33">
      <w:r w:rsidRPr="00911DBA">
        <w:t xml:space="preserve">The generator </w:t>
      </w:r>
      <w:r w:rsidRPr="00911DBA">
        <w:rPr>
          <w:rFonts w:ascii="Cambria Math" w:hAnsi="Cambria Math" w:cs="Cambria Math"/>
        </w:rPr>
        <w:t>𝐺</w:t>
      </w:r>
      <w:r w:rsidRPr="00911DBA">
        <w:t>(</w:t>
      </w:r>
      <w:r w:rsidRPr="00911DBA">
        <w:rPr>
          <w:rFonts w:ascii="Cambria Math" w:hAnsi="Cambria Math" w:cs="Cambria Math"/>
        </w:rPr>
        <w:t>𝑧</w:t>
      </w:r>
      <w:r w:rsidRPr="00911DBA">
        <w:t xml:space="preserve">) accepts input from a random noise distribution  </w:t>
      </w:r>
      <m:oMath>
        <m:r>
          <w:rPr>
            <w:rFonts w:ascii="Cambria Math" w:hAnsi="Cambria Math"/>
          </w:rPr>
          <m:t>p(z)</m:t>
        </m:r>
      </m:oMath>
      <w:r w:rsidRPr="00911DBA">
        <w:t xml:space="preserve"> where </w:t>
      </w:r>
      <m:oMath>
        <m:r>
          <w:rPr>
            <w:rFonts w:ascii="Cambria Math" w:hAnsi="Cambria Math"/>
          </w:rPr>
          <m:t xml:space="preserve">z </m:t>
        </m:r>
      </m:oMath>
      <w:r w:rsidRPr="00911DBA">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911DBA">
        <w:t>. The gen</w:t>
      </w:r>
      <w:proofErr w:type="spellStart"/>
      <w:r w:rsidRPr="00911DBA">
        <w:t>erated</w:t>
      </w:r>
      <w:proofErr w:type="spellEnd"/>
      <w:r w:rsidRPr="00911DBA">
        <w:t xml:space="preserve"> image is fed into the discriminator network </w:t>
      </w:r>
      <w:r w:rsidRPr="00911DBA">
        <w:rPr>
          <w:rFonts w:ascii="Cambria Math" w:hAnsi="Cambria Math" w:cs="Cambria Math"/>
        </w:rPr>
        <w:t>𝐷</w:t>
      </w:r>
      <w:r w:rsidRPr="00911DBA">
        <w:t>(</w:t>
      </w:r>
      <w:r w:rsidRPr="00911DBA">
        <w:rPr>
          <w:rFonts w:ascii="Cambria Math" w:hAnsi="Cambria Math" w:cs="Cambria Math"/>
        </w:rPr>
        <w:t>𝑥</w:t>
      </w:r>
      <w:r w:rsidRPr="00911DBA">
        <w:t xml:space="preserve">), which attempts to classify the image as real or generated by </w:t>
      </w:r>
      <w:r w:rsidRPr="00911DBA">
        <w:rPr>
          <w:rFonts w:ascii="Cambria Math" w:hAnsi="Cambria Math" w:cs="Cambria Math"/>
        </w:rPr>
        <w:t>𝐺</w:t>
      </w:r>
      <w:r w:rsidRPr="00911DBA">
        <w:t xml:space="preserve">. The result of the classification is backpropagated to the generator to help it learn how to produce images with a closer representation of the input data. </w:t>
      </w:r>
    </w:p>
    <w:p w14:paraId="332A79AC" w14:textId="7CD374EA" w:rsidR="00FA1F33" w:rsidRPr="00911DBA" w:rsidRDefault="00FA1F33" w:rsidP="00FA1F33">
      <w:r w:rsidRPr="00911DBA">
        <w:t xml:space="preserve">The loss function used in training the networks is formulated </w:t>
      </w:r>
      <w:r w:rsidR="00286C02" w:rsidRPr="00911DBA">
        <w:t xml:space="preserve">as </w:t>
      </w:r>
      <w:r w:rsidR="00286C02"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911DBA">
        <w:fldChar w:fldCharType="separate"/>
      </w:r>
      <w:r w:rsidR="00C077EB" w:rsidRPr="00911DBA">
        <w:rPr>
          <w:noProof/>
        </w:rPr>
        <w:t>[11]</w:t>
      </w:r>
      <w:r w:rsidR="00286C02" w:rsidRPr="00911DBA">
        <w:fldChar w:fldCharType="end"/>
      </w:r>
      <w:r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rsidRPr="00911DBA" w14:paraId="3F386D8F" w14:textId="77777777" w:rsidTr="0041405C">
        <w:trPr>
          <w:trHeight w:val="962"/>
        </w:trPr>
        <w:tc>
          <w:tcPr>
            <w:tcW w:w="7375" w:type="dxa"/>
          </w:tcPr>
          <w:p w14:paraId="7F011C6D" w14:textId="33B9258F" w:rsidR="00823B63" w:rsidRPr="00911DBA" w:rsidRDefault="001752A5"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B9E6F" w:rsidR="00823B63" w:rsidRPr="00911DBA" w:rsidRDefault="00823B63" w:rsidP="00823B63">
            <w:pPr>
              <w:pStyle w:val="Caption"/>
              <w:jc w:val="right"/>
              <w:rPr>
                <w:color w:val="auto"/>
                <w:sz w:val="24"/>
                <w:szCs w:val="24"/>
              </w:rPr>
            </w:pPr>
            <w:bookmarkStart w:id="82" w:name="_Toc52013984"/>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2</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1</w:t>
            </w:r>
            <w:r w:rsidR="00061A16">
              <w:rPr>
                <w:color w:val="auto"/>
                <w:sz w:val="24"/>
                <w:szCs w:val="24"/>
              </w:rPr>
              <w:fldChar w:fldCharType="end"/>
            </w:r>
            <w:r w:rsidRPr="00911DBA">
              <w:rPr>
                <w:color w:val="auto"/>
                <w:sz w:val="24"/>
                <w:szCs w:val="24"/>
              </w:rPr>
              <w:t>)</w:t>
            </w:r>
            <w:bookmarkEnd w:id="82"/>
          </w:p>
        </w:tc>
      </w:tr>
    </w:tbl>
    <w:p w14:paraId="155911DF" w14:textId="1F54FE20" w:rsidR="00C64304" w:rsidRPr="00911DBA" w:rsidRDefault="00C64304" w:rsidP="00C64304">
      <w:r w:rsidRPr="00911DBA">
        <w:t xml:space="preserve">The generator </w:t>
      </w:r>
      <w:proofErr w:type="gramStart"/>
      <w:r w:rsidRPr="00911DBA">
        <w:t>can be seen as</w:t>
      </w:r>
      <w:proofErr w:type="gramEnd"/>
      <w:r w:rsidRPr="00911DBA">
        <w:t xml:space="preserve"> a kind of reverse CNN. It takes an </w:t>
      </w:r>
      <m:oMath>
        <m:r>
          <w:rPr>
            <w:rFonts w:ascii="Cambria Math" w:hAnsi="Cambria Math"/>
          </w:rPr>
          <m:t>z</m:t>
        </m:r>
      </m:oMath>
      <w:r w:rsidRPr="00911DBA">
        <w:t>-dimensional vector of noise and upsamples it to an image</w:t>
      </w:r>
      <w:r w:rsidR="00453D22" w:rsidRPr="00911DBA">
        <w:t xml:space="preserve"> using</w:t>
      </w:r>
      <w:r w:rsidRPr="00911DBA">
        <w:t xml:space="preserve"> </w:t>
      </w:r>
      <w:r w:rsidR="00286C02" w:rsidRPr="00911DBA">
        <w:t xml:space="preserve">transposed </w:t>
      </w:r>
      <w:r w:rsidR="004A6B1D" w:rsidRPr="00911DBA">
        <w:t>convolution</w:t>
      </w:r>
      <w:r w:rsidR="00021417" w:rsidRPr="00911DBA">
        <w:t>(</w:t>
      </w:r>
      <w:proofErr w:type="spellStart"/>
      <w:r w:rsidR="00021417" w:rsidRPr="00911DBA">
        <w:t>transconv</w:t>
      </w:r>
      <w:proofErr w:type="spellEnd"/>
      <w:r w:rsidR="00021417" w:rsidRPr="00911DBA">
        <w:t>)</w:t>
      </w:r>
      <w:r w:rsidR="00286C02" w:rsidRPr="00911DBA">
        <w:t xml:space="preserve"> </w:t>
      </w:r>
      <w:r w:rsidRPr="00911DBA">
        <w:t xml:space="preserve">to be </w:t>
      </w:r>
      <w:r w:rsidR="007A7E29" w:rsidRPr="00911DBA">
        <w:t>specific</w:t>
      </w:r>
      <w:r w:rsidR="00BC40AC" w:rsidRPr="00911DBA">
        <w:t xml:space="preserve"> </w:t>
      </w:r>
      <w:proofErr w:type="spellStart"/>
      <w:r w:rsidR="00DA1CE8" w:rsidRPr="00911DBA">
        <w:t>transconv</w:t>
      </w:r>
      <w:proofErr w:type="spellEnd"/>
      <w:r w:rsidR="00DA1CE8" w:rsidRPr="00911DBA">
        <w:t xml:space="preserve"> </w:t>
      </w:r>
      <w:r w:rsidR="00B321B8" w:rsidRPr="00911DBA">
        <w:t>is</w:t>
      </w:r>
      <w:r w:rsidR="00DA1CE8" w:rsidRPr="00911DBA">
        <w:t xml:space="preserve"> a </w:t>
      </w:r>
      <w:r w:rsidR="007A7E29" w:rsidRPr="00911DBA">
        <w:t>convolutional</w:t>
      </w:r>
      <w:r w:rsidR="00BC40AC" w:rsidRPr="00911DBA">
        <w:t xml:space="preserve"> </w:t>
      </w:r>
      <w:proofErr w:type="spellStart"/>
      <w:r w:rsidR="00DA1CE8" w:rsidRPr="00911DBA">
        <w:t>upsampling</w:t>
      </w:r>
      <w:proofErr w:type="spellEnd"/>
      <w:r w:rsidR="00DA1CE8" w:rsidRPr="00911DBA">
        <w:t xml:space="preserve">. </w:t>
      </w:r>
      <w:r w:rsidR="00C34B3B" w:rsidRPr="00911DBA">
        <w:t>Conceptually, the discriminator in GAN provides guidance to the generator on what images to</w:t>
      </w:r>
      <w:r w:rsidR="00393FDE" w:rsidRPr="00911DBA">
        <w:t xml:space="preserve"> </w:t>
      </w:r>
      <w:r w:rsidR="00C34B3B" w:rsidRPr="00911DBA">
        <w:t>create</w:t>
      </w:r>
      <w:r w:rsidR="00393FDE" w:rsidRPr="00911DBA">
        <w:t xml:space="preserve"> implicitly </w:t>
      </w:r>
      <w:r w:rsidR="005070E7" w:rsidRPr="00911DBA">
        <w:t>in</w:t>
      </w:r>
      <w:r w:rsidR="00393FDE" w:rsidRPr="00911DBA">
        <w:t xml:space="preserve"> </w:t>
      </w:r>
      <w:r w:rsidR="00C41426" w:rsidRPr="00911DBA">
        <w:t xml:space="preserve">the </w:t>
      </w:r>
      <w:r w:rsidR="00393FDE" w:rsidRPr="00911DBA">
        <w:t>training process</w:t>
      </w:r>
      <w:r w:rsidR="00393FDE" w:rsidRPr="00911DBA">
        <w:rPr>
          <w:spacing w:val="-1"/>
          <w:sz w:val="32"/>
          <w:szCs w:val="32"/>
          <w:shd w:val="clear" w:color="auto" w:fill="FFFFFF"/>
        </w:rPr>
        <w:t>.</w:t>
      </w:r>
      <w:r w:rsidR="00DB5652" w:rsidRPr="00911DBA">
        <w:rPr>
          <w:spacing w:val="-1"/>
          <w:sz w:val="32"/>
          <w:szCs w:val="32"/>
          <w:shd w:val="clear" w:color="auto" w:fill="FFFFFF"/>
        </w:rPr>
        <w:t xml:space="preserve"> </w:t>
      </w:r>
      <w:r w:rsidR="00BE3841" w:rsidRPr="00911DBA">
        <w:t>Now we can</w:t>
      </w:r>
      <w:r w:rsidR="00DB5652" w:rsidRPr="00911DBA">
        <w:t xml:space="preserve"> discuss </w:t>
      </w:r>
      <w:r w:rsidR="00BE3841" w:rsidRPr="00911DBA">
        <w:t xml:space="preserve">how </w:t>
      </w:r>
      <w:r w:rsidR="00390CA2" w:rsidRPr="00911DBA">
        <w:t>to</w:t>
      </w:r>
      <w:r w:rsidR="00BE3841" w:rsidRPr="00911DBA">
        <w:t xml:space="preserve"> </w:t>
      </w:r>
      <w:r w:rsidR="00DB5652" w:rsidRPr="00911DBA">
        <w:t xml:space="preserve">train </w:t>
      </w:r>
      <w:r w:rsidR="00BD3BA6" w:rsidRPr="00911DBA">
        <w:t xml:space="preserve">the </w:t>
      </w:r>
      <w:r w:rsidR="00DB5652" w:rsidRPr="00911DBA">
        <w:t>GAN</w:t>
      </w:r>
      <w:r w:rsidR="00BD3BA6" w:rsidRPr="00911DBA">
        <w:t xml:space="preserve"> netwo</w:t>
      </w:r>
      <w:r w:rsidR="00B643AF" w:rsidRPr="00911DBA">
        <w:t>r</w:t>
      </w:r>
      <w:r w:rsidR="00BD3BA6" w:rsidRPr="00911DBA">
        <w:t>k</w:t>
      </w:r>
      <w:r w:rsidR="00BE3841" w:rsidRPr="00911DBA">
        <w:t>.</w:t>
      </w:r>
    </w:p>
    <w:p w14:paraId="51D1779D" w14:textId="77777777" w:rsidR="00E90D56" w:rsidRPr="00911DBA" w:rsidRDefault="00E90D56" w:rsidP="00FB5190">
      <w:pPr>
        <w:pStyle w:val="ListParagraph"/>
        <w:numPr>
          <w:ilvl w:val="1"/>
          <w:numId w:val="3"/>
        </w:numPr>
        <w:rPr>
          <w:rStyle w:val="Heading3Char"/>
          <w:b w:val="0"/>
          <w:vanish/>
        </w:rPr>
      </w:pPr>
      <w:bookmarkStart w:id="83" w:name="_Toc46601412"/>
      <w:bookmarkStart w:id="84" w:name="_Toc46601549"/>
      <w:bookmarkStart w:id="85" w:name="_Toc46746809"/>
      <w:bookmarkStart w:id="86" w:name="_Toc47207590"/>
      <w:bookmarkStart w:id="87" w:name="_Toc47231498"/>
      <w:bookmarkStart w:id="88" w:name="_Toc48646290"/>
      <w:bookmarkStart w:id="89" w:name="_Toc48646384"/>
      <w:bookmarkEnd w:id="83"/>
      <w:bookmarkEnd w:id="84"/>
      <w:bookmarkEnd w:id="85"/>
      <w:bookmarkEnd w:id="86"/>
      <w:bookmarkEnd w:id="87"/>
      <w:bookmarkEnd w:id="88"/>
      <w:bookmarkEnd w:id="89"/>
    </w:p>
    <w:p w14:paraId="09F3A6AB" w14:textId="77777777" w:rsidR="00E90D56" w:rsidRPr="00911DBA" w:rsidRDefault="00E90D56" w:rsidP="00FB5190">
      <w:pPr>
        <w:pStyle w:val="ListParagraph"/>
        <w:numPr>
          <w:ilvl w:val="1"/>
          <w:numId w:val="3"/>
        </w:numPr>
        <w:rPr>
          <w:rStyle w:val="Heading3Char"/>
          <w:b w:val="0"/>
          <w:vanish/>
        </w:rPr>
      </w:pPr>
      <w:bookmarkStart w:id="90" w:name="_Toc46601413"/>
      <w:bookmarkStart w:id="91" w:name="_Toc46601550"/>
      <w:bookmarkStart w:id="92" w:name="_Toc46746810"/>
      <w:bookmarkStart w:id="93" w:name="_Toc47207591"/>
      <w:bookmarkStart w:id="94" w:name="_Toc47231499"/>
      <w:bookmarkStart w:id="95" w:name="_Toc48646291"/>
      <w:bookmarkStart w:id="96" w:name="_Toc48646385"/>
      <w:bookmarkEnd w:id="90"/>
      <w:bookmarkEnd w:id="91"/>
      <w:bookmarkEnd w:id="92"/>
      <w:bookmarkEnd w:id="93"/>
      <w:bookmarkEnd w:id="94"/>
      <w:bookmarkEnd w:id="95"/>
      <w:bookmarkEnd w:id="96"/>
    </w:p>
    <w:p w14:paraId="518E8D06" w14:textId="6836AF51" w:rsidR="00DB5652" w:rsidRPr="00911DBA" w:rsidRDefault="00021417" w:rsidP="00BC6457">
      <w:pPr>
        <w:pStyle w:val="Heading3"/>
        <w:rPr>
          <w:shd w:val="clear" w:color="auto" w:fill="FFFFFF"/>
        </w:rPr>
      </w:pPr>
      <w:bookmarkStart w:id="97" w:name="_Toc52981524"/>
      <w:bookmarkStart w:id="98" w:name="_Toc54101845"/>
      <w:r w:rsidRPr="00911DBA">
        <w:rPr>
          <w:rStyle w:val="Heading3Char"/>
          <w:b/>
          <w:bCs/>
        </w:rPr>
        <w:t>G</w:t>
      </w:r>
      <w:r w:rsidR="00DB5652" w:rsidRPr="00911DBA">
        <w:rPr>
          <w:rStyle w:val="Heading3Char"/>
          <w:b/>
          <w:bCs/>
        </w:rPr>
        <w:t>AN</w:t>
      </w:r>
      <w:r w:rsidRPr="00911DBA">
        <w:rPr>
          <w:rStyle w:val="Heading3Char"/>
          <w:b/>
          <w:bCs/>
        </w:rPr>
        <w:t xml:space="preserve"> </w:t>
      </w:r>
      <w:r w:rsidR="0001037D" w:rsidRPr="00911DBA">
        <w:rPr>
          <w:rStyle w:val="Heading3Char"/>
          <w:b/>
          <w:bCs/>
        </w:rPr>
        <w:t>T</w:t>
      </w:r>
      <w:r w:rsidRPr="00911DBA">
        <w:rPr>
          <w:rStyle w:val="Heading3Char"/>
          <w:b/>
          <w:bCs/>
        </w:rPr>
        <w:t>raining</w:t>
      </w:r>
      <w:bookmarkEnd w:id="97"/>
      <w:bookmarkEnd w:id="98"/>
      <w:r w:rsidRPr="00911DBA">
        <w:rPr>
          <w:shd w:val="clear" w:color="auto" w:fill="FFFFFF"/>
        </w:rPr>
        <w:t xml:space="preserve"> </w:t>
      </w:r>
    </w:p>
    <w:p w14:paraId="66BAA541" w14:textId="733A49E8" w:rsidR="00C4194C" w:rsidRPr="00911DBA" w:rsidRDefault="00DB5652" w:rsidP="00C4194C">
      <w:pPr>
        <w:rPr>
          <w:shd w:val="clear" w:color="auto" w:fill="FFFFFF"/>
        </w:rPr>
      </w:pPr>
      <w:r w:rsidRPr="00911DBA">
        <w:rPr>
          <w:shd w:val="clear" w:color="auto" w:fill="FFFFFF"/>
        </w:rPr>
        <w:t xml:space="preserve">Machine </w:t>
      </w:r>
      <w:r w:rsidR="00C4194C" w:rsidRPr="00911DBA">
        <w:rPr>
          <w:shd w:val="clear" w:color="auto" w:fill="FFFFFF"/>
        </w:rPr>
        <w:t>learning</w:t>
      </w:r>
      <w:r w:rsidRPr="00911DBA">
        <w:rPr>
          <w:shd w:val="clear" w:color="auto" w:fill="FFFFFF"/>
        </w:rPr>
        <w:t xml:space="preserve"> is all about </w:t>
      </w:r>
      <w:r w:rsidR="00623736" w:rsidRPr="00911DBA">
        <w:rPr>
          <w:shd w:val="clear" w:color="auto" w:fill="FFFFFF"/>
        </w:rPr>
        <w:t>g</w:t>
      </w:r>
      <w:r w:rsidR="00C4194C" w:rsidRPr="00911DBA">
        <w:rPr>
          <w:shd w:val="clear" w:color="auto" w:fill="FFFFFF"/>
        </w:rPr>
        <w:t>eneralization in which the model learns from real</w:t>
      </w:r>
      <w:r w:rsidR="00C41426" w:rsidRPr="00911DBA">
        <w:rPr>
          <w:shd w:val="clear" w:color="auto" w:fill="FFFFFF"/>
        </w:rPr>
        <w:t>-</w:t>
      </w:r>
      <w:r w:rsidR="00C4194C" w:rsidRPr="00911DBA">
        <w:rPr>
          <w:shd w:val="clear" w:color="auto" w:fill="FFFFFF"/>
        </w:rPr>
        <w:t>world examples so that it can predict the test set accurately. No differen</w:t>
      </w:r>
      <w:r w:rsidR="00B4677B" w:rsidRPr="00911DBA">
        <w:rPr>
          <w:shd w:val="clear" w:color="auto" w:fill="FFFFFF"/>
        </w:rPr>
        <w:t>ce</w:t>
      </w:r>
      <w:r w:rsidR="00C4194C" w:rsidRPr="00911DBA">
        <w:rPr>
          <w:shd w:val="clear" w:color="auto" w:fill="FFFFFF"/>
        </w:rPr>
        <w:t xml:space="preserve"> for GAN</w:t>
      </w:r>
      <w:r w:rsidR="00701A0B" w:rsidRPr="00911DBA">
        <w:rPr>
          <w:shd w:val="clear" w:color="auto" w:fill="FFFFFF"/>
        </w:rPr>
        <w:t>,</w:t>
      </w:r>
      <w:r w:rsidR="00C4194C" w:rsidRPr="00911DBA">
        <w:rPr>
          <w:shd w:val="clear" w:color="auto" w:fill="FFFFFF"/>
        </w:rPr>
        <w:t xml:space="preserve"> training is all about </w:t>
      </w:r>
      <w:r w:rsidR="00B4677B" w:rsidRPr="00911DBA">
        <w:rPr>
          <w:shd w:val="clear" w:color="auto" w:fill="FFFFFF"/>
        </w:rPr>
        <w:t xml:space="preserve">the </w:t>
      </w:r>
      <w:r w:rsidR="00C4194C" w:rsidRPr="00911DBA">
        <w:rPr>
          <w:shd w:val="clear" w:color="auto" w:fill="FFFFFF"/>
        </w:rPr>
        <w:t xml:space="preserve">process </w:t>
      </w:r>
      <w:r w:rsidR="00CE341F" w:rsidRPr="00911DBA">
        <w:rPr>
          <w:shd w:val="clear" w:color="auto" w:fill="FFFFFF"/>
        </w:rPr>
        <w:t xml:space="preserve">of </w:t>
      </w:r>
      <w:r w:rsidR="00C4194C" w:rsidRPr="00911DBA">
        <w:rPr>
          <w:shd w:val="clear" w:color="auto" w:fill="FFFFFF"/>
        </w:rPr>
        <w:t>learning to mimic the real dataset samples. Unlike many deep learning models</w:t>
      </w:r>
      <w:r w:rsidR="00D96EF1" w:rsidRPr="00911DBA">
        <w:rPr>
          <w:shd w:val="clear" w:color="auto" w:fill="FFFFFF"/>
        </w:rPr>
        <w:t>,</w:t>
      </w:r>
      <w:r w:rsidR="00C4194C" w:rsidRPr="00911DBA">
        <w:rPr>
          <w:shd w:val="clear" w:color="auto" w:fill="FFFFFF"/>
        </w:rPr>
        <w:t xml:space="preserve"> training is a bit tricky </w:t>
      </w:r>
      <w:r w:rsidR="00623736" w:rsidRPr="00911DBA">
        <w:rPr>
          <w:shd w:val="clear" w:color="auto" w:fill="FFFFFF"/>
        </w:rPr>
        <w:fldChar w:fldCharType="begin" w:fldLock="1"/>
      </w:r>
      <w:r w:rsidR="00B56E1E">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1]","plainTextFormattedCitation":"[21]","previouslyFormattedCitation":"[22]"},"properties":{"noteIndex":0},"schema":"https://github.com/citation-style-language/schema/raw/master/csl-citation.json"}</w:instrText>
      </w:r>
      <w:r w:rsidR="00623736" w:rsidRPr="00911DBA">
        <w:rPr>
          <w:shd w:val="clear" w:color="auto" w:fill="FFFFFF"/>
        </w:rPr>
        <w:fldChar w:fldCharType="separate"/>
      </w:r>
      <w:r w:rsidR="00B56E1E" w:rsidRPr="00B56E1E">
        <w:rPr>
          <w:noProof/>
          <w:shd w:val="clear" w:color="auto" w:fill="FFFFFF"/>
        </w:rPr>
        <w:t>[21]</w:t>
      </w:r>
      <w:r w:rsidR="00623736" w:rsidRPr="00911DBA">
        <w:rPr>
          <w:shd w:val="clear" w:color="auto" w:fill="FFFFFF"/>
        </w:rPr>
        <w:fldChar w:fldCharType="end"/>
      </w:r>
      <w:r w:rsidR="00623736" w:rsidRPr="00911DBA">
        <w:rPr>
          <w:shd w:val="clear" w:color="auto" w:fill="FFFFFF"/>
        </w:rPr>
        <w:t xml:space="preserve">  </w:t>
      </w:r>
      <w:r w:rsidR="00C4194C" w:rsidRPr="00911DBA">
        <w:rPr>
          <w:shd w:val="clear" w:color="auto" w:fill="FFFFFF"/>
        </w:rPr>
        <w:t>so let</w:t>
      </w:r>
      <w:r w:rsidR="00D96EF1" w:rsidRPr="00911DBA">
        <w:rPr>
          <w:shd w:val="clear" w:color="auto" w:fill="FFFFFF"/>
        </w:rPr>
        <w:t xml:space="preserve"> u</w:t>
      </w:r>
      <w:r w:rsidR="00C4194C" w:rsidRPr="00911DBA">
        <w:rPr>
          <w:shd w:val="clear" w:color="auto" w:fill="FFFFFF"/>
        </w:rPr>
        <w:t xml:space="preserve">s dive into it. </w:t>
      </w:r>
      <w:r w:rsidR="00D96EF1" w:rsidRPr="00911DBA">
        <w:rPr>
          <w:shd w:val="clear" w:color="auto" w:fill="FFFFFF"/>
        </w:rPr>
        <w:t>However,</w:t>
      </w:r>
      <w:r w:rsidR="00C4194C" w:rsidRPr="00911DBA">
        <w:rPr>
          <w:shd w:val="clear" w:color="auto" w:fill="FFFFFF"/>
        </w:rPr>
        <w:t xml:space="preserve"> before that</w:t>
      </w:r>
      <w:r w:rsidR="00D96EF1" w:rsidRPr="00911DBA">
        <w:rPr>
          <w:shd w:val="clear" w:color="auto" w:fill="FFFFFF"/>
        </w:rPr>
        <w:t>,</w:t>
      </w:r>
      <w:r w:rsidR="00C4194C" w:rsidRPr="00911DBA">
        <w:rPr>
          <w:shd w:val="clear" w:color="auto" w:fill="FFFFFF"/>
        </w:rPr>
        <w:t xml:space="preserve"> let see</w:t>
      </w:r>
      <w:r w:rsidR="00C41426" w:rsidRPr="00911DBA">
        <w:rPr>
          <w:shd w:val="clear" w:color="auto" w:fill="FFFFFF"/>
        </w:rPr>
        <w:t>s</w:t>
      </w:r>
      <w:r w:rsidR="00C4194C" w:rsidRPr="00911DBA">
        <w:rPr>
          <w:shd w:val="clear" w:color="auto" w:fill="FFFFFF"/>
        </w:rPr>
        <w:t xml:space="preserve"> </w:t>
      </w:r>
      <w:r w:rsidR="00C41426" w:rsidRPr="00911DBA">
        <w:rPr>
          <w:shd w:val="clear" w:color="auto" w:fill="FFFFFF"/>
        </w:rPr>
        <w:t>a</w:t>
      </w:r>
      <w:r w:rsidR="00B4677B" w:rsidRPr="00911DBA">
        <w:rPr>
          <w:shd w:val="clear" w:color="auto" w:fill="FFFFFF"/>
        </w:rPr>
        <w:t>n</w:t>
      </w:r>
      <w:r w:rsidR="00C41426" w:rsidRPr="00911DBA">
        <w:rPr>
          <w:shd w:val="clear" w:color="auto" w:fill="FFFFFF"/>
        </w:rPr>
        <w:t xml:space="preserve"> </w:t>
      </w:r>
      <w:r w:rsidR="00A064A7" w:rsidRPr="00911DBA">
        <w:rPr>
          <w:shd w:val="clear" w:color="auto" w:fill="FFFFFF"/>
        </w:rPr>
        <w:t xml:space="preserve">adversarial </w:t>
      </w:r>
      <w:r w:rsidR="00C4194C" w:rsidRPr="00911DBA">
        <w:rPr>
          <w:shd w:val="clear" w:color="auto" w:fill="FFFFFF"/>
        </w:rPr>
        <w:t xml:space="preserve">conflict between discriminator and generator. </w:t>
      </w:r>
    </w:p>
    <w:p w14:paraId="17D2157A" w14:textId="0D9B48E8" w:rsidR="00021417" w:rsidRPr="00911DBA" w:rsidRDefault="00C4194C" w:rsidP="00C4194C">
      <w:pPr>
        <w:rPr>
          <w:shd w:val="clear" w:color="auto" w:fill="FFFFFF"/>
        </w:rPr>
      </w:pPr>
      <w:r w:rsidRPr="00911DBA">
        <w:rPr>
          <w:shd w:val="clear" w:color="auto" w:fill="FFFFFF"/>
        </w:rPr>
        <w:t xml:space="preserve">The Discriminator’s goal is to be as </w:t>
      </w:r>
      <w:r w:rsidR="00CE5BD7" w:rsidRPr="00911DBA">
        <w:rPr>
          <w:shd w:val="clear" w:color="auto" w:fill="FFFFFF"/>
        </w:rPr>
        <w:t>precise</w:t>
      </w:r>
      <w:r w:rsidRPr="00911DBA">
        <w:rPr>
          <w:shd w:val="clear" w:color="auto" w:fill="FFFFFF"/>
        </w:rPr>
        <w:t xml:space="preserve"> possible</w:t>
      </w:r>
      <w:r w:rsidR="00CE5BD7" w:rsidRPr="00911DBA">
        <w:rPr>
          <w:shd w:val="clear" w:color="auto" w:fill="FFFFFF"/>
        </w:rPr>
        <w:t xml:space="preserve"> (binary classification)</w:t>
      </w:r>
      <w:r w:rsidRPr="00911DBA">
        <w:rPr>
          <w:shd w:val="clear" w:color="auto" w:fill="FFFFFF"/>
        </w:rPr>
        <w:t xml:space="preserve">. For the real examples </w:t>
      </w:r>
      <m:oMath>
        <m:r>
          <w:rPr>
            <w:rFonts w:ascii="Cambria Math" w:hAnsi="Cambria Math"/>
            <w:shd w:val="clear" w:color="auto" w:fill="FFFFFF"/>
          </w:rPr>
          <m:t>x, D(x)</m:t>
        </m:r>
      </m:oMath>
      <w:r w:rsidRPr="00911DBA">
        <w:rPr>
          <w:shd w:val="clear" w:color="auto" w:fill="FFFFFF"/>
        </w:rPr>
        <w:t xml:space="preserve"> seeks </w:t>
      </w:r>
      <w:r w:rsidR="00E46625" w:rsidRPr="00911DBA">
        <w:rPr>
          <w:shd w:val="clear" w:color="auto" w:fill="FFFFFF"/>
        </w:rPr>
        <w:t xml:space="preserve">to get as real as </w:t>
      </w:r>
      <w:r w:rsidRPr="00911DBA">
        <w:rPr>
          <w:shd w:val="clear" w:color="auto" w:fill="FFFFFF"/>
        </w:rPr>
        <w:t xml:space="preserve">possible to 1 (label for the positive class). </w:t>
      </w:r>
      <w:r w:rsidR="00CE5BD7" w:rsidRPr="00911DBA">
        <w:rPr>
          <w:shd w:val="clear" w:color="auto" w:fill="FFFFFF"/>
        </w:rPr>
        <w:t>Meaning</w:t>
      </w:r>
      <w:r w:rsidRPr="00911DBA">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w:t>
      </w:r>
      <w:r w:rsidR="00CE5BD7" w:rsidRPr="00911DBA">
        <w:rPr>
          <w:shd w:val="clear" w:color="auto" w:fill="FFFFFF"/>
        </w:rPr>
        <w:t>attempts</w:t>
      </w:r>
      <w:r w:rsidRPr="00911DBA">
        <w:rPr>
          <w:shd w:val="clear" w:color="auto" w:fill="FFFFFF"/>
        </w:rPr>
        <w:t xml:space="preserve"> to </w:t>
      </w:r>
      <w:r w:rsidR="00CE5BD7" w:rsidRPr="00911DBA">
        <w:rPr>
          <w:shd w:val="clear" w:color="auto" w:fill="FFFFFF"/>
        </w:rPr>
        <w:t>converge</w:t>
      </w:r>
      <w:r w:rsidRPr="00911DBA">
        <w:rPr>
          <w:shd w:val="clear" w:color="auto" w:fill="FFFFFF"/>
        </w:rPr>
        <w:t xml:space="preserve"> </w:t>
      </w:r>
      <w:r w:rsidR="00CE5BD7" w:rsidRPr="00911DBA">
        <w:rPr>
          <w:shd w:val="clear" w:color="auto" w:fill="FFFFFF"/>
        </w:rPr>
        <w:t xml:space="preserve">0 </w:t>
      </w:r>
      <w:r w:rsidRPr="00911DBA">
        <w:rPr>
          <w:shd w:val="clear" w:color="auto" w:fill="FFFFFF"/>
        </w:rPr>
        <w:t xml:space="preserve">as </w:t>
      </w:r>
      <w:r w:rsidR="00CE5BD7" w:rsidRPr="00911DBA">
        <w:rPr>
          <w:shd w:val="clear" w:color="auto" w:fill="FFFFFF"/>
        </w:rPr>
        <w:t>possible (</w:t>
      </w:r>
      <w:r w:rsidRPr="00911DBA">
        <w:rPr>
          <w:shd w:val="clear" w:color="auto" w:fill="FFFFFF"/>
        </w:rPr>
        <w:t>label for the negative class).</w:t>
      </w:r>
    </w:p>
    <w:p w14:paraId="73D79898" w14:textId="0CA2D96D" w:rsidR="00B0643E" w:rsidRPr="00911DBA" w:rsidRDefault="00A0430D" w:rsidP="002B3670">
      <w:pPr>
        <w:rPr>
          <w:shd w:val="clear" w:color="auto" w:fill="FFFFFF"/>
        </w:rPr>
      </w:pPr>
      <w:r w:rsidRPr="00911DBA">
        <w:rPr>
          <w:shd w:val="clear" w:color="auto" w:fill="FFFFFF"/>
        </w:rPr>
        <w:t xml:space="preserve">The Generator’s goal is the </w:t>
      </w:r>
      <w:r w:rsidR="00CE5BD7" w:rsidRPr="00911DBA">
        <w:rPr>
          <w:shd w:val="clear" w:color="auto" w:fill="FFFFFF"/>
        </w:rPr>
        <w:t>reverse</w:t>
      </w:r>
      <w:r w:rsidRPr="00911DBA">
        <w:rPr>
          <w:shd w:val="clear" w:color="auto" w:fill="FFFFFF"/>
        </w:rPr>
        <w:t xml:space="preserve">. It </w:t>
      </w:r>
      <w:r w:rsidR="00CE5BD7" w:rsidRPr="00911DBA">
        <w:rPr>
          <w:shd w:val="clear" w:color="auto" w:fill="FFFFFF"/>
        </w:rPr>
        <w:t>tries to find</w:t>
      </w:r>
      <w:r w:rsidRPr="00911DBA">
        <w:rPr>
          <w:shd w:val="clear" w:color="auto" w:fill="FFFFFF"/>
        </w:rPr>
        <w:t xml:space="preserve"> </w:t>
      </w:r>
      <w:r w:rsidR="00CE5BD7" w:rsidRPr="00911DBA">
        <w:rPr>
          <w:shd w:val="clear" w:color="auto" w:fill="FFFFFF"/>
        </w:rPr>
        <w:t xml:space="preserve">a way </w:t>
      </w:r>
      <w:r w:rsidRPr="00911DBA">
        <w:rPr>
          <w:shd w:val="clear" w:color="auto" w:fill="FFFFFF"/>
        </w:rPr>
        <w:t xml:space="preserve">to fool the </w:t>
      </w:r>
      <w:r w:rsidR="00623736" w:rsidRPr="00911DBA">
        <w:rPr>
          <w:shd w:val="clear" w:color="auto" w:fill="FFFFFF"/>
        </w:rPr>
        <w:t>d</w:t>
      </w:r>
      <w:r w:rsidRPr="00911DBA">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that are </w:t>
      </w:r>
      <w:r w:rsidR="00CE5BD7" w:rsidRPr="00911DBA">
        <w:rPr>
          <w:shd w:val="clear" w:color="auto" w:fill="FFFFFF"/>
        </w:rPr>
        <w:t>alike</w:t>
      </w:r>
      <w:r w:rsidRPr="00911DBA">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is as close to 1 as possible.</w:t>
      </w:r>
    </w:p>
    <w:p w14:paraId="072B56D0" w14:textId="6EDF84F4" w:rsidR="002B3670" w:rsidRPr="00911DBA" w:rsidRDefault="002B3670" w:rsidP="009035E3">
      <w:pPr>
        <w:pStyle w:val="Caption"/>
        <w:keepNext/>
        <w:jc w:val="center"/>
        <w:rPr>
          <w:color w:val="auto"/>
          <w:sz w:val="24"/>
          <w:szCs w:val="24"/>
        </w:rPr>
      </w:pPr>
      <w:bookmarkStart w:id="99" w:name="_Toc52970522"/>
      <w:bookmarkStart w:id="100" w:name="_Toc54089069"/>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G</w:t>
      </w:r>
      <w:r w:rsidRPr="00911DBA">
        <w:rPr>
          <w:color w:val="auto"/>
          <w:sz w:val="24"/>
          <w:szCs w:val="24"/>
        </w:rPr>
        <w:t>enerator goal vs discriminator goal</w:t>
      </w:r>
      <w:bookmarkEnd w:id="99"/>
      <w:bookmarkEnd w:id="100"/>
    </w:p>
    <w:tbl>
      <w:tblPr>
        <w:tblStyle w:val="TableGridLight"/>
        <w:tblW w:w="0" w:type="auto"/>
        <w:jc w:val="center"/>
        <w:tblLook w:val="04A0" w:firstRow="1" w:lastRow="0" w:firstColumn="1" w:lastColumn="0" w:noHBand="0" w:noVBand="1"/>
      </w:tblPr>
      <w:tblGrid>
        <w:gridCol w:w="1656"/>
        <w:gridCol w:w="6472"/>
      </w:tblGrid>
      <w:tr w:rsidR="00A0430D" w:rsidRPr="00911DBA" w14:paraId="1DC1903D" w14:textId="77777777" w:rsidTr="00152C5A">
        <w:trPr>
          <w:trHeight w:val="572"/>
          <w:jc w:val="center"/>
        </w:trPr>
        <w:tc>
          <w:tcPr>
            <w:tcW w:w="1603" w:type="dxa"/>
            <w:vAlign w:val="center"/>
          </w:tcPr>
          <w:p w14:paraId="0B68BC4E" w14:textId="689E03E5" w:rsidR="00A0430D" w:rsidRPr="00911DBA" w:rsidRDefault="00A0430D" w:rsidP="00152C5A">
            <w:pPr>
              <w:spacing w:before="0"/>
              <w:jc w:val="left"/>
              <w:rPr>
                <w:b/>
                <w:bCs/>
                <w:shd w:val="clear" w:color="auto" w:fill="FFFFFF"/>
              </w:rPr>
            </w:pPr>
            <w:r w:rsidRPr="00911DBA">
              <w:rPr>
                <w:b/>
                <w:bCs/>
                <w:shd w:val="clear" w:color="auto" w:fill="FFFFFF"/>
              </w:rPr>
              <w:t>Generator</w:t>
            </w:r>
          </w:p>
        </w:tc>
        <w:tc>
          <w:tcPr>
            <w:tcW w:w="6472" w:type="dxa"/>
            <w:vAlign w:val="center"/>
          </w:tcPr>
          <w:p w14:paraId="4C0CAFD0" w14:textId="3B79030E" w:rsidR="00A0430D" w:rsidRPr="00911DBA" w:rsidRDefault="001752A5"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911DBA">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is as close to 1 as possible.</w:t>
            </w:r>
          </w:p>
        </w:tc>
      </w:tr>
      <w:tr w:rsidR="00A0430D" w:rsidRPr="00911DBA" w14:paraId="336C8783" w14:textId="77777777" w:rsidTr="00152C5A">
        <w:trPr>
          <w:trHeight w:val="566"/>
          <w:jc w:val="center"/>
        </w:trPr>
        <w:tc>
          <w:tcPr>
            <w:tcW w:w="1603" w:type="dxa"/>
            <w:vAlign w:val="center"/>
          </w:tcPr>
          <w:p w14:paraId="25C72730" w14:textId="57DEB953" w:rsidR="00A0430D" w:rsidRPr="00911DBA" w:rsidRDefault="00A0430D" w:rsidP="00152C5A">
            <w:pPr>
              <w:spacing w:before="0"/>
              <w:jc w:val="left"/>
              <w:rPr>
                <w:b/>
                <w:bCs/>
                <w:shd w:val="clear" w:color="auto" w:fill="FFFFFF"/>
              </w:rPr>
            </w:pPr>
            <w:r w:rsidRPr="00911DBA">
              <w:rPr>
                <w:b/>
                <w:bCs/>
                <w:shd w:val="clear" w:color="auto" w:fill="FFFFFF"/>
              </w:rPr>
              <w:t>Discriminator</w:t>
            </w:r>
          </w:p>
        </w:tc>
        <w:tc>
          <w:tcPr>
            <w:tcW w:w="6472" w:type="dxa"/>
            <w:vAlign w:val="center"/>
          </w:tcPr>
          <w:p w14:paraId="64372AA9" w14:textId="4C5F1033" w:rsidR="00A0430D" w:rsidRPr="00911DBA" w:rsidRDefault="001752A5"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911DBA">
              <w:rPr>
                <w:shd w:val="clear" w:color="auto" w:fill="FFFFFF"/>
              </w:rPr>
              <w:t xml:space="preserve"> </w:t>
            </w:r>
            <w:r w:rsidR="000B473C" w:rsidRPr="00911DBA">
              <w:rPr>
                <w:shd w:val="clear" w:color="auto" w:fill="FFFFFF"/>
              </w:rPr>
              <w:t>tries</w:t>
            </w:r>
            <w:r w:rsidR="00A0430D" w:rsidRPr="00911DBA">
              <w:rPr>
                <w:shd w:val="clear" w:color="auto" w:fill="FFFFFF"/>
              </w:rPr>
              <w:t xml:space="preserve"> to be as close as possible to 0.</w:t>
            </w:r>
          </w:p>
        </w:tc>
      </w:tr>
    </w:tbl>
    <w:p w14:paraId="26DA8A3A" w14:textId="35635B54" w:rsidR="00B0643E" w:rsidRPr="00911DBA" w:rsidRDefault="00B0643E" w:rsidP="00A0430D">
      <w:pPr>
        <w:rPr>
          <w:shd w:val="clear" w:color="auto" w:fill="FFFFFF"/>
        </w:rPr>
      </w:pPr>
      <w:r w:rsidRPr="00911DBA">
        <w:rPr>
          <w:shd w:val="clear" w:color="auto" w:fill="FFFFFF"/>
        </w:rPr>
        <w:t xml:space="preserve">Now </w:t>
      </w:r>
      <w:proofErr w:type="gramStart"/>
      <w:r w:rsidR="00E46625" w:rsidRPr="00911DBA">
        <w:rPr>
          <w:shd w:val="clear" w:color="auto" w:fill="FFFFFF"/>
        </w:rPr>
        <w:t>let’s</w:t>
      </w:r>
      <w:proofErr w:type="gramEnd"/>
      <w:r w:rsidRPr="00911DBA">
        <w:rPr>
          <w:shd w:val="clear" w:color="auto" w:fill="FFFFFF"/>
        </w:rPr>
        <w:t xml:space="preserve"> back to GAN and see pseudocode for training GAN </w:t>
      </w:r>
      <w:r w:rsidR="00C03169" w:rsidRPr="00911DBA">
        <w:rPr>
          <w:shd w:val="clear" w:color="auto" w:fill="FFFFFF"/>
        </w:rPr>
        <w:t>(</w:t>
      </w:r>
      <w:r w:rsidR="00C03169" w:rsidRPr="00911DBA">
        <w:rPr>
          <w:i/>
          <w:iCs/>
          <w:shd w:val="clear" w:color="auto" w:fill="FFFFFF"/>
        </w:rPr>
        <w:t>R.B</w:t>
      </w:r>
      <w:r w:rsidR="00C03169" w:rsidRPr="00911DBA">
        <w:rPr>
          <w:shd w:val="clear" w:color="auto" w:fill="FFFFFF"/>
        </w:rPr>
        <w:t xml:space="preserve"> its iterative process)</w:t>
      </w:r>
    </w:p>
    <w:p w14:paraId="07A4EC33" w14:textId="45E736A2" w:rsidR="00B0643E" w:rsidRPr="00911DBA" w:rsidRDefault="00B0643E" w:rsidP="00FB5190">
      <w:pPr>
        <w:pStyle w:val="ListParagraph"/>
        <w:numPr>
          <w:ilvl w:val="0"/>
          <w:numId w:val="4"/>
        </w:numPr>
        <w:rPr>
          <w:shd w:val="clear" w:color="auto" w:fill="FFFFFF"/>
        </w:rPr>
      </w:pPr>
      <w:r w:rsidRPr="00911DBA">
        <w:rPr>
          <w:shd w:val="clear" w:color="auto" w:fill="FFFFFF"/>
        </w:rPr>
        <w:t>Train the Discriminator:</w:t>
      </w:r>
    </w:p>
    <w:p w14:paraId="78B6DE1E" w14:textId="2CCDAC8C"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random mini-batch of real examples: </w:t>
      </w:r>
      <m:oMath>
        <m:r>
          <w:rPr>
            <w:rFonts w:ascii="Cambria Math" w:hAnsi="Cambria Math"/>
            <w:shd w:val="clear" w:color="auto" w:fill="FFFFFF"/>
          </w:rPr>
          <m:t>x</m:t>
        </m:r>
      </m:oMath>
      <w:r w:rsidRPr="00911DBA">
        <w:rPr>
          <w:shd w:val="clear" w:color="auto" w:fill="FFFFFF"/>
        </w:rPr>
        <w:t>.</w:t>
      </w:r>
    </w:p>
    <w:p w14:paraId="749AC9F2" w14:textId="67154536" w:rsidR="00B0643E" w:rsidRPr="00911DBA" w:rsidRDefault="00B0643E" w:rsidP="00FB5190">
      <w:pPr>
        <w:pStyle w:val="ListParagraph"/>
        <w:numPr>
          <w:ilvl w:val="1"/>
          <w:numId w:val="4"/>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911DBA" w:rsidRDefault="00B0643E" w:rsidP="00FB5190">
      <w:pPr>
        <w:pStyle w:val="ListParagraph"/>
        <w:numPr>
          <w:ilvl w:val="1"/>
          <w:numId w:val="4"/>
        </w:numPr>
        <w:rPr>
          <w:shd w:val="clear" w:color="auto" w:fill="FFFFFF"/>
        </w:rPr>
      </w:pPr>
      <w:r w:rsidRPr="00911DBA">
        <w:rPr>
          <w:shd w:val="clear" w:color="auto" w:fill="FFFFFF"/>
        </w:rPr>
        <w:t xml:space="preserve">Compute the classification losses for </w:t>
      </w:r>
      <m:oMath>
        <m:r>
          <w:rPr>
            <w:rFonts w:ascii="Cambria Math" w:hAnsi="Cambria Math"/>
            <w:shd w:val="clear" w:color="auto" w:fill="FFFFFF"/>
          </w:rPr>
          <m:t>D(x)</m:t>
        </m:r>
      </m:oMath>
      <w:r w:rsidRPr="00911DBA">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911DBA">
        <w:rPr>
          <w:shd w:val="clear" w:color="auto" w:fill="FFFFFF"/>
        </w:rPr>
        <w:t xml:space="preserve"> to minimize the classification loss.</w:t>
      </w:r>
    </w:p>
    <w:p w14:paraId="6B5BE10A" w14:textId="59548C0A" w:rsidR="00B0643E" w:rsidRPr="00911DBA" w:rsidRDefault="00B0643E" w:rsidP="00FB5190">
      <w:pPr>
        <w:pStyle w:val="ListParagraph"/>
        <w:numPr>
          <w:ilvl w:val="0"/>
          <w:numId w:val="4"/>
        </w:numPr>
        <w:rPr>
          <w:shd w:val="clear" w:color="auto" w:fill="FFFFFF"/>
        </w:rPr>
      </w:pPr>
      <w:r w:rsidRPr="00911DBA">
        <w:rPr>
          <w:shd w:val="clear" w:color="auto" w:fill="FFFFFF"/>
        </w:rPr>
        <w:t>Train the Generator:</w:t>
      </w:r>
    </w:p>
    <w:p w14:paraId="2D3B8743" w14:textId="0C6E3DE1"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911DBA" w:rsidRDefault="00B0643E" w:rsidP="00FB5190">
      <w:pPr>
        <w:pStyle w:val="ListParagraph"/>
        <w:numPr>
          <w:ilvl w:val="0"/>
          <w:numId w:val="5"/>
        </w:numPr>
        <w:rPr>
          <w:shd w:val="clear" w:color="auto" w:fill="FFFFFF"/>
        </w:rPr>
      </w:pPr>
      <w:r w:rsidRPr="00911DBA">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911DBA">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911DBA">
        <w:rPr>
          <w:shd w:val="clear" w:color="auto" w:fill="FFFFFF"/>
        </w:rPr>
        <w:t>to maximize the classification loss.</w:t>
      </w:r>
      <w:r w:rsidR="00613717" w:rsidRPr="00911DBA">
        <w:rPr>
          <w:shd w:val="clear" w:color="auto" w:fill="FFFFFF"/>
        </w:rPr>
        <w:t xml:space="preserve"> </w:t>
      </w:r>
    </w:p>
    <w:p w14:paraId="75115502" w14:textId="0CC19096" w:rsidR="008D49B9" w:rsidRPr="00911DBA" w:rsidRDefault="008D49B9" w:rsidP="008D49B9">
      <w:pPr>
        <w:rPr>
          <w:shd w:val="clear" w:color="auto" w:fill="FFFFFF"/>
        </w:rPr>
      </w:pPr>
      <w:r w:rsidRPr="00911DBA">
        <w:rPr>
          <w:shd w:val="clear" w:color="auto" w:fill="FFFFFF"/>
        </w:rPr>
        <w:lastRenderedPageBreak/>
        <w:t xml:space="preserve">Unlike other deep learning training </w:t>
      </w:r>
      <w:r w:rsidR="00152C5A" w:rsidRPr="00911DBA">
        <w:rPr>
          <w:shd w:val="clear" w:color="auto" w:fill="FFFFFF"/>
        </w:rPr>
        <w:t>n</w:t>
      </w:r>
      <w:r w:rsidRPr="00911DBA">
        <w:rPr>
          <w:shd w:val="clear" w:color="auto" w:fill="FFFFFF"/>
        </w:rPr>
        <w:t>otice that in step 1, the Generator’s parameters are not updated intact while training the Discriminator. Similarly, the Discriminator’s parameters intact while in the Generator session</w:t>
      </w:r>
      <w:r w:rsidR="00152C5A"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00152C5A" w:rsidRPr="00911DBA">
        <w:rPr>
          <w:shd w:val="clear" w:color="auto" w:fill="FFFFFF"/>
        </w:rPr>
        <w:fldChar w:fldCharType="separate"/>
      </w:r>
      <w:r w:rsidR="00B56E1E" w:rsidRPr="00B56E1E">
        <w:rPr>
          <w:noProof/>
          <w:shd w:val="clear" w:color="auto" w:fill="FFFFFF"/>
        </w:rPr>
        <w:t>[22]</w:t>
      </w:r>
      <w:r w:rsidR="00152C5A" w:rsidRPr="00911DBA">
        <w:rPr>
          <w:shd w:val="clear" w:color="auto" w:fill="FFFFFF"/>
        </w:rPr>
        <w:fldChar w:fldCharType="end"/>
      </w:r>
      <w:r w:rsidRPr="00911DBA">
        <w:rPr>
          <w:shd w:val="clear" w:color="auto" w:fill="FFFFFF"/>
        </w:rPr>
        <w:t>. The reason GAN allow</w:t>
      </w:r>
      <w:r w:rsidR="00C41426" w:rsidRPr="00911DBA">
        <w:rPr>
          <w:shd w:val="clear" w:color="auto" w:fill="FFFFFF"/>
        </w:rPr>
        <w:t>s</w:t>
      </w:r>
      <w:r w:rsidRPr="00911DBA">
        <w:rPr>
          <w:shd w:val="clear" w:color="auto" w:fill="FFFFFF"/>
        </w:rPr>
        <w:t xml:space="preserve"> updates only to the </w:t>
      </w:r>
      <w:r w:rsidR="00E57977" w:rsidRPr="00911DBA">
        <w:rPr>
          <w:shd w:val="clear" w:color="auto" w:fill="FFFFFF"/>
        </w:rPr>
        <w:t xml:space="preserve">biases </w:t>
      </w:r>
      <w:r w:rsidRPr="00911DBA">
        <w:rPr>
          <w:shd w:val="clear" w:color="auto" w:fill="FFFFFF"/>
        </w:rPr>
        <w:t xml:space="preserve">and </w:t>
      </w:r>
      <w:r w:rsidR="00E57977" w:rsidRPr="00911DBA">
        <w:rPr>
          <w:shd w:val="clear" w:color="auto" w:fill="FFFFFF"/>
        </w:rPr>
        <w:t xml:space="preserve">weights </w:t>
      </w:r>
      <w:r w:rsidRPr="00911DBA">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911DBA">
        <w:rPr>
          <w:shd w:val="clear" w:color="auto" w:fill="FFFFFF"/>
        </w:rPr>
        <w:t xml:space="preserve"> meaning each </w:t>
      </w:r>
      <w:r w:rsidRPr="00911DBA">
        <w:rPr>
          <w:shd w:val="clear" w:color="auto" w:fill="FFFFFF"/>
        </w:rPr>
        <w:t>two players taking turns</w:t>
      </w:r>
      <w:r w:rsidR="00E57977" w:rsidRPr="00911DBA">
        <w:rPr>
          <w:shd w:val="clear" w:color="auto" w:fill="FFFFFF"/>
        </w:rPr>
        <w:t xml:space="preserve"> to update their weights</w:t>
      </w:r>
      <w:r w:rsidRPr="00911DBA">
        <w:rPr>
          <w:shd w:val="clear" w:color="auto" w:fill="FFFFFF"/>
        </w:rPr>
        <w:t>.</w:t>
      </w:r>
      <w:r w:rsidR="00E57977" w:rsidRPr="00911DBA">
        <w:rPr>
          <w:shd w:val="clear" w:color="auto" w:fill="FFFFFF"/>
        </w:rPr>
        <w:t xml:space="preserve"> This process continues </w:t>
      </w:r>
      <w:r w:rsidR="00C41426" w:rsidRPr="00911DBA">
        <w:rPr>
          <w:shd w:val="clear" w:color="auto" w:fill="FFFFFF"/>
        </w:rPr>
        <w:t>unti</w:t>
      </w:r>
      <w:r w:rsidR="00E57977" w:rsidRPr="00911DBA">
        <w:rPr>
          <w:shd w:val="clear" w:color="auto" w:fill="FFFFFF"/>
        </w:rPr>
        <w:t xml:space="preserve">l </w:t>
      </w:r>
      <w:r w:rsidR="00C41426" w:rsidRPr="00911DBA">
        <w:rPr>
          <w:shd w:val="clear" w:color="auto" w:fill="FFFFFF"/>
        </w:rPr>
        <w:t xml:space="preserve">the </w:t>
      </w:r>
      <w:r w:rsidR="00E41AA0" w:rsidRPr="00911DBA">
        <w:rPr>
          <w:shd w:val="clear" w:color="auto" w:fill="FFFFFF"/>
        </w:rPr>
        <w:t>Nash</w:t>
      </w:r>
      <w:r w:rsidR="00E57977" w:rsidRPr="00911DBA">
        <w:rPr>
          <w:shd w:val="clear" w:color="auto" w:fill="FFFFFF"/>
        </w:rPr>
        <w:t xml:space="preserve"> equilibrium</w:t>
      </w:r>
      <w:r w:rsidR="00937278" w:rsidRPr="00911DBA">
        <w:rPr>
          <w:shd w:val="clear" w:color="auto" w:fill="FFFFFF"/>
        </w:rPr>
        <w:t>.</w:t>
      </w:r>
    </w:p>
    <w:p w14:paraId="7F82DC5A" w14:textId="187A1A70" w:rsidR="00937278" w:rsidRPr="00911DBA" w:rsidRDefault="00522317" w:rsidP="00937278">
      <w:pPr>
        <w:rPr>
          <w:rFonts w:eastAsiaTheme="minorEastAsia"/>
          <w:shd w:val="clear" w:color="auto" w:fill="FFFFFF"/>
        </w:rPr>
      </w:pPr>
      <w:r w:rsidRPr="00911DBA">
        <w:rPr>
          <w:noProof/>
        </w:rPr>
        <mc:AlternateContent>
          <mc:Choice Requires="wps">
            <w:drawing>
              <wp:anchor distT="0" distB="0" distL="114300" distR="114300" simplePos="0" relativeHeight="251806720" behindDoc="0" locked="0" layoutInCell="1" allowOverlap="1" wp14:anchorId="26C46EE8" wp14:editId="07310158">
                <wp:simplePos x="0" y="0"/>
                <wp:positionH relativeFrom="column">
                  <wp:posOffset>736600</wp:posOffset>
                </wp:positionH>
                <wp:positionV relativeFrom="paragraph">
                  <wp:posOffset>4335145</wp:posOffset>
                </wp:positionV>
                <wp:extent cx="41554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155440" cy="635"/>
                        </a:xfrm>
                        <a:prstGeom prst="rect">
                          <a:avLst/>
                        </a:prstGeom>
                        <a:solidFill>
                          <a:prstClr val="white"/>
                        </a:solidFill>
                        <a:ln>
                          <a:noFill/>
                        </a:ln>
                      </wps:spPr>
                      <wps:txbx>
                        <w:txbxContent>
                          <w:p w14:paraId="4866ED33" w14:textId="0529A43B" w:rsidR="00663785" w:rsidRPr="00611D77" w:rsidRDefault="00663785" w:rsidP="00D300C4">
                            <w:pPr>
                              <w:pStyle w:val="Caption"/>
                              <w:jc w:val="center"/>
                              <w:rPr>
                                <w:noProof/>
                                <w:color w:val="auto"/>
                                <w:sz w:val="36"/>
                                <w:szCs w:val="36"/>
                              </w:rPr>
                            </w:pPr>
                            <w:bookmarkStart w:id="101" w:name="_Toc52980534"/>
                            <w:bookmarkStart w:id="102"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58pt;margin-top:341.35pt;width:327.2pt;height:.0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" stroked="f">
                <v:textbox style="mso-fit-shape-to-text:t" inset="0,0,0,0">
                  <w:txbxContent>
                    <w:p w14:paraId="4866ED33" w14:textId="0529A43B" w:rsidR="00663785" w:rsidRPr="00611D77" w:rsidRDefault="00663785" w:rsidP="00D300C4">
                      <w:pPr>
                        <w:pStyle w:val="Caption"/>
                        <w:jc w:val="center"/>
                        <w:rPr>
                          <w:noProof/>
                          <w:color w:val="auto"/>
                          <w:sz w:val="36"/>
                          <w:szCs w:val="36"/>
                        </w:rPr>
                      </w:pPr>
                      <w:bookmarkStart w:id="103" w:name="_Toc52980534"/>
                      <w:bookmarkStart w:id="104" w:name="_Toc5408916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Pr>
                          <w:color w:val="auto"/>
                          <w:sz w:val="24"/>
                          <w:szCs w:val="24"/>
                        </w:rPr>
                        <w:t xml:space="preserve">Conditional </w:t>
                      </w:r>
                      <w:r w:rsidRPr="00611D77">
                        <w:rPr>
                          <w:color w:val="auto"/>
                          <w:sz w:val="24"/>
                          <w:szCs w:val="24"/>
                        </w:rPr>
                        <w:t>GAN Architecture</w:t>
                      </w:r>
                      <w:bookmarkEnd w:id="103"/>
                      <w:bookmarkEnd w:id="104"/>
                    </w:p>
                  </w:txbxContent>
                </v:textbox>
                <w10:wrap type="topAndBottom"/>
              </v:shape>
            </w:pict>
          </mc:Fallback>
        </mc:AlternateContent>
      </w:r>
      <w:r w:rsidRPr="00911DBA">
        <w:rPr>
          <w:noProof/>
        </w:rPr>
        <w:drawing>
          <wp:anchor distT="0" distB="0" distL="114300" distR="114300" simplePos="0" relativeHeight="251687936" behindDoc="0" locked="0" layoutInCell="1" allowOverlap="1" wp14:anchorId="04DCECCF" wp14:editId="696D51ED">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30">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911DBA">
        <w:rPr>
          <w:shd w:val="clear" w:color="auto" w:fill="FFFFFF"/>
        </w:rPr>
        <w:t xml:space="preserve">GAN is based on </w:t>
      </w:r>
      <w:r w:rsidR="00C41426" w:rsidRPr="00911DBA">
        <w:rPr>
          <w:shd w:val="clear" w:color="auto" w:fill="FFFFFF"/>
        </w:rPr>
        <w:t xml:space="preserve">the </w:t>
      </w:r>
      <w:r w:rsidR="00937278" w:rsidRPr="00911DBA">
        <w:rPr>
          <w:shd w:val="clear" w:color="auto" w:fill="FFFFFF"/>
        </w:rPr>
        <w:t xml:space="preserve">adversarial game between two networks. In short, if </w:t>
      </w:r>
      <w:r w:rsidR="00C41426" w:rsidRPr="00911DBA">
        <w:rPr>
          <w:shd w:val="clear" w:color="auto" w:fill="FFFFFF"/>
        </w:rPr>
        <w:t xml:space="preserve">the </w:t>
      </w:r>
      <w:r w:rsidR="00937278" w:rsidRPr="00911DBA">
        <w:rPr>
          <w:shd w:val="clear" w:color="auto" w:fill="FFFFFF"/>
        </w:rPr>
        <w:t xml:space="preserve">Generator wins the Discriminator loses and </w:t>
      </w:r>
      <w:r w:rsidR="0051074A" w:rsidRPr="00911DBA">
        <w:rPr>
          <w:shd w:val="clear" w:color="auto" w:fill="FFFFFF"/>
        </w:rPr>
        <w:t>vice</w:t>
      </w:r>
      <w:r w:rsidR="00937278" w:rsidRPr="00911DBA">
        <w:rPr>
          <w:shd w:val="clear" w:color="auto" w:fill="FFFFFF"/>
        </w:rPr>
        <w:t xml:space="preserve"> versa </w:t>
      </w:r>
      <w:r w:rsidR="0048140C" w:rsidRPr="00911DBA">
        <w:rPr>
          <w:shd w:val="clear" w:color="auto" w:fill="FFFFFF"/>
        </w:rPr>
        <w:t>i</w:t>
      </w:r>
      <w:r w:rsidR="00937278" w:rsidRPr="00911DBA">
        <w:rPr>
          <w:shd w:val="clear" w:color="auto" w:fill="FFFFFF"/>
        </w:rPr>
        <w:t>f the other wins</w:t>
      </w:r>
      <w:r w:rsidR="00AF2EDA" w:rsidRPr="00911DBA">
        <w:rPr>
          <w:shd w:val="clear" w:color="auto" w:fill="FFFFFF"/>
        </w:rPr>
        <w:t>. In-game theory, the Generative network converges when the generator and the discriminator hit the Nash equilibrium.</w:t>
      </w:r>
      <w:r w:rsidR="00937278" w:rsidRPr="00911DBA">
        <w:rPr>
          <w:shd w:val="clear" w:color="auto" w:fill="FFFFFF"/>
        </w:rPr>
        <w:t xml:space="preserve"> </w:t>
      </w:r>
      <w:r w:rsidR="00A52B45" w:rsidRPr="00911DBA">
        <w:rPr>
          <w:shd w:val="clear" w:color="auto" w:fill="FFFFFF"/>
        </w:rPr>
        <w:t>This is the optimum point for the GAN loss min</w:t>
      </w:r>
      <w:r w:rsidR="00B643AF" w:rsidRPr="00911DBA">
        <w:rPr>
          <w:shd w:val="clear" w:color="auto" w:fill="FFFFFF"/>
        </w:rPr>
        <w:t>-</w:t>
      </w:r>
      <w:r w:rsidR="00A52B45" w:rsidRPr="00911DBA">
        <w:rPr>
          <w:shd w:val="clear" w:color="auto" w:fill="FFFFFF"/>
        </w:rPr>
        <w:t>max function e</w:t>
      </w:r>
      <w:r w:rsidR="00ED2254" w:rsidRPr="00911DBA">
        <w:rPr>
          <w:shd w:val="clear" w:color="auto" w:fill="FFFFFF"/>
        </w:rPr>
        <w:t>q(2.</w:t>
      </w:r>
      <w:r w:rsidR="00A52B45" w:rsidRPr="00911DBA">
        <w:rPr>
          <w:shd w:val="clear" w:color="auto" w:fill="FFFFFF"/>
        </w:rPr>
        <w:t>1).</w:t>
      </w:r>
      <w:r w:rsidR="005709BF" w:rsidRPr="00911DBA">
        <w:rPr>
          <w:shd w:val="clear" w:color="auto" w:fill="FFFFFF"/>
        </w:rPr>
        <w:t xml:space="preserve"> </w:t>
      </w:r>
      <w:r w:rsidR="00937278" w:rsidRPr="00911DBA">
        <w:rPr>
          <w:shd w:val="clear" w:color="auto" w:fill="FFFFFF"/>
        </w:rPr>
        <w:t>Regarding</w:t>
      </w:r>
      <w:r w:rsidR="005709BF" w:rsidRPr="00911DBA">
        <w:rPr>
          <w:shd w:val="clear" w:color="auto" w:fill="FFFFFF"/>
        </w:rPr>
        <w:t xml:space="preserve"> </w:t>
      </w:r>
      <w:r w:rsidR="00937278" w:rsidRPr="00911DBA">
        <w:rPr>
          <w:shd w:val="clear" w:color="auto" w:fill="FFFFFF"/>
        </w:rPr>
        <w:t xml:space="preserve">GAN </w:t>
      </w:r>
      <w:r w:rsidR="004F15CA" w:rsidRPr="00911DBA">
        <w:rPr>
          <w:shd w:val="clear" w:color="auto" w:fill="FFFFFF"/>
        </w:rPr>
        <w:t xml:space="preserve">at </w:t>
      </w:r>
      <w:r w:rsidR="00BE3DA3" w:rsidRPr="00911DBA">
        <w:rPr>
          <w:shd w:val="clear" w:color="auto" w:fill="FFFFFF"/>
        </w:rPr>
        <w:t>Nash</w:t>
      </w:r>
      <w:r w:rsidR="00937278" w:rsidRPr="00911DBA">
        <w:rPr>
          <w:shd w:val="clear" w:color="auto" w:fill="FFFFFF"/>
        </w:rPr>
        <w:t xml:space="preserve"> equilibrium</w:t>
      </w:r>
      <w:r w:rsidR="004F15CA" w:rsidRPr="00911DBA">
        <w:rPr>
          <w:shd w:val="clear" w:color="auto" w:fill="FFFFFF"/>
        </w:rPr>
        <w:t xml:space="preserve"> discriminator no longer able to distinguish between real and fake samples so it randomly </w:t>
      </w:r>
      <w:r w:rsidR="00E41AA0" w:rsidRPr="00911DBA">
        <w:rPr>
          <w:shd w:val="clear" w:color="auto" w:fill="FFFFFF"/>
        </w:rPr>
        <w:t>classifies</w:t>
      </w:r>
      <w:r w:rsidR="004F15CA" w:rsidRPr="00911DBA">
        <w:rPr>
          <w:shd w:val="clear" w:color="auto" w:fill="FFFFFF"/>
        </w:rPr>
        <w:t xml:space="preserve"> </w:t>
      </w:r>
      <m:oMath>
        <m:r>
          <w:rPr>
            <w:rFonts w:ascii="Cambria Math" w:hAnsi="Cambria Math"/>
            <w:shd w:val="clear" w:color="auto" w:fill="FFFFFF"/>
          </w:rPr>
          <m:t xml:space="preserve">(accuracy = 50%).  </m:t>
        </m:r>
      </m:oMath>
    </w:p>
    <w:p w14:paraId="143A02D2" w14:textId="56D058CD" w:rsidR="00522317" w:rsidRPr="00911DBA" w:rsidRDefault="00522317" w:rsidP="0052231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2]","plainTextFormattedCitation":"[22]","previouslyFormattedCitation":"[2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22]</w:t>
      </w:r>
      <w:r w:rsidRPr="00911DBA">
        <w:rPr>
          <w:shd w:val="clear" w:color="auto" w:fill="FFFFFF"/>
        </w:rPr>
        <w:fldChar w:fldCharType="end"/>
      </w:r>
    </w:p>
    <w:p w14:paraId="49829B0D" w14:textId="754DF4AF" w:rsidR="000A4DF4" w:rsidRPr="00911DBA" w:rsidRDefault="000A4DF4" w:rsidP="00BC6457">
      <w:pPr>
        <w:pStyle w:val="Heading3"/>
        <w:rPr>
          <w:shd w:val="clear" w:color="auto" w:fill="FFFFFF"/>
        </w:rPr>
      </w:pPr>
      <w:bookmarkStart w:id="105" w:name="_Toc52981525"/>
      <w:bookmarkStart w:id="106" w:name="_Toc54101846"/>
      <w:r w:rsidRPr="00911DBA">
        <w:rPr>
          <w:shd w:val="clear" w:color="auto" w:fill="FFFFFF"/>
        </w:rPr>
        <w:t>Conditional GAN</w:t>
      </w:r>
      <w:bookmarkEnd w:id="105"/>
      <w:bookmarkEnd w:id="106"/>
    </w:p>
    <w:p w14:paraId="6D0CD7D2" w14:textId="382F8329" w:rsidR="00543255" w:rsidRPr="00911DBA" w:rsidRDefault="00DA5D65" w:rsidP="006031A9">
      <w:pPr>
        <w:rPr>
          <w:shd w:val="clear" w:color="auto" w:fill="FFFFFF"/>
        </w:rPr>
      </w:pPr>
      <w:r w:rsidRPr="00911DBA">
        <w:rPr>
          <w:shd w:val="clear" w:color="auto" w:fill="FFFFFF"/>
        </w:rPr>
        <w:t xml:space="preserve">Even though GAN models </w:t>
      </w:r>
      <w:proofErr w:type="gramStart"/>
      <w:r w:rsidRPr="00911DBA">
        <w:rPr>
          <w:shd w:val="clear" w:color="auto" w:fill="FFFFFF"/>
        </w:rPr>
        <w:t>are able to</w:t>
      </w:r>
      <w:proofErr w:type="gramEnd"/>
      <w:r w:rsidRPr="00911DBA">
        <w:rPr>
          <w:shd w:val="clear" w:color="auto" w:fill="FFFFFF"/>
        </w:rPr>
        <w:t xml:space="preserve"> produce new random possible examples for sample data, </w:t>
      </w:r>
      <w:r w:rsidR="00FB6092" w:rsidRPr="00911DBA">
        <w:rPr>
          <w:shd w:val="clear" w:color="auto" w:fill="FFFFFF"/>
        </w:rPr>
        <w:t>t</w:t>
      </w:r>
      <w:r w:rsidR="00AC182F" w:rsidRPr="00911DBA">
        <w:rPr>
          <w:shd w:val="clear" w:color="auto" w:fill="FFFFFF"/>
        </w:rPr>
        <w:t xml:space="preserve">here is no way to identify the types of images generated. However, in order to imitate </w:t>
      </w:r>
      <w:r w:rsidR="00AC182F" w:rsidRPr="00911DBA">
        <w:rPr>
          <w:shd w:val="clear" w:color="auto" w:fill="FFFFFF"/>
        </w:rPr>
        <w:lastRenderedPageBreak/>
        <w:t>the original data set and images, the network seeks to define the composite relation between the latent space inputs in the generator.</w:t>
      </w:r>
      <w:r w:rsidR="00543255" w:rsidRPr="00911DBA">
        <w:rPr>
          <w:shd w:val="clear" w:color="auto" w:fill="FFFFFF"/>
        </w:rPr>
        <w:fldChar w:fldCharType="begin" w:fldLock="1"/>
      </w:r>
      <w:r w:rsidR="00B56E1E">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3]","plainTextFormattedCitation":"[11], [23]","previouslyFormattedCitation":"[11], [24]"},"properties":{"noteIndex":0},"schema":"https://github.com/citation-style-language/schema/raw/master/csl-citation.json"}</w:instrText>
      </w:r>
      <w:r w:rsidR="00543255" w:rsidRPr="00911DBA">
        <w:rPr>
          <w:shd w:val="clear" w:color="auto" w:fill="FFFFFF"/>
        </w:rPr>
        <w:fldChar w:fldCharType="separate"/>
      </w:r>
      <w:r w:rsidR="00B56E1E" w:rsidRPr="00B56E1E">
        <w:rPr>
          <w:noProof/>
          <w:shd w:val="clear" w:color="auto" w:fill="FFFFFF"/>
        </w:rPr>
        <w:t>[11], [23]</w:t>
      </w:r>
      <w:r w:rsidR="00543255" w:rsidRPr="00911DBA">
        <w:rPr>
          <w:shd w:val="clear" w:color="auto" w:fill="FFFFFF"/>
        </w:rPr>
        <w:fldChar w:fldCharType="end"/>
      </w:r>
      <w:r w:rsidR="006031A9" w:rsidRPr="00911DBA">
        <w:rPr>
          <w:shd w:val="clear" w:color="auto" w:fill="FFFFFF"/>
        </w:rPr>
        <w:t>.</w:t>
      </w:r>
      <w:r w:rsidR="0017203F" w:rsidRPr="00911DBA">
        <w:rPr>
          <w:shd w:val="clear" w:color="auto" w:fill="FFFFFF"/>
        </w:rPr>
        <w:t xml:space="preserve"> </w:t>
      </w:r>
    </w:p>
    <w:p w14:paraId="35365B96" w14:textId="46177545" w:rsidR="006031A9" w:rsidRPr="00911DBA" w:rsidRDefault="00543255" w:rsidP="006031A9">
      <w:r w:rsidRPr="00911DBA">
        <w:t>Mirza et al</w:t>
      </w:r>
      <w:r w:rsidR="00F76852" w:rsidRPr="00911DBA">
        <w:t>.</w:t>
      </w:r>
      <w:r w:rsidRPr="00911DBA">
        <w:t xml:space="preserve"> </w:t>
      </w:r>
      <w:r w:rsidR="00F14434" w:rsidRPr="00911DBA">
        <w:t xml:space="preserve">propose </w:t>
      </w:r>
      <w:r w:rsidR="0017203F" w:rsidRPr="00911DBA">
        <w:t xml:space="preserve">The conditional generative adversarial network, or </w:t>
      </w:r>
      <w:proofErr w:type="spellStart"/>
      <w:r w:rsidR="0017203F" w:rsidRPr="00911DBA">
        <w:t>cGAN</w:t>
      </w:r>
      <w:proofErr w:type="spellEnd"/>
      <w:r w:rsidR="0017203F" w:rsidRPr="00911DBA">
        <w:t xml:space="preserve"> </w:t>
      </w:r>
      <w:r w:rsidRPr="00911DBA">
        <w:fldChar w:fldCharType="begin" w:fldLock="1"/>
      </w:r>
      <w:r w:rsidR="00C077EB" w:rsidRPr="00911DB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911DBA">
        <w:fldChar w:fldCharType="separate"/>
      </w:r>
      <w:r w:rsidR="00C077EB" w:rsidRPr="00911DBA">
        <w:rPr>
          <w:noProof/>
        </w:rPr>
        <w:t>[12]</w:t>
      </w:r>
      <w:r w:rsidRPr="00911DBA">
        <w:fldChar w:fldCharType="end"/>
      </w:r>
      <w:r w:rsidRPr="00911DBA">
        <w:t xml:space="preserve"> </w:t>
      </w:r>
      <w:r w:rsidR="0017203F" w:rsidRPr="00911DBA">
        <w:t xml:space="preserve">for short, </w:t>
      </w:r>
      <w:r w:rsidR="00F14434" w:rsidRPr="00911DBA">
        <w:t xml:space="preserve">which </w:t>
      </w:r>
      <w:r w:rsidR="0017203F" w:rsidRPr="00911DBA">
        <w:t xml:space="preserve">is a type of GAN that involves the conditional generation of images by a generator model. </w:t>
      </w:r>
      <w:r w:rsidR="00D5615C" w:rsidRPr="00911DBA">
        <w:t>Image generation can be based on the label of the class</w:t>
      </w:r>
      <w:r w:rsidR="0087636F" w:rsidRPr="00911DBA">
        <w:t xml:space="preserve"> </w:t>
      </w:r>
      <w:r w:rsidR="00106259" w:rsidRPr="00911DBA">
        <w:rPr>
          <w:rStyle w:val="FootnoteReference"/>
        </w:rPr>
        <w:footnoteReference w:id="2"/>
      </w:r>
      <w:r w:rsidR="00F76852" w:rsidRPr="00911DBA">
        <w:t>.</w:t>
      </w:r>
      <w:r w:rsidR="0017203F" w:rsidRPr="00911DBA">
        <w:t xml:space="preserve"> </w:t>
      </w:r>
      <w:r w:rsidR="008C3FC6" w:rsidRPr="00911DBA">
        <w:t>It requires the Generator network to produce only the target class of frames of a given form by a conditional variable.</w:t>
      </w:r>
      <w:r w:rsidR="00A37FBD" w:rsidRPr="00911DBA">
        <w:t xml:space="preserve"> </w:t>
      </w:r>
      <w:r w:rsidR="004E609C" w:rsidRPr="00911DBA">
        <w:t>The c</w:t>
      </w:r>
      <w:r w:rsidR="00A37FBD" w:rsidRPr="00911DBA">
        <w:t xml:space="preserve">onditional variable </w:t>
      </w:r>
      <m:oMath>
        <m:r>
          <w:rPr>
            <w:rFonts w:ascii="Cambria Math" w:hAnsi="Cambria Math"/>
          </w:rPr>
          <m:t>C</m:t>
        </m:r>
      </m:oMath>
      <w:r w:rsidR="00A37FBD" w:rsidRPr="00911DBA">
        <w:t xml:space="preserve"> is fade to the generator and discriminator networks as shown in </w:t>
      </w:r>
      <w:r w:rsidR="00D300C4" w:rsidRPr="00911DBA">
        <w:t>F</w:t>
      </w:r>
      <w:r w:rsidR="00A37FBD" w:rsidRPr="00911DBA">
        <w:t>igure</w:t>
      </w:r>
      <w:r w:rsidR="006172E9" w:rsidRPr="00911DBA">
        <w:t xml:space="preserve"> </w:t>
      </w:r>
      <w:r w:rsidR="002258A6" w:rsidRPr="00911DBA">
        <w:t>2</w:t>
      </w:r>
      <w:r w:rsidR="00297E2A" w:rsidRPr="00911DBA">
        <w:t>-</w:t>
      </w:r>
      <w:r w:rsidR="002258A6" w:rsidRPr="00911DBA">
        <w:t>2</w:t>
      </w:r>
      <w:r w:rsidR="006172E9" w:rsidRPr="00911DBA">
        <w:t xml:space="preserve"> above. </w:t>
      </w:r>
      <w:r w:rsidR="00BC384B" w:rsidRPr="00911DBA">
        <w:t xml:space="preserve">This work unlocks </w:t>
      </w:r>
      <w:r w:rsidR="00540C45" w:rsidRPr="00911DBA">
        <w:t>opportunities</w:t>
      </w:r>
      <w:r w:rsidR="008009DE" w:rsidRPr="00911DBA">
        <w:t xml:space="preserve"> for </w:t>
      </w:r>
      <w:r w:rsidR="0020199D" w:rsidRPr="00911DBA">
        <w:t>many</w:t>
      </w:r>
      <w:r w:rsidR="008009DE" w:rsidRPr="00911DBA">
        <w:t xml:space="preserve"> fascinating research topic</w:t>
      </w:r>
      <w:r w:rsidR="002D5821" w:rsidRPr="00911DBA">
        <w:t xml:space="preserve"> </w:t>
      </w:r>
      <w:r w:rsidR="00943DD0" w:rsidRPr="00911DBA">
        <w:t>like</w:t>
      </w:r>
      <w:r w:rsidR="008009DE" w:rsidRPr="00911DBA">
        <w:t xml:space="preserve"> </w:t>
      </w:r>
      <w:r w:rsidR="00507715" w:rsidRPr="00911DBA">
        <w:t>image-to-image</w:t>
      </w:r>
      <w:r w:rsidR="008009DE" w:rsidRPr="00911DBA">
        <w:t xml:space="preserve"> translation</w:t>
      </w:r>
      <w:r w:rsidR="00A16E7D" w:rsidRPr="00911DBA">
        <w:t>, style transfer</w:t>
      </w:r>
      <w:r w:rsidR="008009DE" w:rsidRPr="00911DBA">
        <w:t xml:space="preserve"> and video </w:t>
      </w:r>
      <w:r w:rsidR="00540C45" w:rsidRPr="00911DBA">
        <w:t>retargeting</w:t>
      </w:r>
      <w:r w:rsidR="008009DE" w:rsidRPr="00911DBA">
        <w:t xml:space="preserve"> </w:t>
      </w:r>
      <w:r w:rsidR="00364310" w:rsidRPr="00911DBA">
        <w:fldChar w:fldCharType="begin" w:fldLock="1"/>
      </w:r>
      <w:r w:rsidR="00C077EB"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911DBA">
        <w:fldChar w:fldCharType="separate"/>
      </w:r>
      <w:r w:rsidR="00C077EB" w:rsidRPr="00911DBA">
        <w:rPr>
          <w:noProof/>
        </w:rPr>
        <w:t>[1], [3]</w:t>
      </w:r>
      <w:r w:rsidR="00364310" w:rsidRPr="00911DBA">
        <w:fldChar w:fldCharType="end"/>
      </w:r>
      <w:r w:rsidR="006B6ACC" w:rsidRPr="00911DBA">
        <w:t>.</w:t>
      </w:r>
      <w:r w:rsidR="00F649F9" w:rsidRPr="00911DBA">
        <w:t xml:space="preserve"> </w:t>
      </w:r>
      <w:r w:rsidR="00C41426" w:rsidRPr="00911DBA">
        <w:t>The n</w:t>
      </w:r>
      <w:r w:rsidR="00F649F9" w:rsidRPr="00911DBA">
        <w:t xml:space="preserve">ext section will </w:t>
      </w:r>
      <w:r w:rsidR="003C1A97" w:rsidRPr="00911DBA">
        <w:t>discourse</w:t>
      </w:r>
      <w:r w:rsidR="00F649F9" w:rsidRPr="00911DBA">
        <w:t xml:space="preserve"> about </w:t>
      </w:r>
      <w:r w:rsidR="00507715" w:rsidRPr="00911DBA">
        <w:t>Image-to-image</w:t>
      </w:r>
      <w:r w:rsidR="00F649F9" w:rsidRPr="00911DBA">
        <w:t xml:space="preserve"> translation.</w:t>
      </w:r>
      <w:r w:rsidR="00364310" w:rsidRPr="00911DBA">
        <w:t xml:space="preserve"> </w:t>
      </w:r>
      <w:r w:rsidR="006172E9" w:rsidRPr="00911DBA">
        <w:t xml:space="preserve"> </w:t>
      </w:r>
    </w:p>
    <w:p w14:paraId="127CA14C" w14:textId="75CD8993" w:rsidR="002577E7" w:rsidRPr="00911DBA" w:rsidRDefault="002577E7" w:rsidP="00B05706">
      <w:pPr>
        <w:pStyle w:val="Heading2"/>
      </w:pPr>
      <w:bookmarkStart w:id="107" w:name="_Toc52981526"/>
      <w:bookmarkStart w:id="108" w:name="_Toc54101847"/>
      <w:r w:rsidRPr="00911DBA">
        <w:t>Image-to-Image Translation</w:t>
      </w:r>
      <w:bookmarkEnd w:id="107"/>
      <w:bookmarkEnd w:id="108"/>
    </w:p>
    <w:p w14:paraId="31E423C9" w14:textId="36976B50" w:rsidR="00DE598A" w:rsidRPr="00911DBA" w:rsidRDefault="00093308" w:rsidP="000922E4">
      <w:r w:rsidRPr="00911DBA">
        <w:t xml:space="preserve">Let start </w:t>
      </w:r>
      <w:r w:rsidR="00FB6092" w:rsidRPr="00911DBA">
        <w:t>with</w:t>
      </w:r>
      <w:r w:rsidRPr="00911DBA">
        <w:t xml:space="preserve"> </w:t>
      </w:r>
      <w:proofErr w:type="spellStart"/>
      <w:r w:rsidRPr="00911DBA">
        <w:t>Abto</w:t>
      </w:r>
      <w:proofErr w:type="spellEnd"/>
      <w:r w:rsidRPr="00911DBA">
        <w:t xml:space="preserve"> software AI software company </w:t>
      </w:r>
      <w:r w:rsidR="00F40284" w:rsidRPr="00911DBA">
        <w:t xml:space="preserve">from Europe </w:t>
      </w:r>
      <w:r w:rsidRPr="00911DBA">
        <w:t xml:space="preserve">say about </w:t>
      </w:r>
      <w:r w:rsidR="00FB6092" w:rsidRPr="00911DBA">
        <w:t xml:space="preserve">the </w:t>
      </w:r>
      <w:r w:rsidR="0048140C" w:rsidRPr="00911DBA">
        <w:t>image-to-</w:t>
      </w:r>
      <w:r w:rsidR="00721584" w:rsidRPr="00911DBA">
        <w:t>image transfer</w:t>
      </w:r>
      <w:r w:rsidRPr="00911DBA">
        <w:t xml:space="preserve"> when they announce </w:t>
      </w:r>
      <w:r w:rsidR="00075487" w:rsidRPr="00911DBA">
        <w:t>their</w:t>
      </w:r>
      <w:r w:rsidRPr="00911DBA">
        <w:t xml:space="preserve"> research product </w:t>
      </w:r>
      <w:r w:rsidRPr="00911DBA">
        <w:rPr>
          <w:i/>
          <w:iCs/>
        </w:rPr>
        <w:t>“you may hear A magician can make his trick with just a wave of a magic wand, but its old news. Here in our lab</w:t>
      </w:r>
      <w:r w:rsidR="00C41426" w:rsidRPr="00911DBA">
        <w:rPr>
          <w:i/>
          <w:iCs/>
        </w:rPr>
        <w:t>,</w:t>
      </w:r>
      <w:r w:rsidRPr="00911DBA">
        <w:rPr>
          <w:i/>
          <w:iCs/>
        </w:rPr>
        <w:t xml:space="preserve"> our engineers can make their magic with just one click! Interested</w:t>
      </w:r>
      <w:r w:rsidR="00CD7D41" w:rsidRPr="00911DBA">
        <w:rPr>
          <w:i/>
          <w:iCs/>
        </w:rPr>
        <w:t>,</w:t>
      </w:r>
      <w:r w:rsidRPr="00911DBA">
        <w:rPr>
          <w:i/>
          <w:iCs/>
        </w:rPr>
        <w:t xml:space="preserve"> how the same winter landscape would look in summer” </w:t>
      </w:r>
      <w:r w:rsidRPr="00911DBA">
        <w:rPr>
          <w:i/>
          <w:iCs/>
        </w:rPr>
        <w:fldChar w:fldCharType="begin" w:fldLock="1"/>
      </w:r>
      <w:r w:rsidR="00B56E1E">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4]","plainTextFormattedCitation":"[24]","previouslyFormattedCitation":"[25]"},"properties":{"noteIndex":0},"schema":"https://github.com/citation-style-language/schema/raw/master/csl-citation.json"}</w:instrText>
      </w:r>
      <w:r w:rsidRPr="00911DBA">
        <w:rPr>
          <w:i/>
          <w:iCs/>
        </w:rPr>
        <w:fldChar w:fldCharType="separate"/>
      </w:r>
      <w:r w:rsidR="00B56E1E" w:rsidRPr="00B56E1E">
        <w:rPr>
          <w:iCs/>
          <w:noProof/>
        </w:rPr>
        <w:t>[24]</w:t>
      </w:r>
      <w:r w:rsidRPr="00911DBA">
        <w:rPr>
          <w:i/>
          <w:iCs/>
        </w:rPr>
        <w:fldChar w:fldCharType="end"/>
      </w:r>
      <w:r w:rsidR="00A71873" w:rsidRPr="00911DBA">
        <w:rPr>
          <w:i/>
          <w:iCs/>
        </w:rPr>
        <w:t xml:space="preserve"> </w:t>
      </w:r>
      <w:r w:rsidR="00AB0D22" w:rsidRPr="00911DBA">
        <w:t xml:space="preserve">I was wondering </w:t>
      </w:r>
      <w:r w:rsidR="00101E57" w:rsidRPr="00911DBA">
        <w:t>too</w:t>
      </w:r>
      <w:r w:rsidR="00721584" w:rsidRPr="00911DBA">
        <w:t>,</w:t>
      </w:r>
      <w:r w:rsidR="00AB0D22" w:rsidRPr="00911DBA">
        <w:t xml:space="preserve"> winter to summer </w:t>
      </w:r>
      <w:r w:rsidR="00D300C4" w:rsidRPr="00911DBA">
        <w:t>ab</w:t>
      </w:r>
      <w:r w:rsidR="00AB0D22" w:rsidRPr="00911DBA">
        <w:t>solutely fascinating</w:t>
      </w:r>
      <w:r w:rsidR="00721584" w:rsidRPr="00911DBA">
        <w:t>.</w:t>
      </w:r>
      <w:r w:rsidR="00AB0D22" w:rsidRPr="00911DBA">
        <w:t xml:space="preserve"> </w:t>
      </w:r>
    </w:p>
    <w:p w14:paraId="064A5719" w14:textId="1D811D2A" w:rsidR="00392A29" w:rsidRPr="00911DBA" w:rsidRDefault="007B483B" w:rsidP="00392A29">
      <w:r w:rsidRPr="00911DBA">
        <w:t>R</w:t>
      </w:r>
      <w:r w:rsidR="00BD366F" w:rsidRPr="00911DBA">
        <w:t xml:space="preserve">ecent advancements in GANs </w:t>
      </w:r>
      <w:r w:rsidR="00BD366F" w:rsidRPr="00911DBA">
        <w:fldChar w:fldCharType="begin" w:fldLock="1"/>
      </w:r>
      <w:r w:rsidR="00C077EB" w:rsidRPr="00911DBA">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911DBA">
        <w:fldChar w:fldCharType="separate"/>
      </w:r>
      <w:r w:rsidR="00C077EB" w:rsidRPr="00911DBA">
        <w:rPr>
          <w:noProof/>
        </w:rPr>
        <w:t>[11]</w:t>
      </w:r>
      <w:r w:rsidR="00BD366F" w:rsidRPr="00911DBA">
        <w:fldChar w:fldCharType="end"/>
      </w:r>
      <w:r w:rsidR="00BD366F" w:rsidRPr="00911DBA">
        <w:t xml:space="preserve"> empowers </w:t>
      </w:r>
      <w:r w:rsidR="00721584" w:rsidRPr="00911DBA">
        <w:t xml:space="preserve">image-to-image </w:t>
      </w:r>
      <w:r w:rsidR="00BD366F" w:rsidRPr="00911DBA">
        <w:t xml:space="preserve">transfer models to create realistically looking </w:t>
      </w:r>
      <w:r w:rsidR="00BD366F" w:rsidRPr="00911DBA">
        <w:fldChar w:fldCharType="begin" w:fldLock="1"/>
      </w:r>
      <w:r w:rsidR="00B56E1E">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5], [26]","plainTextFormattedCitation":"[2], [3], [25], [26]","previouslyFormattedCitation":"[2], [3], [26], [27]"},"properties":{"noteIndex":0},"schema":"https://github.com/citation-style-language/schema/raw/master/csl-citation.json"}</w:instrText>
      </w:r>
      <w:r w:rsidR="00BD366F" w:rsidRPr="00911DBA">
        <w:fldChar w:fldCharType="separate"/>
      </w:r>
      <w:r w:rsidR="00B56E1E" w:rsidRPr="00B56E1E">
        <w:rPr>
          <w:noProof/>
        </w:rPr>
        <w:t>[2], [3], [25], [26]</w:t>
      </w:r>
      <w:r w:rsidR="00BD366F" w:rsidRPr="00911DBA">
        <w:fldChar w:fldCharType="end"/>
      </w:r>
      <w:r w:rsidR="00BD366F" w:rsidRPr="00911DBA">
        <w:t xml:space="preserve"> adapted image (</w:t>
      </w:r>
      <w:r w:rsidR="007D64BC" w:rsidRPr="00911DBA">
        <w:t xml:space="preserve">Figure </w:t>
      </w:r>
      <w:r w:rsidR="00F14BED" w:rsidRPr="00911DBA">
        <w:t>2-4 B</w:t>
      </w:r>
      <w:r w:rsidR="00BD366F" w:rsidRPr="00911DBA">
        <w:t xml:space="preserve"> show </w:t>
      </w:r>
      <w:r w:rsidR="00507715" w:rsidRPr="00911DBA">
        <w:t>image-to-image</w:t>
      </w:r>
      <w:r w:rsidR="00BD366F" w:rsidRPr="00911DBA">
        <w:t xml:space="preserve"> transfer from sunny to rainy).</w:t>
      </w:r>
      <w:r w:rsidR="00624A67" w:rsidRPr="00911DBA">
        <w:t xml:space="preserve"> </w:t>
      </w:r>
      <w:r w:rsidR="00FB6092" w:rsidRPr="00911DBA">
        <w:t>The i</w:t>
      </w:r>
      <w:r w:rsidR="00507715" w:rsidRPr="00911DBA">
        <w:t>mage-to-image</w:t>
      </w:r>
      <w:r w:rsidR="000922E4" w:rsidRPr="00911DBA">
        <w:t xml:space="preserve"> translation </w:t>
      </w:r>
      <w:r w:rsidR="009C166F" w:rsidRPr="00911DBA">
        <w:t>aims to learn a mapping function between the input image and out image in different domains.</w:t>
      </w:r>
      <w:r w:rsidR="00DF6529" w:rsidRPr="00911DBA">
        <w:t xml:space="preserve"> When we talk about </w:t>
      </w:r>
      <w:r w:rsidR="009C166F" w:rsidRPr="00911DBA">
        <w:t xml:space="preserve">Image-to-Image </w:t>
      </w:r>
      <w:r w:rsidR="00DF6529" w:rsidRPr="00911DBA">
        <w:t xml:space="preserve">basically </w:t>
      </w:r>
      <w:r w:rsidR="00CD479D" w:rsidRPr="00911DBA">
        <w:t>learning involves</w:t>
      </w:r>
      <w:r w:rsidR="009C166F" w:rsidRPr="00911DBA">
        <w:t xml:space="preserve"> the precise modification of an image</w:t>
      </w:r>
      <w:r w:rsidR="00BD366F" w:rsidRPr="00911DBA">
        <w:t xml:space="preserve"> while preserving contain information </w:t>
      </w:r>
      <w:r w:rsidR="009C166F" w:rsidRPr="00911DBA">
        <w:t xml:space="preserve">and </w:t>
      </w:r>
      <w:r w:rsidR="00DF6529" w:rsidRPr="00911DBA">
        <w:t xml:space="preserve">it </w:t>
      </w:r>
      <w:r w:rsidR="009C166F" w:rsidRPr="00911DBA">
        <w:t>requires large datasets of paired images that are complex to prepare</w:t>
      </w:r>
      <w:r w:rsidR="00291AE1" w:rsidRPr="00911DBA">
        <w:t xml:space="preserve">, meaning </w:t>
      </w:r>
      <w:r w:rsidR="00A9557B" w:rsidRPr="00911DBA">
        <w:t xml:space="preserve">the dataset should contain </w:t>
      </w:r>
      <w:r w:rsidR="00765740" w:rsidRPr="00911DBA">
        <w:t xml:space="preserve">images that are </w:t>
      </w:r>
      <w:r w:rsidR="00A9557B" w:rsidRPr="00911DBA">
        <w:t>one to one correspondence</w:t>
      </w:r>
      <w:r w:rsidR="00765740" w:rsidRPr="00911DBA">
        <w:t xml:space="preserve"> as shown </w:t>
      </w:r>
      <w:r w:rsidR="00B643AF" w:rsidRPr="00911DBA">
        <w:t xml:space="preserve">in </w:t>
      </w:r>
      <w:r w:rsidR="007D64BC" w:rsidRPr="00911DBA">
        <w:t xml:space="preserve">Figure </w:t>
      </w:r>
      <w:r w:rsidR="00F14BED" w:rsidRPr="00911DBA">
        <w:t>2-4</w:t>
      </w:r>
      <w:r w:rsidR="009C166F" w:rsidRPr="00911DBA">
        <w:t xml:space="preserve">. </w:t>
      </w:r>
      <w:r w:rsidR="00A001D8" w:rsidRPr="00911DBA">
        <w:t xml:space="preserve">The </w:t>
      </w:r>
      <w:r w:rsidR="00A664A2" w:rsidRPr="00911DBA">
        <w:t>primary</w:t>
      </w:r>
      <w:r w:rsidR="00A001D8" w:rsidRPr="00911DBA">
        <w:t xml:space="preserve"> difficulty in </w:t>
      </w:r>
      <w:r w:rsidR="00C41426" w:rsidRPr="00911DBA">
        <w:t xml:space="preserve">the </w:t>
      </w:r>
      <w:r w:rsidR="00507715" w:rsidRPr="00911DBA">
        <w:t>image-to-image</w:t>
      </w:r>
      <w:r w:rsidR="00A001D8" w:rsidRPr="00911DBA">
        <w:t xml:space="preserve"> </w:t>
      </w:r>
      <w:r w:rsidR="00392A29" w:rsidRPr="00911DBA">
        <w:t>translation</w:t>
      </w:r>
      <w:r w:rsidR="00A001D8" w:rsidRPr="00911DBA">
        <w:t xml:space="preserve"> is they need paired data set for training</w:t>
      </w:r>
      <w:r w:rsidR="00A664A2" w:rsidRPr="00911DBA">
        <w:t>,</w:t>
      </w:r>
      <w:r w:rsidR="00A001D8" w:rsidRPr="00911DBA">
        <w:t xml:space="preserve"> </w:t>
      </w:r>
      <w:proofErr w:type="gramStart"/>
      <w:r w:rsidR="00A001D8" w:rsidRPr="00911DBA">
        <w:t xml:space="preserve">but in </w:t>
      </w:r>
      <w:r w:rsidR="00C012B2" w:rsidRPr="00911DBA">
        <w:t>reality,</w:t>
      </w:r>
      <w:r w:rsidR="00A001D8" w:rsidRPr="00911DBA">
        <w:t xml:space="preserve"> doing</w:t>
      </w:r>
      <w:proofErr w:type="gramEnd"/>
      <w:r w:rsidR="00A001D8" w:rsidRPr="00911DBA">
        <w:t xml:space="preserve"> so is very expensive and not scalable</w:t>
      </w:r>
      <w:r w:rsidR="0054746C" w:rsidRPr="00911DBA">
        <w:t xml:space="preserve">, </w:t>
      </w:r>
      <w:r w:rsidR="00C012B2" w:rsidRPr="00911DBA">
        <w:t>but some</w:t>
      </w:r>
      <w:r w:rsidR="0054746C" w:rsidRPr="00911DBA">
        <w:t xml:space="preserve"> work </w:t>
      </w:r>
      <w:r w:rsidR="00C012B2" w:rsidRPr="00911DBA">
        <w:t>achieves</w:t>
      </w:r>
      <w:r w:rsidR="0054746C" w:rsidRPr="00911DBA">
        <w:t xml:space="preserve"> good result</w:t>
      </w:r>
      <w:r w:rsidR="00C41426" w:rsidRPr="00911DBA">
        <w:t>s</w:t>
      </w:r>
      <w:r w:rsidR="0054746C" w:rsidRPr="00911DBA">
        <w:t xml:space="preserve">. </w:t>
      </w:r>
      <w:r w:rsidR="00AA7FFD" w:rsidRPr="00911DBA">
        <w:t>Pix2Pix</w:t>
      </w:r>
      <w:r w:rsidR="0054746C"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911DBA">
        <w:fldChar w:fldCharType="separate"/>
      </w:r>
      <w:r w:rsidR="00C077EB" w:rsidRPr="00911DBA">
        <w:rPr>
          <w:noProof/>
        </w:rPr>
        <w:t>[3]</w:t>
      </w:r>
      <w:r w:rsidR="0054746C" w:rsidRPr="00911DBA">
        <w:fldChar w:fldCharType="end"/>
      </w:r>
      <w:r w:rsidR="00A001D8" w:rsidRPr="00911DBA">
        <w:t xml:space="preserve"> </w:t>
      </w:r>
      <w:r w:rsidR="0054746C" w:rsidRPr="00911DBA">
        <w:t>is one of them</w:t>
      </w:r>
      <w:r w:rsidR="00A664A2" w:rsidRPr="00911DBA">
        <w:t>,</w:t>
      </w:r>
      <w:r w:rsidR="0054746C" w:rsidRPr="00911DBA">
        <w:t xml:space="preserve"> which is </w:t>
      </w:r>
      <w:r w:rsidR="00C41426" w:rsidRPr="00911DBA">
        <w:t xml:space="preserve">a </w:t>
      </w:r>
      <w:r w:rsidR="00997C2A" w:rsidRPr="00911DBA">
        <w:t>conditional Generative model by Isola et al</w:t>
      </w:r>
      <w:r w:rsidR="00A664A2" w:rsidRPr="00911DBA">
        <w:t>.</w:t>
      </w:r>
      <w:r w:rsidR="00997C2A" w:rsidRPr="00911DBA">
        <w:t xml:space="preserve"> train </w:t>
      </w:r>
      <w:r w:rsidR="00D900FE" w:rsidRPr="00911DBA">
        <w:t xml:space="preserve">in </w:t>
      </w:r>
      <w:r w:rsidR="00C41426" w:rsidRPr="00911DBA">
        <w:t xml:space="preserve">a </w:t>
      </w:r>
      <w:r w:rsidR="00D900FE" w:rsidRPr="00911DBA">
        <w:t>supervised manner using</w:t>
      </w:r>
      <w:r w:rsidR="00997C2A" w:rsidRPr="00911DBA">
        <w:t xml:space="preserve"> </w:t>
      </w:r>
      <w:r w:rsidR="00C41426" w:rsidRPr="00911DBA">
        <w:t xml:space="preserve">a </w:t>
      </w:r>
      <w:r w:rsidR="00997C2A" w:rsidRPr="00911DBA">
        <w:t xml:space="preserve">paired </w:t>
      </w:r>
      <w:r w:rsidR="00997C2A" w:rsidRPr="00911DBA">
        <w:lastRenderedPageBreak/>
        <w:t xml:space="preserve">dataset </w:t>
      </w:r>
      <w:r w:rsidR="00C41426" w:rsidRPr="00911DBA">
        <w:t>that</w:t>
      </w:r>
      <w:r w:rsidR="00997C2A" w:rsidRPr="00911DBA">
        <w:t xml:space="preserve"> fit</w:t>
      </w:r>
      <w:r w:rsidR="00C41426" w:rsidRPr="00911DBA">
        <w:t>s</w:t>
      </w:r>
      <w:r w:rsidR="00997C2A" w:rsidRPr="00911DBA">
        <w:t xml:space="preserve"> into </w:t>
      </w:r>
      <w:r w:rsidR="00C41426" w:rsidRPr="00911DBA">
        <w:t xml:space="preserve">a </w:t>
      </w:r>
      <w:r w:rsidR="00997C2A" w:rsidRPr="00911DBA">
        <w:t xml:space="preserve">supervised </w:t>
      </w:r>
      <w:r w:rsidR="00507715" w:rsidRPr="00911DBA">
        <w:t>image-to-image</w:t>
      </w:r>
      <w:r w:rsidR="00997C2A" w:rsidRPr="00911DBA">
        <w:t xml:space="preserve"> translation</w:t>
      </w:r>
      <w:r w:rsidR="005070E7" w:rsidRPr="00911DBA">
        <w:t>.</w:t>
      </w:r>
      <w:r w:rsidR="00D900FE" w:rsidRPr="00911DBA">
        <w:t xml:space="preserve"> </w:t>
      </w:r>
      <w:r w:rsidR="00AA7FFD" w:rsidRPr="00911DBA">
        <w:t>Pix2Pix</w:t>
      </w:r>
      <w:r w:rsidR="00D900FE" w:rsidRPr="00911DBA">
        <w:t xml:space="preserve"> as the name indicates</w:t>
      </w:r>
      <w:r w:rsidR="00A664A2" w:rsidRPr="00911DBA">
        <w:t xml:space="preserve"> it</w:t>
      </w:r>
      <w:r w:rsidR="00D900FE" w:rsidRPr="00911DBA">
        <w:t xml:space="preserve"> learn to map pixel from </w:t>
      </w:r>
      <w:r w:rsidR="00C41426" w:rsidRPr="00911DBA">
        <w:t xml:space="preserve">the </w:t>
      </w:r>
      <w:r w:rsidR="00D900FE" w:rsidRPr="00911DBA">
        <w:t xml:space="preserve">first image to </w:t>
      </w:r>
      <w:r w:rsidR="00C41426" w:rsidRPr="00911DBA">
        <w:t xml:space="preserve">the </w:t>
      </w:r>
      <w:r w:rsidR="00D900FE" w:rsidRPr="00911DBA">
        <w:t xml:space="preserve">second one. </w:t>
      </w:r>
      <w:r w:rsidR="00392A29" w:rsidRPr="00911DB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911DBA" w14:paraId="3C2B9E3C" w14:textId="77777777" w:rsidTr="00B701BD">
        <w:trPr>
          <w:jc w:val="center"/>
        </w:trPr>
        <w:tc>
          <w:tcPr>
            <w:tcW w:w="3309" w:type="dxa"/>
          </w:tcPr>
          <w:p w14:paraId="4D77BD1D" w14:textId="77777777" w:rsidR="00B701BD" w:rsidRPr="00911DBA" w:rsidRDefault="00B701BD" w:rsidP="00B701BD">
            <w:pPr>
              <w:jc w:val="center"/>
            </w:pPr>
            <w:r w:rsidRPr="00911DBA">
              <w:rPr>
                <w:noProof/>
              </w:rPr>
              <w:drawing>
                <wp:inline distT="0" distB="0" distL="0" distR="0" wp14:anchorId="70624653" wp14:editId="21ECEF6E">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911DBA" w:rsidRDefault="00B701BD" w:rsidP="00B701BD">
            <w:pPr>
              <w:keepNext/>
              <w:jc w:val="center"/>
            </w:pPr>
            <w:r w:rsidRPr="00911DBA">
              <w:rPr>
                <w:noProof/>
              </w:rPr>
              <w:drawing>
                <wp:inline distT="0" distB="0" distL="0" distR="0" wp14:anchorId="3DFD4452" wp14:editId="19AA0BE1">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85A2E10" w:rsidR="00A2164A" w:rsidRPr="00911DBA" w:rsidRDefault="00B701BD" w:rsidP="00A2164A">
      <w:pPr>
        <w:pStyle w:val="Caption"/>
        <w:spacing w:line="360" w:lineRule="auto"/>
        <w:jc w:val="center"/>
        <w:rPr>
          <w:color w:val="auto"/>
          <w:sz w:val="24"/>
          <w:szCs w:val="24"/>
        </w:rPr>
      </w:pPr>
      <w:bookmarkStart w:id="109" w:name="_Toc52980535"/>
      <w:bookmarkStart w:id="110" w:name="_Toc5408916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Pr="00911DBA">
        <w:rPr>
          <w:color w:val="auto"/>
          <w:sz w:val="24"/>
          <w:szCs w:val="24"/>
        </w:rPr>
        <w:t xml:space="preserve"> Amharic to English language translation using google translator (Example).</w:t>
      </w:r>
      <w:bookmarkEnd w:id="109"/>
      <w:bookmarkEnd w:id="110"/>
    </w:p>
    <w:p w14:paraId="60B0C23C" w14:textId="2AC72985" w:rsidR="009F0323" w:rsidRPr="00911DBA" w:rsidRDefault="00D900FE" w:rsidP="005E42A1">
      <w:r w:rsidRPr="00911DBA">
        <w:t>Because in reality pair datasets are very rear and expensive</w:t>
      </w:r>
      <w:r w:rsidR="0054746C" w:rsidRPr="00911DBA">
        <w:t xml:space="preserve"> Zhu et al.</w:t>
      </w:r>
      <w:r w:rsidR="00C05CAB" w:rsidRPr="00911DBA">
        <w:t xml:space="preserve"> </w:t>
      </w:r>
      <w:r w:rsidR="00C05CAB"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911DBA">
        <w:fldChar w:fldCharType="separate"/>
      </w:r>
      <w:r w:rsidR="00C077EB" w:rsidRPr="00911DBA">
        <w:rPr>
          <w:noProof/>
        </w:rPr>
        <w:t>[2]</w:t>
      </w:r>
      <w:r w:rsidR="00C05CAB" w:rsidRPr="00911DBA">
        <w:fldChar w:fldCharType="end"/>
      </w:r>
      <w:r w:rsidR="0054746C" w:rsidRPr="00911DBA">
        <w:t xml:space="preserve"> came up with Cycle</w:t>
      </w:r>
      <w:r w:rsidR="00160E0F" w:rsidRPr="00911DBA">
        <w:t xml:space="preserve"> </w:t>
      </w:r>
      <w:r w:rsidR="0054746C" w:rsidRPr="00911DBA">
        <w:t xml:space="preserve">GAN </w:t>
      </w:r>
      <w:r w:rsidR="00C012B2" w:rsidRPr="00911DBA">
        <w:t xml:space="preserve">which </w:t>
      </w:r>
      <w:r w:rsidR="0092595D" w:rsidRPr="00911DBA">
        <w:t xml:space="preserve">was </w:t>
      </w:r>
      <w:r w:rsidR="00392A29" w:rsidRPr="00911DBA">
        <w:t>invented to learn bidirectional mapping in</w:t>
      </w:r>
      <w:r w:rsidR="00A664A2" w:rsidRPr="00911DBA">
        <w:t xml:space="preserve"> the</w:t>
      </w:r>
      <w:r w:rsidR="00392A29" w:rsidRPr="00911DBA">
        <w:t xml:space="preserve"> absence of paired training data via Cycle consistency loss. Cycle Consistency loss utilizes to learn transformation between two domains in a frontward and backward fashion.</w:t>
      </w:r>
      <w:r w:rsidR="004462D6" w:rsidRPr="00911DBA">
        <w:t xml:space="preserve"> Cycle consistency </w:t>
      </w:r>
      <w:r w:rsidR="0075540E" w:rsidRPr="00911DBA">
        <w:t>constraint</w:t>
      </w:r>
      <w:r w:rsidR="004462D6" w:rsidRPr="00911DBA">
        <w:t xml:space="preserve"> is not a new idea</w:t>
      </w:r>
      <w:r w:rsidR="00A664A2" w:rsidRPr="00911DBA">
        <w:t>;</w:t>
      </w:r>
      <w:r w:rsidR="004462D6" w:rsidRPr="00911DBA">
        <w:t xml:space="preserve"> </w:t>
      </w:r>
      <w:r w:rsidR="00235C21" w:rsidRPr="00911DBA">
        <w:t>in fact</w:t>
      </w:r>
      <w:r w:rsidR="00A664A2" w:rsidRPr="00911DBA">
        <w:t>,</w:t>
      </w:r>
      <w:r w:rsidR="00D97BC6" w:rsidRPr="00911DBA">
        <w:t xml:space="preserve"> it is</w:t>
      </w:r>
      <w:r w:rsidR="004462D6" w:rsidRPr="00911DBA">
        <w:t xml:space="preserve"> very old news in natural </w:t>
      </w:r>
      <w:r w:rsidR="00235C21" w:rsidRPr="00911DBA">
        <w:t>language</w:t>
      </w:r>
      <w:r w:rsidR="004462D6" w:rsidRPr="00911DBA">
        <w:t xml:space="preserve"> processing</w:t>
      </w:r>
      <w:r w:rsidR="00A664A2" w:rsidRPr="00911DBA">
        <w:t>. T</w:t>
      </w:r>
      <w:r w:rsidR="00A842DD" w:rsidRPr="00911DBA">
        <w:t>he following example give</w:t>
      </w:r>
      <w:r w:rsidR="00814C2C" w:rsidRPr="00911DBA">
        <w:t>s</w:t>
      </w:r>
      <w:r w:rsidR="00A842DD" w:rsidRPr="00911DBA">
        <w:t xml:space="preserve"> </w:t>
      </w:r>
      <w:r w:rsidR="00814C2C" w:rsidRPr="00911DBA">
        <w:t xml:space="preserve">a </w:t>
      </w:r>
      <w:r w:rsidR="00A842DD" w:rsidRPr="00911DBA">
        <w:t xml:space="preserve">simple </w:t>
      </w:r>
      <w:r w:rsidR="00943B67" w:rsidRPr="00911DBA">
        <w:t>il</w:t>
      </w:r>
      <w:r w:rsidR="00A842DD" w:rsidRPr="00911DBA">
        <w:t>lustration.</w:t>
      </w:r>
      <w:r w:rsidR="00241C6D" w:rsidRPr="00911DBA">
        <w:t xml:space="preserve"> Assume using </w:t>
      </w:r>
      <w:r w:rsidR="00235C21" w:rsidRPr="00911DBA">
        <w:t>language</w:t>
      </w:r>
      <w:r w:rsidR="00241C6D" w:rsidRPr="00911DBA">
        <w:t xml:space="preserve"> translation from </w:t>
      </w:r>
      <w:r w:rsidR="00D81E34" w:rsidRPr="00911DBA">
        <w:t>Amharic</w:t>
      </w:r>
      <w:r w:rsidR="002B4406" w:rsidRPr="00911DBA">
        <w:rPr>
          <w:lang w:val="am-ET"/>
        </w:rPr>
        <w:t xml:space="preserve"> </w:t>
      </w:r>
      <w:r w:rsidR="00CC4F14" w:rsidRPr="00911DBA">
        <w:t>(</w:t>
      </w:r>
      <w:r w:rsidR="00CC4F14" w:rsidRPr="00911DBA">
        <w:rPr>
          <w:rFonts w:ascii="Nyala" w:hAnsi="Nyala" w:cs="Nyala"/>
          <w:lang w:val="am-ET"/>
        </w:rPr>
        <w:t>ኣማርኛ</w:t>
      </w:r>
      <w:r w:rsidR="00CC4F14" w:rsidRPr="00911DBA">
        <w:t>)</w:t>
      </w:r>
      <w:r w:rsidR="00750265" w:rsidRPr="00911DBA">
        <w:t xml:space="preserve"> </w:t>
      </w:r>
      <w:r w:rsidR="00CC4F14" w:rsidRPr="00911DBA">
        <w:t xml:space="preserve">to English </w:t>
      </w:r>
      <w:r w:rsidR="00750265" w:rsidRPr="00911DBA">
        <w:t xml:space="preserve">in both </w:t>
      </w:r>
      <w:r w:rsidR="00907897" w:rsidRPr="00911DBA">
        <w:t>directions</w:t>
      </w:r>
      <w:r w:rsidR="00241C6D" w:rsidRPr="00911DBA">
        <w:t xml:space="preserve">. </w:t>
      </w:r>
      <w:r w:rsidR="00D81E34" w:rsidRPr="00911DBA">
        <w:t xml:space="preserve">When the user inpu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5B7C79" w:rsidRPr="00911DBA">
        <w:rPr>
          <w:rFonts w:ascii="Nyala" w:hAnsi="Nyala" w:cs="Nyala"/>
          <w:lang w:val="am-ET"/>
        </w:rPr>
        <w:t>፡</w:t>
      </w:r>
      <w:r w:rsidR="005B7C79" w:rsidRPr="00911DBA">
        <w:t>”</w:t>
      </w:r>
      <w:r w:rsidR="005B7C79" w:rsidRPr="00911DBA">
        <w:rPr>
          <w:lang w:val="am-ET"/>
        </w:rPr>
        <w:t xml:space="preserve"> </w:t>
      </w:r>
      <w:r w:rsidR="005B7C79" w:rsidRPr="00911DBA">
        <w:t>the</w:t>
      </w:r>
      <w:r w:rsidR="00D81E34" w:rsidRPr="00911DBA">
        <w:t xml:space="preserve"> model should generate </w:t>
      </w:r>
      <w:r w:rsidR="00EA0165" w:rsidRPr="00911DBA">
        <w:t>“My name is Abebe”</w:t>
      </w:r>
      <w:r w:rsidR="00A664A2" w:rsidRPr="00911DBA">
        <w:t xml:space="preserve"> </w:t>
      </w:r>
      <w:r w:rsidR="00907897" w:rsidRPr="00911DBA">
        <w:rPr>
          <w:lang w:val="am-ET"/>
        </w:rPr>
        <w:t>perhaps</w:t>
      </w:r>
      <w:r w:rsidR="00D81E34" w:rsidRPr="00911DBA">
        <w:t xml:space="preserve"> if the user </w:t>
      </w:r>
      <w:r w:rsidR="00907897" w:rsidRPr="00911DBA">
        <w:t>translates</w:t>
      </w:r>
      <w:r w:rsidR="00D81E34" w:rsidRPr="00911DBA">
        <w:t xml:space="preserve"> </w:t>
      </w:r>
      <w:r w:rsidR="00EA0165" w:rsidRPr="00911DBA">
        <w:t>“My name is Abebe”</w:t>
      </w:r>
      <w:r w:rsidR="00365C47" w:rsidRPr="00911DBA">
        <w:t xml:space="preserve"> </w:t>
      </w:r>
      <w:r w:rsidR="00907897" w:rsidRPr="00911DBA">
        <w:rPr>
          <w:lang w:val="am-ET"/>
        </w:rPr>
        <w:t>to</w:t>
      </w:r>
      <w:r w:rsidR="00DF0C39" w:rsidRPr="00911DBA">
        <w:t xml:space="preserve"> </w:t>
      </w:r>
      <w:r w:rsidR="00365C47" w:rsidRPr="00911DBA">
        <w:t>Amharic</w:t>
      </w:r>
      <w:r w:rsidR="00DF0C39" w:rsidRPr="00911DBA">
        <w:t xml:space="preserve"> back again it should generate the </w:t>
      </w:r>
      <w:r w:rsidR="00907897" w:rsidRPr="00911DBA">
        <w:t>original</w:t>
      </w:r>
      <w:r w:rsidR="00DF0C39" w:rsidRPr="00911DBA">
        <w:t xml:space="preserve"> text </w:t>
      </w:r>
      <w:r w:rsidR="00EA0165" w:rsidRPr="00911DBA">
        <w:t>“</w:t>
      </w:r>
      <w:r w:rsidR="00EA0165" w:rsidRPr="00911DBA">
        <w:rPr>
          <w:rFonts w:ascii="Nyala" w:hAnsi="Nyala" w:cs="Nyala"/>
          <w:lang w:val="am-ET"/>
        </w:rPr>
        <w:t>ስም</w:t>
      </w:r>
      <w:r w:rsidR="00EA0165" w:rsidRPr="00911DBA">
        <w:rPr>
          <w:lang w:val="am-ET"/>
        </w:rPr>
        <w:t xml:space="preserve"> </w:t>
      </w:r>
      <w:r w:rsidR="00EA0165" w:rsidRPr="00911DBA">
        <w:rPr>
          <w:rFonts w:ascii="Nyala" w:hAnsi="Nyala" w:cs="Nyala"/>
          <w:lang w:val="am-ET"/>
        </w:rPr>
        <w:t>አበበ</w:t>
      </w:r>
      <w:r w:rsidR="00EA0165" w:rsidRPr="00911DBA">
        <w:rPr>
          <w:lang w:val="am-ET"/>
        </w:rPr>
        <w:t xml:space="preserve"> </w:t>
      </w:r>
      <w:r w:rsidR="00EA0165" w:rsidRPr="00911DBA">
        <w:rPr>
          <w:rFonts w:ascii="Nyala" w:hAnsi="Nyala" w:cs="Nyala"/>
          <w:lang w:val="am-ET"/>
        </w:rPr>
        <w:t>ይባላል</w:t>
      </w:r>
      <w:r w:rsidR="00EA0165" w:rsidRPr="00911DBA">
        <w:t xml:space="preserve">”. </w:t>
      </w:r>
      <w:r w:rsidR="00DF0C39" w:rsidRPr="00911DBA">
        <w:t xml:space="preserve">Meaning the difference between </w:t>
      </w:r>
      <w:r w:rsidR="000423D4" w:rsidRPr="00911DBA">
        <w:t>the original</w:t>
      </w:r>
      <w:r w:rsidR="00DF0C39" w:rsidRPr="00911DBA">
        <w:t xml:space="preserve"> text and regenerated text should be minimum.</w:t>
      </w:r>
      <w:r w:rsidR="000423D4" w:rsidRPr="00911DBA">
        <w:t xml:space="preserve"> </w:t>
      </w:r>
      <w:r w:rsidR="00CD7D41" w:rsidRPr="00911DBA">
        <w:t>G</w:t>
      </w:r>
      <w:r w:rsidR="000423D4" w:rsidRPr="00911DBA">
        <w:t xml:space="preserve">oogle translator </w:t>
      </w:r>
      <w:r w:rsidR="00CD7D41" w:rsidRPr="00911DBA">
        <w:t>has been used t</w:t>
      </w:r>
      <w:r w:rsidR="000423D4" w:rsidRPr="00911DBA">
        <w:t>o demonstrate this example</w:t>
      </w:r>
      <w:r w:rsidR="00A664A2" w:rsidRPr="00911DBA">
        <w:t>,</w:t>
      </w:r>
      <w:r w:rsidR="000423D4" w:rsidRPr="00911DBA">
        <w:t xml:space="preserve"> as shown in </w:t>
      </w:r>
      <w:r w:rsidR="00C05CAB" w:rsidRPr="00911DBA">
        <w:t>F</w:t>
      </w:r>
      <w:r w:rsidR="000423D4" w:rsidRPr="00911DBA">
        <w:t>igure</w:t>
      </w:r>
      <w:r w:rsidR="00DC5A91" w:rsidRPr="00911DBA">
        <w:t xml:space="preserve"> 2</w:t>
      </w:r>
      <w:r w:rsidR="00F03999" w:rsidRPr="00911DBA">
        <w:t>-3</w:t>
      </w:r>
      <w:r w:rsidR="000423D4" w:rsidRPr="00911DBA">
        <w:t>.</w:t>
      </w:r>
      <w:r w:rsidR="009337A5" w:rsidRPr="00911DBA">
        <w:t xml:space="preserve"> The </w:t>
      </w:r>
      <w:r w:rsidR="00716770" w:rsidRPr="00911DBA">
        <w:t>l</w:t>
      </w:r>
      <w:r w:rsidR="009337A5" w:rsidRPr="00911DBA">
        <w:t xml:space="preserve">oss of the network in this instance would be </w:t>
      </w:r>
      <w:r w:rsidR="00FB6092" w:rsidRPr="00911DBA">
        <w:t xml:space="preserve">the </w:t>
      </w:r>
      <w:r w:rsidR="009337A5" w:rsidRPr="00911DBA">
        <w:t>difference between “</w:t>
      </w:r>
      <w:r w:rsidR="009337A5" w:rsidRPr="00911DBA">
        <w:rPr>
          <w:rFonts w:ascii="Nyala" w:hAnsi="Nyala" w:cs="Nyala"/>
          <w:lang w:val="am-ET"/>
        </w:rPr>
        <w:t>ስም</w:t>
      </w:r>
      <w:r w:rsidR="009337A5" w:rsidRPr="00911DBA">
        <w:rPr>
          <w:lang w:val="am-ET"/>
        </w:rPr>
        <w:t xml:space="preserve">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ይባላል</w:t>
      </w:r>
      <w:r w:rsidR="009337A5" w:rsidRPr="00911DBA">
        <w:t>” and “</w:t>
      </w:r>
      <w:r w:rsidR="009337A5" w:rsidRPr="00911DBA">
        <w:rPr>
          <w:rFonts w:ascii="Nyala" w:hAnsi="Nyala" w:cs="Nyala"/>
          <w:lang w:val="am-ET"/>
        </w:rPr>
        <w:t>አበበ</w:t>
      </w:r>
      <w:r w:rsidR="009337A5" w:rsidRPr="00911DBA">
        <w:rPr>
          <w:lang w:val="am-ET"/>
        </w:rPr>
        <w:t xml:space="preserve"> </w:t>
      </w:r>
      <w:r w:rsidR="009337A5" w:rsidRPr="00911DBA">
        <w:rPr>
          <w:rFonts w:ascii="Nyala" w:hAnsi="Nyala" w:cs="Nyala"/>
          <w:lang w:val="am-ET"/>
        </w:rPr>
        <w:t>እባላለሁ</w:t>
      </w:r>
      <w:r w:rsidR="009337A5" w:rsidRPr="00911DBA">
        <w:t>”</w:t>
      </w:r>
      <w:r w:rsidR="00716770" w:rsidRPr="00911DBA">
        <w:t>.</w:t>
      </w:r>
      <w:r w:rsidR="009337A5" w:rsidRPr="00911DBA">
        <w:t xml:space="preserve"> </w:t>
      </w:r>
      <w:r w:rsidR="00392A29" w:rsidRPr="00911DBA">
        <w:t xml:space="preserve">The general architecture of </w:t>
      </w:r>
      <w:r w:rsidR="00B60544" w:rsidRPr="00911DBA">
        <w:t>Cycle</w:t>
      </w:r>
      <w:r w:rsidR="00D97BC6" w:rsidRPr="00911DBA">
        <w:t xml:space="preserve"> </w:t>
      </w:r>
      <w:r w:rsidR="00B60544" w:rsidRPr="00911DBA">
        <w:t>GAN</w:t>
      </w:r>
      <w:r w:rsidR="00392A29" w:rsidRPr="00911DBA">
        <w:t xml:space="preserve"> contains two generators and discriminators for each domain.</w:t>
      </w:r>
      <w:r w:rsidR="00C012B2" w:rsidRPr="00911DBA">
        <w:t xml:space="preserve"> Where one generator </w:t>
      </w:r>
      <w:r w:rsidR="00060283" w:rsidRPr="00911DBA">
        <w:t>translates</w:t>
      </w:r>
      <w:r w:rsidR="00C012B2" w:rsidRPr="00911DBA">
        <w:t xml:space="preserve"> </w:t>
      </w:r>
      <w:r w:rsidR="0090435F" w:rsidRPr="00911DBA">
        <w:t>from domain A to B while the other</w:t>
      </w:r>
      <w:r w:rsidR="00814C2C" w:rsidRPr="00911DBA">
        <w:t>s</w:t>
      </w:r>
      <w:r w:rsidR="0090435F" w:rsidRPr="00911DBA">
        <w:t xml:space="preserve"> do the reverse. Let</w:t>
      </w:r>
      <w:r w:rsidR="00A664A2" w:rsidRPr="00911DBA">
        <w:t xml:space="preserve"> u</w:t>
      </w:r>
      <w:r w:rsidR="0090435F" w:rsidRPr="00911DBA">
        <w:t xml:space="preserve">s see it in bit detail using </w:t>
      </w:r>
      <w:r w:rsidR="005C3567" w:rsidRPr="00911DBA">
        <w:t xml:space="preserve">a </w:t>
      </w:r>
      <w:r w:rsidR="00EF1A25" w:rsidRPr="00911DBA">
        <w:t>T</w:t>
      </w:r>
      <w:r w:rsidR="0090435F" w:rsidRPr="00911DBA">
        <w:t>able</w:t>
      </w:r>
      <w:r w:rsidR="00784714" w:rsidRPr="00911DBA">
        <w:t xml:space="preserve"> 2</w:t>
      </w:r>
      <w:r w:rsidR="00416BA0" w:rsidRPr="00911DBA">
        <w:t>-2</w:t>
      </w:r>
      <w:r w:rsidR="005E42A1" w:rsidRPr="00911DBA">
        <w:t>.</w:t>
      </w:r>
    </w:p>
    <w:p w14:paraId="35909CE6" w14:textId="77777777" w:rsidR="009D321C" w:rsidRPr="00911DBA" w:rsidRDefault="009D321C" w:rsidP="005E42A1"/>
    <w:p w14:paraId="3C20A805" w14:textId="0A86DA4B" w:rsidR="005E42A1" w:rsidRPr="00911DBA" w:rsidRDefault="005E42A1" w:rsidP="00DB0C8C">
      <w:pPr>
        <w:pStyle w:val="Caption"/>
        <w:keepNext/>
        <w:jc w:val="center"/>
        <w:rPr>
          <w:color w:val="auto"/>
          <w:sz w:val="24"/>
          <w:szCs w:val="24"/>
        </w:rPr>
      </w:pPr>
      <w:bookmarkStart w:id="111" w:name="_Toc52970523"/>
      <w:bookmarkStart w:id="112" w:name="_Toc54089070"/>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B60544" w:rsidRPr="00911DBA">
        <w:rPr>
          <w:color w:val="auto"/>
          <w:sz w:val="24"/>
          <w:szCs w:val="24"/>
        </w:rPr>
        <w:t>Cycle</w:t>
      </w:r>
      <w:r w:rsidR="007629EC" w:rsidRPr="00911DBA">
        <w:rPr>
          <w:color w:val="auto"/>
          <w:sz w:val="24"/>
          <w:szCs w:val="24"/>
        </w:rPr>
        <w:t xml:space="preserve"> </w:t>
      </w:r>
      <w:r w:rsidR="00B60544" w:rsidRPr="00911DBA">
        <w:rPr>
          <w:color w:val="auto"/>
          <w:sz w:val="24"/>
          <w:szCs w:val="24"/>
        </w:rPr>
        <w:t xml:space="preserve">GAN </w:t>
      </w:r>
      <w:r w:rsidRPr="00911DBA">
        <w:rPr>
          <w:color w:val="auto"/>
          <w:sz w:val="24"/>
          <w:szCs w:val="24"/>
        </w:rPr>
        <w:t>generator and discriminator operation.</w:t>
      </w:r>
      <w:bookmarkEnd w:id="111"/>
      <w:bookmarkEnd w:id="112"/>
    </w:p>
    <w:tbl>
      <w:tblPr>
        <w:tblStyle w:val="TableGrid"/>
        <w:tblW w:w="0" w:type="auto"/>
        <w:jc w:val="center"/>
        <w:tblLook w:val="04A0" w:firstRow="1" w:lastRow="0" w:firstColumn="1" w:lastColumn="0" w:noHBand="0" w:noVBand="1"/>
      </w:tblPr>
      <w:tblGrid>
        <w:gridCol w:w="668"/>
        <w:gridCol w:w="3017"/>
        <w:gridCol w:w="3366"/>
      </w:tblGrid>
      <w:tr w:rsidR="0090435F" w:rsidRPr="00911DBA" w14:paraId="03F28E4D" w14:textId="77777777" w:rsidTr="00EF1A25">
        <w:trPr>
          <w:trHeight w:val="686"/>
          <w:jc w:val="center"/>
        </w:trPr>
        <w:tc>
          <w:tcPr>
            <w:tcW w:w="668" w:type="dxa"/>
            <w:vAlign w:val="center"/>
          </w:tcPr>
          <w:bookmarkStart w:id="113" w:name="_Hlk34646532"/>
          <w:p w14:paraId="3A342949" w14:textId="442068B9"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44A128DD" w14:textId="241765C3" w:rsidR="0090435F" w:rsidRPr="00911DBA"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911DBA" w14:paraId="44C34C07" w14:textId="77777777" w:rsidTr="00EF1A25">
        <w:trPr>
          <w:trHeight w:val="686"/>
          <w:jc w:val="center"/>
        </w:trPr>
        <w:tc>
          <w:tcPr>
            <w:tcW w:w="668" w:type="dxa"/>
            <w:vAlign w:val="center"/>
          </w:tcPr>
          <w:p w14:paraId="0B49C178" w14:textId="2A5E57AD"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911DBA" w:rsidRDefault="0090435F" w:rsidP="00EF1A25">
            <w:pPr>
              <w:spacing w:before="0"/>
              <w:jc w:val="center"/>
            </w:pPr>
            <w:r w:rsidRPr="00911DBA">
              <w:t xml:space="preserve">Translate from </w:t>
            </w:r>
            <m:oMath>
              <m:r>
                <w:rPr>
                  <w:rFonts w:ascii="Cambria Math" w:hAnsi="Cambria Math"/>
                </w:rPr>
                <m:t>A</m:t>
              </m:r>
            </m:oMath>
            <w:r w:rsidRPr="00911DBA">
              <w:t xml:space="preserve"> to </w:t>
            </w:r>
            <m:oMath>
              <m:r>
                <w:rPr>
                  <w:rFonts w:ascii="Cambria Math" w:hAnsi="Cambria Math"/>
                </w:rPr>
                <m:t>B</m:t>
              </m:r>
            </m:oMath>
          </w:p>
        </w:tc>
        <w:tc>
          <w:tcPr>
            <w:tcW w:w="3366" w:type="dxa"/>
            <w:vAlign w:val="center"/>
          </w:tcPr>
          <w:p w14:paraId="53B13368" w14:textId="38B63697" w:rsidR="0090435F" w:rsidRPr="00911DBA"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911DBA" w14:paraId="2FD829BB" w14:textId="77777777" w:rsidTr="00EF1A25">
        <w:trPr>
          <w:trHeight w:val="686"/>
          <w:jc w:val="center"/>
        </w:trPr>
        <w:tc>
          <w:tcPr>
            <w:tcW w:w="668" w:type="dxa"/>
            <w:vAlign w:val="center"/>
          </w:tcPr>
          <w:p w14:paraId="134870ED" w14:textId="4A6015DF"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911DBA" w:rsidRDefault="0090435F" w:rsidP="00EF1A25">
            <w:pPr>
              <w:spacing w:before="0"/>
              <w:jc w:val="center"/>
            </w:pPr>
            <w:r w:rsidRPr="00911DBA">
              <w:t xml:space="preserve">Classify real </w:t>
            </w:r>
            <m:oMath>
              <m:r>
                <w:rPr>
                  <w:rFonts w:ascii="Cambria Math" w:hAnsi="Cambria Math"/>
                </w:rPr>
                <m:t>A</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911DBA" w:rsidRDefault="0090435F" w:rsidP="00EF1A25">
            <w:pPr>
              <w:spacing w:before="0"/>
              <w:jc w:val="center"/>
            </w:pPr>
            <w:r w:rsidRPr="00911DBA">
              <w:t xml:space="preserve">1 for </w:t>
            </w:r>
            <m:oMath>
              <m:r>
                <w:rPr>
                  <w:rFonts w:ascii="Cambria Math" w:hAnsi="Cambria Math"/>
                </w:rPr>
                <m:t>x</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911DBA" w14:paraId="45DAC27F" w14:textId="77777777" w:rsidTr="00FB6092">
        <w:trPr>
          <w:trHeight w:val="479"/>
          <w:jc w:val="center"/>
        </w:trPr>
        <w:tc>
          <w:tcPr>
            <w:tcW w:w="668" w:type="dxa"/>
            <w:vAlign w:val="center"/>
          </w:tcPr>
          <w:p w14:paraId="12C5BCAF" w14:textId="1ECC24D4" w:rsidR="0090435F" w:rsidRPr="00911DBA" w:rsidRDefault="001752A5"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911DBA" w:rsidRDefault="0090435F" w:rsidP="00EF1A25">
            <w:pPr>
              <w:spacing w:before="0"/>
              <w:jc w:val="center"/>
            </w:pPr>
            <w:r w:rsidRPr="00911DBA">
              <w:t xml:space="preserve">Classify real </w:t>
            </w:r>
            <m:oMath>
              <m:r>
                <w:rPr>
                  <w:rFonts w:ascii="Cambria Math" w:hAnsi="Cambria Math"/>
                </w:rPr>
                <m:t>B</m:t>
              </m:r>
            </m:oMath>
            <w:r w:rsidRPr="00911DBA">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911DBA" w:rsidRDefault="0090435F" w:rsidP="00EF1A25">
            <w:pPr>
              <w:spacing w:before="0"/>
              <w:jc w:val="center"/>
            </w:pPr>
            <w:r w:rsidRPr="00911DBA">
              <w:t xml:space="preserve">1 for </w:t>
            </w:r>
            <m:oMath>
              <m:r>
                <w:rPr>
                  <w:rFonts w:ascii="Cambria Math" w:hAnsi="Cambria Math"/>
                </w:rPr>
                <m:t>y</m:t>
              </m:r>
            </m:oMath>
            <w:r w:rsidRPr="00911DBA">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113"/>
    <w:p w14:paraId="4E80F3E2" w14:textId="509F0E4B" w:rsidR="00421025" w:rsidRPr="00911DBA" w:rsidRDefault="00BC1B36" w:rsidP="00BC1B36">
      <w:pPr>
        <w:jc w:val="center"/>
      </w:pPr>
      <m:oMath>
        <m:r>
          <m:rPr>
            <m:nor/>
          </m:rPr>
          <w:rPr>
            <w:rFonts w:eastAsiaTheme="minorEastAsia"/>
          </w:rPr>
          <m:t xml:space="preserve">x </m:t>
        </m:r>
      </m:oMath>
      <w:r w:rsidRPr="00911DBA">
        <w:t xml:space="preserve">and </w:t>
      </w:r>
      <m:oMath>
        <m:r>
          <m:rPr>
            <m:nor/>
          </m:rPr>
          <w:rPr>
            <w:rFonts w:eastAsiaTheme="minorEastAsia"/>
          </w:rPr>
          <m:t>y</m:t>
        </m:r>
      </m:oMath>
      <w:r w:rsidRPr="00911DBA">
        <w:t xml:space="preserve"> are </w:t>
      </w:r>
      <w:r w:rsidR="00FB6092" w:rsidRPr="00911DBA">
        <w:t xml:space="preserve">a </w:t>
      </w:r>
      <w:r w:rsidRPr="00911DBA">
        <w:t xml:space="preserve">real image from domain </w:t>
      </w:r>
      <m:oMath>
        <m:r>
          <m:rPr>
            <m:nor/>
          </m:rPr>
          <w:rPr>
            <w:rFonts w:eastAsiaTheme="minorEastAsia"/>
          </w:rPr>
          <m:t xml:space="preserve">A </m:t>
        </m:r>
      </m:oMath>
      <w:r w:rsidRPr="00911DBA">
        <w:t xml:space="preserve">and </w:t>
      </w:r>
      <m:oMath>
        <m:r>
          <m:rPr>
            <m:nor/>
          </m:rPr>
          <w:rPr>
            <w:rFonts w:eastAsiaTheme="minorEastAsia"/>
          </w:rPr>
          <m:t>B</m:t>
        </m:r>
      </m:oMath>
      <w:r w:rsidRPr="00911DBA">
        <w:t xml:space="preserve"> respectively.</w:t>
      </w:r>
    </w:p>
    <w:p w14:paraId="3D9792D8" w14:textId="6DE6CA52" w:rsidR="00BC1B36" w:rsidRPr="00911DBA" w:rsidRDefault="00BC1B36" w:rsidP="00BC1B36">
      <w:pPr>
        <w:jc w:val="center"/>
      </w:pPr>
      <w:r w:rsidRPr="00911DBA">
        <w:t xml:space="preserve"> </w:t>
      </w:r>
      <w:r w:rsidR="00A2164A" w:rsidRPr="00911DBA">
        <w:t>w</w:t>
      </w:r>
      <w:r w:rsidRPr="00911DBA">
        <w:t xml:space="preserve">hile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911DBA">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911DBA">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911DBA">
        <w:rPr>
          <w:rFonts w:eastAsiaTheme="minorEastAsia"/>
        </w:rPr>
        <w:t xml:space="preserve"> </w:t>
      </w:r>
      <w:r w:rsidRPr="00911DBA">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911DBA">
        <w:t>in domain A</w:t>
      </w:r>
    </w:p>
    <w:p w14:paraId="44D3DCC4" w14:textId="33BD8617" w:rsidR="00716770" w:rsidRPr="00911DBA" w:rsidRDefault="007A36C2" w:rsidP="00716770">
      <w:pPr>
        <w:rPr>
          <w:rFonts w:eastAsiaTheme="minorEastAsia"/>
        </w:rPr>
      </w:pPr>
      <w:r w:rsidRPr="00911DBA">
        <w:rPr>
          <w:noProof/>
        </w:rPr>
        <w:drawing>
          <wp:anchor distT="0" distB="0" distL="114300" distR="114300" simplePos="0" relativeHeight="251823104" behindDoc="0" locked="0" layoutInCell="1" allowOverlap="1" wp14:anchorId="7B6DB3F3" wp14:editId="2B9684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911DBA">
        <w:rPr>
          <w:noProof/>
        </w:rPr>
        <mc:AlternateContent>
          <mc:Choice Requires="wps">
            <w:drawing>
              <wp:anchor distT="0" distB="0" distL="114300" distR="114300" simplePos="0" relativeHeight="251825152" behindDoc="0" locked="0" layoutInCell="1" allowOverlap="1" wp14:anchorId="357ABDBE" wp14:editId="48554509">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52094A6A" w:rsidR="00663785" w:rsidRPr="00611D77" w:rsidRDefault="00663785" w:rsidP="00716770">
                            <w:pPr>
                              <w:pStyle w:val="Caption"/>
                              <w:jc w:val="center"/>
                              <w:rPr>
                                <w:noProof/>
                                <w:color w:val="auto"/>
                                <w:sz w:val="36"/>
                                <w:szCs w:val="36"/>
                              </w:rPr>
                            </w:pPr>
                            <w:bookmarkStart w:id="114" w:name="_Toc52980536"/>
                            <w:bookmarkStart w:id="115"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52094A6A" w:rsidR="00663785" w:rsidRPr="00611D77" w:rsidRDefault="00663785" w:rsidP="00716770">
                      <w:pPr>
                        <w:pStyle w:val="Caption"/>
                        <w:jc w:val="center"/>
                        <w:rPr>
                          <w:noProof/>
                          <w:color w:val="auto"/>
                          <w:sz w:val="36"/>
                          <w:szCs w:val="36"/>
                        </w:rPr>
                      </w:pPr>
                      <w:bookmarkStart w:id="116" w:name="_Toc52980536"/>
                      <w:bookmarkStart w:id="117" w:name="_Toc5408916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16"/>
                      <w:bookmarkEnd w:id="117"/>
                    </w:p>
                  </w:txbxContent>
                </v:textbox>
                <w10:wrap type="topAndBottom"/>
              </v:shape>
            </w:pict>
          </mc:Fallback>
        </mc:AlternateContent>
      </w:r>
      <w:r w:rsidR="00716770" w:rsidRPr="00911DBA">
        <w:rPr>
          <w:rFonts w:eastAsiaTheme="minorEastAsia"/>
          <w:noProof/>
        </w:rPr>
        <w:drawing>
          <wp:anchor distT="0" distB="0" distL="114300" distR="114300" simplePos="0" relativeHeight="251824128" behindDoc="0" locked="0" layoutInCell="1" allowOverlap="1" wp14:anchorId="4209709B" wp14:editId="0A464157">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911DBA">
        <w:t>The l</w:t>
      </w:r>
      <w:r w:rsidR="00060283" w:rsidRPr="00911DBA">
        <w:t>oss function of the network could be formulated as</w:t>
      </w:r>
      <w:r w:rsidR="00814C2C" w:rsidRPr="00911DBA">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sidRPr="00911DBA">
        <w:rPr>
          <w:rFonts w:eastAsiaTheme="minorEastAsia"/>
        </w:rPr>
        <w:t xml:space="preserve"> m</w:t>
      </w:r>
      <w:proofErr w:type="spellStart"/>
      <w:r w:rsidR="005E4E93" w:rsidRPr="00911DBA">
        <w:t>eaning</w:t>
      </w:r>
      <w:proofErr w:type="spellEnd"/>
      <w:r w:rsidR="005E4E93" w:rsidRPr="00911DBA">
        <w:t xml:space="preserve"> translate a given image are  </w:t>
      </w:r>
      <m:oMath>
        <m:r>
          <w:rPr>
            <w:rFonts w:ascii="Cambria Math" w:hAnsi="Cambria Math"/>
          </w:rPr>
          <m:t>x</m:t>
        </m:r>
      </m:oMath>
      <w:r w:rsidR="005E4E93" w:rsidRPr="00911DBA">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911DBA">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sidRPr="00911DBA">
        <w:rPr>
          <w:rFonts w:eastAsiaTheme="minorEastAsia"/>
        </w:rPr>
        <w:t xml:space="preserve"> </w:t>
      </w:r>
      <w:r w:rsidR="005E4E93" w:rsidRPr="00911DBA">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911DBA">
        <w:t xml:space="preserve"> </w:t>
      </w:r>
      <w:r w:rsidR="005E4E93" w:rsidRPr="00911DBA">
        <w:rPr>
          <w:rFonts w:eastAsiaTheme="minorEastAsia"/>
        </w:rPr>
        <w:t xml:space="preserve"> </w:t>
      </w:r>
      <w:r w:rsidR="00A664A2" w:rsidRPr="00911DBA">
        <w:rPr>
          <w:rFonts w:eastAsiaTheme="minorEastAsia"/>
        </w:rPr>
        <w:t>I</w:t>
      </w:r>
      <w:r w:rsidR="005E4E93" w:rsidRPr="00911DBA">
        <w:rPr>
          <w:rFonts w:eastAsiaTheme="minorEastAsia"/>
        </w:rPr>
        <w:t xml:space="preserve">nput image </w:t>
      </w:r>
      <m:oMath>
        <m:r>
          <w:rPr>
            <w:rFonts w:ascii="Cambria Math" w:hAnsi="Cambria Math"/>
          </w:rPr>
          <m:t>x</m:t>
        </m:r>
      </m:oMath>
      <w:r w:rsidR="005E4E93" w:rsidRPr="00911DBA">
        <w:rPr>
          <w:rFonts w:eastAsiaTheme="minorEastAsia"/>
        </w:rPr>
        <w:t xml:space="preserve"> translated to another domain and retranslated back to its original domain. </w:t>
      </w:r>
      <w:r w:rsidR="005E4E93" w:rsidRPr="00911DBA">
        <w:t xml:space="preserve">Ahead of image transformation across domain </w:t>
      </w:r>
      <w:r w:rsidR="00507715" w:rsidRPr="00911DBA">
        <w:t>video-to-video</w:t>
      </w:r>
      <w:r w:rsidR="005E4E93" w:rsidRPr="00911DBA">
        <w:t xml:space="preserve"> translation is an additional extension</w:t>
      </w:r>
      <w:r w:rsidR="008B4A14" w:rsidRPr="00911DBA">
        <w:t>.</w:t>
      </w:r>
      <w:r w:rsidR="00716770" w:rsidRPr="00911DBA">
        <w:rPr>
          <w:shd w:val="clear" w:color="auto" w:fill="FFFFFF"/>
        </w:rPr>
        <w:t xml:space="preserve"> </w:t>
      </w:r>
    </w:p>
    <w:p w14:paraId="3EDDCE72" w14:textId="2850EE6C" w:rsidR="00716770" w:rsidRPr="00911DBA" w:rsidRDefault="00716770" w:rsidP="00FB6092">
      <w:pPr>
        <w:spacing w:before="0"/>
        <w:jc w:val="center"/>
      </w:pPr>
      <w:r w:rsidRPr="00911DBA">
        <w:rPr>
          <w:shd w:val="clear" w:color="auto" w:fill="FFFFFF"/>
        </w:rPr>
        <w:t xml:space="preserve">Source: Adapted from </w:t>
      </w:r>
      <w:r w:rsidRPr="00911DBA">
        <w:rPr>
          <w:shd w:val="clear" w:color="auto" w:fill="FFFFFF"/>
        </w:rPr>
        <w:fldChar w:fldCharType="begin" w:fldLock="1"/>
      </w:r>
      <w:r w:rsidR="00C077EB" w:rsidRPr="00911DBA">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rPr>
          <w:shd w:val="clear" w:color="auto" w:fill="FFFFFF"/>
        </w:rPr>
        <w:fldChar w:fldCharType="separate"/>
      </w:r>
      <w:r w:rsidR="00C077EB" w:rsidRPr="00911DBA">
        <w:rPr>
          <w:noProof/>
          <w:shd w:val="clear" w:color="auto" w:fill="FFFFFF"/>
        </w:rPr>
        <w:t>[3]</w:t>
      </w:r>
      <w:r w:rsidRPr="00911DBA">
        <w:rPr>
          <w:shd w:val="clear" w:color="auto" w:fill="FFFFFF"/>
        </w:rPr>
        <w:fldChar w:fldCharType="end"/>
      </w:r>
    </w:p>
    <w:p w14:paraId="6DFEF0D8" w14:textId="36F2C5B0" w:rsidR="00D900FE" w:rsidRPr="00911DBA" w:rsidRDefault="00507715" w:rsidP="00B05706">
      <w:pPr>
        <w:pStyle w:val="Heading2"/>
      </w:pPr>
      <w:bookmarkStart w:id="118" w:name="_Toc52981527"/>
      <w:bookmarkStart w:id="119" w:name="_Toc54101848"/>
      <w:r w:rsidRPr="00911DBA">
        <w:rPr>
          <w:rStyle w:val="Heading2Char"/>
          <w:b/>
        </w:rPr>
        <w:t>Video-to-</w:t>
      </w:r>
      <w:r w:rsidR="00421025" w:rsidRPr="00911DBA">
        <w:rPr>
          <w:rStyle w:val="Heading2Char"/>
          <w:b/>
        </w:rPr>
        <w:t>V</w:t>
      </w:r>
      <w:r w:rsidRPr="00911DBA">
        <w:rPr>
          <w:rStyle w:val="Heading2Char"/>
          <w:b/>
        </w:rPr>
        <w:t>ideo</w:t>
      </w:r>
      <w:r w:rsidR="009C166F" w:rsidRPr="00911DBA">
        <w:rPr>
          <w:rStyle w:val="Heading2Char"/>
          <w:b/>
        </w:rPr>
        <w:t xml:space="preserve"> </w:t>
      </w:r>
      <w:r w:rsidR="00421025" w:rsidRPr="00911DBA">
        <w:rPr>
          <w:rStyle w:val="Heading2Char"/>
          <w:b/>
        </w:rPr>
        <w:t>T</w:t>
      </w:r>
      <w:r w:rsidR="009C166F" w:rsidRPr="00911DBA">
        <w:rPr>
          <w:rStyle w:val="Heading2Char"/>
          <w:b/>
        </w:rPr>
        <w:t>ranslation</w:t>
      </w:r>
      <w:bookmarkEnd w:id="118"/>
      <w:bookmarkEnd w:id="119"/>
    </w:p>
    <w:p w14:paraId="489A27FD" w14:textId="5AA72AFD" w:rsidR="00101E57" w:rsidRPr="00911DBA" w:rsidRDefault="00507715" w:rsidP="009D321C">
      <w:r w:rsidRPr="00911DBA">
        <w:t>Video-to-video</w:t>
      </w:r>
      <w:r w:rsidR="00AF55C0" w:rsidRPr="00911DBA">
        <w:t xml:space="preserve"> translation </w:t>
      </w:r>
      <w:r w:rsidR="009C166F" w:rsidRPr="00911DBA">
        <w:t xml:space="preserve">is a natural extension of an </w:t>
      </w:r>
      <w:r w:rsidRPr="00911DBA">
        <w:t>image-to-image</w:t>
      </w:r>
      <w:r w:rsidR="009C166F" w:rsidRPr="00911DBA">
        <w:t xml:space="preserve"> translation. Translating video points toward learning the appearance of objects in a scene and realistic motion </w:t>
      </w:r>
      <w:r w:rsidR="002E1A0F" w:rsidRPr="00911DBA">
        <w:t xml:space="preserve">movement </w:t>
      </w:r>
      <w:r w:rsidR="009C166F" w:rsidRPr="00911DBA">
        <w:t xml:space="preserve">between successive frames. A straightforward way to </w:t>
      </w:r>
      <w:r w:rsidRPr="00911DBA">
        <w:t>video-to-video</w:t>
      </w:r>
      <w:r w:rsidR="009C166F" w:rsidRPr="00911DBA">
        <w:t xml:space="preserve"> translation</w:t>
      </w:r>
      <w:r w:rsidR="00A46E7A" w:rsidRPr="00911DBA">
        <w:t xml:space="preserve"> </w:t>
      </w:r>
      <w:r w:rsidR="009C166F" w:rsidRPr="00911DBA">
        <w:t xml:space="preserve">carry out </w:t>
      </w:r>
      <w:r w:rsidR="00E55BA1" w:rsidRPr="00911DBA">
        <w:t xml:space="preserve">the </w:t>
      </w:r>
      <w:r w:rsidRPr="00911DBA">
        <w:t>image-to-image</w:t>
      </w:r>
      <w:r w:rsidR="009C166F" w:rsidRPr="00911DBA">
        <w:t xml:space="preserve"> translation in each frame of input videos without </w:t>
      </w:r>
      <w:r w:rsidR="009C166F" w:rsidRPr="00911DBA">
        <w:lastRenderedPageBreak/>
        <w:t xml:space="preserve">considering those frames </w:t>
      </w:r>
      <w:r w:rsidR="00FB6092" w:rsidRPr="00911DBA">
        <w:t xml:space="preserve">that </w:t>
      </w:r>
      <w:r w:rsidR="009C166F" w:rsidRPr="00911DBA">
        <w:t>ha</w:t>
      </w:r>
      <w:r w:rsidR="00FB6092" w:rsidRPr="00911DBA">
        <w:t>ve</w:t>
      </w:r>
      <w:r w:rsidR="009C166F" w:rsidRPr="00911DBA">
        <w:t xml:space="preserve"> </w:t>
      </w:r>
      <w:r w:rsidR="00610F3C" w:rsidRPr="00911DBA">
        <w:t xml:space="preserve">a </w:t>
      </w:r>
      <w:r w:rsidR="009C166F" w:rsidRPr="00911DBA">
        <w:t xml:space="preserve">relation </w:t>
      </w:r>
      <w:r w:rsidR="00A46E7A" w:rsidRPr="00911DBA">
        <w:t>between them. T</w:t>
      </w:r>
      <w:r w:rsidR="009C166F" w:rsidRPr="00911DBA">
        <w:t>his approach is non-trivial since th</w:t>
      </w:r>
      <w:r w:rsidR="00C53AF8" w:rsidRPr="00911DBA">
        <w:t>is is</w:t>
      </w:r>
      <w:r w:rsidR="009C166F" w:rsidRPr="00911DBA">
        <w:t xml:space="preserve"> key issues </w:t>
      </w:r>
      <w:r w:rsidR="00610F3C" w:rsidRPr="00911DBA">
        <w:t>that</w:t>
      </w:r>
      <w:r w:rsidR="009C166F" w:rsidRPr="00911DBA">
        <w:t xml:space="preserve"> underlie </w:t>
      </w:r>
      <w:r w:rsidR="00610F3C" w:rsidRPr="00911DBA">
        <w:t xml:space="preserve">the </w:t>
      </w:r>
      <w:r w:rsidR="009C166F" w:rsidRPr="00911DBA">
        <w:t xml:space="preserve">flickering </w:t>
      </w:r>
      <w:r w:rsidR="009C166F"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911DBA">
        <w:fldChar w:fldCharType="separate"/>
      </w:r>
      <w:r w:rsidR="00C077EB" w:rsidRPr="00911DBA">
        <w:rPr>
          <w:noProof/>
        </w:rPr>
        <w:t>[4], [16]</w:t>
      </w:r>
      <w:r w:rsidR="009C166F" w:rsidRPr="00911DBA">
        <w:fldChar w:fldCharType="end"/>
      </w:r>
      <w:r w:rsidR="009C166F" w:rsidRPr="00911DBA">
        <w:t xml:space="preserve"> effect in the output video. To overcome the flickering effect</w:t>
      </w:r>
      <w:r w:rsidR="00A664A2" w:rsidRPr="00911DBA">
        <w:t>,</w:t>
      </w:r>
      <w:r w:rsidR="009C166F" w:rsidRPr="00911DBA">
        <w:t xml:space="preserve"> Chen et al</w:t>
      </w:r>
      <w:r w:rsidR="00A664A2" w:rsidRPr="00911DBA">
        <w:t>.</w:t>
      </w:r>
      <w:r w:rsidR="009C166F" w:rsidRPr="00911DBA">
        <w:t xml:space="preserve"> </w:t>
      </w:r>
      <w:r w:rsidR="009C166F"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911DBA">
        <w:fldChar w:fldCharType="separate"/>
      </w:r>
      <w:r w:rsidR="00C44553" w:rsidRPr="00911DBA">
        <w:rPr>
          <w:noProof/>
        </w:rPr>
        <w:t>[4]</w:t>
      </w:r>
      <w:r w:rsidR="009C166F" w:rsidRPr="00911DBA">
        <w:fldChar w:fldCharType="end"/>
      </w:r>
      <w:r w:rsidR="009C166F" w:rsidRPr="00911DBA">
        <w:t xml:space="preserve"> </w:t>
      </w:r>
      <w:r w:rsidR="000607CF" w:rsidRPr="00911DBA">
        <w:t>c</w:t>
      </w:r>
      <w:r w:rsidR="009C166F" w:rsidRPr="00911DBA">
        <w:t xml:space="preserve">onsider temporal information along with spatial </w:t>
      </w:r>
      <w:r w:rsidR="00AF55C0" w:rsidRPr="00911DBA">
        <w:t>information. S</w:t>
      </w:r>
      <w:r w:rsidR="009C166F" w:rsidRPr="00911DBA">
        <w:t xml:space="preserve">pecifically, they exploit previous frame optical flow to warp </w:t>
      </w:r>
      <w:r w:rsidR="00E55BA1" w:rsidRPr="00911DBA">
        <w:t xml:space="preserve">the </w:t>
      </w:r>
      <w:r w:rsidR="009C166F" w:rsidRPr="00911DBA">
        <w:t xml:space="preserve">current frame </w:t>
      </w:r>
      <w:r w:rsidR="00023234" w:rsidRPr="00911DBA">
        <w:t>towards</w:t>
      </w:r>
      <w:r w:rsidR="009C166F" w:rsidRPr="00911DBA">
        <w:t xml:space="preserve"> impos</w:t>
      </w:r>
      <w:r w:rsidR="00A664A2" w:rsidRPr="00911DBA">
        <w:t>ing</w:t>
      </w:r>
      <w:r w:rsidR="009C166F" w:rsidRPr="00911DBA">
        <w:t xml:space="preserve"> temporal constraints</w:t>
      </w:r>
      <w:r w:rsidR="00D86B58" w:rsidRPr="00911DBA">
        <w:t>.</w:t>
      </w:r>
      <w:r w:rsidR="00022A8C" w:rsidRPr="00911DBA">
        <w:t xml:space="preserve"> </w:t>
      </w:r>
      <w:r w:rsidR="00D86B58" w:rsidRPr="00911DBA">
        <w:t>L</w:t>
      </w:r>
      <w:r w:rsidR="00022A8C" w:rsidRPr="00911DBA">
        <w:t xml:space="preserve">et see </w:t>
      </w:r>
      <w:r w:rsidR="00CD1694" w:rsidRPr="00911DBA">
        <w:t xml:space="preserve">what </w:t>
      </w:r>
      <w:r w:rsidR="00A664A2" w:rsidRPr="00911DBA">
        <w:t>temporal information and different mechanism to extract</w:t>
      </w:r>
      <w:r w:rsidR="00022A8C" w:rsidRPr="00911DBA">
        <w:t>.</w:t>
      </w:r>
      <w:r w:rsidR="00F364F6" w:rsidRPr="00911DBA">
        <w:t xml:space="preserve"> But before that it worth </w:t>
      </w:r>
      <w:r w:rsidR="000B3B9A" w:rsidRPr="00911DBA">
        <w:t xml:space="preserve">a </w:t>
      </w:r>
      <w:r w:rsidR="00F364F6" w:rsidRPr="00911DBA">
        <w:t>brief disc</w:t>
      </w:r>
      <w:r w:rsidR="00A664A2" w:rsidRPr="00911DBA">
        <w:t>uss</w:t>
      </w:r>
      <w:r w:rsidR="00F364F6" w:rsidRPr="00911DBA">
        <w:t xml:space="preserve">ion about </w:t>
      </w:r>
      <w:r w:rsidR="00A664A2" w:rsidRPr="00911DBA">
        <w:t xml:space="preserve">the </w:t>
      </w:r>
      <w:r w:rsidR="00F364F6" w:rsidRPr="00911DBA">
        <w:t>problem in current ap</w:t>
      </w:r>
      <w:r w:rsidR="00A664A2" w:rsidRPr="00911DBA">
        <w:t>proa</w:t>
      </w:r>
      <w:r w:rsidR="00F364F6" w:rsidRPr="00911DBA">
        <w:t>ch</w:t>
      </w:r>
      <w:r w:rsidR="00087BDC" w:rsidRPr="00911DBA">
        <w:t>e</w:t>
      </w:r>
      <w:r w:rsidR="00F364F6" w:rsidRPr="00911DBA">
        <w:t>s.</w:t>
      </w:r>
    </w:p>
    <w:p w14:paraId="28187AAD" w14:textId="0994F49F" w:rsidR="00EE2F16" w:rsidRPr="00911DBA" w:rsidRDefault="00EE2F16" w:rsidP="00A52737">
      <w:pPr>
        <w:pStyle w:val="Heading2"/>
      </w:pPr>
      <w:bookmarkStart w:id="120" w:name="_Problems_in_Translation"/>
      <w:bookmarkStart w:id="121" w:name="_Toc52981528"/>
      <w:bookmarkStart w:id="122" w:name="_Toc54101849"/>
      <w:bookmarkEnd w:id="120"/>
      <w:r w:rsidRPr="00911DBA">
        <w:t>Problems in Translation Networks</w:t>
      </w:r>
      <w:bookmarkEnd w:id="121"/>
      <w:bookmarkEnd w:id="122"/>
    </w:p>
    <w:p w14:paraId="4E2706EE" w14:textId="036A727A" w:rsidR="00EE2F16" w:rsidRPr="00911DBA" w:rsidRDefault="00EE2F16" w:rsidP="00737F55">
      <w:pPr>
        <w:rPr>
          <w:b/>
          <w:bCs/>
        </w:rPr>
      </w:pPr>
      <w:r w:rsidRPr="00911DBA">
        <w:t>As discussed in previous sections</w:t>
      </w:r>
      <w:r w:rsidR="00A664A2" w:rsidRPr="00911DBA">
        <w:t>,</w:t>
      </w:r>
      <w:r w:rsidRPr="00911DBA">
        <w:t xml:space="preserve"> </w:t>
      </w:r>
      <w:r w:rsidR="00507715" w:rsidRPr="00911DBA">
        <w:t>video-to-video</w:t>
      </w:r>
      <w:r w:rsidRPr="00911DBA">
        <w:t xml:space="preserve"> translation is an immediate extension of image translation</w:t>
      </w:r>
      <w:r w:rsidR="00A664A2" w:rsidRPr="00911DBA">
        <w:t>,</w:t>
      </w:r>
      <w:r w:rsidRPr="00911DBA">
        <w:t xml:space="preserve"> so every limitation of image translation is extended correspondingly. Furthermore, Object disappearance, Object dislocates</w:t>
      </w:r>
      <w:r w:rsidR="00A664A2" w:rsidRPr="00911DBA">
        <w:t>,</w:t>
      </w:r>
      <w:r w:rsidRPr="00911DBA">
        <w:t xml:space="preserve"> and Artifacts</w:t>
      </w:r>
      <w:r w:rsidR="00DA5D4F" w:rsidRPr="00911DBA">
        <w:t xml:space="preserve"> </w:t>
      </w:r>
      <w:r w:rsidR="00DA5D4F"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7]–[31]","plainTextFormattedCitation":"[9], [27]–[31]","previouslyFormattedCitation":"[9], [28]–[32]"},"properties":{"noteIndex":0},"schema":"https://github.com/citation-style-language/schema/raw/master/csl-citation.json"}</w:instrText>
      </w:r>
      <w:r w:rsidR="00DA5D4F" w:rsidRPr="00911DBA">
        <w:fldChar w:fldCharType="separate"/>
      </w:r>
      <w:r w:rsidR="00B56E1E" w:rsidRPr="00B56E1E">
        <w:rPr>
          <w:noProof/>
        </w:rPr>
        <w:t>[9], [27]–[31]</w:t>
      </w:r>
      <w:r w:rsidR="00DA5D4F" w:rsidRPr="00911DBA">
        <w:fldChar w:fldCharType="end"/>
      </w:r>
      <w:r w:rsidRPr="00911DBA">
        <w:t xml:space="preserve"> are the most common problems for video translation.</w:t>
      </w:r>
    </w:p>
    <w:p w14:paraId="3301DD5C" w14:textId="238E61F0" w:rsidR="00EF6C64" w:rsidRPr="00911DBA" w:rsidRDefault="00EE2F16" w:rsidP="00737F55">
      <w:pPr>
        <w:rPr>
          <w:rFonts w:eastAsiaTheme="minorEastAsia"/>
        </w:rPr>
      </w:pPr>
      <w:r w:rsidRPr="00911DBA">
        <w:t xml:space="preserve">Let say </w:t>
      </w:r>
      <w:r w:rsidR="00B4589D" w:rsidRPr="00911DBA">
        <w:t>there are</w:t>
      </w:r>
      <w:r w:rsidRPr="00911DBA">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911DBA">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to translate from one domain to another domain and two discriminators</w:t>
      </w:r>
      <w:r w:rsidR="00EB687F" w:rsidRPr="00911DBA">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911DBA">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rPr>
          <w:rFonts w:eastAsiaTheme="minorEastAsia"/>
          <w:sz w:val="22"/>
        </w:rPr>
        <w:t xml:space="preserve"> trained to </w:t>
      </w:r>
      <w:r w:rsidRPr="00911DBA">
        <w:t xml:space="preserve">translate from </w:t>
      </w:r>
      <m:oMath>
        <m:r>
          <w:rPr>
            <w:rFonts w:ascii="Cambria Math" w:hAnsi="Cambria Math"/>
          </w:rPr>
          <m:t>A</m:t>
        </m:r>
      </m:oMath>
      <w:r w:rsidRPr="00911DBA">
        <w:t xml:space="preserve"> to </w:t>
      </w:r>
      <m:oMath>
        <m:r>
          <w:rPr>
            <w:rFonts w:ascii="Cambria Math" w:hAnsi="Cambria Math"/>
          </w:rPr>
          <m:t>B</m:t>
        </m:r>
      </m:oMath>
      <w:r w:rsidRPr="00911DBA">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911DBA">
        <w:t xml:space="preserve">from </w:t>
      </w:r>
      <m:oMath>
        <m:r>
          <w:rPr>
            <w:rFonts w:ascii="Cambria Math" w:hAnsi="Cambria Math"/>
          </w:rPr>
          <m:t>B</m:t>
        </m:r>
      </m:oMath>
      <w:r w:rsidRPr="00911DBA">
        <w:t xml:space="preserve"> to </w:t>
      </w:r>
      <m:oMath>
        <m:r>
          <w:rPr>
            <w:rFonts w:ascii="Cambria Math" w:hAnsi="Cambria Math"/>
          </w:rPr>
          <m:t>A</m:t>
        </m:r>
      </m:oMath>
      <w:r w:rsidRPr="00911DBA">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911DBA">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sidRPr="00911DBA">
        <w:rPr>
          <w:rFonts w:eastAsiaTheme="minorEastAsia"/>
          <w:sz w:val="22"/>
        </w:rPr>
        <w:t xml:space="preserve"> </w:t>
      </w:r>
      <w:r w:rsidRPr="00911DBA">
        <w:t xml:space="preserve">to classify between real and fake in both domains. Video </w:t>
      </w:r>
      <m:oMath>
        <m:r>
          <w:rPr>
            <w:rFonts w:ascii="Cambria Math" w:hAnsi="Cambria Math"/>
          </w:rPr>
          <m:t>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 videos from respective domain </w:t>
      </w:r>
      <m:oMath>
        <m:r>
          <w:rPr>
            <w:rFonts w:ascii="Cambria Math" w:hAnsi="Cambria Math"/>
          </w:rPr>
          <m:t>A</m:t>
        </m:r>
      </m:oMath>
      <w:r w:rsidRPr="00911DBA">
        <w:t xml:space="preserve"> and </w:t>
      </w:r>
      <m:oMath>
        <m:r>
          <w:rPr>
            <w:rFonts w:ascii="Cambria Math" w:hAnsi="Cambria Math"/>
          </w:rPr>
          <m:t>B</m:t>
        </m:r>
      </m:oMath>
      <w:r w:rsidRPr="00911DBA">
        <w:t xml:space="preserve">. </w:t>
      </w:r>
    </w:p>
    <w:p w14:paraId="1026B83A" w14:textId="38764EFB" w:rsidR="00EF6C64" w:rsidRPr="00911DBA"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911DBA">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11DBA">
        <w:rPr>
          <w:rFonts w:eastAsiaTheme="minorEastAsia"/>
        </w:rPr>
        <w:t xml:space="preserve"> are </w:t>
      </w:r>
      <w:r w:rsidR="00610F3C" w:rsidRPr="00911DBA">
        <w:rPr>
          <w:rFonts w:eastAsiaTheme="minorEastAsia"/>
        </w:rPr>
        <w:t xml:space="preserve">the </w:t>
      </w:r>
      <w:proofErr w:type="spellStart"/>
      <w:r w:rsidRPr="00911DBA">
        <w:rPr>
          <w:rFonts w:eastAsiaTheme="minorEastAsia"/>
        </w:rPr>
        <w:t>i</w:t>
      </w:r>
      <w:r w:rsidRPr="00911DBA">
        <w:rPr>
          <w:rFonts w:eastAsiaTheme="minorEastAsia"/>
          <w:vertAlign w:val="superscript"/>
        </w:rPr>
        <w:t>th</w:t>
      </w:r>
      <w:proofErr w:type="spellEnd"/>
      <w:r w:rsidRPr="00911DBA">
        <w:rPr>
          <w:rFonts w:eastAsiaTheme="minorEastAsia"/>
        </w:rPr>
        <w:t xml:space="preserve"> frame of video </w:t>
      </w:r>
      <m:oMath>
        <m:r>
          <w:rPr>
            <w:rFonts w:ascii="Cambria Math" w:hAnsi="Cambria Math"/>
          </w:rPr>
          <m:t>X</m:t>
        </m:r>
      </m:oMath>
      <w:r w:rsidRPr="00911DBA">
        <w:rPr>
          <w:rFonts w:eastAsiaTheme="minorEastAsia"/>
        </w:rPr>
        <w:t>.</w:t>
      </w:r>
    </w:p>
    <w:p w14:paraId="4A41A842" w14:textId="6407892F" w:rsidR="00EE2F16" w:rsidRPr="00911DBA" w:rsidRDefault="00EE2F16" w:rsidP="00737F55">
      <w:pPr>
        <w:rPr>
          <w:rFonts w:eastAsiaTheme="minorEastAsia"/>
        </w:rPr>
      </w:pPr>
      <w:r w:rsidRPr="00911DBA">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sidRPr="00911DBA">
        <w:rPr>
          <w:rFonts w:eastAsiaTheme="minorEastAsia"/>
        </w:rPr>
        <w:t xml:space="preserve"> </w:t>
      </w:r>
      <w:r w:rsidR="00A664A2" w:rsidRPr="00911DBA">
        <w:rPr>
          <w:rFonts w:eastAsiaTheme="minorEastAsia"/>
        </w:rPr>
        <w:t>O</w:t>
      </w:r>
      <w:r w:rsidR="00137FFB" w:rsidRPr="00911DBA">
        <w:rPr>
          <w:rFonts w:eastAsiaTheme="minorEastAsia"/>
        </w:rPr>
        <w:t xml:space="preserve">bjects in a frame </w:t>
      </w:r>
      <w:proofErr w:type="gramStart"/>
      <w:r w:rsidR="00137FFB" w:rsidRPr="00911DBA">
        <w:rPr>
          <w:rFonts w:eastAsiaTheme="minorEastAsia"/>
        </w:rPr>
        <w:t>can be seen as</w:t>
      </w:r>
      <w:proofErr w:type="gramEnd"/>
      <w:r w:rsidR="00137FFB" w:rsidRPr="00911DBA">
        <w:rPr>
          <w:rFonts w:eastAsiaTheme="minorEastAsia"/>
        </w:rPr>
        <w:t xml:space="preserve"> a group of </w:t>
      </w:r>
      <w:r w:rsidR="008E7D5C" w:rsidRPr="00911DBA">
        <w:rPr>
          <w:rFonts w:eastAsiaTheme="minorEastAsia"/>
        </w:rPr>
        <w:t xml:space="preserve">connected </w:t>
      </w:r>
      <w:r w:rsidR="00137FFB" w:rsidRPr="00911DBA">
        <w:rPr>
          <w:rFonts w:eastAsiaTheme="minorEastAsia"/>
        </w:rPr>
        <w:t>pixels.</w:t>
      </w:r>
    </w:p>
    <w:p w14:paraId="4413D54B" w14:textId="77777777" w:rsidR="009D321C" w:rsidRPr="00911DBA" w:rsidRDefault="009D321C" w:rsidP="00FB5190">
      <w:pPr>
        <w:pStyle w:val="ListParagraph"/>
        <w:numPr>
          <w:ilvl w:val="0"/>
          <w:numId w:val="22"/>
        </w:numPr>
      </w:pPr>
      <w:r w:rsidRPr="00911DBA">
        <w:t xml:space="preserve">Artifacts: An image frame artifact is any element that occurs in the picture that is not present in the initial picture set. </w:t>
      </w:r>
    </w:p>
    <w:p w14:paraId="7CAE4180" w14:textId="09473315" w:rsidR="009D321C" w:rsidRPr="00911DBA" w:rsidRDefault="009D321C" w:rsidP="00FB5190">
      <w:pPr>
        <w:pStyle w:val="ListParagraph"/>
        <w:numPr>
          <w:ilvl w:val="0"/>
          <w:numId w:val="22"/>
        </w:numPr>
      </w:pPr>
      <w:r w:rsidRPr="00911DBA">
        <w:t xml:space="preserve">Tide Spatially to the input: The optimizer is required to learn a solution that is strongly </w:t>
      </w:r>
      <w:proofErr w:type="gramStart"/>
      <w:r w:rsidRPr="00911DBA">
        <w:t>similar to</w:t>
      </w:r>
      <w:proofErr w:type="gramEnd"/>
      <w:r w:rsidRPr="00911DBA">
        <w:t xml:space="preserve"> the input due to the reconstruction loss on the input itself.</w:t>
      </w:r>
    </w:p>
    <w:p w14:paraId="53E0D6F9" w14:textId="0E3404F1" w:rsidR="00EE2F16" w:rsidRPr="00911DBA" w:rsidRDefault="00EE2F16" w:rsidP="00FB5190">
      <w:pPr>
        <w:pStyle w:val="ListParagraph"/>
        <w:numPr>
          <w:ilvl w:val="0"/>
          <w:numId w:val="22"/>
        </w:numPr>
      </w:pPr>
      <w:r w:rsidRPr="00911DBA">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911DBA">
        <w:t xml:space="preserve"> </w:t>
      </w:r>
      <w:proofErr w:type="gramStart"/>
      <w:r w:rsidRPr="00911DBA">
        <w:t>in a given</w:t>
      </w:r>
      <w:proofErr w:type="gramEnd"/>
      <w:r w:rsidRPr="00911DBA">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n domain </w:t>
      </w:r>
      <m:oMath>
        <m:r>
          <w:rPr>
            <w:rFonts w:ascii="Cambria Math" w:hAnsi="Cambria Math"/>
          </w:rPr>
          <m:t>A</m:t>
        </m:r>
      </m:oMath>
      <w:r w:rsidRPr="00911DBA">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911DBA">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911DBA">
        <w:t xml:space="preserve"> Mathematically,</w:t>
      </w:r>
    </w:p>
    <w:p w14:paraId="73A3F6FB" w14:textId="74B0BF1B"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911DBA" w:rsidRDefault="00EE2F16" w:rsidP="00FB5190">
      <w:pPr>
        <w:pStyle w:val="ListParagraph"/>
        <w:numPr>
          <w:ilvl w:val="0"/>
          <w:numId w:val="22"/>
        </w:numPr>
      </w:pPr>
      <w:r w:rsidRPr="00911DBA">
        <w:lastRenderedPageBreak/>
        <w:t>Object dislocation</w:t>
      </w:r>
      <w:r w:rsidRPr="00911DBA">
        <w:rPr>
          <w:vertAlign w:val="superscript"/>
        </w:rPr>
        <w:footnoteReference w:id="3"/>
      </w:r>
      <w:r w:rsidRPr="00911DBA">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911DBA">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911DBA">
        <w:t xml:space="preserve">from </w:t>
      </w:r>
      <w:r w:rsidR="00610F3C" w:rsidRPr="00911DBA">
        <w:t xml:space="preserve">a </w:t>
      </w:r>
      <w:r w:rsidRPr="00911DBA">
        <w:t xml:space="preserve">domain </w:t>
      </w:r>
      <m:oMath>
        <m:r>
          <w:rPr>
            <w:rFonts w:ascii="Cambria Math" w:hAnsi="Cambria Math"/>
          </w:rPr>
          <m:t>A</m:t>
        </m:r>
      </m:oMath>
      <w:r w:rsidRPr="00911DBA">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sidRPr="00911DBA">
        <w:rPr>
          <w:rFonts w:eastAsiaTheme="minorEastAsia"/>
        </w:rPr>
        <w:t xml:space="preserve"> </w:t>
      </w:r>
      <w:r w:rsidRPr="00911DBA">
        <w:t xml:space="preserve">domain </w:t>
      </w:r>
      <m:oMath>
        <m:r>
          <w:rPr>
            <w:rFonts w:ascii="Cambria Math" w:hAnsi="Cambria Math"/>
          </w:rPr>
          <m:t>B</m:t>
        </m:r>
      </m:oMath>
      <w:r w:rsidRPr="00911DBA">
        <w:t>.</w:t>
      </w:r>
      <w:r w:rsidR="00EF6C64" w:rsidRPr="00911DBA">
        <w:t xml:space="preserve"> </w:t>
      </w:r>
      <w:r w:rsidRPr="00911DBA">
        <w:t xml:space="preserve">Object dislocation also </w:t>
      </w:r>
      <w:proofErr w:type="gramStart"/>
      <w:r w:rsidRPr="00911DBA">
        <w:t>can be seen as</w:t>
      </w:r>
      <w:proofErr w:type="gramEnd"/>
      <w:r w:rsidRPr="00911DBA">
        <w:t xml:space="preserve"> </w:t>
      </w:r>
      <w:r w:rsidR="00610F3C" w:rsidRPr="00911DBA">
        <w:t xml:space="preserve">an </w:t>
      </w:r>
      <w:r w:rsidRPr="00911DBA">
        <w:t xml:space="preserve">abrupt object movement.  Mathematically, </w:t>
      </w:r>
    </w:p>
    <w:p w14:paraId="5EA31F44" w14:textId="2677F4A8" w:rsidR="00EE2F16" w:rsidRPr="00911DBA"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5D841752" w14:textId="04D22DCF" w:rsidR="00EE2F16" w:rsidRPr="00911DBA" w:rsidRDefault="00EE2F16" w:rsidP="009D321C">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219BA484" w14:textId="6ADC1BAF" w:rsidR="00AB2C3E" w:rsidRPr="00911DBA" w:rsidRDefault="00967E37" w:rsidP="00737F55">
      <w:r w:rsidRPr="00911DBA">
        <w:rPr>
          <w:noProof/>
        </w:rPr>
        <w:drawing>
          <wp:anchor distT="0" distB="0" distL="114300" distR="114300" simplePos="0" relativeHeight="251878400" behindDoc="0" locked="0" layoutInCell="1" allowOverlap="1" wp14:anchorId="3F3BAF73" wp14:editId="04D9A4E2">
            <wp:simplePos x="0" y="0"/>
            <wp:positionH relativeFrom="page">
              <wp:posOffset>1622210</wp:posOffset>
            </wp:positionH>
            <wp:positionV relativeFrom="paragraph">
              <wp:posOffset>561975</wp:posOffset>
            </wp:positionV>
            <wp:extent cx="4301490" cy="2355850"/>
            <wp:effectExtent l="19050" t="19050" r="22860" b="2540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4301490" cy="235585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DBA">
        <w:rPr>
          <w:noProof/>
        </w:rPr>
        <mc:AlternateContent>
          <mc:Choice Requires="wps">
            <w:drawing>
              <wp:anchor distT="0" distB="0" distL="114300" distR="114300" simplePos="0" relativeHeight="251880448" behindDoc="0" locked="0" layoutInCell="1" allowOverlap="1" wp14:anchorId="44FCCFC8" wp14:editId="146D003C">
                <wp:simplePos x="0" y="0"/>
                <wp:positionH relativeFrom="page">
                  <wp:posOffset>1104265</wp:posOffset>
                </wp:positionH>
                <wp:positionV relativeFrom="paragraph">
                  <wp:posOffset>2980879</wp:posOffset>
                </wp:positionV>
                <wp:extent cx="5497195" cy="635"/>
                <wp:effectExtent l="0" t="0" r="8255" b="2540"/>
                <wp:wrapTopAndBottom/>
                <wp:docPr id="241" name="Text Box 241"/>
                <wp:cNvGraphicFramePr/>
                <a:graphic xmlns:a="http://schemas.openxmlformats.org/drawingml/2006/main">
                  <a:graphicData uri="http://schemas.microsoft.com/office/word/2010/wordprocessingShape">
                    <wps:wsp>
                      <wps:cNvSpPr txBox="1"/>
                      <wps:spPr>
                        <a:xfrm>
                          <a:off x="0" y="0"/>
                          <a:ext cx="5497195" cy="635"/>
                        </a:xfrm>
                        <a:prstGeom prst="rect">
                          <a:avLst/>
                        </a:prstGeom>
                        <a:solidFill>
                          <a:prstClr val="white"/>
                        </a:solidFill>
                        <a:ln>
                          <a:noFill/>
                        </a:ln>
                      </wps:spPr>
                      <wps:txbx>
                        <w:txbxContent>
                          <w:p w14:paraId="41A816C3" w14:textId="755C6D1D" w:rsidR="00663785" w:rsidRPr="00EC74D8" w:rsidRDefault="00663785" w:rsidP="00EC74D8">
                            <w:pPr>
                              <w:pStyle w:val="Caption"/>
                              <w:jc w:val="center"/>
                              <w:rPr>
                                <w:color w:val="auto"/>
                                <w:sz w:val="36"/>
                                <w:szCs w:val="36"/>
                                <w:shd w:val="clear" w:color="auto" w:fill="FFFFFF"/>
                              </w:rPr>
                            </w:pPr>
                            <w:bookmarkStart w:id="123" w:name="_Toc52980537"/>
                            <w:bookmarkStart w:id="124"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86.95pt;margin-top:234.7pt;width:432.8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" stroked="f">
                <v:textbox style="mso-fit-shape-to-text:t" inset="0,0,0,0">
                  <w:txbxContent>
                    <w:p w14:paraId="41A816C3" w14:textId="755C6D1D" w:rsidR="00663785" w:rsidRPr="00EC74D8" w:rsidRDefault="00663785" w:rsidP="00EC74D8">
                      <w:pPr>
                        <w:pStyle w:val="Caption"/>
                        <w:jc w:val="center"/>
                        <w:rPr>
                          <w:color w:val="auto"/>
                          <w:sz w:val="36"/>
                          <w:szCs w:val="36"/>
                          <w:shd w:val="clear" w:color="auto" w:fill="FFFFFF"/>
                        </w:rPr>
                      </w:pPr>
                      <w:bookmarkStart w:id="125" w:name="_Toc52980537"/>
                      <w:bookmarkStart w:id="126" w:name="_Toc54089168"/>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125"/>
                      <w:bookmarkEnd w:id="126"/>
                    </w:p>
                  </w:txbxContent>
                </v:textbox>
                <w10:wrap type="topAndBottom" anchorx="page"/>
              </v:shape>
            </w:pict>
          </mc:Fallback>
        </mc:AlternateContent>
      </w:r>
      <w:r w:rsidR="00EE2F16" w:rsidRPr="00911DBA">
        <w:t xml:space="preserve">The problems described above are appropriate for the problem of translation, where </w:t>
      </w:r>
      <w:proofErr w:type="spellStart"/>
      <w:r w:rsidR="00B643AF" w:rsidRPr="00911DBA">
        <w:t>S</w:t>
      </w:r>
      <w:r w:rsidR="00EE2F16" w:rsidRPr="00911DBA">
        <w:t>pat</w:t>
      </w:r>
      <w:r w:rsidR="005C53B9" w:rsidRPr="00911DBA">
        <w:t>io</w:t>
      </w:r>
      <w:proofErr w:type="spellEnd"/>
      <w:r w:rsidR="007279B2" w:rsidRPr="00911DBA">
        <w:t>-te</w:t>
      </w:r>
      <w:r w:rsidR="005C53B9" w:rsidRPr="00911DBA">
        <w:t>m</w:t>
      </w:r>
      <w:r w:rsidR="007279B2" w:rsidRPr="00911DBA">
        <w:t>poral i</w:t>
      </w:r>
      <w:r w:rsidR="00EE2F16" w:rsidRPr="00911DBA">
        <w:t xml:space="preserve">nformation is </w:t>
      </w:r>
      <w:r w:rsidR="007279B2" w:rsidRPr="00911DBA">
        <w:t xml:space="preserve">not </w:t>
      </w:r>
      <w:r w:rsidR="000E08D3" w:rsidRPr="00911DBA">
        <w:t>leveraged</w:t>
      </w:r>
      <w:r w:rsidR="000E08D3" w:rsidRPr="00911DBA">
        <w:rPr>
          <w:i/>
          <w:iCs/>
        </w:rPr>
        <w:t xml:space="preserve"> </w:t>
      </w:r>
      <w:r w:rsidR="007279B2" w:rsidRPr="00911DBA">
        <w:t>fully</w:t>
      </w:r>
      <w:r w:rsidR="00EE2F16" w:rsidRPr="00911DBA">
        <w:t>.</w:t>
      </w:r>
      <w:bookmarkStart w:id="127" w:name="_Toc46601418"/>
      <w:bookmarkStart w:id="128" w:name="_Toc46601555"/>
      <w:bookmarkStart w:id="129" w:name="_Toc46746815"/>
      <w:bookmarkStart w:id="130" w:name="_Toc47207596"/>
      <w:bookmarkStart w:id="131" w:name="_Toc47231504"/>
      <w:bookmarkStart w:id="132" w:name="_Toc48646296"/>
      <w:bookmarkStart w:id="133" w:name="_Toc48646390"/>
      <w:bookmarkStart w:id="134" w:name="_Toc46601419"/>
      <w:bookmarkStart w:id="135" w:name="_Toc46601556"/>
      <w:bookmarkStart w:id="136" w:name="_Toc46746816"/>
      <w:bookmarkStart w:id="137" w:name="_Toc47207597"/>
      <w:bookmarkStart w:id="138" w:name="_Toc47231505"/>
      <w:bookmarkStart w:id="139" w:name="_Toc48646297"/>
      <w:bookmarkStart w:id="140" w:name="_Toc48646391"/>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77F7F085" w14:textId="49993DE8" w:rsidR="00B20F7A" w:rsidRPr="00911DBA" w:rsidRDefault="00B20F7A" w:rsidP="00B20F7A">
      <w:pPr>
        <w:jc w:val="center"/>
        <w:rPr>
          <w:shd w:val="clear" w:color="auto" w:fill="FFFFFF"/>
        </w:rPr>
      </w:pPr>
      <w:bookmarkStart w:id="141" w:name="_Temporal_information"/>
      <w:bookmarkEnd w:id="141"/>
      <w:r w:rsidRPr="00911DBA">
        <w:rPr>
          <w:shd w:val="clear" w:color="auto" w:fill="FFFFFF"/>
        </w:rPr>
        <w:t xml:space="preserve">Source: Adapted from </w:t>
      </w:r>
      <w:r w:rsidRPr="00911DBA">
        <w:rPr>
          <w:shd w:val="clear" w:color="auto" w:fill="FFFFFF"/>
        </w:rPr>
        <w:fldChar w:fldCharType="begin" w:fldLock="1"/>
      </w:r>
      <w:r w:rsidR="00B56E1E">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2]","plainTextFormattedCitation":"[32]","previouslyFormattedCitation":"[33]"},"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2]</w:t>
      </w:r>
      <w:r w:rsidRPr="00911DBA">
        <w:rPr>
          <w:shd w:val="clear" w:color="auto" w:fill="FFFFFF"/>
        </w:rPr>
        <w:fldChar w:fldCharType="end"/>
      </w:r>
    </w:p>
    <w:p w14:paraId="21E66BC9" w14:textId="040ED771" w:rsidR="00022A8C" w:rsidRPr="00911DBA" w:rsidRDefault="00022A8C" w:rsidP="00B05706">
      <w:pPr>
        <w:pStyle w:val="Heading2"/>
      </w:pPr>
      <w:bookmarkStart w:id="142" w:name="_Toc52981529"/>
      <w:bookmarkStart w:id="143" w:name="_Toc54101850"/>
      <w:r w:rsidRPr="00911DBA">
        <w:t xml:space="preserve">Temporal </w:t>
      </w:r>
      <w:r w:rsidR="00AD65AC" w:rsidRPr="00911DBA">
        <w:t>I</w:t>
      </w:r>
      <w:r w:rsidRPr="00911DBA">
        <w:t>nformation</w:t>
      </w:r>
      <w:bookmarkEnd w:id="142"/>
      <w:bookmarkEnd w:id="143"/>
      <w:r w:rsidRPr="00911DBA">
        <w:t xml:space="preserve"> </w:t>
      </w:r>
    </w:p>
    <w:p w14:paraId="6B1D1BED" w14:textId="34CB9C51" w:rsidR="000A3D35" w:rsidRPr="00911DBA" w:rsidRDefault="00BB2F52" w:rsidP="00991395">
      <w:pPr>
        <w:rPr>
          <w:shd w:val="clear" w:color="auto" w:fill="FFFFFF"/>
        </w:rPr>
      </w:pPr>
      <w:r w:rsidRPr="00911DBA">
        <w:rPr>
          <w:shd w:val="clear" w:color="auto" w:fill="FFFFFF"/>
        </w:rPr>
        <w:t>Temporal refers to time</w:t>
      </w:r>
      <w:r w:rsidR="00610F3C" w:rsidRPr="00911DBA">
        <w:rPr>
          <w:shd w:val="clear" w:color="auto" w:fill="FFFFFF"/>
        </w:rPr>
        <w:t>-</w:t>
      </w:r>
      <w:r w:rsidRPr="00911DBA">
        <w:rPr>
          <w:shd w:val="clear" w:color="auto" w:fill="FFFFFF"/>
        </w:rPr>
        <w:t>domain</w:t>
      </w:r>
      <w:r w:rsidR="00A664A2" w:rsidRPr="00911DBA">
        <w:rPr>
          <w:shd w:val="clear" w:color="auto" w:fill="FFFFFF"/>
        </w:rPr>
        <w:t>,</w:t>
      </w:r>
      <w:r w:rsidRPr="00911DBA">
        <w:rPr>
          <w:shd w:val="clear" w:color="auto" w:fill="FFFFFF"/>
        </w:rPr>
        <w:t xml:space="preserve"> wherein </w:t>
      </w:r>
      <w:r w:rsidR="00FB6092" w:rsidRPr="00911DBA">
        <w:rPr>
          <w:shd w:val="clear" w:color="auto" w:fill="FFFFFF"/>
        </w:rPr>
        <w:t xml:space="preserve">a </w:t>
      </w:r>
      <w:r w:rsidR="00E50697" w:rsidRPr="00911DBA">
        <w:rPr>
          <w:shd w:val="clear" w:color="auto" w:fill="FFFFFF"/>
        </w:rPr>
        <w:t>computer vis</w:t>
      </w:r>
      <w:r w:rsidR="00FB6092" w:rsidRPr="00911DBA">
        <w:rPr>
          <w:shd w:val="clear" w:color="auto" w:fill="FFFFFF"/>
        </w:rPr>
        <w:t>i</w:t>
      </w:r>
      <w:r w:rsidR="00E50697" w:rsidRPr="00911DBA">
        <w:rPr>
          <w:shd w:val="clear" w:color="auto" w:fill="FFFFFF"/>
        </w:rPr>
        <w:t>on</w:t>
      </w:r>
      <w:r w:rsidRPr="00911DBA">
        <w:rPr>
          <w:shd w:val="clear" w:color="auto" w:fill="FFFFFF"/>
        </w:rPr>
        <w:t xml:space="preserve"> case</w:t>
      </w:r>
      <w:r w:rsidR="00A664A2" w:rsidRPr="00911DBA">
        <w:rPr>
          <w:shd w:val="clear" w:color="auto" w:fill="FFFFFF"/>
        </w:rPr>
        <w:t>,</w:t>
      </w:r>
      <w:r w:rsidRPr="00911DBA">
        <w:rPr>
          <w:shd w:val="clear" w:color="auto" w:fill="FFFFFF"/>
        </w:rPr>
        <w:t xml:space="preserve"> </w:t>
      </w:r>
      <w:r w:rsidR="004953A3" w:rsidRPr="00911DBA">
        <w:rPr>
          <w:shd w:val="clear" w:color="auto" w:fill="FFFFFF"/>
        </w:rPr>
        <w:t xml:space="preserve">it </w:t>
      </w:r>
      <w:proofErr w:type="gramStart"/>
      <w:r w:rsidR="004953A3" w:rsidRPr="00911DBA">
        <w:rPr>
          <w:shd w:val="clear" w:color="auto" w:fill="FFFFFF"/>
        </w:rPr>
        <w:t>can be seen as</w:t>
      </w:r>
      <w:proofErr w:type="gramEnd"/>
      <w:r w:rsidR="004953A3" w:rsidRPr="00911DBA">
        <w:rPr>
          <w:shd w:val="clear" w:color="auto" w:fill="FFFFFF"/>
        </w:rPr>
        <w:t xml:space="preserve"> </w:t>
      </w:r>
      <w:r w:rsidR="00610F3C" w:rsidRPr="00911DBA">
        <w:rPr>
          <w:shd w:val="clear" w:color="auto" w:fill="FFFFFF"/>
        </w:rPr>
        <w:t xml:space="preserve">a </w:t>
      </w:r>
      <w:r w:rsidR="004953A3" w:rsidRPr="00911DBA">
        <w:rPr>
          <w:shd w:val="clear" w:color="auto" w:fill="FFFFFF"/>
        </w:rPr>
        <w:t xml:space="preserve">relation between </w:t>
      </w:r>
      <w:r w:rsidR="00A664A2" w:rsidRPr="00911DBA">
        <w:rPr>
          <w:shd w:val="clear" w:color="auto" w:fill="FFFFFF"/>
        </w:rPr>
        <w:t xml:space="preserve">the </w:t>
      </w:r>
      <w:r w:rsidR="004953A3" w:rsidRPr="00911DBA">
        <w:rPr>
          <w:shd w:val="clear" w:color="auto" w:fill="FFFFFF"/>
        </w:rPr>
        <w:t>sequence of</w:t>
      </w:r>
      <w:r w:rsidR="00FE3681" w:rsidRPr="00911DBA">
        <w:rPr>
          <w:shd w:val="clear" w:color="auto" w:fill="FFFFFF"/>
        </w:rPr>
        <w:t xml:space="preserve"> frames in </w:t>
      </w:r>
      <w:r w:rsidR="008B2345" w:rsidRPr="00911DBA">
        <w:rPr>
          <w:shd w:val="clear" w:color="auto" w:fill="FFFFFF"/>
        </w:rPr>
        <w:t xml:space="preserve">the </w:t>
      </w:r>
      <w:r w:rsidR="00FE3681" w:rsidRPr="00911DBA">
        <w:rPr>
          <w:shd w:val="clear" w:color="auto" w:fill="FFFFFF"/>
        </w:rPr>
        <w:t>video</w:t>
      </w:r>
      <w:r w:rsidR="00A664A2" w:rsidRPr="00911DBA">
        <w:rPr>
          <w:shd w:val="clear" w:color="auto" w:fill="FFFFFF"/>
        </w:rPr>
        <w:t>,</w:t>
      </w:r>
      <w:r w:rsidR="00597059" w:rsidRPr="00911DBA">
        <w:rPr>
          <w:shd w:val="clear" w:color="auto" w:fill="FFFFFF"/>
        </w:rPr>
        <w:t xml:space="preserve"> while Spatial refers to RGB space. </w:t>
      </w:r>
      <w:r w:rsidR="00893519" w:rsidRPr="00911DBA">
        <w:rPr>
          <w:shd w:val="clear" w:color="auto" w:fill="FFFFFF"/>
        </w:rPr>
        <w:t xml:space="preserve">Spatiotemporal or </w:t>
      </w:r>
      <w:proofErr w:type="spellStart"/>
      <w:r w:rsidR="008B2345" w:rsidRPr="00911DBA">
        <w:rPr>
          <w:shd w:val="clear" w:color="auto" w:fill="FFFFFF"/>
        </w:rPr>
        <w:t>S</w:t>
      </w:r>
      <w:r w:rsidR="00893519" w:rsidRPr="00911DBA">
        <w:rPr>
          <w:shd w:val="clear" w:color="auto" w:fill="FFFFFF"/>
        </w:rPr>
        <w:t>patio</w:t>
      </w:r>
      <w:proofErr w:type="spellEnd"/>
      <w:r w:rsidR="00893519" w:rsidRPr="00911DBA">
        <w:rPr>
          <w:shd w:val="clear" w:color="auto" w:fill="FFFFFF"/>
        </w:rPr>
        <w:t>-temporal is used in the study of information as data is gathered over time and space</w:t>
      </w:r>
      <w:r w:rsidR="00584890" w:rsidRPr="00911DBA">
        <w:rPr>
          <w:shd w:val="clear" w:color="auto" w:fill="FFFFFF"/>
        </w:rPr>
        <w:t xml:space="preserve">. </w:t>
      </w:r>
      <w:r w:rsidR="00A26021" w:rsidRPr="00911DBA">
        <w:rPr>
          <w:shd w:val="clear" w:color="auto" w:fill="FFFFFF"/>
        </w:rPr>
        <w:t>S</w:t>
      </w:r>
      <w:r w:rsidR="004953A3" w:rsidRPr="00911DBA">
        <w:rPr>
          <w:shd w:val="clear" w:color="auto" w:fill="FFFFFF"/>
        </w:rPr>
        <w:t xml:space="preserve">traight forward approaches </w:t>
      </w:r>
      <w:r w:rsidR="00E50697" w:rsidRPr="00911DBA">
        <w:rPr>
          <w:shd w:val="clear" w:color="auto" w:fill="FFFFFF"/>
        </w:rPr>
        <w:t>g</w:t>
      </w:r>
      <w:r w:rsidR="00793CE2" w:rsidRPr="00911DBA">
        <w:rPr>
          <w:shd w:val="clear" w:color="auto" w:fill="FFFFFF"/>
        </w:rPr>
        <w:t>enerally</w:t>
      </w:r>
      <w:r w:rsidR="002E6419" w:rsidRPr="00911DBA">
        <w:rPr>
          <w:shd w:val="clear" w:color="auto" w:fill="FFFFFF"/>
        </w:rPr>
        <w:t xml:space="preserve"> </w:t>
      </w:r>
      <w:r w:rsidR="00584890" w:rsidRPr="00911DBA">
        <w:rPr>
          <w:shd w:val="clear" w:color="auto" w:fill="FFFFFF"/>
        </w:rPr>
        <w:t>fail</w:t>
      </w:r>
      <w:r w:rsidR="002E6419" w:rsidRPr="00911DBA">
        <w:rPr>
          <w:shd w:val="clear" w:color="auto" w:fill="FFFFFF"/>
        </w:rPr>
        <w:t xml:space="preserve"> because </w:t>
      </w:r>
      <w:r w:rsidR="00610F3C" w:rsidRPr="00911DBA">
        <w:rPr>
          <w:shd w:val="clear" w:color="auto" w:fill="FFFFFF"/>
        </w:rPr>
        <w:t>they</w:t>
      </w:r>
      <w:r w:rsidR="002E6419" w:rsidRPr="00911DBA">
        <w:rPr>
          <w:shd w:val="clear" w:color="auto" w:fill="FFFFFF"/>
        </w:rPr>
        <w:t xml:space="preserve"> </w:t>
      </w:r>
      <w:r w:rsidR="008B2CEB" w:rsidRPr="00911DBA">
        <w:rPr>
          <w:shd w:val="clear" w:color="auto" w:fill="FFFFFF"/>
        </w:rPr>
        <w:t>can</w:t>
      </w:r>
      <w:r w:rsidR="00A664A2" w:rsidRPr="00911DBA">
        <w:rPr>
          <w:shd w:val="clear" w:color="auto" w:fill="FFFFFF"/>
        </w:rPr>
        <w:t>no</w:t>
      </w:r>
      <w:r w:rsidR="008B2CEB" w:rsidRPr="00911DBA">
        <w:rPr>
          <w:shd w:val="clear" w:color="auto" w:fill="FFFFFF"/>
        </w:rPr>
        <w:t>t</w:t>
      </w:r>
      <w:r w:rsidR="002E6419" w:rsidRPr="00911DBA">
        <w:rPr>
          <w:shd w:val="clear" w:color="auto" w:fill="FFFFFF"/>
        </w:rPr>
        <w:t xml:space="preserve"> consider both </w:t>
      </w:r>
      <w:r w:rsidR="008B2CEB" w:rsidRPr="00911DBA">
        <w:t xml:space="preserve">domains. </w:t>
      </w:r>
      <w:r w:rsidR="00226CB1" w:rsidRPr="00911DBA">
        <w:t>Temporal</w:t>
      </w:r>
      <w:r w:rsidR="00584890" w:rsidRPr="00911DBA">
        <w:t xml:space="preserve"> information for video can</w:t>
      </w:r>
      <w:r w:rsidR="00022A8C" w:rsidRPr="00911DBA">
        <w:t xml:space="preserve"> describe a phenomenon in a </w:t>
      </w:r>
      <w:r w:rsidR="00321167" w:rsidRPr="00911DBA">
        <w:lastRenderedPageBreak/>
        <w:t>particular</w:t>
      </w:r>
      <w:r w:rsidR="00022A8C" w:rsidRPr="00911DBA">
        <w:t xml:space="preserve"> </w:t>
      </w:r>
      <w:r w:rsidR="001503F0" w:rsidRPr="00911DBA">
        <w:t xml:space="preserve">pixel </w:t>
      </w:r>
      <w:r w:rsidR="0033251C" w:rsidRPr="00911DBA">
        <w:t>location</w:t>
      </w:r>
      <w:r w:rsidR="00022A8C" w:rsidRPr="00911DBA">
        <w:t xml:space="preserve"> </w:t>
      </w:r>
      <w:r w:rsidR="00AD6BE6" w:rsidRPr="00911DBA">
        <w:t xml:space="preserve">with </w:t>
      </w:r>
      <w:r w:rsidR="007E6D30" w:rsidRPr="00911DBA">
        <w:t xml:space="preserve">position change in </w:t>
      </w:r>
      <w:r w:rsidR="00022A8C" w:rsidRPr="00911DBA">
        <w:t>time</w:t>
      </w:r>
      <w:r w:rsidR="001503F0" w:rsidRPr="00911DBA">
        <w:rPr>
          <w:shd w:val="clear" w:color="auto" w:fill="FFFFFF"/>
        </w:rPr>
        <w:t>.</w:t>
      </w:r>
      <w:r w:rsidR="007E6D30" w:rsidRPr="00911DBA">
        <w:rPr>
          <w:shd w:val="clear" w:color="auto" w:fill="FFFFFF"/>
        </w:rPr>
        <w:t xml:space="preserve"> </w:t>
      </w:r>
      <w:r w:rsidR="004322C7" w:rsidRPr="00911DBA">
        <w:rPr>
          <w:shd w:val="clear" w:color="auto" w:fill="FFFFFF"/>
        </w:rPr>
        <w:t xml:space="preserve">For a </w:t>
      </w:r>
      <w:r w:rsidR="00507715" w:rsidRPr="00911DBA">
        <w:rPr>
          <w:shd w:val="clear" w:color="auto" w:fill="FFFFFF"/>
        </w:rPr>
        <w:t>video-to-video</w:t>
      </w:r>
      <w:r w:rsidR="004322C7" w:rsidRPr="00911DBA">
        <w:rPr>
          <w:shd w:val="clear" w:color="auto" w:fill="FFFFFF"/>
        </w:rPr>
        <w:t xml:space="preserve"> translation, </w:t>
      </w:r>
      <w:r w:rsidR="00E50697" w:rsidRPr="00911DBA">
        <w:rPr>
          <w:shd w:val="clear" w:color="auto" w:fill="FFFFFF"/>
        </w:rPr>
        <w:t>there are</w:t>
      </w:r>
      <w:r w:rsidR="004322C7" w:rsidRPr="00911DBA">
        <w:rPr>
          <w:shd w:val="clear" w:color="auto" w:fill="FFFFFF"/>
        </w:rPr>
        <w:t xml:space="preserve"> various options to represent motion information. The next section would discuss those topics</w:t>
      </w:r>
      <w:r w:rsidR="005072EE" w:rsidRPr="00911DBA">
        <w:rPr>
          <w:shd w:val="clear" w:color="auto" w:fill="FFFFFF"/>
        </w:rPr>
        <w:t xml:space="preserve"> f</w:t>
      </w:r>
      <w:r w:rsidR="004322C7" w:rsidRPr="00911DBA">
        <w:t>or illustration</w:t>
      </w:r>
      <w:r w:rsidR="005072EE" w:rsidRPr="00911DBA">
        <w:t>.</w:t>
      </w:r>
      <w:r w:rsidR="004322C7" w:rsidRPr="00911DBA">
        <w:rPr>
          <w:shd w:val="clear" w:color="auto" w:fill="FFFFFF"/>
        </w:rPr>
        <w:t xml:space="preserve"> </w:t>
      </w:r>
      <w:r w:rsidR="005072EE" w:rsidRPr="00911DBA">
        <w:rPr>
          <w:shd w:val="clear" w:color="auto" w:fill="FFFFFF"/>
        </w:rPr>
        <w:t>T</w:t>
      </w:r>
      <w:r w:rsidR="009B1ACB" w:rsidRPr="00911DBA">
        <w:rPr>
          <w:shd w:val="clear" w:color="auto" w:fill="FFFFFF"/>
        </w:rPr>
        <w:t>he</w:t>
      </w:r>
      <w:r w:rsidR="004322C7" w:rsidRPr="00911DBA">
        <w:rPr>
          <w:shd w:val="clear" w:color="auto" w:fill="FFFFFF"/>
        </w:rPr>
        <w:t xml:space="preserve"> extraction of time knowledge</w:t>
      </w:r>
      <w:r w:rsidR="00B20F7A" w:rsidRPr="00911DBA">
        <w:rPr>
          <w:shd w:val="clear" w:color="auto" w:fill="FFFFFF"/>
        </w:rPr>
        <w:t xml:space="preserve"> </w:t>
      </w:r>
      <w:r w:rsidR="004322C7" w:rsidRPr="00911DBA">
        <w:rPr>
          <w:shd w:val="clear" w:color="auto" w:fill="FFFFFF"/>
        </w:rPr>
        <w:t xml:space="preserve">can be split into two separate groups. One explicit temporal information extraction: this kind of network operates in such a way that the model extracts temporal information directly, such as </w:t>
      </w:r>
      <w:r w:rsidR="008362B9" w:rsidRPr="00911DBA">
        <w:rPr>
          <w:shd w:val="clear" w:color="auto" w:fill="FFFFFF"/>
        </w:rPr>
        <w:t xml:space="preserve">optical flow and pose </w:t>
      </w:r>
      <w:r w:rsidR="008E201F" w:rsidRPr="00911DBA">
        <w:rPr>
          <w:shd w:val="clear" w:color="auto" w:fill="FFFFFF"/>
        </w:rPr>
        <w:t>estimation. Then</w:t>
      </w:r>
      <w:r w:rsidR="008362B9" w:rsidRPr="00911DBA">
        <w:rPr>
          <w:shd w:val="clear" w:color="auto" w:fill="FFFFFF"/>
        </w:rPr>
        <w:t xml:space="preserve"> the model imposes temporal information on the generated frame. The other tacit does not explicitly collect temporal knowledge but aims to learn temporal dimension through specially modeled learning layers of the model. Examples could be 3D Conv-nets, RNNs, and temporal constraint models.</w:t>
      </w:r>
      <w:r w:rsidR="008362B9" w:rsidRPr="00911DBA">
        <w:t xml:space="preserve"> </w:t>
      </w:r>
      <w:r w:rsidR="008362B9" w:rsidRPr="00911DBA">
        <w:rPr>
          <w:shd w:val="clear" w:color="auto" w:fill="FFFFFF"/>
        </w:rPr>
        <w:t xml:space="preserve">Indeed, some of the works have been done </w:t>
      </w:r>
      <w:r w:rsidR="0025327C" w:rsidRPr="00911DBA">
        <w:rPr>
          <w:shd w:val="clear" w:color="auto" w:fill="FFFFFF"/>
        </w:rPr>
        <w:t xml:space="preserve">to </w:t>
      </w:r>
      <w:r w:rsidR="008362B9" w:rsidRPr="00911DBA">
        <w:rPr>
          <w:shd w:val="clear" w:color="auto" w:fill="FFFFFF"/>
        </w:rPr>
        <w:t xml:space="preserve">blend the above techniques, such as Park et al. </w:t>
      </w:r>
      <w:r w:rsidR="008362B9" w:rsidRPr="00911DBA">
        <w:rPr>
          <w:shd w:val="clear" w:color="auto" w:fill="FFFFFF"/>
        </w:rPr>
        <w:fldChar w:fldCharType="begin" w:fldLock="1"/>
      </w:r>
      <w:r w:rsidR="00B56E1E">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008362B9" w:rsidRPr="00911DBA">
        <w:rPr>
          <w:shd w:val="clear" w:color="auto" w:fill="FFFFFF"/>
        </w:rPr>
        <w:fldChar w:fldCharType="separate"/>
      </w:r>
      <w:r w:rsidR="00B56E1E" w:rsidRPr="00B56E1E">
        <w:rPr>
          <w:noProof/>
          <w:shd w:val="clear" w:color="auto" w:fill="FFFFFF"/>
        </w:rPr>
        <w:t>[33]</w:t>
      </w:r>
      <w:r w:rsidR="008362B9" w:rsidRPr="00911DBA">
        <w:rPr>
          <w:shd w:val="clear" w:color="auto" w:fill="FFFFFF"/>
        </w:rPr>
        <w:fldChar w:fldCharType="end"/>
      </w:r>
      <w:r w:rsidR="008362B9" w:rsidRPr="00911DBA">
        <w:rPr>
          <w:shd w:val="clear" w:color="auto" w:fill="FFFFFF"/>
        </w:rPr>
        <w:t>.</w:t>
      </w:r>
      <w:r w:rsidR="00D12D45" w:rsidRPr="00911DBA">
        <w:rPr>
          <w:shd w:val="clear" w:color="auto" w:fill="FFFFFF"/>
        </w:rPr>
        <w:t xml:space="preserve"> </w:t>
      </w:r>
    </w:p>
    <w:p w14:paraId="41FE234E" w14:textId="616C3D68" w:rsidR="000A3D35" w:rsidRPr="00911DBA" w:rsidRDefault="000A3D35" w:rsidP="00BC6457">
      <w:pPr>
        <w:pStyle w:val="Heading3"/>
        <w:rPr>
          <w:shd w:val="clear" w:color="auto" w:fill="FFFFFF"/>
        </w:rPr>
      </w:pPr>
      <w:bookmarkStart w:id="144" w:name="_Optical_flow"/>
      <w:bookmarkStart w:id="145" w:name="_Toc52981530"/>
      <w:bookmarkStart w:id="146" w:name="_Toc54101851"/>
      <w:bookmarkEnd w:id="144"/>
      <w:r w:rsidRPr="00911DBA">
        <w:rPr>
          <w:shd w:val="clear" w:color="auto" w:fill="FFFFFF"/>
        </w:rPr>
        <w:t xml:space="preserve">Optical </w:t>
      </w:r>
      <w:r w:rsidR="005072EE" w:rsidRPr="00911DBA">
        <w:rPr>
          <w:shd w:val="clear" w:color="auto" w:fill="FFFFFF"/>
        </w:rPr>
        <w:t>F</w:t>
      </w:r>
      <w:r w:rsidRPr="00911DBA">
        <w:rPr>
          <w:shd w:val="clear" w:color="auto" w:fill="FFFFFF"/>
        </w:rPr>
        <w:t>low</w:t>
      </w:r>
      <w:bookmarkEnd w:id="145"/>
      <w:bookmarkEnd w:id="146"/>
    </w:p>
    <w:p w14:paraId="39BEA9C8" w14:textId="7451C87C" w:rsidR="00941821" w:rsidRPr="00911DBA" w:rsidRDefault="00D23CC9" w:rsidP="001E7326">
      <w:pPr>
        <w:rPr>
          <w:shd w:val="clear" w:color="auto" w:fill="FFFFFF"/>
        </w:rPr>
      </w:pPr>
      <w:r w:rsidRPr="00911DBA">
        <w:rPr>
          <w:shd w:val="clear" w:color="auto" w:fill="FFFFFF"/>
        </w:rPr>
        <w:t>Optic</w:t>
      </w:r>
      <w:r w:rsidR="00AD7CA2" w:rsidRPr="00911DBA">
        <w:rPr>
          <w:shd w:val="clear" w:color="auto" w:fill="FFFFFF"/>
        </w:rPr>
        <w:t>al</w:t>
      </w:r>
      <w:r w:rsidRPr="00911DBA">
        <w:rPr>
          <w:shd w:val="clear" w:color="auto" w:fill="FFFFFF"/>
        </w:rPr>
        <w:t xml:space="preserve"> flow is the change of structured </w:t>
      </w:r>
      <w:r w:rsidR="001E7326" w:rsidRPr="00911DBA">
        <w:rPr>
          <w:shd w:val="clear" w:color="auto" w:fill="FFFFFF"/>
        </w:rPr>
        <w:t>pixels with specific intensity</w:t>
      </w:r>
      <w:r w:rsidRPr="00911DBA">
        <w:rPr>
          <w:shd w:val="clear" w:color="auto" w:fill="FFFFFF"/>
        </w:rPr>
        <w:t xml:space="preserve"> in </w:t>
      </w:r>
      <w:r w:rsidR="001E7326" w:rsidRPr="00911DBA">
        <w:rPr>
          <w:shd w:val="clear" w:color="auto" w:fill="FFFFFF"/>
        </w:rPr>
        <w:t>successive</w:t>
      </w:r>
      <w:r w:rsidRPr="00911DBA">
        <w:rPr>
          <w:shd w:val="clear" w:color="auto" w:fill="FFFFFF"/>
        </w:rPr>
        <w:t xml:space="preserve"> image</w:t>
      </w:r>
      <w:r w:rsidR="001E7326" w:rsidRPr="00911DBA">
        <w:rPr>
          <w:shd w:val="clear" w:color="auto" w:fill="FFFFFF"/>
        </w:rPr>
        <w:t>s</w:t>
      </w:r>
      <w:r w:rsidRPr="00911DBA">
        <w:rPr>
          <w:shd w:val="clear" w:color="auto" w:fill="FFFFFF"/>
        </w:rPr>
        <w:t>,</w:t>
      </w:r>
      <w:r w:rsidR="001E7326" w:rsidRPr="00911DBA">
        <w:rPr>
          <w:shd w:val="clear" w:color="auto" w:fill="FFFFFF"/>
        </w:rPr>
        <w:t xml:space="preserve"> </w:t>
      </w:r>
      <w:r w:rsidR="00941821" w:rsidRPr="00911DBA">
        <w:t xml:space="preserve">or in </w:t>
      </w:r>
      <w:r w:rsidR="009B183E" w:rsidRPr="00911DBA">
        <w:t>other words</w:t>
      </w:r>
      <w:r w:rsidR="00982897" w:rsidRPr="00911DBA">
        <w:t>,</w:t>
      </w:r>
      <w:r w:rsidR="00941821" w:rsidRPr="00911DBA">
        <w:t xml:space="preserve"> </w:t>
      </w:r>
      <w:r w:rsidR="00663065" w:rsidRPr="00911DBA">
        <w:t>o</w:t>
      </w:r>
      <w:r w:rsidR="00941821" w:rsidRPr="00911DBA">
        <w:t>ptical flow</w:t>
      </w:r>
      <w:r w:rsidR="001E7326" w:rsidRPr="00911DBA">
        <w:t xml:space="preserve"> is the motion of objects </w:t>
      </w:r>
      <w:r w:rsidR="00941821" w:rsidRPr="00911DBA">
        <w:t>among</w:t>
      </w:r>
      <w:r w:rsidR="001E7326" w:rsidRPr="00911DBA">
        <w:t xml:space="preserve"> </w:t>
      </w:r>
      <w:r w:rsidR="00941821" w:rsidRPr="00911DBA">
        <w:t>successive</w:t>
      </w:r>
      <w:r w:rsidR="001E7326" w:rsidRPr="00911DBA">
        <w:t xml:space="preserve"> frames, caused by the </w:t>
      </w:r>
      <w:r w:rsidR="00321167" w:rsidRPr="00911DBA">
        <w:t>rel</w:t>
      </w:r>
      <w:r w:rsidR="00941821" w:rsidRPr="00911DBA">
        <w:t>ative</w:t>
      </w:r>
      <w:r w:rsidR="001E7326" w:rsidRPr="00911DBA">
        <w:t xml:space="preserve"> movement </w:t>
      </w:r>
      <w:r w:rsidR="00941821" w:rsidRPr="00911DBA">
        <w:t>among</w:t>
      </w:r>
      <w:r w:rsidR="001E7326" w:rsidRPr="00911DBA">
        <w:t xml:space="preserve"> the object and camera.</w:t>
      </w:r>
      <w:r w:rsidR="003B0804" w:rsidRPr="00911DBA">
        <w:t xml:space="preserve"> This make optical flow an ideal for encoding temporal information</w:t>
      </w:r>
      <w:r w:rsidR="00E50697" w:rsidRPr="00911DBA">
        <w:t xml:space="preserve"> </w:t>
      </w:r>
      <w:r w:rsidR="00926C3F" w:rsidRPr="00911DBA">
        <w:fldChar w:fldCharType="begin" w:fldLock="1"/>
      </w:r>
      <w:r w:rsidR="00B56E1E">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3], [34]","plainTextFormattedCitation":"[1], [33], [34]","previouslyFormattedCitation":"[1], [34], [35]"},"properties":{"noteIndex":0},"schema":"https://github.com/citation-style-language/schema/raw/master/csl-citation.json"}</w:instrText>
      </w:r>
      <w:r w:rsidR="00926C3F" w:rsidRPr="00911DBA">
        <w:fldChar w:fldCharType="separate"/>
      </w:r>
      <w:r w:rsidR="00B56E1E" w:rsidRPr="00B56E1E">
        <w:rPr>
          <w:noProof/>
        </w:rPr>
        <w:t>[1], [33], [34]</w:t>
      </w:r>
      <w:r w:rsidR="00926C3F" w:rsidRPr="00911DBA">
        <w:fldChar w:fldCharType="end"/>
      </w:r>
      <w:r w:rsidR="00B3563F" w:rsidRPr="00911DBA">
        <w:rPr>
          <w:shd w:val="clear" w:color="auto" w:fill="FFFFFF"/>
        </w:rPr>
        <w:t>.</w:t>
      </w:r>
    </w:p>
    <w:p w14:paraId="4A338A85" w14:textId="067ECCB7" w:rsidR="001E7326" w:rsidRPr="00911DBA" w:rsidRDefault="001E7326" w:rsidP="001E7326">
      <w:pPr>
        <w:rPr>
          <w:shd w:val="clear" w:color="auto" w:fill="FFFFFF"/>
        </w:rPr>
      </w:pPr>
      <w:r w:rsidRPr="00911DBA">
        <w:rPr>
          <w:shd w:val="clear" w:color="auto" w:fill="FFFFFF"/>
        </w:rPr>
        <w:t xml:space="preserve">Figure </w:t>
      </w:r>
      <w:r w:rsidR="00896585" w:rsidRPr="00911DBA">
        <w:rPr>
          <w:shd w:val="clear" w:color="auto" w:fill="FFFFFF"/>
        </w:rPr>
        <w:t>2-5</w:t>
      </w:r>
      <w:r w:rsidRPr="00911DBA">
        <w:rPr>
          <w:shd w:val="clear" w:color="auto" w:fill="FFFFFF"/>
        </w:rPr>
        <w:t xml:space="preserve"> shows </w:t>
      </w:r>
      <w:r w:rsidR="00FB6FFB" w:rsidRPr="00911DBA">
        <w:rPr>
          <w:shd w:val="clear" w:color="auto" w:fill="FFFFFF"/>
        </w:rPr>
        <w:t xml:space="preserve">three </w:t>
      </w:r>
      <w:r w:rsidR="000A275B" w:rsidRPr="00911DBA">
        <w:rPr>
          <w:shd w:val="clear" w:color="auto" w:fill="FFFFFF"/>
        </w:rPr>
        <w:t>sequence images</w:t>
      </w:r>
      <w:r w:rsidRPr="00911DBA">
        <w:rPr>
          <w:shd w:val="clear" w:color="auto" w:fill="FFFFFF"/>
        </w:rPr>
        <w:t xml:space="preserve">, </w:t>
      </w:r>
      <w:r w:rsidR="000A275B" w:rsidRPr="00911DBA">
        <w:rPr>
          <w:shd w:val="clear" w:color="auto" w:fill="FFFFFF"/>
        </w:rPr>
        <w:t xml:space="preserve">and in the next row </w:t>
      </w:r>
      <w:r w:rsidR="00FB6FFB" w:rsidRPr="00911DBA">
        <w:rPr>
          <w:shd w:val="clear" w:color="auto" w:fill="FFFFFF"/>
        </w:rPr>
        <w:t xml:space="preserve">shows </w:t>
      </w:r>
      <w:r w:rsidR="00AF6D1A" w:rsidRPr="00911DBA">
        <w:rPr>
          <w:shd w:val="clear" w:color="auto" w:fill="FFFFFF"/>
        </w:rPr>
        <w:t xml:space="preserve">the </w:t>
      </w:r>
      <w:r w:rsidRPr="00911DBA">
        <w:rPr>
          <w:shd w:val="clear" w:color="auto" w:fill="FFFFFF"/>
        </w:rPr>
        <w:t xml:space="preserve">Optic flow </w:t>
      </w:r>
      <w:r w:rsidR="00FB6FFB" w:rsidRPr="00911DBA">
        <w:rPr>
          <w:shd w:val="clear" w:color="auto" w:fill="FFFFFF"/>
        </w:rPr>
        <w:t xml:space="preserve">between </w:t>
      </w:r>
      <w:r w:rsidRPr="00911DBA">
        <w:rPr>
          <w:shd w:val="clear" w:color="auto" w:fill="FFFFFF"/>
        </w:rPr>
        <w:t xml:space="preserve">the </w:t>
      </w:r>
      <w:r w:rsidR="000A275B" w:rsidRPr="00911DBA">
        <w:rPr>
          <w:shd w:val="clear" w:color="auto" w:fill="FFFFFF"/>
        </w:rPr>
        <w:t>modification</w:t>
      </w:r>
      <w:r w:rsidRPr="00911DBA">
        <w:rPr>
          <w:shd w:val="clear" w:color="auto" w:fill="FFFFFF"/>
        </w:rPr>
        <w:t xml:space="preserve"> in these images </w:t>
      </w:r>
      <w:r w:rsidR="000A275B" w:rsidRPr="00911DBA">
        <w:rPr>
          <w:shd w:val="clear" w:color="auto" w:fill="FFFFFF"/>
        </w:rPr>
        <w:t>over</w:t>
      </w:r>
      <w:r w:rsidRPr="00911DBA">
        <w:rPr>
          <w:shd w:val="clear" w:color="auto" w:fill="FFFFFF"/>
        </w:rPr>
        <w:t xml:space="preserve"> a vector field. </w:t>
      </w:r>
      <w:r w:rsidR="00AF6D1A" w:rsidRPr="00911DBA">
        <w:rPr>
          <w:shd w:val="clear" w:color="auto" w:fill="FFFFFF"/>
        </w:rPr>
        <w:t>The r</w:t>
      </w:r>
      <w:r w:rsidRPr="00911DBA">
        <w:rPr>
          <w:shd w:val="clear" w:color="auto" w:fill="FFFFFF"/>
        </w:rPr>
        <w:t xml:space="preserve">esearch </w:t>
      </w:r>
      <w:r w:rsidR="00F903E4" w:rsidRPr="00911DBA">
        <w:rPr>
          <w:shd w:val="clear" w:color="auto" w:fill="FFFFFF"/>
        </w:rPr>
        <w:t>underlines</w:t>
      </w:r>
      <w:r w:rsidRPr="00911DBA">
        <w:rPr>
          <w:shd w:val="clear" w:color="auto" w:fill="FFFFFF"/>
        </w:rPr>
        <w:t xml:space="preserve"> the </w:t>
      </w:r>
      <w:r w:rsidR="00F903E4" w:rsidRPr="00911DBA">
        <w:rPr>
          <w:shd w:val="clear" w:color="auto" w:fill="FFFFFF"/>
        </w:rPr>
        <w:t>precise</w:t>
      </w:r>
      <w:r w:rsidRPr="00911DBA">
        <w:rPr>
          <w:shd w:val="clear" w:color="auto" w:fill="FFFFFF"/>
        </w:rPr>
        <w:t>, pixel-wise estimation of optic</w:t>
      </w:r>
      <w:r w:rsidR="00AD7CA2" w:rsidRPr="00911DBA">
        <w:rPr>
          <w:shd w:val="clear" w:color="auto" w:fill="FFFFFF"/>
        </w:rPr>
        <w:t>al</w:t>
      </w:r>
      <w:r w:rsidRPr="00911DBA">
        <w:rPr>
          <w:shd w:val="clear" w:color="auto" w:fill="FFFFFF"/>
        </w:rPr>
        <w:t xml:space="preserve"> flow, which is a computationally </w:t>
      </w:r>
      <w:r w:rsidR="00F903E4" w:rsidRPr="00911DBA">
        <w:rPr>
          <w:shd w:val="clear" w:color="auto" w:fill="FFFFFF"/>
        </w:rPr>
        <w:t>challenging</w:t>
      </w:r>
      <w:r w:rsidRPr="00911DBA">
        <w:rPr>
          <w:shd w:val="clear" w:color="auto" w:fill="FFFFFF"/>
        </w:rPr>
        <w:t xml:space="preserve"> task. </w:t>
      </w:r>
    </w:p>
    <w:p w14:paraId="1A48AD4C" w14:textId="5BFC917D" w:rsidR="00FB6FFB" w:rsidRPr="00911DBA" w:rsidRDefault="00FB6FFB" w:rsidP="00FB6FFB">
      <w:r w:rsidRPr="00911DBA">
        <w:rPr>
          <w:shd w:val="clear" w:color="auto" w:fill="FFFFFF"/>
        </w:rPr>
        <w:t>Nowadays</w:t>
      </w:r>
      <w:r w:rsidR="00175AD0" w:rsidRPr="00911DBA">
        <w:rPr>
          <w:shd w:val="clear" w:color="auto" w:fill="FFFFFF"/>
        </w:rPr>
        <w:t>, better computational resource</w:t>
      </w:r>
      <w:r w:rsidR="00E55BA1" w:rsidRPr="00911DBA">
        <w:rPr>
          <w:shd w:val="clear" w:color="auto" w:fill="FFFFFF"/>
        </w:rPr>
        <w:t>s</w:t>
      </w:r>
      <w:r w:rsidR="00175AD0" w:rsidRPr="00911DBA">
        <w:rPr>
          <w:shd w:val="clear" w:color="auto" w:fill="FFFFFF"/>
        </w:rPr>
        <w:t xml:space="preserve"> and </w:t>
      </w:r>
      <w:r w:rsidR="00B3563F" w:rsidRPr="00911DBA">
        <w:rPr>
          <w:shd w:val="clear" w:color="auto" w:fill="FFFFFF"/>
        </w:rPr>
        <w:t>Recent advancement</w:t>
      </w:r>
      <w:r w:rsidR="00AF6D1A" w:rsidRPr="00911DBA">
        <w:rPr>
          <w:shd w:val="clear" w:color="auto" w:fill="FFFFFF"/>
        </w:rPr>
        <w:t>s</w:t>
      </w:r>
      <w:r w:rsidR="00B3563F" w:rsidRPr="00911DBA">
        <w:rPr>
          <w:shd w:val="clear" w:color="auto" w:fill="FFFFFF"/>
        </w:rPr>
        <w:t xml:space="preserve"> in Deep learning enable researchers to estimate optical flow</w:t>
      </w:r>
      <w:r w:rsidR="00E50697" w:rsidRPr="00911DBA">
        <w:rPr>
          <w:shd w:val="clear" w:color="auto" w:fill="FFFFFF"/>
        </w:rPr>
        <w:t xml:space="preserve"> </w:t>
      </w:r>
      <w:r w:rsidR="00E5069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E50697" w:rsidRPr="00911DBA">
        <w:fldChar w:fldCharType="separate"/>
      </w:r>
      <w:r w:rsidR="00B56E1E" w:rsidRPr="00B56E1E">
        <w:rPr>
          <w:noProof/>
        </w:rPr>
        <w:t>[35], [36]</w:t>
      </w:r>
      <w:r w:rsidR="00E50697" w:rsidRPr="00911DBA">
        <w:fldChar w:fldCharType="end"/>
      </w:r>
      <w:r w:rsidR="000A275B" w:rsidRPr="00911DBA">
        <w:rPr>
          <w:shd w:val="clear" w:color="auto" w:fill="FFFFFF"/>
        </w:rPr>
        <w:t xml:space="preserve">. </w:t>
      </w:r>
      <w:r w:rsidR="000A275B" w:rsidRPr="00911DBA">
        <w:t>Generally, such approaches take two video frames as input to output the optical flow (color-coded image)</w:t>
      </w:r>
      <w:r w:rsidR="00663BBC" w:rsidRPr="00911DBA">
        <w:t xml:space="preserve">, </w:t>
      </w:r>
      <w:r w:rsidR="000A275B" w:rsidRPr="00911DBA">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911DBA">
        <w:t xml:space="preserve"> </w:t>
      </w:r>
      <w:r w:rsidRPr="00911DBA">
        <w:t>where </w:t>
      </w:r>
      <m:oMath>
        <m:r>
          <w:rPr>
            <w:rFonts w:ascii="Cambria Math" w:hAnsi="Cambria Math"/>
          </w:rPr>
          <m:t>u</m:t>
        </m:r>
      </m:oMath>
      <w:r w:rsidRPr="00911DBA">
        <w:t xml:space="preserve"> is the motion in the </w:t>
      </w:r>
      <m:oMath>
        <m:r>
          <w:rPr>
            <w:rFonts w:ascii="Cambria Math" w:hAnsi="Cambria Math"/>
          </w:rPr>
          <m:t>x</m:t>
        </m:r>
      </m:oMath>
      <w:r w:rsidRPr="00911DBA">
        <w:t> direction, </w:t>
      </w:r>
      <m:oMath>
        <m:r>
          <w:rPr>
            <w:rFonts w:ascii="Cambria Math" w:hAnsi="Cambria Math"/>
          </w:rPr>
          <m:t>v</m:t>
        </m:r>
      </m:oMath>
      <w:r w:rsidRPr="00911DBA">
        <w:t> is the motion in the</w:t>
      </w:r>
      <m:oMath>
        <m:r>
          <w:rPr>
            <w:rFonts w:ascii="Cambria Math" w:hAnsi="Cambria Math"/>
          </w:rPr>
          <m:t xml:space="preserve"> y</m:t>
        </m:r>
      </m:oMath>
      <w:r w:rsidRPr="00911DBA">
        <w:t xml:space="preserve"> direction, and </w:t>
      </w:r>
      <m:oMath>
        <m:r>
          <w:rPr>
            <w:rFonts w:ascii="Cambria Math" w:hAnsi="Cambria Math"/>
          </w:rPr>
          <m:t>f</m:t>
        </m:r>
      </m:oMath>
      <w:r w:rsidRPr="00911DBA">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t xml:space="preserve"> (frame at time </w:t>
      </w:r>
      <m:oMath>
        <m:r>
          <w:rPr>
            <w:rFonts w:ascii="Cambria Math" w:hAnsi="Cambria Math"/>
          </w:rPr>
          <m:t>=t-1</m:t>
        </m:r>
      </m:oMath>
      <w:r w:rsidRPr="00911DBA">
        <w:t> </w:t>
      </w:r>
      <w:r w:rsidR="00214CF8" w:rsidRPr="00911DBA">
        <w:t xml:space="preserve">) </w:t>
      </w:r>
      <w:r w:rsidRPr="00911DBA">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911DBA">
        <w:t xml:space="preserve"> </w:t>
      </w:r>
      <w:r w:rsidRPr="00911DBA">
        <w:t xml:space="preserve">(frame at time </w:t>
      </w:r>
      <m:oMath>
        <m:r>
          <w:rPr>
            <w:rFonts w:ascii="Cambria Math" w:eastAsiaTheme="minorEastAsia" w:hAnsi="Cambria Math"/>
          </w:rPr>
          <m:t>=</m:t>
        </m:r>
        <m:r>
          <w:rPr>
            <w:rFonts w:ascii="Cambria Math" w:hAnsi="Cambria Math"/>
          </w:rPr>
          <m:t>t)</m:t>
        </m:r>
      </m:oMath>
      <w:r w:rsidR="00214CF8" w:rsidRPr="00911DBA">
        <w:t xml:space="preserve"> </w:t>
      </w:r>
      <w:r w:rsidRPr="00911DBA">
        <w:t>as input.</w:t>
      </w:r>
    </w:p>
    <w:p w14:paraId="6B8555F0" w14:textId="0B754CB8" w:rsidR="00014521" w:rsidRPr="00911DBA" w:rsidRDefault="00014521" w:rsidP="00FB6FFB">
      <w:r w:rsidRPr="00911DBA">
        <w:t>Computing optical flow with deep neural net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5], [36]","plainTextFormattedCitation":"[35], [36]","previouslyFormattedCitation":"[36], [37]"},"properties":{"noteIndex":0},"schema":"https://github.com/citation-style-language/schema/raw/master/csl-citation.json"}</w:instrText>
      </w:r>
      <w:r w:rsidR="00A82BE7" w:rsidRPr="00911DBA">
        <w:fldChar w:fldCharType="separate"/>
      </w:r>
      <w:r w:rsidR="00B56E1E" w:rsidRPr="00B56E1E">
        <w:rPr>
          <w:noProof/>
        </w:rPr>
        <w:t>[35], [36]</w:t>
      </w:r>
      <w:r w:rsidR="00A82BE7" w:rsidRPr="00911DBA">
        <w:fldChar w:fldCharType="end"/>
      </w:r>
      <w:r w:rsidR="00A82BE7" w:rsidRPr="00911DBA">
        <w:t xml:space="preserve"> </w:t>
      </w:r>
      <w:r w:rsidRPr="00911DBA">
        <w:t xml:space="preserve"> requires </w:t>
      </w:r>
      <w:r w:rsidR="00321167" w:rsidRPr="00911DBA">
        <w:t>vast</w:t>
      </w:r>
      <w:r w:rsidRPr="00911DBA">
        <w:t xml:space="preserve"> amounts of training data which is principally hard to obtain. </w:t>
      </w:r>
      <w:r w:rsidR="002A203E" w:rsidRPr="00911DBA">
        <w:t xml:space="preserve">This is because marking optical flow video footage requires </w:t>
      </w:r>
      <w:r w:rsidR="008B2345" w:rsidRPr="00911DBA">
        <w:t xml:space="preserve">a </w:t>
      </w:r>
      <w:r w:rsidR="002A203E" w:rsidRPr="00911DBA">
        <w:t>detailed finding of the precise motion of each point of a frame to the precision of the subpixels.</w:t>
      </w:r>
      <w:r w:rsidR="00893519" w:rsidRPr="00911DBA">
        <w:t xml:space="preserve"> </w:t>
      </w:r>
      <w:r w:rsidRPr="00911DBA">
        <w:t>To address the issue of labeling training data</w:t>
      </w:r>
      <w:r w:rsidR="009B183E" w:rsidRPr="00911DBA">
        <w:t>,</w:t>
      </w:r>
      <w:r w:rsidR="00D17732" w:rsidRPr="00911DBA">
        <w:t xml:space="preserve"> many research works</w:t>
      </w:r>
      <w:r w:rsidR="00A82BE7" w:rsidRPr="00911DBA">
        <w:t xml:space="preserve">, </w:t>
      </w:r>
      <w:r w:rsidR="00A82BE7" w:rsidRPr="00911DBA">
        <w:fldChar w:fldCharType="begin" w:fldLock="1"/>
      </w:r>
      <w:r w:rsidR="00B56E1E">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5]–[37]","plainTextFormattedCitation":"[35]–[37]","previouslyFormattedCitation":"[36]–[38]"},"properties":{"noteIndex":0},"schema":"https://github.com/citation-style-language/schema/raw/master/csl-citation.json"}</w:instrText>
      </w:r>
      <w:r w:rsidR="00A82BE7" w:rsidRPr="00911DBA">
        <w:fldChar w:fldCharType="separate"/>
      </w:r>
      <w:r w:rsidR="00B56E1E" w:rsidRPr="00B56E1E">
        <w:rPr>
          <w:noProof/>
        </w:rPr>
        <w:t>[35]–[37]</w:t>
      </w:r>
      <w:r w:rsidR="00A82BE7" w:rsidRPr="00911DBA">
        <w:fldChar w:fldCharType="end"/>
      </w:r>
      <w:r w:rsidR="00D17732" w:rsidRPr="00911DBA">
        <w:t xml:space="preserve"> </w:t>
      </w:r>
      <w:r w:rsidRPr="00911DBA">
        <w:t>used computer graphics to simulate massive realistic worlds.</w:t>
      </w:r>
      <w:r w:rsidR="00357286" w:rsidRPr="00911DBA">
        <w:t xml:space="preserve"> </w:t>
      </w:r>
      <w:r w:rsidR="00D17732" w:rsidRPr="00911DBA">
        <w:t xml:space="preserve">Since virtual </w:t>
      </w:r>
      <w:r w:rsidRPr="00911DBA">
        <w:t xml:space="preserve">worlds are </w:t>
      </w:r>
      <w:r w:rsidR="00D3478A" w:rsidRPr="00911DBA">
        <w:t>produced</w:t>
      </w:r>
      <w:r w:rsidRPr="00911DBA">
        <w:t xml:space="preserve"> by </w:t>
      </w:r>
      <w:r w:rsidR="00A82BE7" w:rsidRPr="00911DBA">
        <w:t xml:space="preserve">complex computer </w:t>
      </w:r>
      <w:r w:rsidRPr="00911DBA">
        <w:t xml:space="preserve">instruction, the motion of </w:t>
      </w:r>
      <w:proofErr w:type="gramStart"/>
      <w:r w:rsidRPr="00911DBA">
        <w:t>each and every</w:t>
      </w:r>
      <w:proofErr w:type="gramEnd"/>
      <w:r w:rsidRPr="00911DBA">
        <w:t xml:space="preserve"> point </w:t>
      </w:r>
      <w:r w:rsidRPr="00911DBA">
        <w:lastRenderedPageBreak/>
        <w:t>of an image in a video sequence is known. Some examples of such include MPI-Sintel</w:t>
      </w:r>
      <w:r w:rsidR="004E6222" w:rsidRPr="00911DBA">
        <w:t xml:space="preserve"> </w:t>
      </w:r>
      <w:r w:rsidR="004E6222" w:rsidRPr="00911DBA">
        <w:fldChar w:fldCharType="begin" w:fldLock="1"/>
      </w:r>
      <w:r w:rsidR="00B56E1E">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8]","plainTextFormattedCitation":"[38]","previouslyFormattedCitation":"[39]"},"properties":{"noteIndex":0},"schema":"https://github.com/citation-style-language/schema/raw/master/csl-citation.json"}</w:instrText>
      </w:r>
      <w:r w:rsidR="004E6222" w:rsidRPr="00911DBA">
        <w:fldChar w:fldCharType="separate"/>
      </w:r>
      <w:r w:rsidR="00B56E1E" w:rsidRPr="00B56E1E">
        <w:rPr>
          <w:noProof/>
        </w:rPr>
        <w:t>[38]</w:t>
      </w:r>
      <w:r w:rsidR="004E6222" w:rsidRPr="00911DBA">
        <w:fldChar w:fldCharType="end"/>
      </w:r>
      <w:r w:rsidRPr="00911DBA">
        <w:t xml:space="preserve">, an open-source CGI movie with optical flow labeling rendered for </w:t>
      </w:r>
      <w:r w:rsidR="00A52D96" w:rsidRPr="00911DBA">
        <w:t>numerous</w:t>
      </w:r>
      <w:r w:rsidRPr="00911DBA">
        <w:t xml:space="preserve"> sequences, and Flying Chairs</w:t>
      </w:r>
      <w:r w:rsidR="00AB7F99" w:rsidRPr="00911DBA">
        <w:t xml:space="preserve"> </w:t>
      </w:r>
      <w:r w:rsidR="00AB7F99" w:rsidRPr="00911DBA">
        <w:fldChar w:fldCharType="begin" w:fldLock="1"/>
      </w:r>
      <w:r w:rsidR="00B56E1E">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7]","plainTextFormattedCitation":"[37]","previouslyFormattedCitation":"[38]"},"properties":{"noteIndex":0},"schema":"https://github.com/citation-style-language/schema/raw/master/csl-citation.json"}</w:instrText>
      </w:r>
      <w:r w:rsidR="00AB7F99" w:rsidRPr="00911DBA">
        <w:fldChar w:fldCharType="separate"/>
      </w:r>
      <w:r w:rsidR="00B56E1E" w:rsidRPr="00B56E1E">
        <w:rPr>
          <w:noProof/>
        </w:rPr>
        <w:t>[37]</w:t>
      </w:r>
      <w:r w:rsidR="00AB7F99" w:rsidRPr="00911DBA">
        <w:fldChar w:fldCharType="end"/>
      </w:r>
      <w:r w:rsidRPr="00911DBA">
        <w:t xml:space="preserve">, a dataset of </w:t>
      </w:r>
      <w:r w:rsidR="00AF6D1A" w:rsidRPr="00911DBA">
        <w:t>numerous</w:t>
      </w:r>
      <w:r w:rsidRPr="00911DBA">
        <w:t xml:space="preserve"> chairs </w:t>
      </w:r>
      <w:r w:rsidR="00AF6D1A" w:rsidRPr="00911DBA">
        <w:t>hovering</w:t>
      </w:r>
      <w:r w:rsidRPr="00911DBA">
        <w:t xml:space="preserve"> </w:t>
      </w:r>
      <w:r w:rsidR="00AF6D1A" w:rsidRPr="00911DBA">
        <w:t>a</w:t>
      </w:r>
      <w:r w:rsidR="00A52D96" w:rsidRPr="00911DBA">
        <w:t>round</w:t>
      </w:r>
      <w:r w:rsidRPr="00911DBA">
        <w:t xml:space="preserve"> random backgrounds</w:t>
      </w:r>
      <w:r w:rsidR="000C69EC" w:rsidRPr="00911DBA">
        <w:t xml:space="preserve"> both generated from </w:t>
      </w:r>
      <w:r w:rsidR="00E55BA1" w:rsidRPr="00911DBA">
        <w:t xml:space="preserve">the </w:t>
      </w:r>
      <w:r w:rsidR="000C69EC" w:rsidRPr="00911DBA">
        <w:t xml:space="preserve">virtual </w:t>
      </w:r>
      <w:r w:rsidR="00907897" w:rsidRPr="00911DBA">
        <w:t>world</w:t>
      </w:r>
      <w:r w:rsidR="000C69EC" w:rsidRPr="00911DBA">
        <w:t xml:space="preserve"> using </w:t>
      </w:r>
      <w:r w:rsidR="00E55BA1" w:rsidRPr="00911DBA">
        <w:t>C</w:t>
      </w:r>
      <w:r w:rsidR="000C69EC" w:rsidRPr="00911DBA">
        <w:t>omputer Graphics</w:t>
      </w:r>
      <w:r w:rsidR="00A52D96" w:rsidRPr="00911DBA">
        <w:t>.</w:t>
      </w:r>
    </w:p>
    <w:p w14:paraId="51D48400" w14:textId="42094B73" w:rsidR="000A3D35" w:rsidRPr="00911DBA" w:rsidRDefault="009655BC" w:rsidP="00BC6457">
      <w:pPr>
        <w:pStyle w:val="Heading3"/>
      </w:pPr>
      <w:bookmarkStart w:id="147" w:name="_Toc52981531"/>
      <w:bookmarkStart w:id="148" w:name="_Toc54101852"/>
      <w:r w:rsidRPr="00911DBA">
        <w:t xml:space="preserve">Pose </w:t>
      </w:r>
      <w:r w:rsidR="00B3116F" w:rsidRPr="00911DBA">
        <w:t>E</w:t>
      </w:r>
      <w:r w:rsidRPr="00911DBA">
        <w:t>stimation</w:t>
      </w:r>
      <w:bookmarkEnd w:id="147"/>
      <w:bookmarkEnd w:id="148"/>
    </w:p>
    <w:p w14:paraId="0854D1C2" w14:textId="4B8117CD" w:rsidR="00F94DB5" w:rsidRPr="00911DBA" w:rsidRDefault="00F94DB5" w:rsidP="00AF6D1A">
      <w:r w:rsidRPr="00911DBA">
        <w:rPr>
          <w:noProof/>
        </w:rPr>
        <mc:AlternateContent>
          <mc:Choice Requires="wps">
            <w:drawing>
              <wp:anchor distT="0" distB="0" distL="114300" distR="114300" simplePos="0" relativeHeight="251703296" behindDoc="0" locked="0" layoutInCell="1" allowOverlap="1" wp14:anchorId="271E9183" wp14:editId="67CED8A4">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06E3750A" w:rsidR="00663785" w:rsidRPr="00611D77" w:rsidRDefault="00663785" w:rsidP="00F94DB5">
                            <w:pPr>
                              <w:pStyle w:val="Caption"/>
                              <w:spacing w:before="0" w:after="0"/>
                              <w:jc w:val="center"/>
                              <w:rPr>
                                <w:color w:val="auto"/>
                                <w:sz w:val="36"/>
                                <w:szCs w:val="36"/>
                              </w:rPr>
                            </w:pPr>
                            <w:bookmarkStart w:id="149" w:name="_Toc47219620"/>
                            <w:bookmarkStart w:id="150" w:name="_Toc52980538"/>
                            <w:bookmarkStart w:id="151"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49"/>
                            <w:r>
                              <w:rPr>
                                <w:color w:val="auto"/>
                                <w:sz w:val="24"/>
                                <w:szCs w:val="24"/>
                              </w:rPr>
                              <w:t xml:space="preserve"> to transfer pose.</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06E3750A" w:rsidR="00663785" w:rsidRPr="00611D77" w:rsidRDefault="00663785" w:rsidP="00F94DB5">
                      <w:pPr>
                        <w:pStyle w:val="Caption"/>
                        <w:spacing w:before="0" w:after="0"/>
                        <w:jc w:val="center"/>
                        <w:rPr>
                          <w:color w:val="auto"/>
                          <w:sz w:val="36"/>
                          <w:szCs w:val="36"/>
                        </w:rPr>
                      </w:pPr>
                      <w:bookmarkStart w:id="152" w:name="_Toc47219620"/>
                      <w:bookmarkStart w:id="153" w:name="_Toc52980538"/>
                      <w:bookmarkStart w:id="154" w:name="_Toc5408916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w:t>
                      </w:r>
                      <w:r>
                        <w:rPr>
                          <w:color w:val="auto"/>
                          <w:sz w:val="24"/>
                          <w:szCs w:val="24"/>
                        </w:rPr>
                        <w:t>P</w:t>
                      </w:r>
                      <w:r w:rsidRPr="00611D77">
                        <w:rPr>
                          <w:color w:val="auto"/>
                          <w:sz w:val="24"/>
                          <w:szCs w:val="24"/>
                        </w:rPr>
                        <w:t>ose extraction</w:t>
                      </w:r>
                      <w:bookmarkEnd w:id="152"/>
                      <w:r>
                        <w:rPr>
                          <w:color w:val="auto"/>
                          <w:sz w:val="24"/>
                          <w:szCs w:val="24"/>
                        </w:rPr>
                        <w:t xml:space="preserve"> to transfer pose.</w:t>
                      </w:r>
                      <w:bookmarkEnd w:id="153"/>
                      <w:bookmarkEnd w:id="154"/>
                    </w:p>
                  </w:txbxContent>
                </v:textbox>
                <w10:wrap type="topAndBottom" anchorx="margin"/>
              </v:shape>
            </w:pict>
          </mc:Fallback>
        </mc:AlternateContent>
      </w:r>
      <w:r w:rsidRPr="00911DBA">
        <w:rPr>
          <w:noProof/>
        </w:rPr>
        <w:drawing>
          <wp:anchor distT="0" distB="0" distL="114300" distR="114300" simplePos="0" relativeHeight="251882496" behindDoc="0" locked="0" layoutInCell="1" allowOverlap="1" wp14:anchorId="58BEE2DD" wp14:editId="055A0CE9">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911DBA">
        <w:t xml:space="preserve">Human pose estimation can be framed as the problem on </w:t>
      </w:r>
      <w:r w:rsidR="00A9590E" w:rsidRPr="00911DBA">
        <w:t xml:space="preserve">the </w:t>
      </w:r>
      <w:r w:rsidR="00DF59DC" w:rsidRPr="00911DBA">
        <w:t xml:space="preserve">localization of key points like eye, nose, elbows, wrists, etc. in </w:t>
      </w:r>
      <w:r w:rsidR="004E5A7B" w:rsidRPr="00911DBA">
        <w:t>i</w:t>
      </w:r>
      <w:r w:rsidR="008220ED" w:rsidRPr="00911DBA">
        <w:t xml:space="preserve">mages or videos </w:t>
      </w:r>
      <w:r w:rsidR="004E5A7B" w:rsidRPr="00911DBA">
        <w:t>frequently</w:t>
      </w:r>
      <w:r w:rsidR="008220ED" w:rsidRPr="00911DBA">
        <w:t xml:space="preserve"> referred to as human joints. It is also known as the exploration of the overt position of all articulated poses in space.</w:t>
      </w:r>
      <w:r w:rsidR="00C07E32" w:rsidRPr="00911DBA">
        <w:t xml:space="preserve"> </w:t>
      </w:r>
      <w:r w:rsidR="00DF59DC" w:rsidRPr="00911DBA">
        <w:t xml:space="preserve">Basically, pose estimation translate used in transferring motion from a deriving video to derived object in a video. </w:t>
      </w:r>
    </w:p>
    <w:p w14:paraId="706C64D2" w14:textId="77777777" w:rsidR="00F94DB5" w:rsidRPr="00911DBA" w:rsidRDefault="00F94DB5" w:rsidP="00F94DB5">
      <w:pPr>
        <w:spacing w:before="0" w:after="0"/>
        <w:jc w:val="center"/>
        <w:rPr>
          <w:shd w:val="clear" w:color="auto" w:fill="FFFFFF"/>
        </w:rPr>
      </w:pPr>
      <w:r w:rsidRPr="00911DBA">
        <w:rPr>
          <w:shd w:val="clear" w:color="auto" w:fill="FFFFFF"/>
        </w:rPr>
        <w:t xml:space="preserve">(left) driving video, (middle) extracted pose from driving video and, (right) generated video using estimated pose. </w:t>
      </w:r>
    </w:p>
    <w:p w14:paraId="40A8BE46" w14:textId="7A55275A" w:rsidR="00F94DB5" w:rsidRPr="00911DBA" w:rsidRDefault="00F94DB5" w:rsidP="00F94DB5">
      <w:pPr>
        <w:spacing w:before="0" w:after="0"/>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39]</w:t>
      </w:r>
      <w:r w:rsidRPr="00911DBA">
        <w:rPr>
          <w:shd w:val="clear" w:color="auto" w:fill="FFFFFF"/>
        </w:rPr>
        <w:fldChar w:fldCharType="end"/>
      </w:r>
    </w:p>
    <w:p w14:paraId="252524D7" w14:textId="28751D57" w:rsidR="00676AC2" w:rsidRPr="00911DBA" w:rsidRDefault="00321167" w:rsidP="00AF6D1A">
      <w:r w:rsidRPr="00911DBA">
        <w:t>Main</w:t>
      </w:r>
      <w:r w:rsidR="00DF59DC" w:rsidRPr="00911DBA">
        <w:t xml:space="preserve">ly human pose estimation </w:t>
      </w:r>
      <w:r w:rsidR="00A9590E" w:rsidRPr="00911DBA">
        <w:t xml:space="preserve">is </w:t>
      </w:r>
      <w:r w:rsidR="00DF59DC" w:rsidRPr="00911DBA">
        <w:t xml:space="preserve">used in transferring motion from one person to </w:t>
      </w:r>
      <w:r w:rsidR="00A9590E" w:rsidRPr="00911DBA">
        <w:t>an</w:t>
      </w:r>
      <w:r w:rsidR="00DF59DC" w:rsidRPr="00911DBA">
        <w:t xml:space="preserve">other as used </w:t>
      </w:r>
      <w:r w:rsidR="00DF59DC" w:rsidRPr="00911DBA">
        <w:fldChar w:fldCharType="begin" w:fldLock="1"/>
      </w:r>
      <w:r w:rsidR="00B56E1E">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9]","plainTextFormattedCitation":"[39]","previouslyFormattedCitation":"[40]"},"properties":{"noteIndex":0},"schema":"https://github.com/citation-style-language/schema/raw/master/csl-citation.json"}</w:instrText>
      </w:r>
      <w:r w:rsidR="00DF59DC" w:rsidRPr="00911DBA">
        <w:fldChar w:fldCharType="separate"/>
      </w:r>
      <w:r w:rsidR="00B56E1E" w:rsidRPr="00B56E1E">
        <w:rPr>
          <w:noProof/>
        </w:rPr>
        <w:t>[39]</w:t>
      </w:r>
      <w:r w:rsidR="00DF59DC" w:rsidRPr="00911DBA">
        <w:fldChar w:fldCharType="end"/>
      </w:r>
      <w:r w:rsidR="00E328E8" w:rsidRPr="00911DBA">
        <w:fldChar w:fldCharType="begin" w:fldLock="1"/>
      </w:r>
      <w:r w:rsidR="00B56E1E">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0]","plainTextFormattedCitation":"[40]","previouslyFormattedCitation":"[41]"},"properties":{"noteIndex":0},"schema":"https://github.com/citation-style-language/schema/raw/master/csl-citation.json"}</w:instrText>
      </w:r>
      <w:r w:rsidR="00E328E8" w:rsidRPr="00911DBA">
        <w:fldChar w:fldCharType="separate"/>
      </w:r>
      <w:r w:rsidR="00B56E1E" w:rsidRPr="00B56E1E">
        <w:rPr>
          <w:noProof/>
        </w:rPr>
        <w:t>[40]</w:t>
      </w:r>
      <w:r w:rsidR="00E328E8" w:rsidRPr="00911DBA">
        <w:fldChar w:fldCharType="end"/>
      </w:r>
      <w:r w:rsidR="0010500C" w:rsidRPr="00911DBA">
        <w:t>, to transfer motion between different domain videos specifically for animating static image by driving motion</w:t>
      </w:r>
      <w:r w:rsidR="00DC7109" w:rsidRPr="00911DBA">
        <w:t xml:space="preserve"> as shown in figure 2-6</w:t>
      </w:r>
      <w:r w:rsidR="0010500C" w:rsidRPr="00911DBA">
        <w:t xml:space="preserve"> </w:t>
      </w:r>
      <w:r w:rsidR="0010500C" w:rsidRPr="00911DBA">
        <w:fldChar w:fldCharType="begin" w:fldLock="1"/>
      </w:r>
      <w:r w:rsidR="00B56E1E">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1]","plainTextFormattedCitation":"[41]","previouslyFormattedCitation":"[42]"},"properties":{"noteIndex":0},"schema":"https://github.com/citation-style-language/schema/raw/master/csl-citation.json"}</w:instrText>
      </w:r>
      <w:r w:rsidR="0010500C" w:rsidRPr="00911DBA">
        <w:fldChar w:fldCharType="separate"/>
      </w:r>
      <w:r w:rsidR="00B56E1E" w:rsidRPr="00B56E1E">
        <w:rPr>
          <w:noProof/>
        </w:rPr>
        <w:t>[41]</w:t>
      </w:r>
      <w:r w:rsidR="0010500C" w:rsidRPr="00911DBA">
        <w:fldChar w:fldCharType="end"/>
      </w:r>
      <w:r w:rsidR="0010500C" w:rsidRPr="00911DBA">
        <w:t xml:space="preserve"> and facial expression transfer </w:t>
      </w:r>
      <w:r w:rsidR="0010500C" w:rsidRPr="00911DBA">
        <w:fldChar w:fldCharType="begin" w:fldLock="1"/>
      </w:r>
      <w:r w:rsidR="00B56E1E">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2]","plainTextFormattedCitation":"[42]","previouslyFormattedCitation":"[43]"},"properties":{"noteIndex":0},"schema":"https://github.com/citation-style-language/schema/raw/master/csl-citation.json"}</w:instrText>
      </w:r>
      <w:r w:rsidR="0010500C" w:rsidRPr="00911DBA">
        <w:fldChar w:fldCharType="separate"/>
      </w:r>
      <w:r w:rsidR="00B56E1E" w:rsidRPr="00B56E1E">
        <w:rPr>
          <w:noProof/>
        </w:rPr>
        <w:t>[42]</w:t>
      </w:r>
      <w:r w:rsidR="0010500C" w:rsidRPr="00911DBA">
        <w:fldChar w:fldCharType="end"/>
      </w:r>
      <w:r w:rsidR="0010500C" w:rsidRPr="00911DBA">
        <w:t xml:space="preserve"> between source and </w:t>
      </w:r>
      <w:r w:rsidR="00A9590E" w:rsidRPr="00911DBA">
        <w:t xml:space="preserve">the </w:t>
      </w:r>
      <w:r w:rsidR="0010500C" w:rsidRPr="00911DBA">
        <w:t>target</w:t>
      </w:r>
      <w:r w:rsidR="00C07E32" w:rsidRPr="00911DBA">
        <w:t xml:space="preserve"> person</w:t>
      </w:r>
      <w:r w:rsidR="00A9590E" w:rsidRPr="00911DBA">
        <w:t>.</w:t>
      </w:r>
    </w:p>
    <w:p w14:paraId="1741C6BC" w14:textId="6DB3C20D" w:rsidR="00676AC2" w:rsidRPr="00911DBA" w:rsidRDefault="00B20F7A" w:rsidP="00676AC2">
      <w:r w:rsidRPr="00911DBA">
        <w:t>There are</w:t>
      </w:r>
      <w:r w:rsidR="00AF6D1A" w:rsidRPr="00911DBA">
        <w:t xml:space="preserve"> two types of pose estimation classical and deep learning</w:t>
      </w:r>
      <w:r w:rsidR="009B183E" w:rsidRPr="00911DBA">
        <w:t>;</w:t>
      </w:r>
      <w:r w:rsidR="00AF6D1A" w:rsidRPr="00911DBA">
        <w:t xml:space="preserve"> the former</w:t>
      </w:r>
      <w:r w:rsidR="00251EA6" w:rsidRPr="00911DBA">
        <w:t xml:space="preserve"> is</w:t>
      </w:r>
      <w:r w:rsidR="00A9590E" w:rsidRPr="00911DBA">
        <w:t xml:space="preserve"> all about represents an object by a group of "parts" organized in a deformable configuration</w:t>
      </w:r>
      <w:r w:rsidR="00E55BA1" w:rsidRPr="00911DBA">
        <w:t>,</w:t>
      </w:r>
      <w:r w:rsidR="00AF6D1A" w:rsidRPr="00911DBA">
        <w:t xml:space="preserve"> and </w:t>
      </w:r>
      <w:r w:rsidR="00640FF0" w:rsidRPr="00911DBA">
        <w:t xml:space="preserve">Later, </w:t>
      </w:r>
      <w:proofErr w:type="spellStart"/>
      <w:r w:rsidR="00640FF0" w:rsidRPr="00911DBA">
        <w:t>ConvNets</w:t>
      </w:r>
      <w:proofErr w:type="spellEnd"/>
      <w:r w:rsidR="00640FF0" w:rsidRPr="00911DBA">
        <w:t xml:space="preserve"> was commonly embraced as their core building block.</w:t>
      </w:r>
      <w:r w:rsidR="000C69EC" w:rsidRPr="00911DBA">
        <w:t xml:space="preserve"> They largely replace hand-crafted features &amp; graphical mod</w:t>
      </w:r>
      <w:r w:rsidR="00E55BA1" w:rsidRPr="00911DBA">
        <w:t>el</w:t>
      </w:r>
      <w:r w:rsidR="000C69EC" w:rsidRPr="00911DBA">
        <w:t>s perhaps this approach has returned drastic advances on standard benchmarks.</w:t>
      </w:r>
      <w:r w:rsidR="00AA5142" w:rsidRPr="00911DBA">
        <w:t xml:space="preserve"> </w:t>
      </w:r>
    </w:p>
    <w:p w14:paraId="1220FC5E" w14:textId="061758B3" w:rsidR="00E32A9C" w:rsidRPr="00911DBA" w:rsidRDefault="00E32A9C" w:rsidP="00BC6457">
      <w:pPr>
        <w:pStyle w:val="Heading3"/>
      </w:pPr>
      <w:bookmarkStart w:id="155" w:name="_Toc52981532"/>
      <w:bookmarkStart w:id="156" w:name="_Toc54101853"/>
      <w:r w:rsidRPr="00911DBA">
        <w:lastRenderedPageBreak/>
        <w:t xml:space="preserve">3D </w:t>
      </w:r>
      <w:r w:rsidR="009C2ACD" w:rsidRPr="00911DBA">
        <w:t>Convolutional Tensor</w:t>
      </w:r>
      <w:bookmarkEnd w:id="155"/>
      <w:bookmarkEnd w:id="156"/>
    </w:p>
    <w:p w14:paraId="5E157B64" w14:textId="6A6712F7" w:rsidR="00A21170" w:rsidRPr="00911DBA" w:rsidRDefault="00E55BA1" w:rsidP="001177FC">
      <w:r w:rsidRPr="00911DBA">
        <w:t xml:space="preserve">The </w:t>
      </w:r>
      <w:r w:rsidR="001F6227" w:rsidRPr="00911DBA">
        <w:t xml:space="preserve">3D </w:t>
      </w:r>
      <w:r w:rsidR="001155BE" w:rsidRPr="00911DBA">
        <w:t xml:space="preserve">convolutional tensor mechanism is </w:t>
      </w:r>
      <w:r w:rsidR="008728FE" w:rsidRPr="00911DBA">
        <w:t>one</w:t>
      </w:r>
      <w:r w:rsidR="008C7F48" w:rsidRPr="00911DBA">
        <w:t xml:space="preserve"> of the </w:t>
      </w:r>
      <w:r w:rsidR="009874DD" w:rsidRPr="00911DBA">
        <w:t>orthodox</w:t>
      </w:r>
      <w:r w:rsidR="008C7F48" w:rsidRPr="00911DBA">
        <w:t xml:space="preserve"> methods</w:t>
      </w:r>
      <w:r w:rsidR="009B183E" w:rsidRPr="00911DBA">
        <w:t>,</w:t>
      </w:r>
      <w:r w:rsidR="008C7F48" w:rsidRPr="00911DBA">
        <w:t xml:space="preserve"> which</w:t>
      </w:r>
      <w:r w:rsidR="001177FC" w:rsidRPr="00911DBA">
        <w:t xml:space="preserve"> basically does</w:t>
      </w:r>
      <w:r w:rsidR="009B183E" w:rsidRPr="00911DBA">
        <w:t xml:space="preserve"> no</w:t>
      </w:r>
      <w:r w:rsidR="001177FC" w:rsidRPr="00911DBA">
        <w:t>t consider temporal information explicitly</w:t>
      </w:r>
      <w:r w:rsidR="002E4BB4" w:rsidRPr="00911DBA">
        <w:t>. S</w:t>
      </w:r>
      <w:r w:rsidR="001177FC" w:rsidRPr="00911DBA">
        <w:t xml:space="preserve">ince it considers presenting </w:t>
      </w:r>
      <w:r w:rsidR="00FB6092" w:rsidRPr="00911DBA">
        <w:t xml:space="preserve">a </w:t>
      </w:r>
      <w:r w:rsidR="001177FC" w:rsidRPr="00911DBA">
        <w:t>video scene</w:t>
      </w:r>
      <w:r w:rsidR="008C7F48" w:rsidRPr="00911DBA">
        <w:t xml:space="preserve"> </w:t>
      </w:r>
      <w:r w:rsidR="008C7F48"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8C7F48" w:rsidRPr="00911DBA">
        <w:fldChar w:fldCharType="separate"/>
      </w:r>
      <w:r w:rsidR="00B56E1E" w:rsidRPr="00B56E1E">
        <w:rPr>
          <w:noProof/>
        </w:rPr>
        <w:t>[27]</w:t>
      </w:r>
      <w:r w:rsidR="008C7F48" w:rsidRPr="00911DBA">
        <w:fldChar w:fldCharType="end"/>
      </w:r>
      <w:r w:rsidR="001177FC" w:rsidRPr="00911DBA">
        <w:t xml:space="preserve"> as </w:t>
      </w:r>
      <w:r w:rsidR="008C7F48" w:rsidRPr="00911DBA">
        <w:t xml:space="preserve">a </w:t>
      </w:r>
      <w:r w:rsidR="001177FC" w:rsidRPr="00911DBA">
        <w:t>3-dimensional tensor</w:t>
      </w:r>
      <w:r w:rsidR="002E4BB4" w:rsidRPr="00911DBA">
        <w:t xml:space="preserve"> m</w:t>
      </w:r>
      <w:r w:rsidR="001155BE" w:rsidRPr="00911DBA">
        <w:t>eaning</w:t>
      </w:r>
      <w:r w:rsidR="008C7F48" w:rsidRPr="00911DBA">
        <w:t xml:space="preserve"> it takes the whole video as input</w:t>
      </w:r>
      <w:r w:rsidR="009B183E" w:rsidRPr="00911DBA">
        <w:t>,</w:t>
      </w:r>
      <w:r w:rsidR="008C7F48" w:rsidRPr="00911DBA">
        <w:t xml:space="preserve"> and the network eventually learns the relation between consecutive frames to preserve temporal consistency</w:t>
      </w:r>
      <w:r w:rsidR="000F0359" w:rsidRPr="00911DBA">
        <w:t xml:space="preserve"> implicitly</w:t>
      </w:r>
      <w:r w:rsidR="008C7F48" w:rsidRPr="00911DBA">
        <w:t>.</w:t>
      </w:r>
      <w:r w:rsidR="00A21170" w:rsidRPr="00911DBA">
        <w:t xml:space="preserve"> </w:t>
      </w:r>
      <w:r w:rsidR="00B65143" w:rsidRPr="00911DBA">
        <w:t>In due course</w:t>
      </w:r>
      <w:r w:rsidRPr="00911DBA">
        <w:t>,</w:t>
      </w:r>
      <w:r w:rsidR="00A21170" w:rsidRPr="00911DBA">
        <w:t xml:space="preserve"> this approach is not used frequently because of two </w:t>
      </w:r>
      <w:r w:rsidR="00321167" w:rsidRPr="00911DBA">
        <w:t>fundamental</w:t>
      </w:r>
      <w:r w:rsidR="000F0359" w:rsidRPr="00911DBA">
        <w:t xml:space="preserve"> </w:t>
      </w:r>
      <w:r w:rsidR="00A21170" w:rsidRPr="00911DBA">
        <w:t>reasons</w:t>
      </w:r>
      <w:r w:rsidR="003A6009" w:rsidRPr="00911DBA">
        <w:t xml:space="preserve"> </w:t>
      </w:r>
      <w:r w:rsidR="009863A1" w:rsidRPr="00911DBA">
        <w:t>requires</w:t>
      </w:r>
      <w:r w:rsidR="00A21170" w:rsidRPr="00911DBA">
        <w:t xml:space="preserve"> </w:t>
      </w:r>
      <w:r w:rsidRPr="00911DBA">
        <w:t xml:space="preserve">a </w:t>
      </w:r>
      <w:r w:rsidR="00A21170" w:rsidRPr="00911DBA">
        <w:t>high</w:t>
      </w:r>
      <w:r w:rsidRPr="00911DBA">
        <w:t>-</w:t>
      </w:r>
      <w:r w:rsidR="00A21170" w:rsidRPr="00911DBA">
        <w:t xml:space="preserve">efficiency </w:t>
      </w:r>
      <w:r w:rsidR="009863A1" w:rsidRPr="00911DBA">
        <w:t>machine, and</w:t>
      </w:r>
      <w:r w:rsidR="00A21170" w:rsidRPr="00911DBA">
        <w:t xml:space="preserve"> the network becomes </w:t>
      </w:r>
      <w:r w:rsidRPr="00911DBA">
        <w:t>a</w:t>
      </w:r>
      <w:r w:rsidR="00321167" w:rsidRPr="00911DBA">
        <w:t>n entire</w:t>
      </w:r>
      <w:r w:rsidR="00A21170" w:rsidRPr="00911DBA">
        <w:t>ly black box</w:t>
      </w:r>
      <w:r w:rsidR="009B183E" w:rsidRPr="00911DBA">
        <w:t>, which means</w:t>
      </w:r>
      <w:r w:rsidR="00B65143" w:rsidRPr="00911DBA">
        <w:t xml:space="preserve"> hard to tune parameters </w:t>
      </w:r>
      <w:r w:rsidR="007629EC" w:rsidRPr="00911DBA">
        <w:t>principally</w:t>
      </w:r>
      <w:r w:rsidR="00B65143" w:rsidRPr="00911DBA">
        <w:t xml:space="preserve"> done in training </w:t>
      </w:r>
      <w:r w:rsidR="00E50697" w:rsidRPr="00911DBA">
        <w:t>d</w:t>
      </w:r>
      <w:r w:rsidR="00B65143" w:rsidRPr="00911DBA">
        <w:t xml:space="preserve">eep </w:t>
      </w:r>
      <w:r w:rsidR="00E50697" w:rsidRPr="00911DBA">
        <w:t>l</w:t>
      </w:r>
      <w:r w:rsidR="00B65143" w:rsidRPr="00911DBA">
        <w:t>earning mod</w:t>
      </w:r>
      <w:r w:rsidR="008A75C0" w:rsidRPr="00911DBA">
        <w:t>els.</w:t>
      </w:r>
    </w:p>
    <w:p w14:paraId="2E312FD0" w14:textId="4454D5EA" w:rsidR="00E32A9C" w:rsidRPr="00911DBA" w:rsidRDefault="00E32A9C" w:rsidP="00BC6457">
      <w:pPr>
        <w:pStyle w:val="Heading3"/>
      </w:pPr>
      <w:bookmarkStart w:id="157" w:name="_Toc52981533"/>
      <w:bookmarkStart w:id="158" w:name="_Toc54101854"/>
      <w:r w:rsidRPr="00911DBA">
        <w:t xml:space="preserve">Recurrent </w:t>
      </w:r>
      <w:r w:rsidR="009C2ACD" w:rsidRPr="00911DBA">
        <w:t>Temporal</w:t>
      </w:r>
      <w:bookmarkEnd w:id="157"/>
      <w:bookmarkEnd w:id="158"/>
    </w:p>
    <w:p w14:paraId="7FE638D9" w14:textId="0F738CBA" w:rsidR="00390A10" w:rsidRPr="00911DBA" w:rsidRDefault="007D5997" w:rsidP="008C7F48">
      <w:pPr>
        <w:rPr>
          <w:highlight w:val="yellow"/>
        </w:rPr>
      </w:pPr>
      <w:r w:rsidRPr="00911DBA">
        <w:t>Recurrent neural networks or RNNs are a type of neural network inherently ideal for analyzing data from time</w:t>
      </w:r>
      <w:r w:rsidR="008B2345" w:rsidRPr="00911DBA">
        <w:t>-</w:t>
      </w:r>
      <w:r w:rsidRPr="00911DBA">
        <w:t>series</w:t>
      </w:r>
      <w:r w:rsidR="009B183E" w:rsidRPr="00911DBA">
        <w:t>,</w:t>
      </w:r>
      <w:r w:rsidRPr="00911DBA">
        <w:t xml:space="preserve"> and other sequential </w:t>
      </w:r>
      <w:r w:rsidR="00A75EED" w:rsidRPr="00911DBA">
        <w:t>figures</w:t>
      </w:r>
      <w:r w:rsidR="00F349E6" w:rsidRPr="00911DBA">
        <w:t xml:space="preserve"> make it ideal for video analysis</w:t>
      </w:r>
      <w:r w:rsidR="00544283" w:rsidRPr="00911DBA">
        <w:t>.</w:t>
      </w:r>
      <w:r w:rsidR="002B54DC" w:rsidRPr="00911DBA">
        <w:t xml:space="preserve"> </w:t>
      </w:r>
      <w:r w:rsidR="009B183E" w:rsidRPr="00911DBA">
        <w:t>P</w:t>
      </w:r>
      <w:r w:rsidR="00592BBF" w:rsidRPr="00911DBA">
        <w:t>ossibly</w:t>
      </w:r>
      <w:r w:rsidR="002B54DC" w:rsidRPr="00911DBA">
        <w:t xml:space="preserve"> it</w:t>
      </w:r>
      <w:r w:rsidR="008B2345" w:rsidRPr="00911DBA">
        <w:t xml:space="preserve"> overcomes</w:t>
      </w:r>
      <w:r w:rsidR="002B54DC" w:rsidRPr="00911DBA">
        <w:t xml:space="preserve"> </w:t>
      </w:r>
      <w:r w:rsidR="008B2345" w:rsidRPr="00911DBA">
        <w:t xml:space="preserve">the </w:t>
      </w:r>
      <w:r w:rsidR="002B54DC" w:rsidRPr="00911DBA">
        <w:t>black</w:t>
      </w:r>
      <w:r w:rsidR="008B2345" w:rsidRPr="00911DBA">
        <w:t>-</w:t>
      </w:r>
      <w:r w:rsidR="002B54DC" w:rsidRPr="00911DBA">
        <w:t xml:space="preserve">box nature </w:t>
      </w:r>
      <w:r w:rsidR="00D71B9D" w:rsidRPr="00911DBA">
        <w:t>of 3</w:t>
      </w:r>
      <w:r w:rsidR="002B54DC" w:rsidRPr="00911DBA">
        <w:t xml:space="preserve">D </w:t>
      </w:r>
      <w:r w:rsidR="008B2345" w:rsidRPr="00911DBA">
        <w:t>C</w:t>
      </w:r>
      <w:r w:rsidR="002B54DC" w:rsidRPr="00911DBA">
        <w:t xml:space="preserve">onv nets by adding </w:t>
      </w:r>
      <w:r w:rsidR="008B2345" w:rsidRPr="00911DBA">
        <w:t xml:space="preserve">an </w:t>
      </w:r>
      <w:r w:rsidR="002B54DC" w:rsidRPr="00911DBA">
        <w:t>additional parameter to tune the network.</w:t>
      </w:r>
      <w:r w:rsidR="00C8057C" w:rsidRPr="00911DBA">
        <w:t xml:space="preserve"> Recent works consider using LSTM (Long Short Time Memory.) which </w:t>
      </w:r>
      <w:r w:rsidR="00592BBF" w:rsidRPr="00911DBA">
        <w:t>take</w:t>
      </w:r>
      <w:r w:rsidR="00343B56" w:rsidRPr="00911DBA">
        <w:t>s</w:t>
      </w:r>
      <w:r w:rsidR="00592BBF" w:rsidRPr="00911DBA">
        <w:t xml:space="preserve"> into account</w:t>
      </w:r>
      <w:r w:rsidR="00C8057C" w:rsidRPr="00911DBA">
        <w:t xml:space="preserve"> all previous frames as an input</w:t>
      </w:r>
      <w:r w:rsidR="00D71B9D" w:rsidRPr="00911DBA">
        <w:t xml:space="preserve"> to minimize temporal residual error</w:t>
      </w:r>
      <w:r w:rsidR="006777B0" w:rsidRPr="00911DBA">
        <w:t xml:space="preserve"> </w:t>
      </w:r>
      <w:r w:rsidR="006777B0"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006777B0" w:rsidRPr="00911DBA">
        <w:fldChar w:fldCharType="separate"/>
      </w:r>
      <w:r w:rsidR="00B56E1E" w:rsidRPr="00B56E1E">
        <w:rPr>
          <w:noProof/>
        </w:rPr>
        <w:t>[34]</w:t>
      </w:r>
      <w:r w:rsidR="006777B0" w:rsidRPr="00911DBA">
        <w:fldChar w:fldCharType="end"/>
      </w:r>
      <w:r w:rsidR="009B34C1" w:rsidRPr="00911DBA">
        <w:t>.</w:t>
      </w:r>
    </w:p>
    <w:p w14:paraId="4375211C" w14:textId="6B52BFEB" w:rsidR="00B71A62" w:rsidRPr="00911DBA" w:rsidRDefault="00B71A62" w:rsidP="00B05706">
      <w:pPr>
        <w:pStyle w:val="Heading2"/>
      </w:pPr>
      <w:bookmarkStart w:id="159" w:name="_Toc52981534"/>
      <w:bookmarkStart w:id="160" w:name="_Toc54101855"/>
      <w:r w:rsidRPr="00911DBA">
        <w:t>Related Works</w:t>
      </w:r>
      <w:bookmarkEnd w:id="159"/>
      <w:bookmarkEnd w:id="160"/>
    </w:p>
    <w:p w14:paraId="7F83F66D" w14:textId="0A80B5F2" w:rsidR="00B71A62" w:rsidRPr="00911DBA" w:rsidRDefault="00B71A62" w:rsidP="00B71A62">
      <w:r w:rsidRPr="00911DBA">
        <w:t>In the previous section, the temporal information (motion information) extraction mechanism</w:t>
      </w:r>
      <w:r w:rsidR="00AE0F15" w:rsidRPr="00911DBA">
        <w:t xml:space="preserve"> is discussed</w:t>
      </w:r>
      <w:r w:rsidRPr="00911DBA">
        <w:t xml:space="preserve">. However, since video consists of both temporal and spatial information, </w:t>
      </w:r>
      <w:proofErr w:type="gramStart"/>
      <w:r w:rsidR="009C2ACD" w:rsidRPr="00911DBA">
        <w:t>let</w:t>
      </w:r>
      <w:r w:rsidR="001E17ED" w:rsidRPr="00911DBA">
        <w:t>'</w:t>
      </w:r>
      <w:r w:rsidR="009C2ACD" w:rsidRPr="00911DBA">
        <w:t>s</w:t>
      </w:r>
      <w:proofErr w:type="gramEnd"/>
      <w:r w:rsidR="009C2ACD" w:rsidRPr="00911DBA">
        <w:t xml:space="preserve"> </w:t>
      </w:r>
      <w:r w:rsidRPr="00911DBA">
        <w:t>discuss</w:t>
      </w:r>
      <w:r w:rsidR="00F35082" w:rsidRPr="00911DBA">
        <w:t xml:space="preserve"> various related works</w:t>
      </w:r>
      <w:r w:rsidRPr="00911DBA">
        <w:t xml:space="preserve"> mechanisms to get the advantage over an early approach (spatial only). </w:t>
      </w:r>
      <w:r w:rsidR="00BA1005" w:rsidRPr="00911DBA">
        <w:t>H</w:t>
      </w:r>
      <w:r w:rsidR="00A97515" w:rsidRPr="00911DBA">
        <w:t>ence</w:t>
      </w:r>
      <w:r w:rsidRPr="00911DBA">
        <w:t xml:space="preserve"> instead of applying </w:t>
      </w:r>
      <w:r w:rsidR="00F04767" w:rsidRPr="00911DBA">
        <w:t>Spatial</w:t>
      </w:r>
      <w:r w:rsidRPr="00911DBA">
        <w:t xml:space="preserve"> information only (meaning split a video as a sequence of images and apply for domain transfer on each</w:t>
      </w:r>
      <w:r w:rsidR="00A97515" w:rsidRPr="00911DBA">
        <w:t>,</w:t>
      </w:r>
      <w:r w:rsidRPr="00911DBA">
        <w:t xml:space="preserve"> then stitch them back) by assuming frame constraint has no relation</w:t>
      </w:r>
      <w:r w:rsidR="003408FB" w:rsidRPr="00911DBA">
        <w:t xml:space="preserve"> </w:t>
      </w:r>
      <w:r w:rsidR="00A86F09"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rsidRPr="00911DBA">
        <w:fldChar w:fldCharType="separate"/>
      </w:r>
      <w:r w:rsidR="00C077EB" w:rsidRPr="00911DBA">
        <w:rPr>
          <w:noProof/>
        </w:rPr>
        <w:t>[2]</w:t>
      </w:r>
      <w:r w:rsidR="00A86F09" w:rsidRPr="00911DBA">
        <w:fldChar w:fldCharType="end"/>
      </w:r>
      <w:r w:rsidRPr="00911DBA">
        <w:t xml:space="preserve">. This approach is non-trivial since the key issues which motivate the problem listed in </w:t>
      </w:r>
      <w:r w:rsidR="003A1B55" w:rsidRPr="00911DBA">
        <w:t>S</w:t>
      </w:r>
      <w:r w:rsidRPr="00911DBA">
        <w:t>ection 2.6. the results output video</w:t>
      </w:r>
      <w:r w:rsidR="009C2ACD" w:rsidRPr="00911DBA">
        <w:t xml:space="preserve"> </w:t>
      </w:r>
      <w:r w:rsidRPr="00911DBA">
        <w:fldChar w:fldCharType="begin" w:fldLock="1"/>
      </w:r>
      <w:r w:rsidR="00C077EB" w:rsidRPr="00911DB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911DBA">
        <w:fldChar w:fldCharType="separate"/>
      </w:r>
      <w:r w:rsidR="00C077EB" w:rsidRPr="00911DBA">
        <w:rPr>
          <w:noProof/>
        </w:rPr>
        <w:t>[4], [16]</w:t>
      </w:r>
      <w:r w:rsidRPr="00911DBA">
        <w:fldChar w:fldCharType="end"/>
      </w:r>
      <w:r w:rsidRPr="00911DBA">
        <w:t>.</w:t>
      </w:r>
      <w:r w:rsidR="002012EB" w:rsidRPr="00911DBA">
        <w:t xml:space="preserve"> </w:t>
      </w:r>
    </w:p>
    <w:p w14:paraId="6710976C" w14:textId="1E159C0E" w:rsidR="00B71A62" w:rsidRPr="00911DBA" w:rsidRDefault="00B71A62" w:rsidP="00B71A62">
      <w:r w:rsidRPr="00911DBA">
        <w:t xml:space="preserve">To overcome the flickering effect, Chen et al. </w:t>
      </w:r>
      <w:r w:rsidRPr="00911DBA">
        <w:fldChar w:fldCharType="begin" w:fldLock="1"/>
      </w:r>
      <w:r w:rsidR="005C6AAA" w:rsidRPr="00911DB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911DBA">
        <w:fldChar w:fldCharType="separate"/>
      </w:r>
      <w:r w:rsidR="00C44553" w:rsidRPr="00911DBA">
        <w:rPr>
          <w:noProof/>
        </w:rPr>
        <w:t>[4]</w:t>
      </w:r>
      <w:r w:rsidRPr="00911DBA">
        <w:fldChar w:fldCharType="end"/>
      </w:r>
      <w:r w:rsidRPr="00911DBA">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 not consider newly introduced pixels in </w:t>
      </w:r>
      <w:r w:rsidR="00FB6092" w:rsidRPr="00911DBA">
        <w:t xml:space="preserve">the </w:t>
      </w:r>
      <w:r w:rsidRPr="00911DBA">
        <w:t xml:space="preserve">given frame scene). </w:t>
      </w:r>
      <w:r w:rsidR="003408FB" w:rsidRPr="00911DBA">
        <w:t xml:space="preserve">Unsupervised Video-to-Video Translation paper by </w:t>
      </w:r>
      <w:proofErr w:type="spellStart"/>
      <w:r w:rsidR="003408FB" w:rsidRPr="00911DBA">
        <w:t>Bashkirova</w:t>
      </w:r>
      <w:proofErr w:type="spellEnd"/>
      <w:r w:rsidR="003408FB" w:rsidRPr="00911DBA">
        <w:t xml:space="preserve"> et al. </w:t>
      </w:r>
      <w:r w:rsidR="003408FB" w:rsidRPr="00911DBA">
        <w:lastRenderedPageBreak/>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003408FB" w:rsidRPr="00911DBA">
        <w:fldChar w:fldCharType="separate"/>
      </w:r>
      <w:r w:rsidR="00B56E1E" w:rsidRPr="00B56E1E">
        <w:rPr>
          <w:noProof/>
        </w:rPr>
        <w:t>[27]</w:t>
      </w:r>
      <w:r w:rsidR="003408FB" w:rsidRPr="00911DBA">
        <w:fldChar w:fldCharType="end"/>
      </w:r>
      <w:r w:rsidR="003408FB" w:rsidRPr="00911DBA">
        <w:t xml:space="preserve"> models temporal information using a 3D convolutional layer embedded on Cycle-GAN, the</w:t>
      </w:r>
      <w:r w:rsidR="00FB6092" w:rsidRPr="00911DBA">
        <w:t>ir</w:t>
      </w:r>
      <w:r w:rsidR="003408FB" w:rsidRPr="00911DBA">
        <w:t xml:space="preserve"> result shows better color preservation and less artifact compared to Cycle-GAN but, the model black-box nature makes it hard to train. Nevertheless, the result shows a lack of robustness to different video length</w:t>
      </w:r>
      <w:r w:rsidR="00FB6092" w:rsidRPr="00911DBA">
        <w:t>s</w:t>
      </w:r>
      <w:r w:rsidR="003408FB" w:rsidRPr="00911DBA">
        <w:t>.</w:t>
      </w:r>
    </w:p>
    <w:p w14:paraId="271392DC" w14:textId="3A54CD5C" w:rsidR="009C1D37" w:rsidRPr="00911DBA" w:rsidRDefault="009C1D37" w:rsidP="009C1D37">
      <w:r w:rsidRPr="00911DBA">
        <w:t xml:space="preserve">Video-to-Video Translation with Global Temporal Consistency </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r w:rsidRPr="00911DBA">
        <w:t xml:space="preserve"> </w:t>
      </w:r>
      <w:r w:rsidR="00F04767" w:rsidRPr="00911DBA">
        <w:t xml:space="preserve">by Wei et al. </w:t>
      </w:r>
      <w:r w:rsidRPr="00911DBA">
        <w:t>further extend the optical flow frame warping network,</w:t>
      </w:r>
      <w:r w:rsidR="00F04767" w:rsidRPr="00911DBA">
        <w:t xml:space="preserve"> the authors</w:t>
      </w:r>
      <w:r w:rsidRPr="00911DBA">
        <w:t xml:space="preserve"> present a mechanism focusing on the video-level consistency by residual error based </w:t>
      </w:r>
      <w:r w:rsidR="005F00B0" w:rsidRPr="00911DBA">
        <w:t>on</w:t>
      </w:r>
      <w:r w:rsidR="00D374D4" w:rsidRPr="00911DBA">
        <w:t xml:space="preserve"> two-channel </w:t>
      </w:r>
      <w:r w:rsidRPr="00911DBA">
        <w:t xml:space="preserve">discriminator to minimize the total </w:t>
      </w:r>
      <w:r w:rsidR="009F1AE6" w:rsidRPr="00911DBA">
        <w:t>Mean absolute (</w:t>
      </w:r>
      <w:r w:rsidRPr="00911DBA">
        <w:t>L1</w:t>
      </w:r>
      <w:r w:rsidR="009F1AE6" w:rsidRPr="00911DBA">
        <w:t>)</w:t>
      </w:r>
      <w:r w:rsidRPr="00911DBA">
        <w:t xml:space="preserve"> distance between </w:t>
      </w:r>
      <w:r w:rsidR="005F00B0" w:rsidRPr="00911DBA">
        <w:t xml:space="preserve">the </w:t>
      </w:r>
      <w:r w:rsidRPr="00911DBA">
        <w:t>optical flow map of consecutive frames eventually this appro</w:t>
      </w:r>
      <w:r w:rsidR="005F00B0" w:rsidRPr="00911DBA">
        <w:t>a</w:t>
      </w:r>
      <w:r w:rsidRPr="00911DBA">
        <w:t>ch</w:t>
      </w:r>
      <w:r w:rsidR="0073734C" w:rsidRPr="00911DBA">
        <w:t xml:space="preserve"> failed on longer video and </w:t>
      </w:r>
      <w:r w:rsidR="006F19DE" w:rsidRPr="00911DBA">
        <w:t xml:space="preserve">result failed in fast motion videos since the network </w:t>
      </w:r>
      <w:r w:rsidR="00570903" w:rsidRPr="00911DBA">
        <w:t>constrained</w:t>
      </w:r>
      <w:r w:rsidR="006F19DE" w:rsidRPr="00911DBA">
        <w:t xml:space="preserve"> to minimize </w:t>
      </w:r>
      <w:r w:rsidR="00570903" w:rsidRPr="00911DBA">
        <w:t>temporal</w:t>
      </w:r>
      <w:r w:rsidR="006F19DE" w:rsidRPr="00911DBA">
        <w:t xml:space="preserve"> difference along</w:t>
      </w:r>
      <w:r w:rsidR="00FB6092" w:rsidRPr="00911DBA">
        <w:t xml:space="preserve"> with</w:t>
      </w:r>
      <w:r w:rsidR="006F19DE" w:rsidRPr="00911DBA">
        <w:t xml:space="preserve"> the </w:t>
      </w:r>
      <w:r w:rsidR="00C857B8" w:rsidRPr="00911DBA">
        <w:t>w</w:t>
      </w:r>
      <w:r w:rsidR="006F19DE" w:rsidRPr="00911DBA">
        <w:t>hole video.</w:t>
      </w:r>
    </w:p>
    <w:p w14:paraId="0491A9D7" w14:textId="48BA51D1" w:rsidR="00B71A62" w:rsidRPr="00911DBA" w:rsidRDefault="00B71A62" w:rsidP="00B71A62">
      <w:r w:rsidRPr="00911DBA">
        <w:t xml:space="preserve">Another fine work by Chen et al.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r w:rsidRPr="00911DBA">
        <w:t xml:space="preserve">  </w:t>
      </w:r>
      <w:proofErr w:type="spellStart"/>
      <w:r w:rsidRPr="00911DBA">
        <w:t>MoCycle</w:t>
      </w:r>
      <w:proofErr w:type="spellEnd"/>
      <w:r w:rsidRPr="00911DBA">
        <w:t xml:space="preserve">-GAN introduces </w:t>
      </w:r>
      <w:r w:rsidR="00E93A54" w:rsidRPr="00911DBA">
        <w:t xml:space="preserve">motion guided Cycle GAN </w:t>
      </w:r>
      <w:r w:rsidRPr="00911DBA">
        <w:t xml:space="preserve">to transfer estimated motion </w:t>
      </w:r>
      <w:r w:rsidR="002C0B28" w:rsidRPr="00911DBA">
        <w:t>between domains.</w:t>
      </w:r>
      <w:r w:rsidRPr="00911DBA">
        <w:t xml:space="preserve"> </w:t>
      </w:r>
      <w:r w:rsidR="002C0B28" w:rsidRPr="00911DBA">
        <w:t xml:space="preserve">This work </w:t>
      </w:r>
      <w:r w:rsidR="00FB6092" w:rsidRPr="00911DBA">
        <w:t xml:space="preserve">is </w:t>
      </w:r>
      <w:r w:rsidR="002C0B28" w:rsidRPr="00911DBA">
        <w:t xml:space="preserve">explicitly </w:t>
      </w:r>
      <w:r w:rsidR="00C01CE5" w:rsidRPr="00911DBA">
        <w:t>designed in</w:t>
      </w:r>
      <w:r w:rsidR="002C0B28" w:rsidRPr="00911DBA">
        <w:t xml:space="preserve"> </w:t>
      </w:r>
      <w:proofErr w:type="gramStart"/>
      <w:r w:rsidR="002C0B28" w:rsidRPr="00911DBA">
        <w:t>two way</w:t>
      </w:r>
      <w:proofErr w:type="gramEnd"/>
      <w:r w:rsidR="002C0B28" w:rsidRPr="00911DBA">
        <w:t xml:space="preserve"> network by splitting spati</w:t>
      </w:r>
      <w:r w:rsidR="00FB6092" w:rsidRPr="00911DBA">
        <w:t>al</w:t>
      </w:r>
      <w:r w:rsidR="002C0B28" w:rsidRPr="00911DBA">
        <w:t>, and temporal information separately</w:t>
      </w:r>
      <w:r w:rsidRPr="00911DBA">
        <w:t xml:space="preserve">. </w:t>
      </w:r>
      <w:r w:rsidR="00D04D44" w:rsidRPr="00911DBA">
        <w:t>The spati</w:t>
      </w:r>
      <w:r w:rsidR="00FB6092" w:rsidRPr="00911DBA">
        <w:t>al</w:t>
      </w:r>
      <w:r w:rsidR="00D04D44" w:rsidRPr="00911DBA">
        <w:t xml:space="preserve"> network is Cycle GAN and </w:t>
      </w:r>
      <w:r w:rsidR="00FB6092" w:rsidRPr="00911DBA">
        <w:t xml:space="preserve">the </w:t>
      </w:r>
      <w:r w:rsidR="00D04D44" w:rsidRPr="00911DBA">
        <w:t xml:space="preserve">temporal network is </w:t>
      </w:r>
      <w:r w:rsidR="00FB6092" w:rsidRPr="00911DBA">
        <w:t xml:space="preserve">a </w:t>
      </w:r>
      <w:r w:rsidR="00D04D44" w:rsidRPr="00911DBA">
        <w:t>motion translation network</w:t>
      </w:r>
      <w:r w:rsidR="006A4257" w:rsidRPr="00911DBA">
        <w:t>.</w:t>
      </w:r>
      <w:r w:rsidR="00D04D44" w:rsidRPr="00911DBA">
        <w:t xml:space="preserve"> </w:t>
      </w:r>
      <w:r w:rsidRPr="00911DBA">
        <w:t xml:space="preserve">This work also relives the temporal cycle constraint for motion reconstruction. </w:t>
      </w:r>
      <w:r w:rsidR="00E7112E" w:rsidRPr="00911DBA">
        <w:t xml:space="preserve">Even if </w:t>
      </w:r>
      <w:r w:rsidR="00FB6092" w:rsidRPr="00911DBA">
        <w:t xml:space="preserve">an </w:t>
      </w:r>
      <w:r w:rsidR="00E7112E" w:rsidRPr="00911DBA">
        <w:t xml:space="preserve">explicit motion translation network is a blessing, </w:t>
      </w:r>
      <w:r w:rsidR="00B15137" w:rsidRPr="00911DBA">
        <w:t xml:space="preserve">the </w:t>
      </w:r>
      <w:r w:rsidR="00E7112E" w:rsidRPr="00911DBA">
        <w:t>model parameter increase</w:t>
      </w:r>
      <w:r w:rsidR="00625DEF" w:rsidRPr="00911DBA">
        <w:t>d</w:t>
      </w:r>
      <w:r w:rsidR="00E7112E" w:rsidRPr="00911DBA">
        <w:t xml:space="preserve"> enormously. </w:t>
      </w:r>
      <w:r w:rsidR="00B15137" w:rsidRPr="00911DBA">
        <w:t>Another pitfall of this work is the network relay on cycle constraint to content translation.</w:t>
      </w:r>
    </w:p>
    <w:p w14:paraId="5A2F944B" w14:textId="7C845A97" w:rsidR="002D2252" w:rsidRPr="00911DBA" w:rsidRDefault="00B71A62" w:rsidP="00B71A62">
      <w:r w:rsidRPr="00911DBA">
        <w:t xml:space="preserve">The current state of artwork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Pr="00911DBA">
        <w:t xml:space="preserve"> </w:t>
      </w:r>
      <w:proofErr w:type="spellStart"/>
      <w:r w:rsidRPr="00911DBA">
        <w:t>ReCycle</w:t>
      </w:r>
      <w:proofErr w:type="spellEnd"/>
      <w:r w:rsidRPr="00911DBA">
        <w:t xml:space="preserve">-GAN further extends cycle consistency constraint by intercorporate it with </w:t>
      </w:r>
      <w:r w:rsidR="00FB6092" w:rsidRPr="00911DBA">
        <w:t xml:space="preserve">a </w:t>
      </w:r>
      <w:r w:rsidRPr="00911DBA">
        <w:t xml:space="preserve">temporal predictor network to predict over </w:t>
      </w:r>
      <w:bookmarkStart w:id="161" w:name="_Hlk34721957"/>
      <w:r w:rsidRPr="00911DBA">
        <w:t>spatio</w:t>
      </w:r>
      <w:bookmarkEnd w:id="161"/>
      <w:r w:rsidRPr="00911DBA">
        <w:t>temporal predictor</w:t>
      </w:r>
      <w:r w:rsidR="00DF0AC6" w:rsidRPr="00911DBA">
        <w:t>.</w:t>
      </w:r>
      <w:r w:rsidRPr="00911DBA">
        <w:t xml:space="preserve"> though directly synthesize future frame via temporal predictor to preserve temporal continuity</w:t>
      </w:r>
      <w:r w:rsidR="00DF0AC6" w:rsidRPr="00911DBA">
        <w:t xml:space="preserve"> is still under</w:t>
      </w:r>
      <w:r w:rsidR="00B15137" w:rsidRPr="00911DBA">
        <w:t xml:space="preserve"> </w:t>
      </w:r>
      <w:r w:rsidR="00DF0AC6" w:rsidRPr="00911DBA">
        <w:t>constraint</w:t>
      </w:r>
      <w:r w:rsidRPr="00911DBA">
        <w:t>.</w:t>
      </w:r>
      <w:r w:rsidR="00DF0AC6" w:rsidRPr="00911DBA">
        <w:t xml:space="preserve"> The </w:t>
      </w:r>
      <w:proofErr w:type="gramStart"/>
      <w:r w:rsidR="00DF0AC6" w:rsidRPr="00911DBA">
        <w:t>under constraint</w:t>
      </w:r>
      <w:proofErr w:type="gramEnd"/>
      <w:r w:rsidR="00DF0AC6" w:rsidRPr="00911DBA">
        <w:t xml:space="preserve"> problem in </w:t>
      </w:r>
      <w:proofErr w:type="spellStart"/>
      <w:r w:rsidR="00DF0AC6" w:rsidRPr="00911DBA">
        <w:t>ReCycle</w:t>
      </w:r>
      <w:proofErr w:type="spellEnd"/>
      <w:r w:rsidR="00DF0AC6" w:rsidRPr="00911DBA">
        <w:t xml:space="preserve"> GAN work result in </w:t>
      </w:r>
      <w:r w:rsidR="00626EF6" w:rsidRPr="00911DBA">
        <w:t>undesirable</w:t>
      </w:r>
      <w:r w:rsidR="00DF0AC6" w:rsidRPr="00911DBA">
        <w:t xml:space="preserve"> </w:t>
      </w:r>
      <w:r w:rsidR="0044183A" w:rsidRPr="00911DBA">
        <w:t>motion on generated video.</w:t>
      </w:r>
      <w:r w:rsidRPr="00911DBA">
        <w:t xml:space="preserve"> </w:t>
      </w:r>
    </w:p>
    <w:p w14:paraId="27C85064" w14:textId="6E63FF2F" w:rsidR="00B71A62" w:rsidRPr="00911DBA" w:rsidRDefault="00B71A62" w:rsidP="00B71A62">
      <w:pPr>
        <w:rPr>
          <w:iCs/>
        </w:rPr>
        <w:sectPr w:rsidR="00B71A62" w:rsidRPr="00911DBA" w:rsidSect="00EE3F33">
          <w:pgSz w:w="11906" w:h="16838" w:code="9"/>
          <w:pgMar w:top="1440" w:right="1440" w:bottom="1440" w:left="1701" w:header="720" w:footer="720" w:gutter="0"/>
          <w:cols w:space="720"/>
          <w:docGrid w:linePitch="360"/>
        </w:sectPr>
      </w:pPr>
      <w:r w:rsidRPr="00911DBA">
        <w:t>Another recent quality work by</w:t>
      </w:r>
      <w:r w:rsidR="0087735B" w:rsidRPr="00911DBA">
        <w:t xml:space="preserve"> </w:t>
      </w:r>
      <w:r w:rsidR="00B15137" w:rsidRPr="00911DBA">
        <w:t>P</w:t>
      </w:r>
      <w:r w:rsidR="0087735B" w:rsidRPr="00911DBA">
        <w:t>ark et al.</w:t>
      </w:r>
      <w:r w:rsidRPr="00911DBA">
        <w:t xml:space="preserve">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r w:rsidRPr="00911DBA">
        <w:t xml:space="preserve"> proposes an optical flow </w:t>
      </w:r>
      <w:r w:rsidR="00E74D07" w:rsidRPr="00911DBA">
        <w:t>warping</w:t>
      </w:r>
      <w:r w:rsidRPr="00911DBA">
        <w:t xml:space="preserve"> ground truth and </w:t>
      </w:r>
      <w:r w:rsidR="00E74D07" w:rsidRPr="00911DBA">
        <w:t xml:space="preserve">content loss on </w:t>
      </w:r>
      <w:r w:rsidRPr="00911DBA">
        <w:t>frame mechanism to guarantee the consistency to overcome the temporal flickering and motion inconsistency between frames</w:t>
      </w:r>
      <w:r w:rsidR="00C43455" w:rsidRPr="00911DBA">
        <w:t>.</w:t>
      </w:r>
      <w:r w:rsidR="00E740A4" w:rsidRPr="00911DBA">
        <w:t xml:space="preserve"> </w:t>
      </w:r>
      <w:r w:rsidR="00C43455" w:rsidRPr="00911DBA">
        <w:t>T</w:t>
      </w:r>
      <w:r w:rsidR="00E740A4" w:rsidRPr="00911DBA">
        <w:t xml:space="preserve">emporal flow consistency is another </w:t>
      </w:r>
      <w:r w:rsidR="00FB6092" w:rsidRPr="00911DBA">
        <w:t>count</w:t>
      </w:r>
      <w:r w:rsidR="00E740A4" w:rsidRPr="00911DBA">
        <w:t xml:space="preserve"> of </w:t>
      </w:r>
      <w:r w:rsidR="00CE7EDB" w:rsidRPr="00911DBA">
        <w:t xml:space="preserve">this work, which basically excellent if the two domains are similar in nature, </w:t>
      </w:r>
      <w:r w:rsidR="00CF3593" w:rsidRPr="00911DBA">
        <w:t>but has no much impact on slight</w:t>
      </w:r>
      <w:r w:rsidR="00FB6092" w:rsidRPr="00911DBA">
        <w:t>ly</w:t>
      </w:r>
      <w:r w:rsidR="00CF3593" w:rsidRPr="00911DBA">
        <w:t xml:space="preserve"> different motion videos.</w:t>
      </w:r>
      <w:r w:rsidR="00E740A4" w:rsidRPr="00911DBA">
        <w:rPr>
          <w:iCs/>
        </w:rPr>
        <w:t xml:space="preserve"> </w:t>
      </w:r>
    </w:p>
    <w:p w14:paraId="5E65213C" w14:textId="270470EB" w:rsidR="00567041" w:rsidRPr="00911DBA" w:rsidRDefault="00F94DB5" w:rsidP="00B05706">
      <w:pPr>
        <w:pStyle w:val="Heading2"/>
      </w:pPr>
      <w:bookmarkStart w:id="162" w:name="_Toc52981535"/>
      <w:bookmarkStart w:id="163" w:name="_Toc54101856"/>
      <w:r w:rsidRPr="00911DBA">
        <w:lastRenderedPageBreak/>
        <w:t xml:space="preserve">Summary of </w:t>
      </w:r>
      <w:r w:rsidR="00567041" w:rsidRPr="00911DBA">
        <w:t>Re</w:t>
      </w:r>
      <w:r w:rsidR="003047D1" w:rsidRPr="00911DBA">
        <w:t>lated</w:t>
      </w:r>
      <w:r w:rsidR="00567041" w:rsidRPr="00911DBA">
        <w:t xml:space="preserve"> </w:t>
      </w:r>
      <w:r w:rsidRPr="00911DBA">
        <w:t>W</w:t>
      </w:r>
      <w:r w:rsidR="004B296F" w:rsidRPr="00911DBA">
        <w:t>ork</w:t>
      </w:r>
      <w:bookmarkEnd w:id="162"/>
      <w:bookmarkEnd w:id="163"/>
      <w:r w:rsidR="00567041" w:rsidRPr="00911DBA">
        <w:t xml:space="preserve"> </w:t>
      </w:r>
    </w:p>
    <w:p w14:paraId="1782AEB7" w14:textId="0F229946" w:rsidR="00567041" w:rsidRPr="00911DBA" w:rsidRDefault="00A841FC" w:rsidP="00567041">
      <w:r w:rsidRPr="00911DBA">
        <w:t>the following table illustrate</w:t>
      </w:r>
      <w:r w:rsidR="00E55BA1" w:rsidRPr="00911DBA">
        <w:t>s</w:t>
      </w:r>
      <w:r w:rsidRPr="00911DBA">
        <w:t xml:space="preserve"> </w:t>
      </w:r>
      <w:r w:rsidR="00E55BA1" w:rsidRPr="00911DBA">
        <w:t xml:space="preserve">a </w:t>
      </w:r>
      <w:r w:rsidR="006942B3" w:rsidRPr="00911DBA">
        <w:t xml:space="preserve">summary of </w:t>
      </w:r>
      <w:r w:rsidRPr="00911DBA">
        <w:t xml:space="preserve">previous works on </w:t>
      </w:r>
      <w:r w:rsidR="00E55BA1" w:rsidRPr="00911DBA">
        <w:t xml:space="preserve">the </w:t>
      </w:r>
      <w:r w:rsidR="00507715" w:rsidRPr="00911DBA">
        <w:t>video-to-video</w:t>
      </w:r>
      <w:r w:rsidRPr="00911DBA">
        <w:t xml:space="preserve"> translation</w:t>
      </w:r>
      <w:r w:rsidRPr="00911DBA">
        <w:rPr>
          <w:rStyle w:val="FootnoteReference"/>
        </w:rPr>
        <w:footnoteReference w:id="4"/>
      </w:r>
      <w:r w:rsidRPr="00911DBA">
        <w:t xml:space="preserve">. </w:t>
      </w:r>
    </w:p>
    <w:p w14:paraId="6C67F697" w14:textId="26D91932" w:rsidR="00A841FC" w:rsidRPr="00911DBA" w:rsidRDefault="00A841FC" w:rsidP="00E2262A">
      <w:pPr>
        <w:pStyle w:val="Caption"/>
        <w:keepNext/>
        <w:jc w:val="center"/>
      </w:pPr>
      <w:bookmarkStart w:id="164" w:name="_Toc52970524"/>
      <w:bookmarkStart w:id="165" w:name="_Toc54089071"/>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A06A7C" w:rsidRPr="00911DBA">
        <w:rPr>
          <w:color w:val="auto"/>
          <w:sz w:val="24"/>
          <w:szCs w:val="24"/>
        </w:rPr>
        <w:t>P</w:t>
      </w:r>
      <w:r w:rsidRPr="00911DBA">
        <w:rPr>
          <w:color w:val="auto"/>
          <w:sz w:val="24"/>
          <w:szCs w:val="24"/>
        </w:rPr>
        <w:t>revious works</w:t>
      </w:r>
      <w:r w:rsidR="00B961ED" w:rsidRPr="00911DBA">
        <w:rPr>
          <w:color w:val="auto"/>
          <w:sz w:val="24"/>
          <w:szCs w:val="24"/>
        </w:rPr>
        <w:t xml:space="preserve"> summary</w:t>
      </w:r>
      <w:r w:rsidRPr="00911DBA">
        <w:rPr>
          <w:color w:val="auto"/>
          <w:sz w:val="24"/>
          <w:szCs w:val="24"/>
        </w:rPr>
        <w:t xml:space="preserve"> on </w:t>
      </w:r>
      <w:r w:rsidR="00E55BA1" w:rsidRPr="00911DBA">
        <w:rPr>
          <w:color w:val="auto"/>
          <w:sz w:val="24"/>
          <w:szCs w:val="24"/>
        </w:rPr>
        <w:t xml:space="preserve">the </w:t>
      </w:r>
      <w:r w:rsidR="00507715" w:rsidRPr="00911DBA">
        <w:rPr>
          <w:color w:val="auto"/>
          <w:sz w:val="24"/>
          <w:szCs w:val="24"/>
        </w:rPr>
        <w:t>video-to-video</w:t>
      </w:r>
      <w:r w:rsidRPr="00911DBA">
        <w:rPr>
          <w:color w:val="auto"/>
          <w:sz w:val="24"/>
          <w:szCs w:val="24"/>
        </w:rPr>
        <w:t xml:space="preserve"> </w:t>
      </w:r>
      <w:r w:rsidR="00D1296E" w:rsidRPr="00911DBA">
        <w:rPr>
          <w:color w:val="auto"/>
          <w:sz w:val="24"/>
          <w:szCs w:val="24"/>
        </w:rPr>
        <w:t>translation</w:t>
      </w:r>
      <w:r w:rsidRPr="00911DBA">
        <w:t>.</w:t>
      </w:r>
      <w:bookmarkEnd w:id="164"/>
      <w:bookmarkEnd w:id="165"/>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911DBA"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911DBA" w:rsidRDefault="0005775E" w:rsidP="00B71A62">
            <w:pPr>
              <w:spacing w:before="0"/>
              <w:jc w:val="center"/>
            </w:pPr>
            <w:r w:rsidRPr="00911DBA">
              <w:t>Related papers</w:t>
            </w:r>
          </w:p>
        </w:tc>
        <w:tc>
          <w:tcPr>
            <w:tcW w:w="714" w:type="pct"/>
            <w:tcBorders>
              <w:left w:val="single" w:sz="4" w:space="0" w:color="auto"/>
            </w:tcBorders>
            <w:vAlign w:val="center"/>
          </w:tcPr>
          <w:p w14:paraId="069D7B36" w14:textId="3CBFFF79" w:rsidR="00E90E1D" w:rsidRPr="00911DBA" w:rsidRDefault="00E90E1D" w:rsidP="00B71A62">
            <w:pPr>
              <w:spacing w:before="0"/>
              <w:jc w:val="center"/>
              <w:rPr>
                <w:b/>
                <w:bCs/>
                <w:i/>
                <w:iCs/>
              </w:rPr>
            </w:pPr>
            <w:r w:rsidRPr="00911DBA">
              <w:rPr>
                <w:b/>
                <w:bCs/>
                <w:i/>
                <w:iCs/>
              </w:rPr>
              <w:t>Dataset (Data collection)</w:t>
            </w:r>
          </w:p>
        </w:tc>
        <w:tc>
          <w:tcPr>
            <w:tcW w:w="714" w:type="pct"/>
            <w:vAlign w:val="center"/>
          </w:tcPr>
          <w:p w14:paraId="405A71BB" w14:textId="364BAFF0" w:rsidR="00E90E1D" w:rsidRPr="00911DBA" w:rsidRDefault="00E90E1D" w:rsidP="00B71A62">
            <w:pPr>
              <w:spacing w:before="0"/>
              <w:jc w:val="center"/>
              <w:rPr>
                <w:b/>
                <w:bCs/>
                <w:i/>
                <w:iCs/>
              </w:rPr>
            </w:pPr>
            <w:r w:rsidRPr="00911DBA">
              <w:rPr>
                <w:b/>
                <w:bCs/>
                <w:i/>
                <w:iCs/>
              </w:rPr>
              <w:t>Architecture</w:t>
            </w:r>
          </w:p>
        </w:tc>
        <w:tc>
          <w:tcPr>
            <w:tcW w:w="714" w:type="pct"/>
            <w:vAlign w:val="center"/>
          </w:tcPr>
          <w:p w14:paraId="68C9E1C2" w14:textId="6F2396A0" w:rsidR="00E90E1D" w:rsidRPr="00911DBA" w:rsidRDefault="00E90E1D" w:rsidP="00B71A62">
            <w:pPr>
              <w:spacing w:before="0"/>
              <w:jc w:val="center"/>
              <w:rPr>
                <w:b/>
                <w:bCs/>
                <w:i/>
                <w:iCs/>
              </w:rPr>
            </w:pPr>
            <w:r w:rsidRPr="00911DBA">
              <w:rPr>
                <w:b/>
                <w:bCs/>
                <w:i/>
                <w:iCs/>
              </w:rPr>
              <w:t>Temporal information modeling</w:t>
            </w:r>
            <w:r w:rsidR="00AC634B" w:rsidRPr="00911DBA">
              <w:rPr>
                <w:b/>
                <w:bCs/>
                <w:i/>
                <w:iCs/>
              </w:rPr>
              <w:t>.</w:t>
            </w:r>
          </w:p>
        </w:tc>
        <w:tc>
          <w:tcPr>
            <w:tcW w:w="714" w:type="pct"/>
            <w:vAlign w:val="center"/>
          </w:tcPr>
          <w:p w14:paraId="23E6AC9D" w14:textId="106F423B" w:rsidR="00E90E1D" w:rsidRPr="00911DBA" w:rsidRDefault="000577B5" w:rsidP="00B71A62">
            <w:pPr>
              <w:spacing w:before="0"/>
              <w:jc w:val="center"/>
              <w:rPr>
                <w:b/>
                <w:bCs/>
                <w:i/>
                <w:iCs/>
              </w:rPr>
            </w:pPr>
            <w:r w:rsidRPr="00911DBA">
              <w:rPr>
                <w:b/>
                <w:bCs/>
                <w:i/>
                <w:iCs/>
              </w:rPr>
              <w:t>Temporal constraint</w:t>
            </w:r>
            <w:r w:rsidR="00D60A6B" w:rsidRPr="00911DBA">
              <w:rPr>
                <w:b/>
                <w:bCs/>
                <w:i/>
                <w:iCs/>
              </w:rPr>
              <w:t xml:space="preserve"> </w:t>
            </w:r>
            <w:r w:rsidR="004C452D" w:rsidRPr="00911DBA">
              <w:rPr>
                <w:b/>
                <w:bCs/>
                <w:i/>
                <w:iCs/>
              </w:rPr>
              <w:t>applied</w:t>
            </w:r>
            <w:r w:rsidR="00D9004C" w:rsidRPr="00911DBA">
              <w:rPr>
                <w:b/>
                <w:bCs/>
                <w:i/>
                <w:iCs/>
              </w:rPr>
              <w:t xml:space="preserve"> on</w:t>
            </w:r>
          </w:p>
        </w:tc>
        <w:tc>
          <w:tcPr>
            <w:tcW w:w="714" w:type="pct"/>
            <w:vAlign w:val="center"/>
          </w:tcPr>
          <w:p w14:paraId="6378D468" w14:textId="75F11DBD" w:rsidR="00E90E1D" w:rsidRPr="00911DBA" w:rsidRDefault="00E90E1D" w:rsidP="00B71A62">
            <w:pPr>
              <w:spacing w:before="0"/>
              <w:jc w:val="center"/>
              <w:rPr>
                <w:b/>
                <w:bCs/>
                <w:i/>
                <w:iCs/>
              </w:rPr>
            </w:pPr>
            <w:r w:rsidRPr="00911DBA">
              <w:rPr>
                <w:b/>
                <w:bCs/>
                <w:i/>
                <w:iCs/>
              </w:rPr>
              <w:t>Evaluation m</w:t>
            </w:r>
            <w:r w:rsidR="00D109D0" w:rsidRPr="00911DBA">
              <w:rPr>
                <w:b/>
                <w:bCs/>
                <w:i/>
                <w:iCs/>
              </w:rPr>
              <w:t>etrics</w:t>
            </w:r>
            <w:r w:rsidRPr="00911DBA">
              <w:rPr>
                <w:b/>
                <w:bCs/>
                <w:i/>
                <w:iCs/>
              </w:rPr>
              <w:t xml:space="preserve"> used</w:t>
            </w:r>
          </w:p>
        </w:tc>
        <w:tc>
          <w:tcPr>
            <w:tcW w:w="714" w:type="pct"/>
            <w:vAlign w:val="center"/>
          </w:tcPr>
          <w:p w14:paraId="28D69B1B" w14:textId="586BD9EA" w:rsidR="00E90E1D" w:rsidRPr="00911DBA" w:rsidRDefault="00E90E1D" w:rsidP="00B71A62">
            <w:pPr>
              <w:spacing w:before="0"/>
              <w:jc w:val="center"/>
              <w:rPr>
                <w:b/>
                <w:bCs/>
                <w:i/>
                <w:iCs/>
              </w:rPr>
            </w:pPr>
            <w:r w:rsidRPr="00911DBA">
              <w:rPr>
                <w:b/>
                <w:bCs/>
                <w:i/>
                <w:iCs/>
              </w:rPr>
              <w:t>Limitation</w:t>
            </w:r>
          </w:p>
        </w:tc>
      </w:tr>
      <w:tr w:rsidR="00E90E1D" w:rsidRPr="00911DBA" w14:paraId="74FC5760" w14:textId="77777777" w:rsidTr="00A66DFE">
        <w:trPr>
          <w:trHeight w:val="2214"/>
        </w:trPr>
        <w:tc>
          <w:tcPr>
            <w:tcW w:w="714" w:type="pct"/>
            <w:tcBorders>
              <w:top w:val="single" w:sz="4" w:space="0" w:color="auto"/>
            </w:tcBorders>
            <w:vAlign w:val="center"/>
          </w:tcPr>
          <w:p w14:paraId="0BD9504F" w14:textId="42554700" w:rsidR="00E90E1D" w:rsidRPr="00911DBA" w:rsidRDefault="00E90E1D" w:rsidP="00E2262A">
            <w:pPr>
              <w:jc w:val="center"/>
            </w:pPr>
            <w:r w:rsidRPr="00911DBA">
              <w:t>Unpaired Image-to-Image Translation Using Cycle-Consistent Adversarial Networks</w:t>
            </w:r>
            <w:r w:rsidR="00491D2D"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rsidRPr="00911DBA">
              <w:fldChar w:fldCharType="separate"/>
            </w:r>
            <w:r w:rsidR="00C077EB" w:rsidRPr="00911DBA">
              <w:rPr>
                <w:noProof/>
              </w:rPr>
              <w:t>[2]</w:t>
            </w:r>
            <w:r w:rsidR="00491D2D" w:rsidRPr="00911DBA">
              <w:fldChar w:fldCharType="end"/>
            </w:r>
          </w:p>
        </w:tc>
        <w:tc>
          <w:tcPr>
            <w:tcW w:w="714" w:type="pct"/>
            <w:vAlign w:val="center"/>
          </w:tcPr>
          <w:p w14:paraId="2AEAA484" w14:textId="67AC24AA" w:rsidR="00E90E1D" w:rsidRPr="00911DBA" w:rsidRDefault="00E90E1D" w:rsidP="00E2262A">
            <w:pPr>
              <w:jc w:val="center"/>
            </w:pPr>
            <w:r w:rsidRPr="00911DBA">
              <w:t>Cityscapes, Horse to Zebra</w:t>
            </w:r>
            <w:r w:rsidR="00C33A3B" w:rsidRPr="00911DBA">
              <w:t>,</w:t>
            </w:r>
            <w:r w:rsidRPr="00911DBA">
              <w:t xml:space="preserve"> Apple to Orange, Summer to Winter Yosemite</w:t>
            </w:r>
            <w:r w:rsidR="00491D2D" w:rsidRPr="00911DBA">
              <w:t>.</w:t>
            </w:r>
          </w:p>
        </w:tc>
        <w:tc>
          <w:tcPr>
            <w:tcW w:w="714" w:type="pct"/>
            <w:vAlign w:val="center"/>
          </w:tcPr>
          <w:p w14:paraId="1662E81F" w14:textId="7FF32506" w:rsidR="00E90E1D" w:rsidRPr="00911DBA" w:rsidRDefault="00E90E1D" w:rsidP="00E2262A">
            <w:pPr>
              <w:jc w:val="center"/>
            </w:pPr>
            <w:r w:rsidRPr="00911DBA">
              <w:t>Cycle Consistency Constraint.</w:t>
            </w:r>
          </w:p>
        </w:tc>
        <w:tc>
          <w:tcPr>
            <w:tcW w:w="714" w:type="pct"/>
            <w:vAlign w:val="center"/>
          </w:tcPr>
          <w:p w14:paraId="6B6FA275" w14:textId="36C30B92" w:rsidR="00E90E1D" w:rsidRPr="00911DBA" w:rsidRDefault="00E90E1D" w:rsidP="00E2262A">
            <w:pPr>
              <w:jc w:val="center"/>
            </w:pPr>
            <w:r w:rsidRPr="00911DBA">
              <w:t xml:space="preserve">No temporal Information </w:t>
            </w:r>
            <w:r w:rsidR="00D25B6D" w:rsidRPr="00911DBA">
              <w:t xml:space="preserve">is </w:t>
            </w:r>
            <w:r w:rsidRPr="00911DBA">
              <w:t>consider</w:t>
            </w:r>
            <w:r w:rsidR="00E55BA1" w:rsidRPr="00911DBA">
              <w:t>e</w:t>
            </w:r>
            <w:r w:rsidRPr="00911DBA">
              <w:t>d.</w:t>
            </w:r>
          </w:p>
        </w:tc>
        <w:tc>
          <w:tcPr>
            <w:tcW w:w="714" w:type="pct"/>
            <w:vAlign w:val="center"/>
          </w:tcPr>
          <w:p w14:paraId="34B8615C" w14:textId="2C91CB98" w:rsidR="00E90E1D" w:rsidRPr="00911DBA" w:rsidRDefault="00E90E1D" w:rsidP="00E2262A">
            <w:pPr>
              <w:jc w:val="center"/>
            </w:pPr>
            <w:r w:rsidRPr="00911DBA">
              <w:t>-</w:t>
            </w:r>
          </w:p>
        </w:tc>
        <w:tc>
          <w:tcPr>
            <w:tcW w:w="714" w:type="pct"/>
            <w:vAlign w:val="center"/>
          </w:tcPr>
          <w:p w14:paraId="207BCDD5" w14:textId="5766E3DE" w:rsidR="00E90E1D" w:rsidRPr="00911DBA" w:rsidRDefault="00E90E1D" w:rsidP="00E2262A">
            <w:pPr>
              <w:jc w:val="center"/>
            </w:pPr>
            <w:r w:rsidRPr="00911DBA">
              <w:t xml:space="preserve">FCN, </w:t>
            </w:r>
            <w:r w:rsidR="00FC7495" w:rsidRPr="00911DBA">
              <w:t>IS</w:t>
            </w:r>
          </w:p>
        </w:tc>
        <w:tc>
          <w:tcPr>
            <w:tcW w:w="714" w:type="pct"/>
            <w:vAlign w:val="center"/>
          </w:tcPr>
          <w:p w14:paraId="48941BD3" w14:textId="20C8FF1C" w:rsidR="00E90E1D" w:rsidRPr="00911DBA" w:rsidRDefault="00E90E1D" w:rsidP="00E2262A">
            <w:pPr>
              <w:jc w:val="center"/>
            </w:pPr>
            <w:r w:rsidRPr="00911DBA">
              <w:t xml:space="preserve">Framewise </w:t>
            </w:r>
            <w:r w:rsidR="00507715" w:rsidRPr="00911DBA">
              <w:t>image-to-image</w:t>
            </w:r>
            <w:r w:rsidRPr="00911DBA">
              <w:t xml:space="preserve"> translation.</w:t>
            </w:r>
          </w:p>
        </w:tc>
      </w:tr>
      <w:tr w:rsidR="00687030" w:rsidRPr="00911DBA" w14:paraId="5E8F5D0A" w14:textId="77777777" w:rsidTr="00A66DFE">
        <w:trPr>
          <w:trHeight w:val="2214"/>
        </w:trPr>
        <w:tc>
          <w:tcPr>
            <w:tcW w:w="714" w:type="pct"/>
            <w:vAlign w:val="center"/>
          </w:tcPr>
          <w:p w14:paraId="253FD7C5" w14:textId="73002EF2" w:rsidR="00687030" w:rsidRPr="00911DBA" w:rsidRDefault="00687030" w:rsidP="00687030">
            <w:pPr>
              <w:spacing w:before="0"/>
              <w:jc w:val="center"/>
            </w:pPr>
            <w:r w:rsidRPr="00911DBA">
              <w:t xml:space="preserve">Unsupervised Video-to-Video Translation </w:t>
            </w:r>
            <w:r w:rsidRPr="00911DBA">
              <w:fldChar w:fldCharType="begin" w:fldLock="1"/>
            </w:r>
            <w:r w:rsidR="00B56E1E">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7]","plainTextFormattedCitation":"[27]","previouslyFormattedCitation":"[28]"},"properties":{"noteIndex":0},"schema":"https://github.com/citation-style-language/schema/raw/master/csl-citation.json"}</w:instrText>
            </w:r>
            <w:r w:rsidRPr="00911DBA">
              <w:fldChar w:fldCharType="separate"/>
            </w:r>
            <w:r w:rsidR="00B56E1E" w:rsidRPr="00B56E1E">
              <w:rPr>
                <w:noProof/>
              </w:rPr>
              <w:t>[27]</w:t>
            </w:r>
            <w:r w:rsidRPr="00911DBA">
              <w:fldChar w:fldCharType="end"/>
            </w:r>
          </w:p>
        </w:tc>
        <w:tc>
          <w:tcPr>
            <w:tcW w:w="714" w:type="pct"/>
            <w:vAlign w:val="center"/>
          </w:tcPr>
          <w:p w14:paraId="1D456B1F" w14:textId="2C8476F4" w:rsidR="00687030" w:rsidRPr="00911DBA" w:rsidRDefault="00687030" w:rsidP="00687030">
            <w:pPr>
              <w:spacing w:before="0"/>
              <w:jc w:val="center"/>
            </w:pPr>
            <w:r w:rsidRPr="00911DBA">
              <w:t>Volumetric MNIST, GTA segment to video and MRI-to-CT</w:t>
            </w:r>
          </w:p>
        </w:tc>
        <w:tc>
          <w:tcPr>
            <w:tcW w:w="714" w:type="pct"/>
            <w:vAlign w:val="center"/>
          </w:tcPr>
          <w:p w14:paraId="0B2B53D7" w14:textId="70D439DE" w:rsidR="00687030" w:rsidRPr="00911DBA" w:rsidRDefault="00687030" w:rsidP="00687030">
            <w:pPr>
              <w:spacing w:before="0"/>
              <w:jc w:val="center"/>
            </w:pPr>
            <w:r w:rsidRPr="00911DBA">
              <w:t>3D Cycle-GAN</w:t>
            </w:r>
          </w:p>
        </w:tc>
        <w:tc>
          <w:tcPr>
            <w:tcW w:w="714" w:type="pct"/>
            <w:vAlign w:val="center"/>
          </w:tcPr>
          <w:p w14:paraId="18BCE194" w14:textId="77777777" w:rsidR="00687030" w:rsidRPr="00911DBA" w:rsidRDefault="00687030" w:rsidP="00687030">
            <w:pPr>
              <w:spacing w:before="0"/>
              <w:jc w:val="center"/>
            </w:pPr>
            <w:r w:rsidRPr="00911DBA">
              <w:t>The network implicitly learns to form input video</w:t>
            </w:r>
          </w:p>
          <w:p w14:paraId="183C0ED6" w14:textId="21269BD9" w:rsidR="00687030" w:rsidRPr="00911DBA" w:rsidRDefault="00687030" w:rsidP="00687030">
            <w:pPr>
              <w:spacing w:before="0"/>
              <w:jc w:val="center"/>
            </w:pPr>
            <w:r w:rsidRPr="00911DBA">
              <w:t>(3D-Conv- net)</w:t>
            </w:r>
          </w:p>
        </w:tc>
        <w:tc>
          <w:tcPr>
            <w:tcW w:w="714" w:type="pct"/>
            <w:vAlign w:val="center"/>
          </w:tcPr>
          <w:p w14:paraId="5311F644" w14:textId="1CECABF1" w:rsidR="00687030" w:rsidRPr="00911DBA" w:rsidRDefault="00720A60" w:rsidP="00687030">
            <w:pPr>
              <w:spacing w:before="0"/>
              <w:jc w:val="center"/>
            </w:pPr>
            <w:r w:rsidRPr="00911DBA">
              <w:t>-</w:t>
            </w:r>
          </w:p>
        </w:tc>
        <w:tc>
          <w:tcPr>
            <w:tcW w:w="714" w:type="pct"/>
            <w:vAlign w:val="center"/>
          </w:tcPr>
          <w:p w14:paraId="73217653" w14:textId="5D6F550D" w:rsidR="00687030" w:rsidRPr="00911DBA" w:rsidRDefault="00687030" w:rsidP="00687030">
            <w:pPr>
              <w:spacing w:before="0"/>
              <w:jc w:val="center"/>
            </w:pPr>
            <w:r w:rsidRPr="00911DBA">
              <w:t>Human evaluation, pixel accuracy, and L2 error between original and retranslated image</w:t>
            </w:r>
          </w:p>
        </w:tc>
        <w:tc>
          <w:tcPr>
            <w:tcW w:w="714" w:type="pct"/>
            <w:vAlign w:val="center"/>
          </w:tcPr>
          <w:p w14:paraId="65C5565F" w14:textId="6E238E3D" w:rsidR="00687030" w:rsidRPr="00911DBA" w:rsidRDefault="00687030" w:rsidP="00687030">
            <w:pPr>
              <w:spacing w:before="0"/>
              <w:jc w:val="center"/>
            </w:pPr>
            <w:r w:rsidRPr="00911DBA">
              <w:t>3D tensor fails for temporal learning consistency between frames</w:t>
            </w:r>
            <w:r w:rsidR="00D9004C" w:rsidRPr="00911DBA">
              <w:t>, fixed</w:t>
            </w:r>
            <w:r w:rsidR="00403917" w:rsidRPr="00911DBA">
              <w:t>-</w:t>
            </w:r>
            <w:r w:rsidR="00D9004C" w:rsidRPr="00911DBA">
              <w:t>length video.</w:t>
            </w:r>
          </w:p>
        </w:tc>
      </w:tr>
      <w:tr w:rsidR="00687030" w:rsidRPr="00911DBA" w14:paraId="195715B0" w14:textId="77777777" w:rsidTr="00A66DFE">
        <w:trPr>
          <w:trHeight w:val="2657"/>
        </w:trPr>
        <w:tc>
          <w:tcPr>
            <w:tcW w:w="714" w:type="pct"/>
            <w:vAlign w:val="center"/>
          </w:tcPr>
          <w:p w14:paraId="53DC7132" w14:textId="4BF86C5C" w:rsidR="00687030" w:rsidRPr="00911DBA" w:rsidRDefault="00687030" w:rsidP="00687030">
            <w:pPr>
              <w:jc w:val="center"/>
            </w:pPr>
            <w:r w:rsidRPr="00911DBA">
              <w:lastRenderedPageBreak/>
              <w:t>Video-to-Video Translation with Global Temporal Consistency</w:t>
            </w:r>
            <w:r w:rsidRPr="00911DBA">
              <w:fldChar w:fldCharType="begin" w:fldLock="1"/>
            </w:r>
            <w:r w:rsidR="00B56E1E">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4]","plainTextFormattedCitation":"[34]","previouslyFormattedCitation":"[35]"},"properties":{"noteIndex":0},"schema":"https://github.com/citation-style-language/schema/raw/master/csl-citation.json"}</w:instrText>
            </w:r>
            <w:r w:rsidRPr="00911DBA">
              <w:fldChar w:fldCharType="separate"/>
            </w:r>
            <w:r w:rsidR="00B56E1E" w:rsidRPr="00B56E1E">
              <w:rPr>
                <w:noProof/>
              </w:rPr>
              <w:t>[34]</w:t>
            </w:r>
            <w:r w:rsidRPr="00911DBA">
              <w:fldChar w:fldCharType="end"/>
            </w:r>
          </w:p>
        </w:tc>
        <w:tc>
          <w:tcPr>
            <w:tcW w:w="714" w:type="pct"/>
            <w:vAlign w:val="center"/>
          </w:tcPr>
          <w:p w14:paraId="4AEF5CFC" w14:textId="2284EBB4" w:rsidR="00687030" w:rsidRPr="00911DBA" w:rsidRDefault="00687030" w:rsidP="00687030">
            <w:pPr>
              <w:jc w:val="center"/>
            </w:pPr>
            <w:r w:rsidRPr="00911DBA">
              <w:t>DAVIS 2017</w:t>
            </w:r>
          </w:p>
        </w:tc>
        <w:tc>
          <w:tcPr>
            <w:tcW w:w="714" w:type="pct"/>
            <w:vAlign w:val="center"/>
          </w:tcPr>
          <w:p w14:paraId="32AD555C" w14:textId="605324F7" w:rsidR="00687030" w:rsidRPr="00911DBA" w:rsidRDefault="00687030" w:rsidP="00687030">
            <w:pPr>
              <w:jc w:val="center"/>
            </w:pPr>
            <w:r w:rsidRPr="00911DBA">
              <w:t>RNN based Cycle-GAN, and RNN based Discriminator for global temporal consistency</w:t>
            </w:r>
          </w:p>
        </w:tc>
        <w:tc>
          <w:tcPr>
            <w:tcW w:w="714" w:type="pct"/>
            <w:vAlign w:val="center"/>
          </w:tcPr>
          <w:p w14:paraId="3EB076ED" w14:textId="6D76F19B" w:rsidR="00687030" w:rsidRPr="00911DBA" w:rsidRDefault="00D9004C" w:rsidP="00687030">
            <w:pPr>
              <w:jc w:val="center"/>
            </w:pPr>
            <w:r w:rsidRPr="00911DBA">
              <w:t>O</w:t>
            </w:r>
            <w:r w:rsidR="00A66DFE" w:rsidRPr="00911DBA">
              <w:t>ptical flow</w:t>
            </w:r>
            <w:r w:rsidR="00687030" w:rsidRPr="00911DBA">
              <w:t>, temporal residual error minimizer</w:t>
            </w:r>
          </w:p>
        </w:tc>
        <w:tc>
          <w:tcPr>
            <w:tcW w:w="714" w:type="pct"/>
            <w:vAlign w:val="center"/>
          </w:tcPr>
          <w:p w14:paraId="4592558D" w14:textId="77777777" w:rsidR="00687030" w:rsidRPr="00911DBA" w:rsidRDefault="00687030" w:rsidP="00687030">
            <w:pPr>
              <w:jc w:val="center"/>
            </w:pPr>
            <w:r w:rsidRPr="00911DBA">
              <w:t>Generator + Discriminator Network</w:t>
            </w:r>
          </w:p>
          <w:p w14:paraId="12CF2709" w14:textId="30CE06CA" w:rsidR="00687030" w:rsidRPr="00911DBA" w:rsidRDefault="00687030" w:rsidP="00687030">
            <w:pPr>
              <w:jc w:val="center"/>
            </w:pPr>
          </w:p>
        </w:tc>
        <w:tc>
          <w:tcPr>
            <w:tcW w:w="714" w:type="pct"/>
            <w:vAlign w:val="center"/>
          </w:tcPr>
          <w:p w14:paraId="30193BF1" w14:textId="19E8DADE" w:rsidR="00687030" w:rsidRPr="00911DBA" w:rsidRDefault="00687030" w:rsidP="00687030">
            <w:pPr>
              <w:jc w:val="center"/>
            </w:pPr>
            <w:r w:rsidRPr="00911DBA">
              <w:t>Peak Signal to Noise Ratio, Region Similarity, and Contour Accuracy</w:t>
            </w:r>
          </w:p>
        </w:tc>
        <w:tc>
          <w:tcPr>
            <w:tcW w:w="714" w:type="pct"/>
            <w:vAlign w:val="center"/>
          </w:tcPr>
          <w:p w14:paraId="29B17EB8" w14:textId="337EB5CC" w:rsidR="00687030" w:rsidRPr="00911DBA" w:rsidRDefault="00687030" w:rsidP="00687030">
            <w:pPr>
              <w:jc w:val="center"/>
            </w:pPr>
            <w:r w:rsidRPr="00911DBA">
              <w:t>Complex architecture hard to train</w:t>
            </w:r>
            <w:r w:rsidR="009C1D37" w:rsidRPr="00911DBA">
              <w:t>. Inappropriate for in videos contain fast object motion. Not work for long video</w:t>
            </w:r>
            <w:r w:rsidR="004E519E" w:rsidRPr="00911DBA">
              <w:t>s</w:t>
            </w:r>
            <w:r w:rsidR="005F00B0" w:rsidRPr="00911DBA">
              <w:t>.</w:t>
            </w:r>
          </w:p>
        </w:tc>
      </w:tr>
      <w:tr w:rsidR="00687030" w:rsidRPr="00911DBA" w14:paraId="55BE414B" w14:textId="77777777" w:rsidTr="00074D2B">
        <w:trPr>
          <w:trHeight w:val="2533"/>
        </w:trPr>
        <w:tc>
          <w:tcPr>
            <w:tcW w:w="714" w:type="pct"/>
            <w:vAlign w:val="center"/>
          </w:tcPr>
          <w:p w14:paraId="15DFB0E1" w14:textId="117B130B" w:rsidR="00687030" w:rsidRPr="00911DBA" w:rsidRDefault="00687030" w:rsidP="00687030">
            <w:pPr>
              <w:jc w:val="center"/>
            </w:pPr>
            <w:proofErr w:type="spellStart"/>
            <w:r w:rsidRPr="00911DBA">
              <w:t>MoCycle</w:t>
            </w:r>
            <w:proofErr w:type="spellEnd"/>
            <w:r w:rsidRPr="00911DBA">
              <w:t xml:space="preserve">-GAN: Unpaired Video-to-Video Translation  </w:t>
            </w:r>
            <w:proofErr w:type="spellStart"/>
            <w:r w:rsidRPr="00911DBA">
              <w:t>MoCycle</w:t>
            </w:r>
            <w:proofErr w:type="spellEnd"/>
            <w:r w:rsidRPr="00911DBA">
              <w:t xml:space="preserve">-GAN </w:t>
            </w:r>
            <w:r w:rsidRPr="00911DBA">
              <w:fldChar w:fldCharType="begin" w:fldLock="1"/>
            </w:r>
            <w:r w:rsidR="00C077EB" w:rsidRPr="00911DB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911DBA">
              <w:fldChar w:fldCharType="separate"/>
            </w:r>
            <w:r w:rsidR="00C077EB" w:rsidRPr="00911DBA">
              <w:rPr>
                <w:noProof/>
              </w:rPr>
              <w:t>[8]</w:t>
            </w:r>
            <w:r w:rsidRPr="00911DBA">
              <w:fldChar w:fldCharType="end"/>
            </w:r>
          </w:p>
        </w:tc>
        <w:tc>
          <w:tcPr>
            <w:tcW w:w="714" w:type="pct"/>
            <w:vAlign w:val="center"/>
          </w:tcPr>
          <w:p w14:paraId="419167F4" w14:textId="1946CBBB" w:rsidR="00687030" w:rsidRPr="00911DBA" w:rsidRDefault="00687030" w:rsidP="00687030">
            <w:pPr>
              <w:jc w:val="center"/>
            </w:pPr>
            <w:r w:rsidRPr="00911DBA">
              <w:t>Flower video and viper dataset</w:t>
            </w:r>
          </w:p>
        </w:tc>
        <w:tc>
          <w:tcPr>
            <w:tcW w:w="714" w:type="pct"/>
            <w:vAlign w:val="center"/>
          </w:tcPr>
          <w:p w14:paraId="7D181777" w14:textId="1E59ABF1" w:rsidR="00687030" w:rsidRPr="00911DBA" w:rsidRDefault="00687030" w:rsidP="00687030">
            <w:pPr>
              <w:jc w:val="center"/>
            </w:pPr>
            <w:r w:rsidRPr="00911DBA">
              <w:t>Cycle-GAN with motion translator-based motion cycle consistency</w:t>
            </w:r>
          </w:p>
        </w:tc>
        <w:tc>
          <w:tcPr>
            <w:tcW w:w="714" w:type="pct"/>
            <w:vAlign w:val="center"/>
          </w:tcPr>
          <w:p w14:paraId="20493E26" w14:textId="5F952ADA" w:rsidR="00687030" w:rsidRPr="00911DBA" w:rsidRDefault="00D71848" w:rsidP="00687030">
            <w:pPr>
              <w:jc w:val="center"/>
            </w:pPr>
            <w:r w:rsidRPr="00911DBA">
              <w:t>O</w:t>
            </w:r>
            <w:r w:rsidR="00A66DFE" w:rsidRPr="00911DBA">
              <w:t>ptical flow</w:t>
            </w:r>
            <w:r w:rsidR="00687030" w:rsidRPr="00911DBA">
              <w:t xml:space="preserve"> with motion translator network</w:t>
            </w:r>
          </w:p>
        </w:tc>
        <w:tc>
          <w:tcPr>
            <w:tcW w:w="714" w:type="pct"/>
            <w:vAlign w:val="center"/>
          </w:tcPr>
          <w:p w14:paraId="34E20369" w14:textId="3FD28680" w:rsidR="00687030" w:rsidRPr="00911DBA" w:rsidRDefault="00687030" w:rsidP="00687030">
            <w:pPr>
              <w:jc w:val="center"/>
            </w:pPr>
            <w:r w:rsidRPr="00911DBA">
              <w:t>Generator Network</w:t>
            </w:r>
          </w:p>
        </w:tc>
        <w:tc>
          <w:tcPr>
            <w:tcW w:w="714" w:type="pct"/>
            <w:vAlign w:val="center"/>
          </w:tcPr>
          <w:p w14:paraId="5DA9912F" w14:textId="415DECC4" w:rsidR="00687030" w:rsidRPr="00911DBA" w:rsidRDefault="00687030" w:rsidP="00687030">
            <w:pPr>
              <w:jc w:val="center"/>
            </w:pPr>
            <w:r w:rsidRPr="00911DBA">
              <w:t xml:space="preserve">Human evaluation, </w:t>
            </w:r>
            <w:proofErr w:type="spellStart"/>
            <w:r w:rsidRPr="00911DBA">
              <w:t>IoU</w:t>
            </w:r>
            <w:proofErr w:type="spellEnd"/>
            <w:r w:rsidRPr="00911DBA">
              <w:t>, pixel accuracy, Average class accuracy</w:t>
            </w:r>
          </w:p>
        </w:tc>
        <w:tc>
          <w:tcPr>
            <w:tcW w:w="714" w:type="pct"/>
            <w:vAlign w:val="center"/>
          </w:tcPr>
          <w:p w14:paraId="50BBF54C" w14:textId="52613686" w:rsidR="00687030" w:rsidRPr="00911DBA" w:rsidRDefault="00687030" w:rsidP="00074D2B">
            <w:pPr>
              <w:spacing w:before="0"/>
              <w:jc w:val="center"/>
            </w:pPr>
            <w:r w:rsidRPr="00911DBA">
              <w:t>Explicit motion translator</w:t>
            </w:r>
            <w:r w:rsidR="00074D2B" w:rsidRPr="00911DBA">
              <w:t>, and no content translation</w:t>
            </w:r>
          </w:p>
        </w:tc>
      </w:tr>
      <w:tr w:rsidR="00687030" w:rsidRPr="00911DBA" w14:paraId="7BE56800" w14:textId="77777777" w:rsidTr="00A66DFE">
        <w:trPr>
          <w:trHeight w:val="2657"/>
        </w:trPr>
        <w:tc>
          <w:tcPr>
            <w:tcW w:w="714" w:type="pct"/>
            <w:vAlign w:val="center"/>
          </w:tcPr>
          <w:p w14:paraId="0F054B3B" w14:textId="35F36EA6" w:rsidR="00687030" w:rsidRPr="00911DBA" w:rsidRDefault="00687030" w:rsidP="00687030">
            <w:pPr>
              <w:spacing w:before="0"/>
              <w:jc w:val="center"/>
            </w:pPr>
            <w:r w:rsidRPr="00911DBA">
              <w:t xml:space="preserve">Recycle-GAN: Unsupervised Video Retargeting: </w:t>
            </w:r>
            <w:proofErr w:type="spellStart"/>
            <w:r w:rsidRPr="00911DBA">
              <w:t>ReCycle</w:t>
            </w:r>
            <w:proofErr w:type="spellEnd"/>
            <w:r w:rsidRPr="00911DBA">
              <w:t xml:space="preserve">-GA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p>
        </w:tc>
        <w:tc>
          <w:tcPr>
            <w:tcW w:w="714" w:type="pct"/>
            <w:vAlign w:val="center"/>
          </w:tcPr>
          <w:p w14:paraId="5923C3EA" w14:textId="11583E8B" w:rsidR="00687030" w:rsidRPr="00911DBA" w:rsidRDefault="00687030" w:rsidP="00687030">
            <w:pPr>
              <w:jc w:val="center"/>
            </w:pPr>
            <w:r w:rsidRPr="00911DBA">
              <w:t>Viper, face, and flower datasets (more than 10,000 images)</w:t>
            </w:r>
          </w:p>
        </w:tc>
        <w:tc>
          <w:tcPr>
            <w:tcW w:w="714" w:type="pct"/>
            <w:vAlign w:val="center"/>
          </w:tcPr>
          <w:p w14:paraId="7AD5028F" w14:textId="01642248" w:rsidR="00687030" w:rsidRPr="00911DBA" w:rsidRDefault="00687030" w:rsidP="00687030">
            <w:pPr>
              <w:jc w:val="center"/>
            </w:pPr>
            <w:r w:rsidRPr="00911DBA">
              <w:t>Cycle-GAN with recurrent temporal predictor</w:t>
            </w:r>
          </w:p>
        </w:tc>
        <w:tc>
          <w:tcPr>
            <w:tcW w:w="714" w:type="pct"/>
            <w:vAlign w:val="center"/>
          </w:tcPr>
          <w:p w14:paraId="58D024EE" w14:textId="556CE607" w:rsidR="00687030" w:rsidRPr="00911DBA" w:rsidRDefault="00687030" w:rsidP="00687030">
            <w:pPr>
              <w:jc w:val="center"/>
            </w:pPr>
            <w:r w:rsidRPr="00911DBA">
              <w:t xml:space="preserve">Recurrent temporal </w:t>
            </w:r>
            <w:r w:rsidR="00CA70E1" w:rsidRPr="00911DBA">
              <w:t>predictor (</w:t>
            </w:r>
            <w:r w:rsidR="00AA7FFD" w:rsidRPr="00911DBA">
              <w:t>Pix2Pix</w:t>
            </w:r>
            <w:r w:rsidRPr="00911DBA">
              <w:t>)</w:t>
            </w:r>
          </w:p>
        </w:tc>
        <w:tc>
          <w:tcPr>
            <w:tcW w:w="714" w:type="pct"/>
            <w:vAlign w:val="center"/>
          </w:tcPr>
          <w:p w14:paraId="44259767" w14:textId="520572BF" w:rsidR="00687030" w:rsidRPr="00911DBA" w:rsidRDefault="00687030" w:rsidP="00687030">
            <w:pPr>
              <w:jc w:val="center"/>
            </w:pPr>
            <w:r w:rsidRPr="00911DBA">
              <w:t>Generator Network</w:t>
            </w:r>
          </w:p>
        </w:tc>
        <w:tc>
          <w:tcPr>
            <w:tcW w:w="714" w:type="pct"/>
            <w:vAlign w:val="center"/>
          </w:tcPr>
          <w:p w14:paraId="712E1532" w14:textId="64A6C7F9" w:rsidR="00687030" w:rsidRPr="00911DBA" w:rsidRDefault="00687030" w:rsidP="00687030">
            <w:pPr>
              <w:jc w:val="center"/>
            </w:pPr>
            <w:r w:rsidRPr="00911DBA">
              <w:t xml:space="preserve">Human evaluation, </w:t>
            </w:r>
            <w:proofErr w:type="spellStart"/>
            <w:r w:rsidRPr="00911DBA">
              <w:t>IoU</w:t>
            </w:r>
            <w:proofErr w:type="spellEnd"/>
            <w:r w:rsidRPr="00911DBA">
              <w:t xml:space="preserve">, pixel accuracy, Average class </w:t>
            </w:r>
            <w:r w:rsidR="00E449AC" w:rsidRPr="00911DBA">
              <w:t>accuracy, IS</w:t>
            </w:r>
          </w:p>
        </w:tc>
        <w:tc>
          <w:tcPr>
            <w:tcW w:w="714" w:type="pct"/>
            <w:vAlign w:val="center"/>
          </w:tcPr>
          <w:p w14:paraId="05C89AC0" w14:textId="209BF5DA" w:rsidR="00687030" w:rsidRPr="00911DBA" w:rsidRDefault="00687030" w:rsidP="00687030">
            <w:pPr>
              <w:jc w:val="center"/>
            </w:pPr>
            <w:r w:rsidRPr="00911DBA">
              <w:t xml:space="preserve">Temporal predictor fails to correctly predict, and </w:t>
            </w:r>
            <w:r w:rsidR="005660A3" w:rsidRPr="00911DBA">
              <w:t>no content translation</w:t>
            </w:r>
          </w:p>
        </w:tc>
      </w:tr>
      <w:tr w:rsidR="00687030" w:rsidRPr="00911DBA" w14:paraId="4D48D9EF" w14:textId="77777777" w:rsidTr="00C01B83">
        <w:trPr>
          <w:trHeight w:val="2657"/>
        </w:trPr>
        <w:tc>
          <w:tcPr>
            <w:tcW w:w="714" w:type="pct"/>
            <w:vAlign w:val="center"/>
          </w:tcPr>
          <w:p w14:paraId="2049F085" w14:textId="4ABC4DB3" w:rsidR="00687030" w:rsidRPr="00911DBA" w:rsidRDefault="00687030" w:rsidP="00687030">
            <w:pPr>
              <w:jc w:val="center"/>
            </w:pPr>
            <w:r w:rsidRPr="00911DBA">
              <w:lastRenderedPageBreak/>
              <w:t xml:space="preserve">Preserving Semantic and Temporal Consistency for Unpaired Video-to-Video Translation </w:t>
            </w:r>
            <w:r w:rsidRPr="00911DBA">
              <w:fldChar w:fldCharType="begin" w:fldLock="1"/>
            </w:r>
            <w:r w:rsidR="00B56E1E">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3]","plainTextFormattedCitation":"[33]","previouslyFormattedCitation":"[34]"},"properties":{"noteIndex":0},"schema":"https://github.com/citation-style-language/schema/raw/master/csl-citation.json"}</w:instrText>
            </w:r>
            <w:r w:rsidRPr="00911DBA">
              <w:fldChar w:fldCharType="separate"/>
            </w:r>
            <w:r w:rsidR="00B56E1E" w:rsidRPr="00B56E1E">
              <w:rPr>
                <w:noProof/>
              </w:rPr>
              <w:t>[33]</w:t>
            </w:r>
            <w:r w:rsidRPr="00911DBA">
              <w:fldChar w:fldCharType="end"/>
            </w:r>
          </w:p>
        </w:tc>
        <w:tc>
          <w:tcPr>
            <w:tcW w:w="714" w:type="pct"/>
            <w:vAlign w:val="center"/>
          </w:tcPr>
          <w:p w14:paraId="4F9CF2D6" w14:textId="3BA3B44B" w:rsidR="00687030" w:rsidRPr="00911DBA" w:rsidRDefault="00687030" w:rsidP="00687030">
            <w:pPr>
              <w:jc w:val="center"/>
            </w:pPr>
            <w:r w:rsidRPr="00911DBA">
              <w:t>Viper dataset</w:t>
            </w:r>
          </w:p>
        </w:tc>
        <w:tc>
          <w:tcPr>
            <w:tcW w:w="714" w:type="pct"/>
            <w:vAlign w:val="center"/>
          </w:tcPr>
          <w:p w14:paraId="13998E0C" w14:textId="0545136C" w:rsidR="00687030" w:rsidRPr="00911DBA" w:rsidRDefault="00687030" w:rsidP="00687030">
            <w:pPr>
              <w:jc w:val="center"/>
            </w:pPr>
            <w:r w:rsidRPr="00911DBA">
              <w:t>Cycle-GAN with flow estimator network and consistency warping network</w:t>
            </w:r>
          </w:p>
        </w:tc>
        <w:tc>
          <w:tcPr>
            <w:tcW w:w="714" w:type="pct"/>
            <w:vAlign w:val="center"/>
          </w:tcPr>
          <w:p w14:paraId="04EB15FD" w14:textId="115C57B0" w:rsidR="00687030" w:rsidRPr="00911DBA" w:rsidRDefault="00A66DFE" w:rsidP="00687030">
            <w:pPr>
              <w:jc w:val="center"/>
            </w:pPr>
            <w:r w:rsidRPr="00911DBA">
              <w:t xml:space="preserve">optical flow </w:t>
            </w:r>
            <w:r w:rsidR="00687030" w:rsidRPr="00911DBA">
              <w:t>base temporal fuse with spatial for improving occlusions problem</w:t>
            </w:r>
          </w:p>
        </w:tc>
        <w:tc>
          <w:tcPr>
            <w:tcW w:w="714" w:type="pct"/>
            <w:vAlign w:val="center"/>
          </w:tcPr>
          <w:p w14:paraId="49B74428" w14:textId="702827B4" w:rsidR="00687030" w:rsidRPr="00911DBA" w:rsidRDefault="00687030" w:rsidP="00687030">
            <w:pPr>
              <w:jc w:val="center"/>
            </w:pPr>
            <w:r w:rsidRPr="00911DBA">
              <w:t xml:space="preserve">Generator  Network, Use </w:t>
            </w:r>
            <w:r w:rsidRPr="00911DBA">
              <w:fldChar w:fldCharType="begin" w:fldLock="1"/>
            </w:r>
            <w:r w:rsidR="00B56E1E">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3]","plainTextFormattedCitation":"[43]","previouslyFormattedCitation":"[44]"},"properties":{"noteIndex":0},"schema":"https://github.com/citation-style-language/schema/raw/master/csl-citation.json"}</w:instrText>
            </w:r>
            <w:r w:rsidRPr="00911DBA">
              <w:fldChar w:fldCharType="separate"/>
            </w:r>
            <w:r w:rsidR="00B56E1E" w:rsidRPr="00B56E1E">
              <w:rPr>
                <w:noProof/>
              </w:rPr>
              <w:t>[43]</w:t>
            </w:r>
            <w:r w:rsidRPr="00911DBA">
              <w:fldChar w:fldCharType="end"/>
            </w:r>
            <w:r w:rsidRPr="00911DBA">
              <w:t xml:space="preserve"> to further reduce the Temporal warping error.</w:t>
            </w:r>
          </w:p>
        </w:tc>
        <w:tc>
          <w:tcPr>
            <w:tcW w:w="714" w:type="pct"/>
            <w:vAlign w:val="center"/>
          </w:tcPr>
          <w:p w14:paraId="16BE83AE" w14:textId="2ED4016A" w:rsidR="00687030" w:rsidRPr="00911DBA" w:rsidRDefault="00687030" w:rsidP="00687030">
            <w:pPr>
              <w:jc w:val="center"/>
            </w:pPr>
            <w:proofErr w:type="spellStart"/>
            <w:r w:rsidRPr="00911DBA">
              <w:t>mIoU</w:t>
            </w:r>
            <w:proofErr w:type="spellEnd"/>
            <w:r w:rsidRPr="00911DBA">
              <w:t xml:space="preserve">, </w:t>
            </w:r>
            <w:proofErr w:type="spellStart"/>
            <w:r w:rsidRPr="00911DBA">
              <w:t>fwIoU</w:t>
            </w:r>
            <w:proofErr w:type="spellEnd"/>
            <w:r w:rsidRPr="00911DBA">
              <w:t>, and pixel accuracy</w:t>
            </w:r>
          </w:p>
        </w:tc>
        <w:tc>
          <w:tcPr>
            <w:tcW w:w="714" w:type="pct"/>
            <w:vAlign w:val="center"/>
          </w:tcPr>
          <w:p w14:paraId="7D0BEB25" w14:textId="551220BC" w:rsidR="00687030" w:rsidRPr="00911DBA" w:rsidRDefault="008F452E" w:rsidP="00687030">
            <w:pPr>
              <w:jc w:val="center"/>
            </w:pPr>
            <w:r w:rsidRPr="00911DBA">
              <w:t>Input domain videos shall have very similar content.</w:t>
            </w:r>
          </w:p>
        </w:tc>
      </w:tr>
    </w:tbl>
    <w:p w14:paraId="66778141" w14:textId="0434B5D2" w:rsidR="00D1296E" w:rsidRPr="00911DBA" w:rsidRDefault="00D1296E" w:rsidP="00567041">
      <w:r w:rsidRPr="00911DBA">
        <w:t xml:space="preserve">As shown in the above table, </w:t>
      </w:r>
      <w:r w:rsidR="00451069" w:rsidRPr="00911DBA">
        <w:t xml:space="preserve">researchers design </w:t>
      </w:r>
      <w:r w:rsidRPr="00911DBA">
        <w:t xml:space="preserve">complex architectures </w:t>
      </w:r>
      <w:r w:rsidR="00451069" w:rsidRPr="00911DBA">
        <w:t xml:space="preserve">in previous work to learn </w:t>
      </w:r>
      <w:r w:rsidR="00E55BA1" w:rsidRPr="00911DBA">
        <w:t xml:space="preserve">a </w:t>
      </w:r>
      <w:r w:rsidR="00451069" w:rsidRPr="00911DBA">
        <w:t xml:space="preserve">mapping </w:t>
      </w:r>
      <w:r w:rsidR="00D805B5" w:rsidRPr="00911DBA">
        <w:t>from</w:t>
      </w:r>
      <w:r w:rsidR="00E55BA1" w:rsidRPr="00911DBA">
        <w:t xml:space="preserve"> </w:t>
      </w:r>
      <w:r w:rsidR="009C561B" w:rsidRPr="00911DBA">
        <w:t xml:space="preserve">a </w:t>
      </w:r>
      <w:r w:rsidR="00451069" w:rsidRPr="00911DBA">
        <w:t>domain to domain</w:t>
      </w:r>
      <w:r w:rsidR="00C41ED4" w:rsidRPr="00911DBA">
        <w:t xml:space="preserve"> transfer</w:t>
      </w:r>
      <w:r w:rsidR="00451069" w:rsidRPr="00911DBA">
        <w:t xml:space="preserve"> in a</w:t>
      </w:r>
      <w:r w:rsidR="00181B7C" w:rsidRPr="00911DBA">
        <w:t>n</w:t>
      </w:r>
      <w:r w:rsidR="00451069" w:rsidRPr="00911DBA">
        <w:t xml:space="preserve"> unsupervised manner</w:t>
      </w:r>
      <w:r w:rsidR="00785863" w:rsidRPr="00911DBA">
        <w:t>.</w:t>
      </w:r>
      <w:r w:rsidR="00B71A62" w:rsidRPr="00911DBA">
        <w:t xml:space="preserve"> </w:t>
      </w:r>
      <w:r w:rsidR="00610081" w:rsidRPr="00911DBA">
        <w:t>However, those</w:t>
      </w:r>
      <w:r w:rsidR="00F257A6" w:rsidRPr="00911DBA">
        <w:t xml:space="preserve"> works do not consider the content difference between a real and translated video, which is </w:t>
      </w:r>
      <w:r w:rsidR="00D01501" w:rsidRPr="00911DBA">
        <w:t>a</w:t>
      </w:r>
      <w:r w:rsidR="00F257A6" w:rsidRPr="00911DBA">
        <w:t xml:space="preserve"> significant problem that causes object dislocation and disappearance</w:t>
      </w:r>
      <w:r w:rsidR="00D01501" w:rsidRPr="00911DBA">
        <w:t>.</w:t>
      </w:r>
      <w:r w:rsidR="00F2578A" w:rsidRPr="00911DBA">
        <w:t xml:space="preserve"> </w:t>
      </w:r>
      <w:r w:rsidR="00DC212C" w:rsidRPr="00911DBA">
        <w:t>they</w:t>
      </w:r>
      <w:r w:rsidR="00F2578A" w:rsidRPr="00911DBA">
        <w:t xml:space="preserve"> </w:t>
      </w:r>
      <w:r w:rsidR="00CF6916" w:rsidRPr="00911DBA">
        <w:t>also do</w:t>
      </w:r>
      <w:r w:rsidR="00D01501" w:rsidRPr="00911DBA">
        <w:t xml:space="preserve"> </w:t>
      </w:r>
      <w:r w:rsidR="00F2578A" w:rsidRPr="00911DBA">
        <w:t>not consider the power of t</w:t>
      </w:r>
      <w:r w:rsidR="000F4618" w:rsidRPr="00911DBA">
        <w:t xml:space="preserve">he temporal discriminator network. This thesis work </w:t>
      </w:r>
      <w:r w:rsidR="002A59C6" w:rsidRPr="00911DBA">
        <w:t xml:space="preserve">was </w:t>
      </w:r>
      <w:r w:rsidR="000F4618" w:rsidRPr="00911DBA">
        <w:t>done</w:t>
      </w:r>
      <w:r w:rsidR="00D01501" w:rsidRPr="00911DBA">
        <w:t xml:space="preserve"> to add the </w:t>
      </w:r>
      <w:r w:rsidR="00DC212C" w:rsidRPr="00911DBA">
        <w:t>loss for content preserving and modify</w:t>
      </w:r>
      <w:r w:rsidR="00D01501" w:rsidRPr="00911DBA">
        <w:t xml:space="preserve"> </w:t>
      </w:r>
      <w:r w:rsidR="000F4618" w:rsidRPr="00911DBA">
        <w:t xml:space="preserve">learning </w:t>
      </w:r>
      <w:r w:rsidR="00D01501" w:rsidRPr="00911DBA">
        <w:t>los</w:t>
      </w:r>
      <w:r w:rsidR="000F4618" w:rsidRPr="00911DBA">
        <w:t>se</w:t>
      </w:r>
      <w:r w:rsidR="00D01501" w:rsidRPr="00911DBA">
        <w:t xml:space="preserve">s to the </w:t>
      </w:r>
      <w:r w:rsidR="00E449AC" w:rsidRPr="00911DBA">
        <w:t>baseline</w:t>
      </w:r>
      <w:r w:rsidR="00D01501" w:rsidRPr="00911DBA">
        <w:t xml:space="preserve"> network to improve the generated video </w:t>
      </w:r>
      <w:r w:rsidR="00BC6D00" w:rsidRPr="00911DBA">
        <w:t xml:space="preserve">quality </w:t>
      </w:r>
      <w:r w:rsidR="00D01501" w:rsidRPr="00911DBA">
        <w:t>even further.</w:t>
      </w:r>
    </w:p>
    <w:p w14:paraId="227BE004" w14:textId="11A68218" w:rsidR="00B71A62" w:rsidRPr="00911DBA" w:rsidRDefault="00B71A62" w:rsidP="00567041">
      <w:pPr>
        <w:sectPr w:rsidR="00B71A62" w:rsidRPr="00911DBA" w:rsidSect="00EE3F33">
          <w:pgSz w:w="16838" w:h="11906" w:orient="landscape" w:code="9"/>
          <w:pgMar w:top="1701" w:right="1440" w:bottom="1440" w:left="1440" w:header="720" w:footer="720" w:gutter="0"/>
          <w:cols w:space="720"/>
          <w:docGrid w:linePitch="360"/>
        </w:sectPr>
      </w:pPr>
    </w:p>
    <w:p w14:paraId="663BE9A0" w14:textId="69CE5E85" w:rsidR="009C504F" w:rsidRPr="00911DBA" w:rsidRDefault="009C504F" w:rsidP="00057461">
      <w:pPr>
        <w:pStyle w:val="Title"/>
        <w:rPr>
          <w:rFonts w:cs="Times New Roman"/>
        </w:rPr>
      </w:pPr>
      <w:r w:rsidRPr="00911DBA">
        <w:rPr>
          <w:rFonts w:cs="Times New Roman"/>
        </w:rPr>
        <w:lastRenderedPageBreak/>
        <w:t>CHAPTER THREE</w:t>
      </w:r>
    </w:p>
    <w:p w14:paraId="282C235B" w14:textId="6FDBB09B" w:rsidR="007D0443" w:rsidRPr="00911DBA" w:rsidRDefault="00AF406D" w:rsidP="00F17022">
      <w:pPr>
        <w:pStyle w:val="Heading1"/>
        <w:numPr>
          <w:ilvl w:val="0"/>
          <w:numId w:val="10"/>
        </w:numPr>
        <w:rPr>
          <w:rFonts w:eastAsiaTheme="minorEastAsia" w:cs="Times New Roman"/>
        </w:rPr>
      </w:pPr>
      <w:bookmarkStart w:id="166" w:name="_Toc44355920"/>
      <w:bookmarkStart w:id="167" w:name="_Toc44355979"/>
      <w:bookmarkStart w:id="168" w:name="_Toc44462733"/>
      <w:bookmarkStart w:id="169" w:name="_Toc44644525"/>
      <w:bookmarkStart w:id="170" w:name="_Toc44647378"/>
      <w:bookmarkStart w:id="171" w:name="_Toc46593332"/>
      <w:bookmarkStart w:id="172" w:name="_Toc46593405"/>
      <w:bookmarkStart w:id="173" w:name="_Toc46600125"/>
      <w:bookmarkStart w:id="174" w:name="_Toc46600201"/>
      <w:bookmarkStart w:id="175" w:name="_Toc46601425"/>
      <w:bookmarkStart w:id="176" w:name="_Toc46601562"/>
      <w:bookmarkStart w:id="177" w:name="_Toc46746822"/>
      <w:bookmarkStart w:id="178" w:name="_Toc47207603"/>
      <w:bookmarkStart w:id="179" w:name="_Toc47231511"/>
      <w:bookmarkStart w:id="180" w:name="_Toc48646303"/>
      <w:bookmarkStart w:id="181" w:name="_Toc48646397"/>
      <w:bookmarkStart w:id="182" w:name="_Toc46601426"/>
      <w:bookmarkStart w:id="183" w:name="_Toc46601563"/>
      <w:bookmarkStart w:id="184" w:name="_Toc46746823"/>
      <w:bookmarkStart w:id="185" w:name="_Toc47207604"/>
      <w:bookmarkStart w:id="186" w:name="_Toc47231512"/>
      <w:bookmarkStart w:id="187" w:name="_Toc48646304"/>
      <w:bookmarkStart w:id="188" w:name="_Toc48646398"/>
      <w:bookmarkStart w:id="189" w:name="_Toc50399166"/>
      <w:bookmarkStart w:id="190" w:name="_Toc50399244"/>
      <w:bookmarkStart w:id="191" w:name="_Toc52981536"/>
      <w:bookmarkStart w:id="192" w:name="_Toc54101857"/>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sidRPr="00911DBA">
        <w:rPr>
          <w:rFonts w:eastAsiaTheme="minorEastAsia" w:cs="Times New Roman"/>
        </w:rPr>
        <w:t>RESEARCH METH</w:t>
      </w:r>
      <w:r w:rsidR="00D109D0" w:rsidRPr="00911DBA">
        <w:rPr>
          <w:rFonts w:eastAsiaTheme="minorEastAsia" w:cs="Times New Roman"/>
        </w:rPr>
        <w:t>OD</w:t>
      </w:r>
      <w:r w:rsidRPr="00911DBA">
        <w:rPr>
          <w:rFonts w:eastAsiaTheme="minorEastAsia" w:cs="Times New Roman"/>
        </w:rPr>
        <w:t>OLOGY</w:t>
      </w:r>
      <w:bookmarkEnd w:id="191"/>
      <w:bookmarkEnd w:id="192"/>
      <w:r w:rsidRPr="00911DBA">
        <w:rPr>
          <w:rFonts w:eastAsiaTheme="minorEastAsia" w:cs="Times New Roman"/>
        </w:rPr>
        <w:t xml:space="preserve"> </w:t>
      </w:r>
      <w:r w:rsidRPr="00911DBA">
        <w:rPr>
          <w:rFonts w:eastAsiaTheme="minorEastAsia" w:cs="Times New Roman"/>
          <w:sz w:val="28"/>
          <w:szCs w:val="28"/>
        </w:rPr>
        <w:t xml:space="preserve"> </w:t>
      </w:r>
    </w:p>
    <w:p w14:paraId="55B26499" w14:textId="7B6787A8" w:rsidR="003771C9" w:rsidRPr="00911DBA" w:rsidRDefault="003E2A80" w:rsidP="00B05706">
      <w:pPr>
        <w:pStyle w:val="Heading2"/>
      </w:pPr>
      <w:bookmarkStart w:id="193" w:name="_Toc52981537"/>
      <w:bookmarkStart w:id="194" w:name="_Toc54101858"/>
      <w:r w:rsidRPr="00911DBA">
        <w:t xml:space="preserve">Chapter </w:t>
      </w:r>
      <w:r w:rsidR="003771C9" w:rsidRPr="00911DBA">
        <w:t>Overview</w:t>
      </w:r>
      <w:bookmarkEnd w:id="193"/>
      <w:bookmarkEnd w:id="194"/>
      <w:r w:rsidR="003771C9" w:rsidRPr="00911DBA">
        <w:t xml:space="preserve"> </w:t>
      </w:r>
    </w:p>
    <w:p w14:paraId="3FDFD6CB" w14:textId="7E773426" w:rsidR="00E0008F" w:rsidRPr="00911DBA" w:rsidRDefault="008B79F4" w:rsidP="001D4567">
      <w:r w:rsidRPr="00911DBA">
        <w:t xml:space="preserve">The thesis research questions were outlined in Chapter </w:t>
      </w:r>
      <w:r w:rsidR="007831CE" w:rsidRPr="00911DBA">
        <w:t>one</w:t>
      </w:r>
      <w:r w:rsidR="00C41ED4" w:rsidRPr="00911DBA">
        <w:t>,</w:t>
      </w:r>
      <w:r w:rsidRPr="00911DBA">
        <w:t xml:space="preserve"> along with </w:t>
      </w:r>
      <w:r w:rsidR="00C2086D" w:rsidRPr="00911DBA">
        <w:t>a</w:t>
      </w:r>
      <w:r w:rsidRPr="00911DBA">
        <w:t xml:space="preserve"> </w:t>
      </w:r>
      <w:r w:rsidR="005B5922" w:rsidRPr="00911DBA">
        <w:t xml:space="preserve">mathematical formulation and an </w:t>
      </w:r>
      <w:r w:rsidRPr="00911DBA">
        <w:t xml:space="preserve">overview of the </w:t>
      </w:r>
      <w:r w:rsidR="00C633E3" w:rsidRPr="00911DBA">
        <w:t>method</w:t>
      </w:r>
      <w:r w:rsidRPr="00911DBA">
        <w:t xml:space="preserve"> used to investigate the associated </w:t>
      </w:r>
      <w:r w:rsidR="00C60C84" w:rsidRPr="00911DBA">
        <w:t>plans</w:t>
      </w:r>
      <w:r w:rsidRPr="00911DBA">
        <w:t xml:space="preserve">. </w:t>
      </w:r>
      <w:r w:rsidR="004845AF" w:rsidRPr="00911DBA">
        <w:t>T</w:t>
      </w:r>
      <w:r w:rsidR="003771C9" w:rsidRPr="00911DBA">
        <w:t xml:space="preserve">his </w:t>
      </w:r>
      <w:r w:rsidRPr="00911DBA">
        <w:t>chapter provides further details of the methodology</w:t>
      </w:r>
      <w:r w:rsidR="006C4541" w:rsidRPr="00911DBA">
        <w:t>,</w:t>
      </w:r>
      <w:r w:rsidRPr="00911DBA">
        <w:t xml:space="preserve"> </w:t>
      </w:r>
      <w:r w:rsidR="005B5922" w:rsidRPr="00911DBA">
        <w:t>dataset,</w:t>
      </w:r>
      <w:r w:rsidRPr="00911DBA">
        <w:t xml:space="preserve"> and experimental metrics to </w:t>
      </w:r>
      <w:r w:rsidR="00C60C84" w:rsidRPr="00911DBA">
        <w:t>answer</w:t>
      </w:r>
      <w:r w:rsidRPr="00911DBA">
        <w:t xml:space="preserve"> the research questions.</w:t>
      </w:r>
      <w:r w:rsidR="001D4567" w:rsidRPr="00911DBA">
        <w:t xml:space="preserve"> </w:t>
      </w:r>
    </w:p>
    <w:p w14:paraId="4AD8050C" w14:textId="3212BAA6" w:rsidR="007226CE" w:rsidRPr="00911DBA" w:rsidRDefault="00FC17C4" w:rsidP="007226CE">
      <w:r w:rsidRPr="00911DBA">
        <w:t>The following approaches and procedures are used to accomplish the goals of this study.</w:t>
      </w:r>
      <w:r w:rsidR="007226CE" w:rsidRPr="00911DBA">
        <w:t xml:space="preserve"> </w:t>
      </w:r>
    </w:p>
    <w:p w14:paraId="502D3AE2" w14:textId="3135BDC5" w:rsidR="001D4567" w:rsidRPr="00911DBA" w:rsidRDefault="00DD1726" w:rsidP="00B05706">
      <w:pPr>
        <w:pStyle w:val="Heading2"/>
      </w:pPr>
      <w:bookmarkStart w:id="195" w:name="_Toc52981538"/>
      <w:bookmarkStart w:id="196" w:name="_Toc54101859"/>
      <w:r w:rsidRPr="00911DBA">
        <w:t>Dataset</w:t>
      </w:r>
      <w:bookmarkEnd w:id="195"/>
      <w:bookmarkEnd w:id="196"/>
      <w:r w:rsidRPr="00911DBA">
        <w:t xml:space="preserve"> </w:t>
      </w:r>
    </w:p>
    <w:p w14:paraId="79FA3251" w14:textId="78F566BD" w:rsidR="00DD1726" w:rsidRPr="00911DBA" w:rsidRDefault="007F504E" w:rsidP="00DD1726">
      <w:pPr>
        <w:rPr>
          <w:color w:val="FF0000"/>
        </w:rPr>
      </w:pPr>
      <w:r w:rsidRPr="00911DBA">
        <w:t xml:space="preserve">This study uses a </w:t>
      </w:r>
      <w:r w:rsidR="00F90F3D" w:rsidRPr="00911DBA">
        <w:t>deep</w:t>
      </w:r>
      <w:r w:rsidRPr="00911DBA">
        <w:t xml:space="preserve"> learning approach to solve </w:t>
      </w:r>
      <w:r w:rsidR="00507715" w:rsidRPr="00911DBA">
        <w:t>video-to-video</w:t>
      </w:r>
      <w:r w:rsidRPr="00911DBA">
        <w:t xml:space="preserve"> translation problem</w:t>
      </w:r>
      <w:r w:rsidR="00E37E74" w:rsidRPr="00911DBA">
        <w:t>s</w:t>
      </w:r>
      <w:r w:rsidRPr="00911DBA">
        <w:t xml:space="preserve"> in </w:t>
      </w:r>
      <w:r w:rsidR="00E37E74" w:rsidRPr="00911DBA">
        <w:t xml:space="preserve">an </w:t>
      </w:r>
      <w:r w:rsidRPr="00911DBA">
        <w:t xml:space="preserve">unsupervised manner, so data is </w:t>
      </w:r>
      <w:r w:rsidR="00E37E74" w:rsidRPr="00911DBA">
        <w:t xml:space="preserve">an </w:t>
      </w:r>
      <w:r w:rsidRPr="00911DBA">
        <w:t xml:space="preserve">essential part of the study. Images of </w:t>
      </w:r>
      <w:r w:rsidR="00E615A0" w:rsidRPr="00911DBA">
        <w:t xml:space="preserve">a </w:t>
      </w:r>
      <w:r w:rsidRPr="00911DBA">
        <w:t>face (Obama-trump)</w:t>
      </w:r>
      <w:r w:rsidR="001F0D1F" w:rsidRPr="00911DBA">
        <w:t>,</w:t>
      </w:r>
      <w:r w:rsidR="00E615A0" w:rsidRPr="00911DBA">
        <w:t xml:space="preserve"> V</w:t>
      </w:r>
      <w:r w:rsidR="001F0D1F" w:rsidRPr="00911DBA">
        <w:t>iper</w:t>
      </w:r>
      <w:r w:rsidRPr="00911DBA">
        <w:t xml:space="preserve"> and, flowers are used for both training and testing stages as used in </w:t>
      </w:r>
      <w:r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00296724" w:rsidRPr="00911DBA">
        <w:rPr>
          <w:noProof/>
        </w:rPr>
        <w:t>[1]</w:t>
      </w:r>
      <w:r w:rsidRPr="00911DBA">
        <w:fldChar w:fldCharType="end"/>
      </w:r>
      <w:r w:rsidR="007226CE" w:rsidRPr="00911DBA">
        <w:t>.</w:t>
      </w:r>
      <w:r w:rsidR="00656F34" w:rsidRPr="00911DBA">
        <w:t xml:space="preserve"> In addition to inference the result of this </w:t>
      </w:r>
      <w:r w:rsidR="003708B8" w:rsidRPr="00911DBA">
        <w:t>thesis</w:t>
      </w:r>
      <w:r w:rsidR="00C41ED4" w:rsidRPr="00911DBA">
        <w:t>,</w:t>
      </w:r>
      <w:r w:rsidR="00656F34" w:rsidRPr="00911DBA">
        <w:t xml:space="preserve"> a local dataset called </w:t>
      </w:r>
      <w:proofErr w:type="spellStart"/>
      <w:r w:rsidR="002429E0" w:rsidRPr="00911DBA">
        <w:rPr>
          <w:rFonts w:ascii="Nyala" w:hAnsi="Nyala" w:cs="Nyala"/>
        </w:rPr>
        <w:t>አ</w:t>
      </w:r>
      <w:r w:rsidR="003F766B" w:rsidRPr="00911DBA">
        <w:rPr>
          <w:rFonts w:ascii="Nyala" w:hAnsi="Nyala" w:cs="Nyala"/>
        </w:rPr>
        <w:t>ዲስ</w:t>
      </w:r>
      <w:proofErr w:type="spellEnd"/>
      <w:r w:rsidR="002429E0" w:rsidRPr="00911DBA">
        <w:t xml:space="preserve"> </w:t>
      </w:r>
      <w:r w:rsidR="003F766B" w:rsidRPr="00911DBA">
        <w:t>(</w:t>
      </w:r>
      <w:proofErr w:type="spellStart"/>
      <w:r w:rsidR="003F766B" w:rsidRPr="00911DBA">
        <w:t>Adiss</w:t>
      </w:r>
      <w:proofErr w:type="spellEnd"/>
      <w:r w:rsidR="003F766B" w:rsidRPr="00911DBA">
        <w:t>)</w:t>
      </w:r>
      <w:r w:rsidR="003708B8" w:rsidRPr="00911DBA">
        <w:t xml:space="preserve"> has </w:t>
      </w:r>
      <w:r w:rsidR="009C561B" w:rsidRPr="00911DBA">
        <w:t xml:space="preserve">been </w:t>
      </w:r>
      <w:r w:rsidR="003708B8" w:rsidRPr="00911DBA">
        <w:t>collected.</w:t>
      </w:r>
    </w:p>
    <w:p w14:paraId="692A3BE4" w14:textId="7FE9B19B" w:rsidR="001F0D1F" w:rsidRPr="00911DBA" w:rsidRDefault="001F0D1F" w:rsidP="00FB5190">
      <w:pPr>
        <w:pStyle w:val="ListParagraph"/>
        <w:numPr>
          <w:ilvl w:val="0"/>
          <w:numId w:val="28"/>
        </w:numPr>
      </w:pPr>
      <w:r w:rsidRPr="00911DBA">
        <w:rPr>
          <w:b/>
          <w:bCs/>
          <w:i/>
          <w:iCs/>
        </w:rPr>
        <w:t>Obama-</w:t>
      </w:r>
      <w:r w:rsidR="00F90F3D" w:rsidRPr="00911DBA">
        <w:rPr>
          <w:b/>
          <w:bCs/>
          <w:i/>
          <w:iCs/>
        </w:rPr>
        <w:t>T</w:t>
      </w:r>
      <w:r w:rsidRPr="00911DBA">
        <w:rPr>
          <w:b/>
          <w:bCs/>
          <w:i/>
          <w:iCs/>
        </w:rPr>
        <w:t>rump</w:t>
      </w:r>
      <w:r w:rsidR="00656F34" w:rsidRPr="00911DBA">
        <w:t>:</w:t>
      </w:r>
      <w:r w:rsidRPr="00911DBA">
        <w:t xml:space="preserve"> is a dataset for style transfer and video retargeting. This dataset contains a sequence of images of Obama and Trump making an interview (though </w:t>
      </w:r>
      <w:r w:rsidR="00656F34" w:rsidRPr="00911DBA">
        <w:t>at</w:t>
      </w:r>
      <w:r w:rsidRPr="00911DBA">
        <w:t xml:space="preserve"> </w:t>
      </w:r>
      <w:r w:rsidR="00E37E74" w:rsidRPr="00911DBA">
        <w:t xml:space="preserve">a </w:t>
      </w:r>
      <w:r w:rsidRPr="00911DBA">
        <w:t xml:space="preserve">different time and </w:t>
      </w:r>
      <w:r w:rsidR="006F3D53" w:rsidRPr="00911DBA">
        <w:t>talking about completely different topics</w:t>
      </w:r>
      <w:r w:rsidRPr="00911DBA">
        <w:t xml:space="preserve">). </w:t>
      </w:r>
      <w:r w:rsidR="006969CF" w:rsidRPr="00911DBA">
        <w:t xml:space="preserve">Each frame is 256 x 256 and about 8617 </w:t>
      </w:r>
      <w:r w:rsidR="00786EB3">
        <w:t>video frames</w:t>
      </w:r>
      <w:r w:rsidR="006969CF" w:rsidRPr="00911DBA">
        <w:t xml:space="preserve"> </w:t>
      </w:r>
      <w:r w:rsidR="00656F34" w:rsidRPr="00911DBA">
        <w:t xml:space="preserve">are </w:t>
      </w:r>
      <w:r w:rsidR="006969CF" w:rsidRPr="00911DBA">
        <w:t>included.</w:t>
      </w:r>
    </w:p>
    <w:p w14:paraId="58E0730F" w14:textId="7236F480" w:rsidR="002975E5" w:rsidRPr="00911DBA" w:rsidRDefault="002975E5" w:rsidP="00FB5190">
      <w:pPr>
        <w:pStyle w:val="ListParagraph"/>
        <w:numPr>
          <w:ilvl w:val="0"/>
          <w:numId w:val="28"/>
        </w:numPr>
      </w:pPr>
      <w:r w:rsidRPr="00911DBA">
        <w:rPr>
          <w:b/>
          <w:bCs/>
          <w:i/>
          <w:iCs/>
        </w:rPr>
        <w:t>Flower Dataset</w:t>
      </w:r>
      <w:r w:rsidR="00656F34" w:rsidRPr="00911DBA">
        <w:t>:</w:t>
      </w:r>
      <w:r w:rsidRPr="00911DBA">
        <w:t xml:space="preserve"> is a recently released dataset for video translation. This dataset contains the time-lapse videos which depict the flourishing or fading of several flowers but lacking any </w:t>
      </w:r>
      <w:r w:rsidR="008B615E" w:rsidRPr="00911DBA">
        <w:t>synchroniz</w:t>
      </w:r>
      <w:r w:rsidR="009C561B" w:rsidRPr="00911DBA">
        <w:t>ation</w:t>
      </w:r>
      <w:r w:rsidRPr="00911DBA">
        <w:t>. The resolution of the respective videos is 256 × 256</w:t>
      </w:r>
      <w:r w:rsidR="00C41ED4" w:rsidRPr="00911DBA">
        <w:t>—t</w:t>
      </w:r>
      <w:r w:rsidRPr="00911DBA">
        <w:t xml:space="preserve">his work use flower-to-flower for domain transfer between dissimilar types of flowers. </w:t>
      </w:r>
    </w:p>
    <w:p w14:paraId="0851EC41" w14:textId="0393DA88" w:rsidR="002975E5" w:rsidRPr="00911DBA" w:rsidRDefault="002975E5" w:rsidP="00FB5190">
      <w:pPr>
        <w:pStyle w:val="ListParagraph"/>
        <w:numPr>
          <w:ilvl w:val="0"/>
          <w:numId w:val="28"/>
        </w:numPr>
      </w:pPr>
      <w:r w:rsidRPr="00911DBA">
        <w:rPr>
          <w:b/>
          <w:bCs/>
          <w:i/>
          <w:iCs/>
        </w:rPr>
        <w:t>Viper</w:t>
      </w:r>
      <w:r w:rsidR="00014ECC" w:rsidRPr="00911DBA">
        <w:rPr>
          <w:b/>
          <w:bCs/>
          <w:i/>
          <w:iCs/>
        </w:rPr>
        <w:t xml:space="preserve"> Dataset</w:t>
      </w:r>
      <w:r w:rsidR="00656F34" w:rsidRPr="00911DBA">
        <w:t>:</w:t>
      </w:r>
      <w:r w:rsidRPr="00911DBA">
        <w:t xml:space="preserve"> is a prevalent visual perception benchmark to facilitate both low-level and high-level vision tasks -semantic segmentation and optical flow. It comprises videos from a realistic virtual world </w:t>
      </w:r>
      <w:r w:rsidR="009169E3" w:rsidRPr="00911DBA">
        <w:t xml:space="preserve">game </w:t>
      </w:r>
      <w:r w:rsidRPr="00911DBA">
        <w:t>(i.e. GTA V), which are composed while driving, riding</w:t>
      </w:r>
      <w:r w:rsidR="00E37E74" w:rsidRPr="00911DBA">
        <w:t>,</w:t>
      </w:r>
      <w:r w:rsidRPr="00911DBA">
        <w:t xml:space="preserve"> and walking in various ambient circumstances (day, sunset, snow, rain, and night). Each frame (</w:t>
      </w:r>
      <w:r w:rsidR="00E9657C" w:rsidRPr="00911DBA">
        <w:t>resolution</w:t>
      </w:r>
      <w:r w:rsidRPr="00911DBA">
        <w:t xml:space="preserve">: 1920 × 1080) is annotated with pix-level labels, for video-to-labels and labels-to-video, viper could be a benchmark for </w:t>
      </w:r>
      <w:r w:rsidRPr="00911DBA">
        <w:lastRenderedPageBreak/>
        <w:t xml:space="preserve">evaluating the translations between videos and segmentation label maps, and </w:t>
      </w:r>
      <w:r w:rsidR="00B611D5" w:rsidRPr="00911DBA">
        <w:t>day</w:t>
      </w:r>
      <w:r w:rsidRPr="00911DBA">
        <w:t xml:space="preserve"> ↔ sunset. </w:t>
      </w:r>
      <w:r w:rsidR="009169E3" w:rsidRPr="00911DBA">
        <w:t>For this study</w:t>
      </w:r>
      <w:r w:rsidR="002429E0" w:rsidRPr="00911DBA">
        <w:t>,</w:t>
      </w:r>
      <w:r w:rsidR="009169E3" w:rsidRPr="00911DBA">
        <w:t xml:space="preserve"> the frame resolution is </w:t>
      </w:r>
      <w:r w:rsidR="00E9657C" w:rsidRPr="00911DBA">
        <w:t xml:space="preserve">Demote </w:t>
      </w:r>
      <w:r w:rsidR="009169E3" w:rsidRPr="00911DBA">
        <w:t xml:space="preserve">to </w:t>
      </w:r>
      <w:r w:rsidR="00E9657C" w:rsidRPr="00911DBA">
        <w:t xml:space="preserve">(resolution: </w:t>
      </w:r>
      <w:r w:rsidR="009169E3" w:rsidRPr="00911DBA">
        <w:t>256 × 256</w:t>
      </w:r>
      <w:r w:rsidR="00E9657C" w:rsidRPr="00911DBA">
        <w:t>).</w:t>
      </w:r>
    </w:p>
    <w:p w14:paraId="03FF66AC" w14:textId="217415C4" w:rsidR="00C13822" w:rsidRPr="00911DBA" w:rsidRDefault="00C13822" w:rsidP="00FB5190">
      <w:pPr>
        <w:pStyle w:val="ListParagraph"/>
        <w:numPr>
          <w:ilvl w:val="0"/>
          <w:numId w:val="28"/>
        </w:numPr>
      </w:pPr>
      <w:proofErr w:type="spellStart"/>
      <w:r w:rsidRPr="00911DBA">
        <w:rPr>
          <w:rFonts w:ascii="Nyala" w:hAnsi="Nyala" w:cs="Nyala"/>
          <w:b/>
          <w:bCs/>
          <w:i/>
          <w:iCs/>
        </w:rPr>
        <w:t>አዲስ</w:t>
      </w:r>
      <w:proofErr w:type="spellEnd"/>
      <w:r w:rsidRPr="00911DBA">
        <w:rPr>
          <w:b/>
          <w:bCs/>
          <w:i/>
          <w:iCs/>
        </w:rPr>
        <w:t xml:space="preserve"> (</w:t>
      </w:r>
      <w:proofErr w:type="spellStart"/>
      <w:r w:rsidRPr="00911DBA">
        <w:rPr>
          <w:b/>
          <w:bCs/>
          <w:i/>
          <w:iCs/>
        </w:rPr>
        <w:t>Adiss</w:t>
      </w:r>
      <w:proofErr w:type="spellEnd"/>
      <w:r w:rsidRPr="00911DBA">
        <w:rPr>
          <w:b/>
          <w:bCs/>
          <w:i/>
          <w:iCs/>
        </w:rPr>
        <w:t>)</w:t>
      </w:r>
      <w:r w:rsidR="00014ECC" w:rsidRPr="00911DBA">
        <w:rPr>
          <w:b/>
          <w:bCs/>
          <w:i/>
          <w:iCs/>
        </w:rPr>
        <w:t xml:space="preserve"> Dataset</w:t>
      </w:r>
      <w:r w:rsidRPr="00911DBA">
        <w:t xml:space="preserve">: is a local dataset for video retargeting containing two very popular politicians Prime minister Abiy Ahmed and </w:t>
      </w:r>
      <w:proofErr w:type="spellStart"/>
      <w:r w:rsidRPr="00911DBA">
        <w:t>Debretsion</w:t>
      </w:r>
      <w:proofErr w:type="spellEnd"/>
      <w:r w:rsidRPr="00911DBA">
        <w:t xml:space="preserve"> </w:t>
      </w:r>
      <w:proofErr w:type="spellStart"/>
      <w:r w:rsidRPr="00911DBA">
        <w:t>Gebre</w:t>
      </w:r>
      <w:r w:rsidR="00B27276" w:rsidRPr="00911DBA">
        <w:t>michael</w:t>
      </w:r>
      <w:proofErr w:type="spellEnd"/>
      <w:r w:rsidRPr="00911DBA">
        <w:t xml:space="preserve"> making an interview</w:t>
      </w:r>
      <w:r w:rsidR="00AA2060" w:rsidRPr="00911DBA">
        <w:t xml:space="preserve"> and</w:t>
      </w:r>
      <w:r w:rsidRPr="00911DBA">
        <w:t xml:space="preserve"> press</w:t>
      </w:r>
      <w:r w:rsidR="00AA2060" w:rsidRPr="00911DBA">
        <w:t xml:space="preserve"> briefing</w:t>
      </w:r>
      <w:r w:rsidRPr="00911DBA">
        <w:t xml:space="preserve">. </w:t>
      </w:r>
      <w:r w:rsidR="009C561B" w:rsidRPr="00911DBA">
        <w:t>The f</w:t>
      </w:r>
      <w:r w:rsidRPr="00911DBA">
        <w:t xml:space="preserve">rame size is 256 x 256, and around 5000 </w:t>
      </w:r>
      <w:r w:rsidR="00786EB3">
        <w:t>video frames</w:t>
      </w:r>
      <w:r w:rsidR="00786EB3" w:rsidRPr="00911DBA">
        <w:t xml:space="preserve"> </w:t>
      </w:r>
      <w:r w:rsidRPr="00911DBA">
        <w:t>are included.</w:t>
      </w:r>
      <w:r w:rsidR="00AA2060" w:rsidRPr="00911DBA">
        <w:t xml:space="preserve"> </w:t>
      </w:r>
      <w:r w:rsidR="003708B8" w:rsidRPr="00911DBA">
        <w:t>(a 3</w:t>
      </w:r>
      <w:r w:rsidR="00035178" w:rsidRPr="00911DBA">
        <w:t>-</w:t>
      </w:r>
      <w:r w:rsidR="003708B8" w:rsidRPr="00911DBA">
        <w:t>minute</w:t>
      </w:r>
      <w:r w:rsidR="00EF38BF" w:rsidRPr="00911DBA">
        <w:t xml:space="preserve"> </w:t>
      </w:r>
      <w:r w:rsidR="003708B8" w:rsidRPr="00911DBA">
        <w:t>video from the internet has been used to make the dataset)</w:t>
      </w:r>
    </w:p>
    <w:p w14:paraId="5D54BD45" w14:textId="243B0E52" w:rsidR="004E74D2" w:rsidRPr="00911DBA" w:rsidRDefault="004E74D2" w:rsidP="007A0D49">
      <w:pPr>
        <w:pStyle w:val="Caption"/>
        <w:keepNext/>
        <w:jc w:val="center"/>
      </w:pPr>
      <w:bookmarkStart w:id="197" w:name="_Toc52970525"/>
      <w:bookmarkStart w:id="198" w:name="_Toc54089072"/>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Training </w:t>
      </w:r>
      <w:r w:rsidR="002C226B" w:rsidRPr="00911DBA">
        <w:rPr>
          <w:color w:val="auto"/>
          <w:sz w:val="24"/>
          <w:szCs w:val="24"/>
        </w:rPr>
        <w:t>d</w:t>
      </w:r>
      <w:r w:rsidRPr="00911DBA">
        <w:rPr>
          <w:color w:val="auto"/>
          <w:sz w:val="24"/>
          <w:szCs w:val="24"/>
        </w:rPr>
        <w:t>ataset Sample (</w:t>
      </w:r>
      <w:r w:rsidR="002C226B" w:rsidRPr="00911DBA">
        <w:rPr>
          <w:color w:val="auto"/>
          <w:sz w:val="24"/>
          <w:szCs w:val="24"/>
        </w:rPr>
        <w:t xml:space="preserve">from </w:t>
      </w:r>
      <w:r w:rsidR="00CA70E1">
        <w:rPr>
          <w:color w:val="auto"/>
          <w:sz w:val="24"/>
          <w:szCs w:val="24"/>
        </w:rPr>
        <w:t>F</w:t>
      </w:r>
      <w:r w:rsidR="003708B8" w:rsidRPr="00911DBA">
        <w:rPr>
          <w:color w:val="auto"/>
          <w:sz w:val="24"/>
          <w:szCs w:val="24"/>
        </w:rPr>
        <w:t xml:space="preserve">lower, </w:t>
      </w:r>
      <w:r w:rsidR="00CA70E1" w:rsidRPr="00911DBA">
        <w:rPr>
          <w:color w:val="auto"/>
          <w:sz w:val="24"/>
          <w:szCs w:val="24"/>
        </w:rPr>
        <w:t>Obama</w:t>
      </w:r>
      <w:r w:rsidR="002C226B" w:rsidRPr="00911DBA">
        <w:rPr>
          <w:color w:val="auto"/>
          <w:sz w:val="24"/>
          <w:szCs w:val="24"/>
        </w:rPr>
        <w:t xml:space="preserve"> – </w:t>
      </w:r>
      <w:r w:rsidR="00CA70E1">
        <w:rPr>
          <w:color w:val="auto"/>
          <w:sz w:val="24"/>
          <w:szCs w:val="24"/>
        </w:rPr>
        <w:t>T</w:t>
      </w:r>
      <w:r w:rsidR="002C226B" w:rsidRPr="00911DBA">
        <w:rPr>
          <w:color w:val="auto"/>
          <w:sz w:val="24"/>
          <w:szCs w:val="24"/>
        </w:rPr>
        <w:t xml:space="preserve">rump, and </w:t>
      </w:r>
      <w:proofErr w:type="spellStart"/>
      <w:r w:rsidR="00CA70E1">
        <w:rPr>
          <w:color w:val="auto"/>
          <w:sz w:val="24"/>
          <w:szCs w:val="24"/>
        </w:rPr>
        <w:t>A</w:t>
      </w:r>
      <w:r w:rsidR="002C226B" w:rsidRPr="00911DBA">
        <w:rPr>
          <w:color w:val="auto"/>
          <w:sz w:val="24"/>
          <w:szCs w:val="24"/>
        </w:rPr>
        <w:t>diss</w:t>
      </w:r>
      <w:proofErr w:type="spellEnd"/>
      <w:r w:rsidR="002C226B" w:rsidRPr="00911DBA">
        <w:rPr>
          <w:color w:val="auto"/>
          <w:sz w:val="24"/>
          <w:szCs w:val="24"/>
        </w:rPr>
        <w:t xml:space="preserve"> datasets</w:t>
      </w:r>
      <w:r w:rsidRPr="00911DBA">
        <w:rPr>
          <w:color w:val="auto"/>
          <w:sz w:val="24"/>
          <w:szCs w:val="24"/>
        </w:rPr>
        <w:t>)</w:t>
      </w:r>
      <w:bookmarkEnd w:id="197"/>
      <w:bookmarkEnd w:id="198"/>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911DBA" w14:paraId="27C1D614" w14:textId="77777777" w:rsidTr="00EF5A8A">
        <w:trPr>
          <w:cantSplit/>
          <w:trHeight w:val="1613"/>
        </w:trPr>
        <w:tc>
          <w:tcPr>
            <w:tcW w:w="569" w:type="dxa"/>
            <w:textDirection w:val="btLr"/>
          </w:tcPr>
          <w:p w14:paraId="65A4C182" w14:textId="157DA9E0" w:rsidR="00BB2FC4" w:rsidRPr="00911DBA" w:rsidRDefault="00BB2FC4" w:rsidP="00AF26B9">
            <w:pPr>
              <w:spacing w:before="0"/>
              <w:ind w:left="113" w:right="113"/>
              <w:jc w:val="center"/>
            </w:pPr>
            <w:r w:rsidRPr="00911DBA">
              <w:t>Flower1</w:t>
            </w:r>
          </w:p>
        </w:tc>
        <w:tc>
          <w:tcPr>
            <w:tcW w:w="7681" w:type="dxa"/>
            <w:vMerge w:val="restart"/>
            <w:vAlign w:val="center"/>
          </w:tcPr>
          <w:p w14:paraId="43762DA4" w14:textId="10EAB0BF" w:rsidR="00BB2FC4" w:rsidRPr="00911DBA" w:rsidRDefault="00AF26B9" w:rsidP="00AF26B9">
            <w:pPr>
              <w:spacing w:before="0"/>
              <w:jc w:val="left"/>
              <w:rPr>
                <w:color w:val="FF0000"/>
              </w:rPr>
            </w:pPr>
            <w:r w:rsidRPr="00911DBA">
              <w:rPr>
                <w:noProof/>
              </w:rPr>
              <w:drawing>
                <wp:anchor distT="0" distB="0" distL="114300" distR="114300" simplePos="0" relativeHeight="251892736" behindDoc="0" locked="0" layoutInCell="1" allowOverlap="1" wp14:anchorId="10406605" wp14:editId="6AADE763">
                  <wp:simplePos x="0" y="0"/>
                  <wp:positionH relativeFrom="column">
                    <wp:posOffset>-127635</wp:posOffset>
                  </wp:positionH>
                  <wp:positionV relativeFrom="paragraph">
                    <wp:posOffset>-11430</wp:posOffset>
                  </wp:positionV>
                  <wp:extent cx="4916170" cy="604393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916170" cy="6043930"/>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911DBA" w14:paraId="095CB19E" w14:textId="77777777" w:rsidTr="00EF5A8A">
        <w:trPr>
          <w:cantSplit/>
          <w:trHeight w:val="1613"/>
        </w:trPr>
        <w:tc>
          <w:tcPr>
            <w:tcW w:w="569" w:type="dxa"/>
            <w:textDirection w:val="btLr"/>
          </w:tcPr>
          <w:p w14:paraId="523E8D83" w14:textId="77777777" w:rsidR="00BB2FC4" w:rsidRPr="00911DBA" w:rsidRDefault="00BB2FC4" w:rsidP="00AF26B9">
            <w:pPr>
              <w:spacing w:before="0"/>
              <w:ind w:left="113" w:right="113"/>
              <w:jc w:val="center"/>
            </w:pPr>
            <w:r w:rsidRPr="00911DBA">
              <w:t>Flower2</w:t>
            </w:r>
          </w:p>
        </w:tc>
        <w:tc>
          <w:tcPr>
            <w:tcW w:w="7681" w:type="dxa"/>
            <w:vMerge/>
            <w:vAlign w:val="center"/>
          </w:tcPr>
          <w:p w14:paraId="547E38FA" w14:textId="38ADBC20" w:rsidR="00BB2FC4" w:rsidRPr="00911DBA" w:rsidRDefault="00BB2FC4" w:rsidP="00AF26B9">
            <w:pPr>
              <w:spacing w:before="0"/>
              <w:jc w:val="center"/>
            </w:pPr>
          </w:p>
        </w:tc>
      </w:tr>
      <w:tr w:rsidR="00BB2FC4" w:rsidRPr="00911DBA" w14:paraId="678D5DF6" w14:textId="77777777" w:rsidTr="00EF5A8A">
        <w:trPr>
          <w:cantSplit/>
          <w:trHeight w:val="1613"/>
        </w:trPr>
        <w:tc>
          <w:tcPr>
            <w:tcW w:w="569" w:type="dxa"/>
            <w:textDirection w:val="btLr"/>
          </w:tcPr>
          <w:p w14:paraId="6047E6BE" w14:textId="4F83F87B" w:rsidR="00BB2FC4" w:rsidRPr="00911DBA" w:rsidRDefault="00BB2FC4" w:rsidP="00AF26B9">
            <w:pPr>
              <w:spacing w:before="0"/>
              <w:ind w:left="113" w:right="113"/>
              <w:jc w:val="center"/>
            </w:pPr>
            <w:r w:rsidRPr="00911DBA">
              <w:t>Obama</w:t>
            </w:r>
          </w:p>
        </w:tc>
        <w:tc>
          <w:tcPr>
            <w:tcW w:w="7681" w:type="dxa"/>
            <w:vMerge/>
            <w:vAlign w:val="center"/>
          </w:tcPr>
          <w:p w14:paraId="647B4184" w14:textId="0D6F7B77" w:rsidR="00BB2FC4" w:rsidRPr="00911DBA" w:rsidRDefault="00BB2FC4" w:rsidP="00AF26B9">
            <w:pPr>
              <w:spacing w:before="0"/>
              <w:rPr>
                <w:color w:val="FF0000"/>
              </w:rPr>
            </w:pPr>
          </w:p>
        </w:tc>
      </w:tr>
      <w:tr w:rsidR="00BB2FC4" w:rsidRPr="00911DBA" w14:paraId="50DFF912" w14:textId="77777777" w:rsidTr="00EF5A8A">
        <w:trPr>
          <w:cantSplit/>
          <w:trHeight w:val="1613"/>
        </w:trPr>
        <w:tc>
          <w:tcPr>
            <w:tcW w:w="569" w:type="dxa"/>
            <w:textDirection w:val="btLr"/>
          </w:tcPr>
          <w:p w14:paraId="355A8D9F" w14:textId="1AEBEF6C" w:rsidR="00BB2FC4" w:rsidRPr="00911DBA" w:rsidRDefault="00BB2FC4" w:rsidP="00AF26B9">
            <w:pPr>
              <w:spacing w:before="0"/>
              <w:ind w:left="113" w:right="113"/>
              <w:jc w:val="center"/>
            </w:pPr>
            <w:r w:rsidRPr="00911DBA">
              <w:t>Trump</w:t>
            </w:r>
          </w:p>
        </w:tc>
        <w:tc>
          <w:tcPr>
            <w:tcW w:w="7681" w:type="dxa"/>
            <w:vMerge/>
            <w:vAlign w:val="center"/>
          </w:tcPr>
          <w:p w14:paraId="70D25A52" w14:textId="31276B5F" w:rsidR="00BB2FC4" w:rsidRPr="00911DBA" w:rsidRDefault="00BB2FC4" w:rsidP="00AF26B9">
            <w:pPr>
              <w:spacing w:before="0"/>
              <w:jc w:val="center"/>
            </w:pPr>
          </w:p>
        </w:tc>
      </w:tr>
      <w:tr w:rsidR="00BB2FC4" w:rsidRPr="00911DBA" w14:paraId="74F739AD" w14:textId="77777777" w:rsidTr="00EF5A8A">
        <w:trPr>
          <w:cantSplit/>
          <w:trHeight w:val="1613"/>
        </w:trPr>
        <w:tc>
          <w:tcPr>
            <w:tcW w:w="569" w:type="dxa"/>
            <w:textDirection w:val="btLr"/>
          </w:tcPr>
          <w:p w14:paraId="70F60B23" w14:textId="3C9CB388" w:rsidR="00BB2FC4" w:rsidRPr="00911DBA" w:rsidRDefault="00BB2FC4" w:rsidP="00AF26B9">
            <w:pPr>
              <w:spacing w:before="0"/>
              <w:ind w:left="113" w:right="113"/>
              <w:jc w:val="center"/>
            </w:pPr>
            <w:r w:rsidRPr="00911DBA">
              <w:t>Abiy</w:t>
            </w:r>
          </w:p>
        </w:tc>
        <w:tc>
          <w:tcPr>
            <w:tcW w:w="7681" w:type="dxa"/>
            <w:vMerge/>
            <w:vAlign w:val="center"/>
          </w:tcPr>
          <w:p w14:paraId="1DAC459C" w14:textId="08E04559" w:rsidR="00BB2FC4" w:rsidRPr="00911DBA" w:rsidRDefault="00BB2FC4" w:rsidP="00AF26B9">
            <w:pPr>
              <w:spacing w:before="0"/>
              <w:jc w:val="center"/>
              <w:rPr>
                <w:noProof/>
              </w:rPr>
            </w:pPr>
          </w:p>
        </w:tc>
      </w:tr>
      <w:tr w:rsidR="00BB2FC4" w:rsidRPr="00911DBA" w14:paraId="6E26B9B3" w14:textId="77777777" w:rsidTr="00EF5A8A">
        <w:trPr>
          <w:cantSplit/>
          <w:trHeight w:val="1613"/>
        </w:trPr>
        <w:tc>
          <w:tcPr>
            <w:tcW w:w="569" w:type="dxa"/>
            <w:textDirection w:val="btLr"/>
          </w:tcPr>
          <w:p w14:paraId="2798619E" w14:textId="3722AE31" w:rsidR="00BB2FC4" w:rsidRPr="00911DBA" w:rsidRDefault="00BB2FC4" w:rsidP="00AF26B9">
            <w:pPr>
              <w:spacing w:before="0"/>
              <w:ind w:left="113" w:right="113"/>
              <w:jc w:val="center"/>
            </w:pPr>
            <w:proofErr w:type="spellStart"/>
            <w:r w:rsidRPr="00911DBA">
              <w:t>Debretsion</w:t>
            </w:r>
            <w:proofErr w:type="spellEnd"/>
          </w:p>
        </w:tc>
        <w:tc>
          <w:tcPr>
            <w:tcW w:w="7681" w:type="dxa"/>
            <w:vMerge/>
            <w:vAlign w:val="center"/>
          </w:tcPr>
          <w:p w14:paraId="311AD9EA" w14:textId="77777777" w:rsidR="00BB2FC4" w:rsidRPr="00911DBA" w:rsidRDefault="00BB2FC4" w:rsidP="00AF26B9">
            <w:pPr>
              <w:spacing w:before="0"/>
              <w:jc w:val="center"/>
              <w:rPr>
                <w:noProof/>
              </w:rPr>
            </w:pPr>
          </w:p>
        </w:tc>
      </w:tr>
    </w:tbl>
    <w:p w14:paraId="5A46C25F" w14:textId="6B6DD9E8" w:rsidR="00007EDF" w:rsidRPr="00911DBA" w:rsidRDefault="00007EDF" w:rsidP="00E87706">
      <w:pPr>
        <w:pStyle w:val="Caption"/>
        <w:keepNext/>
        <w:jc w:val="center"/>
        <w:rPr>
          <w:color w:val="auto"/>
          <w:sz w:val="24"/>
          <w:szCs w:val="24"/>
        </w:rPr>
      </w:pPr>
      <w:bookmarkStart w:id="199" w:name="_Toc52970526"/>
      <w:bookmarkStart w:id="200" w:name="_Toc54089073"/>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Viper </w:t>
      </w:r>
      <w:r w:rsidR="002C226B" w:rsidRPr="00911DBA">
        <w:rPr>
          <w:color w:val="auto"/>
          <w:sz w:val="24"/>
          <w:szCs w:val="24"/>
        </w:rPr>
        <w:t>dataset sample examples</w:t>
      </w:r>
      <w:bookmarkEnd w:id="199"/>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911DBA"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911DBA" w:rsidRDefault="00E87706" w:rsidP="00AE6A6C">
            <w:pPr>
              <w:spacing w:before="0"/>
              <w:jc w:val="center"/>
              <w:rPr>
                <w:b/>
                <w:bCs/>
                <w:i/>
                <w:iCs/>
                <w:noProof/>
              </w:rPr>
            </w:pPr>
            <w:r w:rsidRPr="00911DBA">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911DBA" w:rsidRDefault="00E87706" w:rsidP="00AE6A6C">
            <w:pPr>
              <w:spacing w:before="0"/>
              <w:jc w:val="center"/>
              <w:rPr>
                <w:b/>
                <w:bCs/>
                <w:i/>
                <w:iCs/>
                <w:noProof/>
              </w:rPr>
            </w:pPr>
            <w:r w:rsidRPr="00911DBA">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911DBA" w:rsidRDefault="00E87706" w:rsidP="00AE6A6C">
            <w:pPr>
              <w:spacing w:before="0"/>
              <w:jc w:val="center"/>
              <w:rPr>
                <w:b/>
                <w:bCs/>
                <w:i/>
                <w:iCs/>
                <w:noProof/>
              </w:rPr>
            </w:pPr>
            <w:r w:rsidRPr="00911DBA">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911DBA" w:rsidRDefault="00E87706" w:rsidP="00AE6A6C">
            <w:pPr>
              <w:spacing w:before="0"/>
              <w:jc w:val="center"/>
              <w:rPr>
                <w:b/>
                <w:bCs/>
                <w:i/>
                <w:iCs/>
                <w:noProof/>
              </w:rPr>
            </w:pPr>
            <w:r w:rsidRPr="00911DBA">
              <w:rPr>
                <w:b/>
                <w:bCs/>
                <w:i/>
                <w:iCs/>
                <w:noProof/>
              </w:rPr>
              <w:t>Day</w:t>
            </w:r>
          </w:p>
        </w:tc>
      </w:tr>
      <w:tr w:rsidR="00EF2A2D" w:rsidRPr="00911DBA"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Pr="00911DBA" w:rsidRDefault="008E45DA" w:rsidP="008E45DA">
            <w:pPr>
              <w:jc w:val="center"/>
              <w:rPr>
                <w:noProof/>
              </w:rPr>
            </w:pPr>
            <w:r w:rsidRPr="00911DBA">
              <w:rPr>
                <w:noProof/>
              </w:rPr>
              <w:drawing>
                <wp:anchor distT="0" distB="0" distL="114300" distR="114300" simplePos="0" relativeHeight="251857920" behindDoc="1" locked="0" layoutInCell="1" allowOverlap="1" wp14:anchorId="445F8562" wp14:editId="2C92A944">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7DDFDA00" w:rsidR="00DD1726" w:rsidRPr="00911DBA" w:rsidRDefault="00DD1726" w:rsidP="00B05706">
      <w:pPr>
        <w:pStyle w:val="Heading2"/>
      </w:pPr>
      <w:bookmarkStart w:id="201" w:name="_Toc52981539"/>
      <w:bookmarkStart w:id="202" w:name="_Toc54101860"/>
      <w:r w:rsidRPr="00911DBA">
        <w:t xml:space="preserve">Development </w:t>
      </w:r>
      <w:r w:rsidR="002C226B" w:rsidRPr="00911DBA">
        <w:t>T</w:t>
      </w:r>
      <w:r w:rsidRPr="00911DBA">
        <w:t>ools</w:t>
      </w:r>
      <w:bookmarkEnd w:id="201"/>
      <w:bookmarkEnd w:id="202"/>
      <w:r w:rsidRPr="00911DBA">
        <w:t xml:space="preserve"> </w:t>
      </w:r>
    </w:p>
    <w:p w14:paraId="385C9CE2" w14:textId="631BE1F7" w:rsidR="00DD1726" w:rsidRPr="00911DBA" w:rsidRDefault="000423DE" w:rsidP="00DD1726">
      <w:r w:rsidRPr="00911DBA">
        <w:t>For this research</w:t>
      </w:r>
      <w:r w:rsidR="00E37E74" w:rsidRPr="00911DBA">
        <w:t>,</w:t>
      </w:r>
      <w:r w:rsidRPr="00911DBA">
        <w:t xml:space="preserve"> </w:t>
      </w:r>
      <w:r w:rsidR="007E5777" w:rsidRPr="00911DBA">
        <w:t>numerous</w:t>
      </w:r>
      <w:r w:rsidRPr="00911DBA">
        <w:t xml:space="preserve"> types of development tools are used to design and implement the proposed </w:t>
      </w:r>
      <w:r w:rsidR="00B10524" w:rsidRPr="00911DBA">
        <w:t>thesis work</w:t>
      </w:r>
      <w:r w:rsidRPr="00911DBA">
        <w:t xml:space="preserve">. The development tools section gives a description and justification of these development tools. These tools include prototype development tools and platforms, UML Modeling tools, and other </w:t>
      </w:r>
      <w:r w:rsidR="00CC5F8B" w:rsidRPr="00911DBA">
        <w:t>relevant tools</w:t>
      </w:r>
      <w:r w:rsidRPr="00911DBA">
        <w:t xml:space="preserve"> to the research. The following sections give a brief detail about these development tools.</w:t>
      </w:r>
    </w:p>
    <w:p w14:paraId="6084C57F" w14:textId="430145A6" w:rsidR="00DD1726" w:rsidRPr="00911DBA" w:rsidRDefault="00DD1726" w:rsidP="00BC6457">
      <w:pPr>
        <w:pStyle w:val="Heading3"/>
      </w:pPr>
      <w:bookmarkStart w:id="203" w:name="_Toc52981540"/>
      <w:bookmarkStart w:id="204" w:name="_Toc54101861"/>
      <w:r w:rsidRPr="00911DBA">
        <w:t xml:space="preserve">Design </w:t>
      </w:r>
      <w:r w:rsidR="002C226B" w:rsidRPr="00911DBA">
        <w:t>T</w:t>
      </w:r>
      <w:r w:rsidRPr="00911DBA">
        <w:t>ools</w:t>
      </w:r>
      <w:bookmarkEnd w:id="203"/>
      <w:bookmarkEnd w:id="204"/>
      <w:r w:rsidRPr="00911DBA">
        <w:t xml:space="preserve"> </w:t>
      </w:r>
    </w:p>
    <w:p w14:paraId="0DCB6902" w14:textId="67E05F84" w:rsidR="000423DE" w:rsidRPr="00911DBA" w:rsidRDefault="00AE1FED" w:rsidP="00F67D20">
      <w:r w:rsidRPr="00911DBA">
        <w:t xml:space="preserve">Design tools are mediums that are used for the creation, presentation, and interpretation of design concepts. </w:t>
      </w:r>
      <w:proofErr w:type="spellStart"/>
      <w:r w:rsidR="000423DE" w:rsidRPr="00911DBA">
        <w:t>Edraw</w:t>
      </w:r>
      <w:proofErr w:type="spellEnd"/>
      <w:r w:rsidR="000423DE" w:rsidRPr="00911DBA">
        <w:t xml:space="preserve"> Max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 xml:space="preserve"> is used to design in the proposed system. It is a lightweight and powerful graphic design tool for creating professional-looking flowcharts, network diagrams, </w:t>
      </w:r>
      <w:r w:rsidR="00DC0F3B" w:rsidRPr="00911DBA">
        <w:t xml:space="preserve">flowchart </w:t>
      </w:r>
      <w:r w:rsidR="000423DE" w:rsidRPr="00911DBA">
        <w:t xml:space="preserve">diagrams, and others. This tool is selected because </w:t>
      </w:r>
      <w:r w:rsidR="000423DE" w:rsidRPr="00911DBA">
        <w:fldChar w:fldCharType="begin" w:fldLock="1"/>
      </w:r>
      <w:r w:rsidR="00B56E1E">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4]","plainTextFormattedCitation":"[44]","previouslyFormattedCitation":"[45]"},"properties":{"noteIndex":0},"schema":"https://github.com/citation-style-language/schema/raw/master/csl-citation.json"}</w:instrText>
      </w:r>
      <w:r w:rsidR="000423DE" w:rsidRPr="00911DBA">
        <w:fldChar w:fldCharType="separate"/>
      </w:r>
      <w:r w:rsidR="00B56E1E" w:rsidRPr="00B56E1E">
        <w:rPr>
          <w:noProof/>
        </w:rPr>
        <w:t>[44]</w:t>
      </w:r>
      <w:r w:rsidR="000423DE" w:rsidRPr="00911DBA">
        <w:fldChar w:fldCharType="end"/>
      </w:r>
      <w:r w:rsidR="000423DE" w:rsidRPr="00911DBA">
        <w:t>.</w:t>
      </w:r>
    </w:p>
    <w:p w14:paraId="4F8832EA" w14:textId="77777777" w:rsidR="000423DE" w:rsidRPr="00911DBA" w:rsidRDefault="000423DE" w:rsidP="00FB5190">
      <w:pPr>
        <w:pStyle w:val="ListParagraph"/>
        <w:numPr>
          <w:ilvl w:val="0"/>
          <w:numId w:val="15"/>
        </w:numPr>
      </w:pPr>
      <w:r w:rsidRPr="00911DBA">
        <w:t xml:space="preserve">It has lots of high-quality shapes, example, and template, </w:t>
      </w:r>
    </w:p>
    <w:p w14:paraId="5220C7F3" w14:textId="77777777" w:rsidR="00EE404F" w:rsidRPr="00911DBA" w:rsidRDefault="00AE1FED" w:rsidP="00FB5190">
      <w:pPr>
        <w:pStyle w:val="ListParagraph"/>
        <w:numPr>
          <w:ilvl w:val="0"/>
          <w:numId w:val="15"/>
        </w:numPr>
      </w:pPr>
      <w:r w:rsidRPr="00911DBA">
        <w:t>Easily visualizes complicated details through a broad range of graphics.</w:t>
      </w:r>
      <w:r w:rsidR="00EE404F" w:rsidRPr="00911DBA">
        <w:t xml:space="preserve"> </w:t>
      </w:r>
    </w:p>
    <w:p w14:paraId="5E528831" w14:textId="7810ED86" w:rsidR="00AE1FED" w:rsidRPr="00911DBA" w:rsidRDefault="002777F0" w:rsidP="00FB5190">
      <w:pPr>
        <w:pStyle w:val="ListParagraph"/>
        <w:numPr>
          <w:ilvl w:val="0"/>
          <w:numId w:val="15"/>
        </w:numPr>
      </w:pPr>
      <w:r w:rsidRPr="00911DBA">
        <w:t>It w</w:t>
      </w:r>
      <w:r w:rsidR="00EE404F" w:rsidRPr="00911DBA">
        <w:t xml:space="preserve">orks </w:t>
      </w:r>
      <w:r w:rsidR="009B183E" w:rsidRPr="00911DBA">
        <w:t xml:space="preserve">well </w:t>
      </w:r>
      <w:r w:rsidR="00EE404F" w:rsidRPr="00911DBA">
        <w:t xml:space="preserve">with MS Office. </w:t>
      </w:r>
    </w:p>
    <w:p w14:paraId="59B78E8B" w14:textId="1CB26F6C" w:rsidR="00AB2C3E" w:rsidRPr="00911DBA" w:rsidRDefault="00DD1726" w:rsidP="00BC6457">
      <w:pPr>
        <w:pStyle w:val="Heading3"/>
      </w:pPr>
      <w:bookmarkStart w:id="205" w:name="_Toc52981541"/>
      <w:bookmarkStart w:id="206" w:name="_Toc54101862"/>
      <w:r w:rsidRPr="00911DBA">
        <w:t xml:space="preserve">Prototype </w:t>
      </w:r>
      <w:r w:rsidR="002C226B" w:rsidRPr="00911DBA">
        <w:t>Development Framework</w:t>
      </w:r>
      <w:bookmarkStart w:id="207" w:name="_Toc46601432"/>
      <w:bookmarkStart w:id="208" w:name="_Toc46601569"/>
      <w:bookmarkStart w:id="209" w:name="_Toc46746829"/>
      <w:bookmarkStart w:id="210" w:name="_Toc47207610"/>
      <w:bookmarkStart w:id="211" w:name="_Toc47231518"/>
      <w:bookmarkStart w:id="212" w:name="_Toc48646310"/>
      <w:bookmarkStart w:id="213" w:name="_Toc48646404"/>
      <w:bookmarkStart w:id="214" w:name="_Toc46601435"/>
      <w:bookmarkStart w:id="215" w:name="_Toc46601572"/>
      <w:bookmarkStart w:id="216" w:name="_Toc46746832"/>
      <w:bookmarkStart w:id="217" w:name="_Toc47207613"/>
      <w:bookmarkStart w:id="218" w:name="_Toc47231521"/>
      <w:bookmarkStart w:id="219" w:name="_Toc48646313"/>
      <w:bookmarkStart w:id="220" w:name="_Toc48646407"/>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14:paraId="1DEC60E2" w14:textId="4BC10405" w:rsidR="000423DE" w:rsidRPr="00911DBA" w:rsidRDefault="006258E9" w:rsidP="00F67D20">
      <w:r w:rsidRPr="00911DBA">
        <w:rPr>
          <w:b/>
          <w:bCs/>
          <w:i/>
          <w:iCs/>
        </w:rPr>
        <w:t xml:space="preserve">TensorFlow: </w:t>
      </w:r>
      <w:r w:rsidR="00674D74" w:rsidRPr="00911DBA">
        <w:t xml:space="preserve">TensorFlow is an open-source software library optimized for maximum-performance numerical modeling and processing. Its modular architecture can be easily </w:t>
      </w:r>
      <w:r w:rsidR="00674D74" w:rsidRPr="00911DBA">
        <w:lastRenderedPageBreak/>
        <w:t xml:space="preserve">implemented on a range of platforms such as Central Processing Units (CPUs), Graphical Processing Units (GPUs), Tensor Processing Units (TPUs). It can also be mounted on personal computers, clusters, handheld devices, and edge devices. </w:t>
      </w:r>
      <w:r w:rsidR="00CA70E1" w:rsidRPr="00911DBA">
        <w:t>TensorFlow</w:t>
      </w:r>
      <w:r w:rsidR="008E3490" w:rsidRPr="00911DBA">
        <w:t xml:space="preserve"> </w:t>
      </w:r>
      <w:r w:rsidR="002C226B" w:rsidRPr="00911DBA">
        <w:t>s</w:t>
      </w:r>
      <w:r w:rsidR="00674D74" w:rsidRPr="00911DBA">
        <w:t xml:space="preserve">upports artificial learning, deep learning, and versatile numerical computing </w:t>
      </w:r>
      <w:r w:rsidR="00674D74" w:rsidRPr="00911DBA">
        <w:fldChar w:fldCharType="begin" w:fldLock="1"/>
      </w:r>
      <w:r w:rsidR="00B56E1E">
        <w:instrText>ADDIN CSL_CITATION {"citationItems":[{"id":"ITEM-1","itemData":{"URL":"https://www.tensorflow.org/","accessed":{"date-parts":[["2020","6","2"]]},"id":"ITEM-1","issued":{"date-parts":[["0"]]},"title":"TensorFlow","type":"webpage"},"uris":["http://www.mendeley.com/documents/?uuid=9516193a-61d9-3d13-bd96-9cdd5e1b06f4"]}],"mendeley":{"formattedCitation":"[45]","plainTextFormattedCitation":"[45]","previouslyFormattedCitation":"[46]"},"properties":{"noteIndex":0},"schema":"https://github.com/citation-style-language/schema/raw/master/csl-citation.json"}</w:instrText>
      </w:r>
      <w:r w:rsidR="00674D74" w:rsidRPr="00911DBA">
        <w:fldChar w:fldCharType="separate"/>
      </w:r>
      <w:r w:rsidR="00B56E1E" w:rsidRPr="00B56E1E">
        <w:rPr>
          <w:noProof/>
        </w:rPr>
        <w:t>[45]</w:t>
      </w:r>
      <w:r w:rsidR="00674D74" w:rsidRPr="00911DBA">
        <w:fldChar w:fldCharType="end"/>
      </w:r>
      <w:r w:rsidR="00321167" w:rsidRPr="00911DBA">
        <w:t xml:space="preserve"> </w:t>
      </w:r>
      <w:r w:rsidR="00674D74" w:rsidRPr="00911DBA">
        <w:t>The following diagram displays the power score of the deep learning system based on application, popularity, and interest</w:t>
      </w:r>
      <w:r w:rsidR="001F0DBD" w:rsidRPr="00911DBA">
        <w:t xml:space="preserve"> </w:t>
      </w:r>
      <w:r w:rsidR="00674D74" w:rsidRPr="00911DBA">
        <w:fldChar w:fldCharType="begin" w:fldLock="1"/>
      </w:r>
      <w:r w:rsidR="00B56E1E">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6]","plainTextFormattedCitation":"[46]","previouslyFormattedCitation":"[47]"},"properties":{"noteIndex":0},"schema":"https://github.com/citation-style-language/schema/raw/master/csl-citation.json"}</w:instrText>
      </w:r>
      <w:r w:rsidR="00674D74" w:rsidRPr="00911DBA">
        <w:fldChar w:fldCharType="separate"/>
      </w:r>
      <w:r w:rsidR="00B56E1E" w:rsidRPr="00B56E1E">
        <w:rPr>
          <w:noProof/>
        </w:rPr>
        <w:t>[46]</w:t>
      </w:r>
      <w:r w:rsidR="00674D74" w:rsidRPr="00911DBA">
        <w:fldChar w:fldCharType="end"/>
      </w:r>
      <w:r w:rsidR="00674D74" w:rsidRPr="00911DBA">
        <w:t>.</w:t>
      </w:r>
      <w:r w:rsidR="000423DE" w:rsidRPr="00911DBA">
        <w:t xml:space="preserve"> </w:t>
      </w:r>
    </w:p>
    <w:p w14:paraId="25ED756B" w14:textId="42DFCD64" w:rsidR="00BE3C12" w:rsidRPr="00911DBA" w:rsidRDefault="0078793C" w:rsidP="00BE3C12">
      <w:r w:rsidRPr="00911DBA">
        <w:t>The following diagram demonstrates the power score of the deep learning system based on application and popularity.</w:t>
      </w:r>
      <w:r w:rsidR="00BE3C12" w:rsidRPr="00911DBA">
        <w:t xml:space="preserve"> As shown in </w:t>
      </w:r>
      <w:r w:rsidR="002C226B" w:rsidRPr="00911DBA">
        <w:t>Figure 3-1</w:t>
      </w:r>
      <w:r w:rsidR="00BE3C12" w:rsidRPr="00911DBA">
        <w:t>, TensorFlow is by far the most used and popular deep learning framework.</w:t>
      </w:r>
    </w:p>
    <w:p w14:paraId="21BE44FE" w14:textId="77777777" w:rsidR="00BE3C12" w:rsidRPr="00911DBA" w:rsidRDefault="00BE3C12" w:rsidP="00FB5190">
      <w:pPr>
        <w:pStyle w:val="ListParagraph"/>
      </w:pPr>
      <w:r w:rsidRPr="00911DBA">
        <w:t>Makes fast and rapid prototyping;</w:t>
      </w:r>
    </w:p>
    <w:p w14:paraId="1B6983D1" w14:textId="77777777" w:rsidR="00BE3C12" w:rsidRPr="00911DBA" w:rsidRDefault="00BE3C12" w:rsidP="00FB5190">
      <w:pPr>
        <w:pStyle w:val="ListParagraph"/>
      </w:pPr>
      <w:r w:rsidRPr="00911DBA">
        <w:t>Embraces all Convolution networks and recurrent networks, as well as variations of each.</w:t>
      </w:r>
    </w:p>
    <w:p w14:paraId="39F29D9A" w14:textId="77777777" w:rsidR="00BE3C12" w:rsidRPr="00911DBA" w:rsidRDefault="00BE3C12" w:rsidP="00FB5190">
      <w:pPr>
        <w:pStyle w:val="ListParagraph"/>
      </w:pPr>
      <w:r w:rsidRPr="00911DBA">
        <w:t>User-friendly, modular, and extensible.</w:t>
      </w:r>
    </w:p>
    <w:p w14:paraId="1CD7F962" w14:textId="342C92E3" w:rsidR="004B4284" w:rsidRPr="00911DBA" w:rsidRDefault="004B4284" w:rsidP="00FB5190">
      <w:pPr>
        <w:pStyle w:val="ListParagraph"/>
      </w:pPr>
      <w:r w:rsidRPr="00911DBA">
        <w:rPr>
          <w:noProof/>
        </w:rPr>
        <w:drawing>
          <wp:anchor distT="0" distB="0" distL="114300" distR="114300" simplePos="0" relativeHeight="251893760" behindDoc="0" locked="0" layoutInCell="1" allowOverlap="1" wp14:anchorId="6E4542D5" wp14:editId="1B9EE5A7">
            <wp:simplePos x="0" y="0"/>
            <wp:positionH relativeFrom="column">
              <wp:posOffset>844653</wp:posOffset>
            </wp:positionH>
            <wp:positionV relativeFrom="paragraph">
              <wp:posOffset>309880</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911DBA">
        <w:t>It can run efficiently on GPU or CPU.</w:t>
      </w:r>
      <w:r w:rsidRPr="00911DBA">
        <w:rPr>
          <w:noProof/>
        </w:rPr>
        <w:t xml:space="preserve"> </w:t>
      </w:r>
    </w:p>
    <w:p w14:paraId="2B94EB06" w14:textId="74D7B64E" w:rsidR="00BE3C12" w:rsidRPr="00911DBA" w:rsidRDefault="004B4284" w:rsidP="004B4284">
      <w:pPr>
        <w:pStyle w:val="Caption"/>
        <w:jc w:val="center"/>
        <w:rPr>
          <w:color w:val="auto"/>
          <w:sz w:val="24"/>
          <w:szCs w:val="24"/>
        </w:rPr>
      </w:pPr>
      <w:bookmarkStart w:id="221" w:name="_Toc47219621"/>
      <w:r w:rsidRPr="00911DBA">
        <w:rPr>
          <w:color w:val="auto"/>
          <w:sz w:val="24"/>
          <w:szCs w:val="24"/>
        </w:rPr>
        <w:t xml:space="preserve"> </w:t>
      </w:r>
      <w:bookmarkStart w:id="222" w:name="_Toc52980539"/>
      <w:bookmarkStart w:id="223" w:name="_Toc5408917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 xml:space="preserve">  Deep Learning Framework comparison.</w:t>
      </w:r>
      <w:bookmarkEnd w:id="221"/>
      <w:bookmarkEnd w:id="222"/>
      <w:bookmarkEnd w:id="223"/>
    </w:p>
    <w:p w14:paraId="40D7F07A" w14:textId="4B13F989" w:rsidR="004B4284" w:rsidRPr="00911DBA" w:rsidRDefault="004B4284" w:rsidP="004B4284">
      <w:pPr>
        <w:spacing w:before="0"/>
        <w:jc w:val="center"/>
      </w:pPr>
      <w:r w:rsidRPr="00911DBA">
        <w:rPr>
          <w:shd w:val="clear" w:color="auto" w:fill="FFFFFF"/>
        </w:rPr>
        <w:t xml:space="preserve">Source: Adapted from </w:t>
      </w:r>
      <w:r w:rsidRPr="00911DBA">
        <w:fldChar w:fldCharType="begin" w:fldLock="1"/>
      </w:r>
      <w:r w:rsidR="00B56E1E">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7]","plainTextFormattedCitation":"[47]","previouslyFormattedCitation":"[48]"},"properties":{"noteIndex":0},"schema":"https://github.com/citation-style-language/schema/raw/master/csl-citation.json"}</w:instrText>
      </w:r>
      <w:r w:rsidRPr="00911DBA">
        <w:fldChar w:fldCharType="separate"/>
      </w:r>
      <w:r w:rsidR="00B56E1E" w:rsidRPr="00B56E1E">
        <w:rPr>
          <w:noProof/>
        </w:rPr>
        <w:t>[47]</w:t>
      </w:r>
      <w:r w:rsidRPr="00911DBA">
        <w:fldChar w:fldCharType="end"/>
      </w:r>
    </w:p>
    <w:p w14:paraId="39FC564D" w14:textId="74CF845F" w:rsidR="00F67D20" w:rsidRPr="00911DBA" w:rsidRDefault="00F67D20" w:rsidP="00C324E3">
      <w:bookmarkStart w:id="224" w:name="_Toc21334408"/>
      <w:r w:rsidRPr="00911DBA">
        <w:rPr>
          <w:b/>
          <w:bCs/>
          <w:i/>
          <w:iCs/>
        </w:rPr>
        <w:t>OpenCV</w:t>
      </w:r>
      <w:bookmarkEnd w:id="224"/>
      <w:r w:rsidR="006258E9" w:rsidRPr="00911DBA">
        <w:rPr>
          <w:b/>
          <w:bCs/>
          <w:i/>
          <w:iCs/>
        </w:rPr>
        <w:t xml:space="preserve">: </w:t>
      </w:r>
      <w:r w:rsidR="00993842" w:rsidRPr="00911DBA">
        <w:t xml:space="preserve">OpenCV is an open-source computer vision software library intended to provide a shared infrastructure for image processing and computer vision applications </w:t>
      </w:r>
      <w:r w:rsidR="00993842" w:rsidRPr="00911DBA">
        <w:fldChar w:fldCharType="begin" w:fldLock="1"/>
      </w:r>
      <w:r w:rsidR="00B56E1E">
        <w:instrText>ADDIN CSL_CITATION {"citationItems":[{"id":"ITEM-1","itemData":{"URL":"https://opencv.org/","accessed":{"date-parts":[["2020","6","2"]]},"id":"ITEM-1","issued":{"date-parts":[["0"]]},"title":"OpenCV","type":"webpage"},"uris":["http://www.mendeley.com/documents/?uuid=fb3b4887-01b6-324e-97a7-80e65f0fa293"]}],"mendeley":{"formattedCitation":"[48]","plainTextFormattedCitation":"[48]","previouslyFormattedCitation":"[49]"},"properties":{"noteIndex":0},"schema":"https://github.com/citation-style-language/schema/raw/master/csl-citation.json"}</w:instrText>
      </w:r>
      <w:r w:rsidR="00993842" w:rsidRPr="00911DBA">
        <w:fldChar w:fldCharType="separate"/>
      </w:r>
      <w:r w:rsidR="00B56E1E" w:rsidRPr="00B56E1E">
        <w:rPr>
          <w:noProof/>
        </w:rPr>
        <w:t>[48]</w:t>
      </w:r>
      <w:r w:rsidR="00993842" w:rsidRPr="00911DBA">
        <w:fldChar w:fldCharType="end"/>
      </w:r>
      <w:r w:rsidR="00993842" w:rsidRPr="00911DBA">
        <w:t>. It has Python, Java, C++, and MATLAB interfaces and supports nearly any operating system as well. OpenCV was developed for image processing, meaning that and feature and data structure was developed with the image processing engineers in mind.</w:t>
      </w:r>
      <w:r w:rsidRPr="00911DBA">
        <w:t xml:space="preserve"> </w:t>
      </w:r>
    </w:p>
    <w:p w14:paraId="71134B8F" w14:textId="656C18CE" w:rsidR="00B10524" w:rsidRPr="00911DBA" w:rsidRDefault="00B10524" w:rsidP="00B10524">
      <w:r w:rsidRPr="00911DBA">
        <w:rPr>
          <w:b/>
          <w:bCs/>
          <w:i/>
          <w:iCs/>
        </w:rPr>
        <w:lastRenderedPageBreak/>
        <w:t>MATLAB Deep Network Designer</w:t>
      </w:r>
      <w:r w:rsidR="006258E9" w:rsidRPr="00911DBA">
        <w:rPr>
          <w:b/>
          <w:bCs/>
          <w:i/>
          <w:iCs/>
        </w:rPr>
        <w:t>:</w:t>
      </w:r>
      <w:r w:rsidR="006258E9" w:rsidRPr="00911DBA">
        <w:t xml:space="preserve"> </w:t>
      </w:r>
      <w:r w:rsidR="00154348" w:rsidRPr="00911DBA">
        <w:t>MATLAB</w:t>
      </w:r>
      <w:r w:rsidRPr="00911DBA">
        <w:t xml:space="preserve"> deep network designer</w:t>
      </w:r>
      <w:r w:rsidR="00154348" w:rsidRPr="00911DBA">
        <w:t xml:space="preserve"> </w:t>
      </w:r>
      <w:r w:rsidR="00154348" w:rsidRPr="00911DBA">
        <w:fldChar w:fldCharType="begin" w:fldLock="1"/>
      </w:r>
      <w:r w:rsidR="00B56E1E">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9]","plainTextFormattedCitation":"[49]","previouslyFormattedCitation":"[50]"},"properties":{"noteIndex":0},"schema":"https://github.com/citation-style-language/schema/raw/master/csl-citation.json"}</w:instrText>
      </w:r>
      <w:r w:rsidR="00154348" w:rsidRPr="00911DBA">
        <w:fldChar w:fldCharType="separate"/>
      </w:r>
      <w:r w:rsidR="00B56E1E" w:rsidRPr="00B56E1E">
        <w:rPr>
          <w:noProof/>
        </w:rPr>
        <w:t>[49]</w:t>
      </w:r>
      <w:r w:rsidR="00154348" w:rsidRPr="00911DBA">
        <w:fldChar w:fldCharType="end"/>
      </w:r>
      <w:r w:rsidR="00154348" w:rsidRPr="00911DBA">
        <w:t xml:space="preserve"> </w:t>
      </w:r>
      <w:r w:rsidRPr="00911DBA">
        <w:t xml:space="preserve">is </w:t>
      </w:r>
      <w:r w:rsidR="005E555C" w:rsidRPr="00911DBA">
        <w:t xml:space="preserve">an application developed by </w:t>
      </w:r>
      <w:r w:rsidRPr="00911DBA">
        <w:t xml:space="preserve">MATLAB </w:t>
      </w:r>
      <w:r w:rsidR="005E555C" w:rsidRPr="00911DBA">
        <w:t xml:space="preserve">which developed for easy </w:t>
      </w:r>
      <w:r w:rsidR="002C226B" w:rsidRPr="00911DBA">
        <w:t>d</w:t>
      </w:r>
      <w:r w:rsidR="005E555C" w:rsidRPr="00911DBA">
        <w:t xml:space="preserve">esign, </w:t>
      </w:r>
      <w:r w:rsidR="002C226B" w:rsidRPr="00911DBA">
        <w:t>v</w:t>
      </w:r>
      <w:r w:rsidR="005E555C" w:rsidRPr="00911DBA">
        <w:t xml:space="preserve">isualize, and train deep learning networks using drag </w:t>
      </w:r>
      <w:r w:rsidR="00EB7CE8" w:rsidRPr="00911DBA">
        <w:t>&amp;</w:t>
      </w:r>
      <w:r w:rsidR="005E555C" w:rsidRPr="00911DBA">
        <w:t xml:space="preserve"> drop simple user interactive mechanism. This tool is a relief for AI developers</w:t>
      </w:r>
      <w:r w:rsidR="008E3490" w:rsidRPr="00911DBA">
        <w:t>,</w:t>
      </w:r>
      <w:r w:rsidR="005E555C" w:rsidRPr="00911DBA">
        <w:t xml:space="preserve"> </w:t>
      </w:r>
      <w:r w:rsidR="00C41ED4" w:rsidRPr="00911DBA">
        <w:t>e</w:t>
      </w:r>
      <w:r w:rsidR="005E555C" w:rsidRPr="00911DBA">
        <w:t xml:space="preserve">specially for complex network </w:t>
      </w:r>
      <w:r w:rsidR="001070B9" w:rsidRPr="00911DBA">
        <w:t>deep architectures and GAN networks.</w:t>
      </w:r>
      <w:r w:rsidR="00154348" w:rsidRPr="00911DBA">
        <w:t xml:space="preserve"> </w:t>
      </w:r>
      <w:r w:rsidR="00E37E74" w:rsidRPr="00911DBA">
        <w:t>This</w:t>
      </w:r>
      <w:r w:rsidR="00154348" w:rsidRPr="00911DBA">
        <w:t xml:space="preserve"> even further help</w:t>
      </w:r>
      <w:r w:rsidR="00E37E74" w:rsidRPr="00911DBA">
        <w:t>s</w:t>
      </w:r>
      <w:r w:rsidR="00154348" w:rsidRPr="00911DBA">
        <w:t xml:space="preserve"> </w:t>
      </w:r>
      <w:r w:rsidR="002C226B" w:rsidRPr="00911DBA">
        <w:t>d</w:t>
      </w:r>
      <w:r w:rsidR="00154348" w:rsidRPr="00911DBA">
        <w:t xml:space="preserve">evelopers to track and debug errors on </w:t>
      </w:r>
      <w:r w:rsidR="00E37E74" w:rsidRPr="00911DBA">
        <w:t xml:space="preserve">the </w:t>
      </w:r>
      <w:r w:rsidR="008E3490" w:rsidRPr="00911DBA">
        <w:t>early</w:t>
      </w:r>
      <w:r w:rsidR="00154348" w:rsidRPr="00911DBA">
        <w:t xml:space="preserve"> design stage.</w:t>
      </w:r>
    </w:p>
    <w:p w14:paraId="5C602F87" w14:textId="055FC130" w:rsidR="00F75C02" w:rsidRPr="00911DBA" w:rsidRDefault="00F75C02" w:rsidP="00B05706">
      <w:pPr>
        <w:pStyle w:val="Heading2"/>
      </w:pPr>
      <w:bookmarkStart w:id="225" w:name="_Toc52981542"/>
      <w:bookmarkStart w:id="226" w:name="_Toc54101863"/>
      <w:r w:rsidRPr="00911DBA">
        <w:t>Baseline</w:t>
      </w:r>
      <w:r w:rsidR="005B6544" w:rsidRPr="00911DBA">
        <w:t xml:space="preserve"> Works</w:t>
      </w:r>
      <w:bookmarkEnd w:id="225"/>
      <w:bookmarkEnd w:id="226"/>
    </w:p>
    <w:p w14:paraId="22E3B507" w14:textId="0AA310C0" w:rsidR="007D2938" w:rsidRPr="00911DBA" w:rsidRDefault="00863431" w:rsidP="00F75C02">
      <w:r w:rsidRPr="00911DBA">
        <w:t>To</w:t>
      </w:r>
      <w:r w:rsidR="007D2938" w:rsidRPr="00911DBA">
        <w:t xml:space="preserve"> validate </w:t>
      </w:r>
      <w:r w:rsidR="0035005C" w:rsidRPr="00911DBA">
        <w:t>this study</w:t>
      </w:r>
      <w:r w:rsidR="007D2938" w:rsidRPr="00911DBA">
        <w:t xml:space="preserve"> model's effectiveness, </w:t>
      </w:r>
      <w:r w:rsidR="003D13B4" w:rsidRPr="00911DBA">
        <w:t xml:space="preserve">the implemented model is equated </w:t>
      </w:r>
      <w:r w:rsidR="007D2938" w:rsidRPr="00911DBA">
        <w:t xml:space="preserve">with models that dwell on translating video with GAN. Since architecture is based on Recycle-GAN and takes input </w:t>
      </w:r>
      <w:r w:rsidR="003D13B4" w:rsidRPr="00911DBA">
        <w:t xml:space="preserve">as </w:t>
      </w:r>
      <w:r w:rsidR="007D2938" w:rsidRPr="00911DBA">
        <w:t xml:space="preserve">unpaired video data, </w:t>
      </w:r>
      <w:r w:rsidR="00927604" w:rsidRPr="00911DBA">
        <w:t>Cycle-GAN</w:t>
      </w:r>
      <w:r w:rsidR="00F51415" w:rsidRPr="00911DBA">
        <w:t xml:space="preserve"> </w:t>
      </w:r>
      <w:r w:rsidR="0035005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rsidRPr="00911DBA">
        <w:fldChar w:fldCharType="separate"/>
      </w:r>
      <w:r w:rsidR="00C077EB" w:rsidRPr="00911DBA">
        <w:rPr>
          <w:noProof/>
        </w:rPr>
        <w:t>[2]</w:t>
      </w:r>
      <w:r w:rsidR="0035005C" w:rsidRPr="00911DBA">
        <w:fldChar w:fldCharType="end"/>
      </w:r>
      <w:r w:rsidR="007D2938" w:rsidRPr="00911DBA">
        <w:t xml:space="preserve"> and Recycle-GAN</w:t>
      </w:r>
      <w:r w:rsidR="004E593D" w:rsidRPr="00911DBA">
        <w:t xml:space="preserve"> </w:t>
      </w:r>
      <w:r w:rsidR="0035005C" w:rsidRPr="00911DBA">
        <w:fldChar w:fldCharType="begin" w:fldLock="1"/>
      </w:r>
      <w:r w:rsidR="0035005C"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rsidRPr="00911DBA">
        <w:fldChar w:fldCharType="separate"/>
      </w:r>
      <w:r w:rsidR="0035005C" w:rsidRPr="00911DBA">
        <w:rPr>
          <w:noProof/>
        </w:rPr>
        <w:t>[1]</w:t>
      </w:r>
      <w:r w:rsidR="0035005C" w:rsidRPr="00911DBA">
        <w:fldChar w:fldCharType="end"/>
      </w:r>
      <w:r w:rsidR="007D2938" w:rsidRPr="00911DBA">
        <w:t xml:space="preserve"> </w:t>
      </w:r>
      <w:r w:rsidR="003D13B4" w:rsidRPr="00911DBA">
        <w:t xml:space="preserve">are taken as baselines for the </w:t>
      </w:r>
      <w:r w:rsidR="007D2938" w:rsidRPr="00911DBA">
        <w:t>experiments.</w:t>
      </w:r>
    </w:p>
    <w:p w14:paraId="6E6FF09C" w14:textId="7470491A" w:rsidR="002D2D55" w:rsidRPr="00911DBA" w:rsidRDefault="0035005C" w:rsidP="00FB5190">
      <w:pPr>
        <w:pStyle w:val="ListParagraph"/>
        <w:numPr>
          <w:ilvl w:val="0"/>
          <w:numId w:val="12"/>
        </w:numPr>
      </w:pPr>
      <w:r w:rsidRPr="00911DBA">
        <w:t xml:space="preserve">Cycle-GAN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Pr="00911DBA">
        <w:t xml:space="preserve"> </w:t>
      </w:r>
      <w:r w:rsidR="007D2938" w:rsidRPr="00911DBA">
        <w:t xml:space="preserve">converts images using two generators, with the assumption of cycle consistency. </w:t>
      </w:r>
      <w:r w:rsidR="004D7DF5" w:rsidRPr="00911DBA">
        <w:t>This work</w:t>
      </w:r>
      <w:r w:rsidR="007D2938" w:rsidRPr="00911DBA">
        <w:t xml:space="preserve"> </w:t>
      </w:r>
      <w:r w:rsidR="00C6792D" w:rsidRPr="00911DBA">
        <w:t>uses</w:t>
      </w:r>
      <w:r w:rsidR="007D2938" w:rsidRPr="00911DBA">
        <w:t xml:space="preserve"> it to translate the video frames and make comparisons </w:t>
      </w:r>
      <w:proofErr w:type="gramStart"/>
      <w:r w:rsidR="007D2938" w:rsidRPr="00911DBA">
        <w:t>in order to</w:t>
      </w:r>
      <w:proofErr w:type="gramEnd"/>
      <w:r w:rsidR="007D2938" w:rsidRPr="00911DBA">
        <w:t xml:space="preserve"> </w:t>
      </w:r>
      <w:r w:rsidR="009E5CC9" w:rsidRPr="00911DBA">
        <w:t xml:space="preserve">understand the </w:t>
      </w:r>
      <w:proofErr w:type="spellStart"/>
      <w:r w:rsidR="009E5CC9" w:rsidRPr="00911DBA">
        <w:t>Spatio</w:t>
      </w:r>
      <w:proofErr w:type="spellEnd"/>
      <w:r w:rsidR="009E5CC9" w:rsidRPr="00911DBA">
        <w:t>-temporal constraint effect better</w:t>
      </w:r>
      <w:r w:rsidR="007D2938" w:rsidRPr="00911DBA">
        <w:t>.</w:t>
      </w:r>
      <w:r w:rsidR="002D2D55" w:rsidRPr="00911DBA">
        <w:t xml:space="preserve"> </w:t>
      </w:r>
    </w:p>
    <w:p w14:paraId="08D6151C" w14:textId="0C50C2AE" w:rsidR="00054514" w:rsidRPr="00911DBA" w:rsidRDefault="0035005C" w:rsidP="00FB5190">
      <w:pPr>
        <w:pStyle w:val="ListParagraph"/>
        <w:numPr>
          <w:ilvl w:val="0"/>
          <w:numId w:val="12"/>
        </w:numPr>
      </w:pPr>
      <w:r w:rsidRPr="00911DBA">
        <w:t xml:space="preserve">Recycl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w:t>
      </w:r>
      <w:r w:rsidR="002D2D55" w:rsidRPr="00911DBA">
        <w:t xml:space="preserve">uses two generators and two predictors for video </w:t>
      </w:r>
      <w:r w:rsidRPr="00911DBA">
        <w:t>retargeting</w:t>
      </w:r>
      <w:r w:rsidR="002D2D55" w:rsidRPr="00911DBA">
        <w:t xml:space="preserve">. It puts forward a recycle loss to work with cycle loss and recurrent loss for content conversion and style preservation, </w:t>
      </w:r>
      <w:r w:rsidRPr="00911DBA">
        <w:t>considering</w:t>
      </w:r>
      <w:r w:rsidR="002D2D55" w:rsidRPr="00911DBA">
        <w:t xml:space="preserve"> the temporal detail. </w:t>
      </w:r>
    </w:p>
    <w:p w14:paraId="0B5C948E" w14:textId="469FD13E" w:rsidR="00F75C02" w:rsidRPr="00911DBA" w:rsidRDefault="002D2D55" w:rsidP="002C226B">
      <w:pPr>
        <w:spacing w:before="0" w:after="0"/>
        <w:ind w:left="360"/>
      </w:pPr>
      <w:r w:rsidRPr="00911DBA">
        <w:t xml:space="preserve">The purpose of contrasts </w:t>
      </w:r>
      <w:r w:rsidR="00054514" w:rsidRPr="00911DBA">
        <w:t xml:space="preserve">Cycle-GAN and </w:t>
      </w:r>
      <w:proofErr w:type="spellStart"/>
      <w:r w:rsidRPr="00911DBA">
        <w:t>Re</w:t>
      </w:r>
      <w:r w:rsidR="00301D37" w:rsidRPr="00911DBA">
        <w:t>C</w:t>
      </w:r>
      <w:r w:rsidRPr="00911DBA">
        <w:t>ycle</w:t>
      </w:r>
      <w:proofErr w:type="spellEnd"/>
      <w:r w:rsidRPr="00911DBA">
        <w:t>-GAN is to show the substantial improvements achieved by our model in terms of spatial</w:t>
      </w:r>
      <w:r w:rsidR="00A83508" w:rsidRPr="00911DBA">
        <w:t>-</w:t>
      </w:r>
      <w:r w:rsidRPr="00911DBA">
        <w:t>temporal knowledge.</w:t>
      </w:r>
    </w:p>
    <w:p w14:paraId="5E65F1EF" w14:textId="05FD36BE" w:rsidR="00375111" w:rsidRPr="00911DBA" w:rsidRDefault="00375111" w:rsidP="006258E9">
      <w:pPr>
        <w:pStyle w:val="Heading2"/>
        <w:spacing w:after="0"/>
      </w:pPr>
      <w:bookmarkStart w:id="227" w:name="_Toc52981543"/>
      <w:bookmarkStart w:id="228" w:name="_Toc54101864"/>
      <w:r w:rsidRPr="00911DBA">
        <w:t xml:space="preserve">Feature Extraction </w:t>
      </w:r>
      <w:r w:rsidR="0087694E" w:rsidRPr="00911DBA">
        <w:t>Network</w:t>
      </w:r>
      <w:bookmarkEnd w:id="227"/>
      <w:bookmarkEnd w:id="228"/>
    </w:p>
    <w:p w14:paraId="142D1B1D" w14:textId="3B8636ED" w:rsidR="007670CD" w:rsidRPr="00911DBA" w:rsidRDefault="00D772D7" w:rsidP="00D772D7">
      <w:r w:rsidRPr="00911DBA">
        <w:t xml:space="preserve">Several </w:t>
      </w:r>
      <w:r w:rsidR="00844A4E" w:rsidRPr="00911DBA">
        <w:t xml:space="preserve">state-of-the-art </w:t>
      </w:r>
      <w:r w:rsidRPr="00911DBA">
        <w:t xml:space="preserve">Deep CNN based architectures have been proposed over the last decades for </w:t>
      </w:r>
      <w:r w:rsidR="009D515C" w:rsidRPr="00911DBA">
        <w:t xml:space="preserve">the </w:t>
      </w:r>
      <w:r w:rsidRPr="00911DBA">
        <w:t xml:space="preserve">classification of images. These different </w:t>
      </w:r>
      <w:r w:rsidR="008653BF" w:rsidRPr="00911DBA">
        <w:t>modern</w:t>
      </w:r>
      <w:r w:rsidRPr="00911DBA">
        <w:t xml:space="preserve"> CNN based feature extraction architecture include </w:t>
      </w:r>
      <w:proofErr w:type="spellStart"/>
      <w:r w:rsidRPr="00911DBA">
        <w:t>ResNet</w:t>
      </w:r>
      <w:proofErr w:type="spellEnd"/>
      <w:r w:rsidR="007218FF" w:rsidRPr="00911DBA">
        <w:fldChar w:fldCharType="begin" w:fldLock="1"/>
      </w:r>
      <w:r w:rsidR="00B56E1E">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0]","plainTextFormattedCitation":"[50]","previouslyFormattedCitation":"[51]"},"properties":{"noteIndex":0},"schema":"https://github.com/citation-style-language/schema/raw/master/csl-citation.json"}</w:instrText>
      </w:r>
      <w:r w:rsidR="007218FF" w:rsidRPr="00911DBA">
        <w:fldChar w:fldCharType="separate"/>
      </w:r>
      <w:r w:rsidR="00B56E1E" w:rsidRPr="00B56E1E">
        <w:rPr>
          <w:noProof/>
        </w:rPr>
        <w:t>[50]</w:t>
      </w:r>
      <w:r w:rsidR="007218FF" w:rsidRPr="00911DBA">
        <w:fldChar w:fldCharType="end"/>
      </w:r>
      <w:r w:rsidRPr="00911DBA">
        <w:t>, Inception</w:t>
      </w:r>
      <w:r w:rsidR="007218FF" w:rsidRPr="00911DBA">
        <w:fldChar w:fldCharType="begin" w:fldLock="1"/>
      </w:r>
      <w:r w:rsidR="00B56E1E">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1]","plainTextFormattedCitation":"[51]","previouslyFormattedCitation":"[52]"},"properties":{"noteIndex":0},"schema":"https://github.com/citation-style-language/schema/raw/master/csl-citation.json"}</w:instrText>
      </w:r>
      <w:r w:rsidR="007218FF" w:rsidRPr="00911DBA">
        <w:fldChar w:fldCharType="separate"/>
      </w:r>
      <w:r w:rsidR="00B56E1E" w:rsidRPr="00B56E1E">
        <w:rPr>
          <w:noProof/>
        </w:rPr>
        <w:t>[51]</w:t>
      </w:r>
      <w:r w:rsidR="007218FF" w:rsidRPr="00911DBA">
        <w:fldChar w:fldCharType="end"/>
      </w:r>
      <w:r w:rsidRPr="00911DBA">
        <w:t xml:space="preserve">, </w:t>
      </w:r>
      <w:proofErr w:type="spellStart"/>
      <w:r w:rsidRPr="00911DBA">
        <w:t>Xception</w:t>
      </w:r>
      <w:proofErr w:type="spellEnd"/>
      <w:r w:rsidR="007218FF" w:rsidRPr="00911DBA">
        <w:t xml:space="preserve"> </w:t>
      </w:r>
      <w:r w:rsidR="007218FF" w:rsidRPr="00911DBA">
        <w:fldChar w:fldCharType="begin" w:fldLock="1"/>
      </w:r>
      <w:r w:rsidR="00B56E1E">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2]","plainTextFormattedCitation":"[52]","previouslyFormattedCitation":"[53]"},"properties":{"noteIndex":0},"schema":"https://github.com/citation-style-language/schema/raw/master/csl-citation.json"}</w:instrText>
      </w:r>
      <w:r w:rsidR="007218FF" w:rsidRPr="00911DBA">
        <w:fldChar w:fldCharType="separate"/>
      </w:r>
      <w:r w:rsidR="00B56E1E" w:rsidRPr="00B56E1E">
        <w:rPr>
          <w:noProof/>
        </w:rPr>
        <w:t>[52]</w:t>
      </w:r>
      <w:r w:rsidR="007218FF" w:rsidRPr="00911DBA">
        <w:fldChar w:fldCharType="end"/>
      </w:r>
      <w:r w:rsidRPr="00911DBA">
        <w:t xml:space="preserve">,  </w:t>
      </w:r>
      <w:proofErr w:type="spellStart"/>
      <w:r w:rsidRPr="00911DBA">
        <w:t>EfficientNet</w:t>
      </w:r>
      <w:proofErr w:type="spellEnd"/>
      <w:r w:rsidR="007218FF"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7218FF" w:rsidRPr="00911DBA">
        <w:fldChar w:fldCharType="separate"/>
      </w:r>
      <w:r w:rsidR="00B56E1E" w:rsidRPr="00B56E1E">
        <w:rPr>
          <w:noProof/>
        </w:rPr>
        <w:t>[53]</w:t>
      </w:r>
      <w:r w:rsidR="007218FF" w:rsidRPr="00911DBA">
        <w:fldChar w:fldCharType="end"/>
      </w:r>
      <w:r w:rsidRPr="00911DBA">
        <w:t xml:space="preserve">, and others. </w:t>
      </w:r>
    </w:p>
    <w:p w14:paraId="2EC921F6" w14:textId="4FB2F8B7" w:rsidR="007670CD" w:rsidRPr="00911DBA" w:rsidRDefault="007670CD" w:rsidP="007670CD">
      <w:r w:rsidRPr="00911DBA">
        <w:t xml:space="preserve">Figure 3-2 shows the top1 accuracy vs the number of parameters. The x-axis represents the number of trainable parameters. EfficientNet-B7. </w:t>
      </w:r>
      <w:proofErr w:type="gramStart"/>
      <w:r w:rsidRPr="00911DBA">
        <w:t>Another</w:t>
      </w:r>
      <w:proofErr w:type="gramEnd"/>
      <w:r w:rsidRPr="00911DBA">
        <w:t xml:space="preserve"> architectures like VGG have more than 155 million parameters and </w:t>
      </w:r>
      <w:proofErr w:type="spellStart"/>
      <w:r w:rsidRPr="00911DBA">
        <w:t>ResNet</w:t>
      </w:r>
      <w:proofErr w:type="spellEnd"/>
      <w:r w:rsidRPr="00911DBA">
        <w:t xml:space="preserve"> has round 60 million. EfficientNet-B7 has a smaller number of parameters and operations compared to most architectures, which makes it able to run fast on different devices that have less computing. Perhaps, Other architectures like ResNet-50 have a fewer number of parameters and operations as shown in the figure above, but their accuracy fails as well. Based on the above observation, EfficientNet-B7</w:t>
      </w:r>
      <w:r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fldChar w:fldCharType="separate"/>
      </w:r>
      <w:r w:rsidR="00B56E1E" w:rsidRPr="00B56E1E">
        <w:rPr>
          <w:noProof/>
        </w:rPr>
        <w:t>[53]</w:t>
      </w:r>
      <w:r w:rsidRPr="00911DBA">
        <w:fldChar w:fldCharType="end"/>
      </w:r>
      <w:r w:rsidRPr="00911DBA">
        <w:t xml:space="preserve"> </w:t>
      </w:r>
      <w:r w:rsidRPr="00911DBA">
        <w:lastRenderedPageBreak/>
        <w:t xml:space="preserve">is used in this research for feature extraction in the task of computing feature maps of a given </w:t>
      </w:r>
      <w:r w:rsidR="0052102D" w:rsidRPr="00911DBA">
        <w:rPr>
          <w:noProof/>
        </w:rPr>
        <w:drawing>
          <wp:anchor distT="0" distB="0" distL="114300" distR="114300" simplePos="0" relativeHeight="251918336" behindDoc="0" locked="0" layoutInCell="1" allowOverlap="1" wp14:anchorId="5012FD1C" wp14:editId="228D2F0D">
            <wp:simplePos x="0" y="0"/>
            <wp:positionH relativeFrom="column">
              <wp:posOffset>201881</wp:posOffset>
            </wp:positionH>
            <wp:positionV relativeFrom="paragraph">
              <wp:posOffset>522531</wp:posOffset>
            </wp:positionV>
            <wp:extent cx="4821381" cy="3932175"/>
            <wp:effectExtent l="0" t="0" r="0" b="0"/>
            <wp:wrapTopAndBottom/>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1381" cy="3932175"/>
                    </a:xfrm>
                    <a:prstGeom prst="rect">
                      <a:avLst/>
                    </a:prstGeom>
                    <a:noFill/>
                    <a:ln>
                      <a:noFill/>
                    </a:ln>
                  </pic:spPr>
                </pic:pic>
              </a:graphicData>
            </a:graphic>
          </wp:anchor>
        </w:drawing>
      </w:r>
      <w:r w:rsidRPr="00911DBA">
        <w:t>image.</w:t>
      </w:r>
    </w:p>
    <w:p w14:paraId="4A144BBC" w14:textId="2CF366AB" w:rsidR="00D772D7" w:rsidRPr="00911DBA" w:rsidRDefault="00597CBC" w:rsidP="00597CBC">
      <w:pPr>
        <w:pStyle w:val="Caption"/>
        <w:jc w:val="center"/>
        <w:rPr>
          <w:color w:val="auto"/>
          <w:sz w:val="24"/>
          <w:szCs w:val="24"/>
        </w:rPr>
      </w:pPr>
      <w:bookmarkStart w:id="229" w:name="_Toc52980540"/>
      <w:bookmarkStart w:id="230" w:name="_Toc54089171"/>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Benchmark Analysis</w:t>
      </w:r>
      <w:r w:rsidR="00E417B9" w:rsidRPr="00911DBA">
        <w:rPr>
          <w:color w:val="auto"/>
          <w:sz w:val="24"/>
          <w:szCs w:val="24"/>
        </w:rPr>
        <w:t xml:space="preserve"> on EfficientNet-B7</w:t>
      </w:r>
      <w:bookmarkEnd w:id="229"/>
      <w:bookmarkEnd w:id="230"/>
      <w:r w:rsidR="00E417B9" w:rsidRPr="00911DBA">
        <w:t xml:space="preserve"> </w:t>
      </w:r>
    </w:p>
    <w:p w14:paraId="104B9EC6" w14:textId="0AD3E478" w:rsidR="004D16F7" w:rsidRPr="00911DBA" w:rsidRDefault="004D16F7" w:rsidP="004D16F7">
      <w:pPr>
        <w:jc w:val="center"/>
      </w:pPr>
      <w:r w:rsidRPr="00911DBA">
        <w:rPr>
          <w:shd w:val="clear" w:color="auto" w:fill="FFFFFF"/>
        </w:rPr>
        <w:t>Source: Adapted from</w:t>
      </w:r>
      <w:r w:rsidRPr="00911DBA">
        <w:rPr>
          <w:shd w:val="clear" w:color="auto" w:fill="FFFFFF"/>
        </w:rPr>
        <w:fldChar w:fldCharType="begin" w:fldLock="1"/>
      </w:r>
      <w:r w:rsidR="00B56E1E">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Pr="00911DBA">
        <w:rPr>
          <w:shd w:val="clear" w:color="auto" w:fill="FFFFFF"/>
        </w:rPr>
        <w:fldChar w:fldCharType="separate"/>
      </w:r>
      <w:r w:rsidR="00B56E1E" w:rsidRPr="00B56E1E">
        <w:rPr>
          <w:noProof/>
          <w:shd w:val="clear" w:color="auto" w:fill="FFFFFF"/>
        </w:rPr>
        <w:t>[53]</w:t>
      </w:r>
      <w:r w:rsidRPr="00911DBA">
        <w:rPr>
          <w:shd w:val="clear" w:color="auto" w:fill="FFFFFF"/>
        </w:rPr>
        <w:fldChar w:fldCharType="end"/>
      </w:r>
    </w:p>
    <w:p w14:paraId="1EE7F5F3" w14:textId="1788FB70" w:rsidR="0036504E" w:rsidRPr="00911DBA" w:rsidRDefault="0036504E" w:rsidP="00B05706">
      <w:pPr>
        <w:pStyle w:val="Heading2"/>
      </w:pPr>
      <w:bookmarkStart w:id="231" w:name="_Toc52981544"/>
      <w:bookmarkStart w:id="232" w:name="_Toc54101865"/>
      <w:r w:rsidRPr="00911DBA">
        <w:t>Temporal Discriminator Network</w:t>
      </w:r>
      <w:bookmarkEnd w:id="231"/>
      <w:bookmarkEnd w:id="232"/>
    </w:p>
    <w:p w14:paraId="526A4161" w14:textId="0AB00A6B" w:rsidR="00737F55" w:rsidRPr="00911DBA" w:rsidRDefault="00737F55" w:rsidP="00737F55">
      <w:pPr>
        <w:rPr>
          <w:rStyle w:val="Hyperlink"/>
        </w:rPr>
      </w:pPr>
      <w:r w:rsidRPr="00911DBA">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rsidRPr="00911DBA">
        <w:t>The d</w:t>
      </w:r>
      <w:r w:rsidRPr="00911DBA">
        <w:t>etail</w:t>
      </w:r>
      <w:r w:rsidR="00B55E0D" w:rsidRPr="00911DBA">
        <w:t>ed</w:t>
      </w:r>
      <w:r w:rsidRPr="00911DBA">
        <w:t xml:space="preserve"> results are found in Appendix </w:t>
      </w:r>
      <w:r w:rsidR="005245D4" w:rsidRPr="00911DBA">
        <w:t>C</w:t>
      </w:r>
      <w:r w:rsidRPr="00911DBA">
        <w:rPr>
          <w:rStyle w:val="Hyperlink"/>
          <w:color w:val="auto"/>
          <w:u w:val="none"/>
        </w:rPr>
        <w:t xml:space="preserve">. </w:t>
      </w:r>
    </w:p>
    <w:p w14:paraId="01FF2BA4" w14:textId="2C41C38A" w:rsidR="00CF45F8" w:rsidRPr="00911DBA" w:rsidRDefault="00737F55" w:rsidP="00737F55">
      <w:r w:rsidRPr="00911DBA">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sidRPr="00911DBA">
        <w:rPr>
          <w:rStyle w:val="Hyperlink"/>
          <w:color w:val="auto"/>
          <w:u w:val="none"/>
        </w:rPr>
        <w:t>insufficiency</w:t>
      </w:r>
      <w:r w:rsidRPr="00911DBA">
        <w:rPr>
          <w:rStyle w:val="Hyperlink"/>
          <w:color w:val="auto"/>
          <w:u w:val="none"/>
        </w:rPr>
        <w:t xml:space="preserve"> problem. From the result</w:t>
      </w:r>
      <w:r w:rsidR="004A3951" w:rsidRPr="00911DBA">
        <w:rPr>
          <w:rStyle w:val="Hyperlink"/>
          <w:color w:val="auto"/>
          <w:u w:val="none"/>
        </w:rPr>
        <w:t xml:space="preserve"> (AEE)</w:t>
      </w:r>
      <w:r w:rsidRPr="00911DBA">
        <w:rPr>
          <w:rStyle w:val="Hyperlink"/>
          <w:color w:val="auto"/>
          <w:u w:val="none"/>
        </w:rPr>
        <w:t xml:space="preserve">, </w:t>
      </w:r>
      <w:r w:rsidR="00B55E0D" w:rsidRPr="00911DBA">
        <w:rPr>
          <w:rStyle w:val="Hyperlink"/>
          <w:color w:val="auto"/>
          <w:u w:val="none"/>
        </w:rPr>
        <w:t xml:space="preserve">a </w:t>
      </w:r>
      <w:r w:rsidRPr="00911DBA">
        <w:rPr>
          <w:rStyle w:val="Hyperlink"/>
          <w:color w:val="auto"/>
          <w:u w:val="none"/>
        </w:rPr>
        <w:t xml:space="preserve">Temporal </w:t>
      </w:r>
      <w:r w:rsidR="001660B5" w:rsidRPr="00911DBA">
        <w:rPr>
          <w:rStyle w:val="Hyperlink"/>
          <w:color w:val="auto"/>
          <w:u w:val="none"/>
        </w:rPr>
        <w:t>d</w:t>
      </w:r>
      <w:r w:rsidRPr="00911DBA">
        <w:rPr>
          <w:rStyle w:val="Hyperlink"/>
          <w:color w:val="auto"/>
          <w:u w:val="none"/>
        </w:rPr>
        <w:t xml:space="preserve">iscriminator with three input frames performs well than comparative models. </w:t>
      </w:r>
      <w:r w:rsidR="00CA70E1" w:rsidRPr="00911DBA">
        <w:rPr>
          <w:rStyle w:val="Hyperlink"/>
          <w:color w:val="auto"/>
          <w:u w:val="none"/>
        </w:rPr>
        <w:t>So,</w:t>
      </w:r>
      <w:r w:rsidRPr="00911DBA">
        <w:rPr>
          <w:rStyle w:val="Hyperlink"/>
          <w:color w:val="auto"/>
          <w:u w:val="none"/>
        </w:rPr>
        <w:t xml:space="preserve"> in this study temporal discriminator with </w:t>
      </w:r>
      <w:r w:rsidR="0016558C" w:rsidRPr="00911DBA">
        <w:rPr>
          <w:rStyle w:val="Hyperlink"/>
          <w:color w:val="auto"/>
          <w:u w:val="none"/>
        </w:rPr>
        <w:t>three</w:t>
      </w:r>
      <w:r w:rsidRPr="00911DBA">
        <w:rPr>
          <w:rStyle w:val="Hyperlink"/>
          <w:color w:val="auto"/>
          <w:u w:val="none"/>
        </w:rPr>
        <w:t xml:space="preserve"> frames has been used.</w:t>
      </w:r>
    </w:p>
    <w:p w14:paraId="6A6A9C5E" w14:textId="4F67C9B6" w:rsidR="0036504E" w:rsidRPr="00911DBA" w:rsidRDefault="0036504E" w:rsidP="00B05706">
      <w:pPr>
        <w:pStyle w:val="Heading2"/>
      </w:pPr>
      <w:bookmarkStart w:id="233" w:name="_Toc52981545"/>
      <w:bookmarkStart w:id="234" w:name="_Toc54101866"/>
      <w:r w:rsidRPr="00911DBA">
        <w:lastRenderedPageBreak/>
        <w:t>Evaluation Methods</w:t>
      </w:r>
      <w:bookmarkEnd w:id="233"/>
      <w:bookmarkEnd w:id="234"/>
    </w:p>
    <w:p w14:paraId="1D39B2A2" w14:textId="4DEF821F" w:rsidR="00497EE6" w:rsidRPr="00911DBA" w:rsidRDefault="00282E08" w:rsidP="00F427D7">
      <w:r w:rsidRPr="00911DBA">
        <w:t xml:space="preserve">The result </w:t>
      </w:r>
      <w:r w:rsidR="006258E9" w:rsidRPr="00911DBA">
        <w:t>has</w:t>
      </w:r>
      <w:r w:rsidRPr="00911DBA">
        <w:t xml:space="preserve"> b</w:t>
      </w:r>
      <w:r w:rsidR="006258E9" w:rsidRPr="00911DBA">
        <w:t>e</w:t>
      </w:r>
      <w:r w:rsidR="00B55E0D" w:rsidRPr="00911DBA">
        <w:t>en</w:t>
      </w:r>
      <w:r w:rsidRPr="00911DBA">
        <w:t xml:space="preserve"> analyzed to describe the </w:t>
      </w:r>
      <w:r w:rsidR="00FC3A09" w:rsidRPr="00911DBA">
        <w:t>video-to-video translation models performance</w:t>
      </w:r>
      <w:r w:rsidRPr="00911DBA">
        <w:t xml:space="preserve"> on a test data set</w:t>
      </w:r>
      <w:r w:rsidR="00911525" w:rsidRPr="00911DBA">
        <w:t>. The dataset is split into different training and testing set using different test sizes.</w:t>
      </w:r>
      <w:r w:rsidR="00BE073E" w:rsidRPr="00911DBA">
        <w:rPr>
          <w:lang w:val="am-ET"/>
        </w:rPr>
        <w:t xml:space="preserve"> </w:t>
      </w:r>
      <w:r w:rsidR="00911525" w:rsidRPr="00911DBA">
        <w:t>The algorithm is evaluated using the test set.</w:t>
      </w:r>
      <w:r w:rsidR="005F760E" w:rsidRPr="00911DBA">
        <w:t xml:space="preserve"> One big problem with GANs is that there is no robust way to beyond visual inspection</w:t>
      </w:r>
      <w:r w:rsidR="003C26EE" w:rsidRPr="00911DBA">
        <w:t>.</w:t>
      </w:r>
      <w:r w:rsidR="005F760E" w:rsidRPr="00911DBA">
        <w:t xml:space="preserve"> </w:t>
      </w:r>
      <w:r w:rsidR="00D12006" w:rsidRPr="00911DBA">
        <w:t>T</w:t>
      </w:r>
      <w:r w:rsidR="00DC36DA" w:rsidRPr="00911DBA">
        <w:t>he</w:t>
      </w:r>
      <w:r w:rsidR="00497EE6" w:rsidRPr="00911DBA">
        <w:t xml:space="preserve"> </w:t>
      </w:r>
      <w:r w:rsidR="00D12006" w:rsidRPr="00911DBA">
        <w:t>next</w:t>
      </w:r>
      <w:r w:rsidR="003C26EE" w:rsidRPr="00911DBA">
        <w:t xml:space="preserve"> subsection present </w:t>
      </w:r>
      <w:r w:rsidR="00DC36DA" w:rsidRPr="00911DBA">
        <w:t>is</w:t>
      </w:r>
      <w:r w:rsidR="00497EE6" w:rsidRPr="00911DBA">
        <w:t xml:space="preserve"> </w:t>
      </w:r>
      <w:r w:rsidR="004C2BDA" w:rsidRPr="00911DBA">
        <w:t xml:space="preserve">a </w:t>
      </w:r>
      <w:r w:rsidR="00497EE6" w:rsidRPr="00911DBA">
        <w:t>qu</w:t>
      </w:r>
      <w:r w:rsidR="00E37E74" w:rsidRPr="00911DBA">
        <w:t>ali</w:t>
      </w:r>
      <w:r w:rsidR="00497EE6" w:rsidRPr="00911DBA">
        <w:t>tative analysis</w:t>
      </w:r>
      <w:r w:rsidR="003C26EE" w:rsidRPr="00911DBA">
        <w:t xml:space="preserve"> and </w:t>
      </w:r>
      <w:r w:rsidR="00D12006" w:rsidRPr="00911DBA">
        <w:t xml:space="preserve">a </w:t>
      </w:r>
      <w:r w:rsidR="003C26EE" w:rsidRPr="00911DBA">
        <w:t>quantitative</w:t>
      </w:r>
      <w:r w:rsidR="00497EE6" w:rsidRPr="00911DBA">
        <w:t xml:space="preserve"> metric to evaluate </w:t>
      </w:r>
      <w:r w:rsidR="005F760E" w:rsidRPr="00911DBA">
        <w:t>this work.</w:t>
      </w:r>
    </w:p>
    <w:p w14:paraId="49284271" w14:textId="5503DB64" w:rsidR="00497EE6" w:rsidRPr="00911DBA" w:rsidRDefault="00E71545" w:rsidP="00BC6457">
      <w:pPr>
        <w:pStyle w:val="Heading3"/>
      </w:pPr>
      <w:bookmarkStart w:id="235" w:name="_Toc52981546"/>
      <w:bookmarkStart w:id="236" w:name="_Toc54101867"/>
      <w:r w:rsidRPr="00911DBA">
        <w:t xml:space="preserve">Human </w:t>
      </w:r>
      <w:r w:rsidR="005B6544" w:rsidRPr="00911DBA">
        <w:t>Evaluation Study</w:t>
      </w:r>
      <w:bookmarkEnd w:id="235"/>
      <w:bookmarkEnd w:id="236"/>
      <w:r w:rsidR="005B6544" w:rsidRPr="00911DBA">
        <w:t xml:space="preserve"> </w:t>
      </w:r>
    </w:p>
    <w:p w14:paraId="0907AA7C" w14:textId="66FF322B" w:rsidR="00BB05A0" w:rsidRPr="00911DBA" w:rsidRDefault="00497EE6" w:rsidP="00497EE6">
      <w:r w:rsidRPr="00911DBA">
        <w:t xml:space="preserve">This evaluation method </w:t>
      </w:r>
      <w:r w:rsidR="00DC36DA" w:rsidRPr="00911DBA">
        <w:t>uses</w:t>
      </w:r>
      <w:r w:rsidRPr="00911DBA">
        <w:t xml:space="preserve"> </w:t>
      </w:r>
      <w:r w:rsidR="00BB05A0" w:rsidRPr="00911DBA">
        <w:t xml:space="preserve">10 to </w:t>
      </w:r>
      <w:r w:rsidR="00DA1BA6" w:rsidRPr="00911DBA">
        <w:t xml:space="preserve">15 </w:t>
      </w:r>
      <w:r w:rsidRPr="00911DBA">
        <w:t xml:space="preserve">volunteers </w:t>
      </w:r>
      <w:r w:rsidR="00E37E74" w:rsidRPr="00911DBA">
        <w:t>to</w:t>
      </w:r>
      <w:r w:rsidRPr="00911DBA">
        <w:t xml:space="preserve"> assess whether the given video is real or fake after he/she see</w:t>
      </w:r>
      <w:r w:rsidR="00E37E74" w:rsidRPr="00911DBA">
        <w:t>s</w:t>
      </w:r>
      <w:r w:rsidRPr="00911DBA">
        <w:t xml:space="preserve"> real and fake videos</w:t>
      </w:r>
      <w:r w:rsidR="00F427D7" w:rsidRPr="00911DBA">
        <w:t xml:space="preserve"> to determine </w:t>
      </w:r>
      <w:proofErr w:type="gramStart"/>
      <w:r w:rsidR="00F427D7" w:rsidRPr="00911DBA">
        <w:t>whether or not</w:t>
      </w:r>
      <w:proofErr w:type="gramEnd"/>
      <w:r w:rsidR="00F427D7" w:rsidRPr="00911DBA">
        <w:t xml:space="preserve"> the generated data is any good. </w:t>
      </w:r>
      <w:r w:rsidRPr="00911DBA">
        <w:t xml:space="preserve">The </w:t>
      </w:r>
      <w:r w:rsidR="00D12006" w:rsidRPr="00911DBA">
        <w:t>average</w:t>
      </w:r>
      <w:r w:rsidRPr="00911DBA">
        <w:t xml:space="preserve"> score value is evaluated as per </w:t>
      </w:r>
      <w:r w:rsidR="00E37E74" w:rsidRPr="00911DBA">
        <w:t xml:space="preserve">the </w:t>
      </w:r>
      <w:r w:rsidRPr="00911DBA">
        <w:t>figure of entities.</w:t>
      </w:r>
      <w:r w:rsidR="00DA0E8F" w:rsidRPr="00911DBA">
        <w:t xml:space="preserve"> Motivated by </w:t>
      </w:r>
      <w:r w:rsidR="006D3177" w:rsidRPr="00911DBA">
        <w:t xml:space="preserve">the </w:t>
      </w:r>
      <w:proofErr w:type="spellStart"/>
      <w:r w:rsidR="00DA0E8F" w:rsidRPr="00911DBA">
        <w:t>Re</w:t>
      </w:r>
      <w:r w:rsidR="00B60544" w:rsidRPr="00911DBA">
        <w:t>Cycle</w:t>
      </w:r>
      <w:proofErr w:type="spellEnd"/>
      <w:r w:rsidR="00B60544" w:rsidRPr="00911DBA">
        <w:t>-</w:t>
      </w:r>
      <w:r w:rsidR="005B6544" w:rsidRPr="00911DBA">
        <w:t xml:space="preserve">GAN </w:t>
      </w:r>
      <w:r w:rsidR="00DB50B4" w:rsidRPr="00911DBA">
        <w:t>h</w:t>
      </w:r>
      <w:r w:rsidR="005B6544" w:rsidRPr="00911DBA">
        <w:t>uman</w:t>
      </w:r>
      <w:r w:rsidR="00E71545" w:rsidRPr="00911DBA">
        <w:t xml:space="preserve"> evaluation study</w:t>
      </w:r>
      <w:r w:rsidR="00D12006" w:rsidRPr="00911DBA">
        <w:t>,</w:t>
      </w:r>
      <w:r w:rsidR="00DA0E8F" w:rsidRPr="00911DBA">
        <w:t xml:space="preserve"> </w:t>
      </w:r>
      <w:r w:rsidR="006D3177" w:rsidRPr="00911DBA">
        <w:t xml:space="preserve">this thesis work uses two protocols. First, the </w:t>
      </w:r>
      <w:r w:rsidR="00BA659B" w:rsidRPr="00911DBA">
        <w:t xml:space="preserve">input video, </w:t>
      </w:r>
      <w:r w:rsidR="00DB50B4" w:rsidRPr="00911DBA">
        <w:t>s</w:t>
      </w:r>
      <w:r w:rsidR="006D3177" w:rsidRPr="00911DBA">
        <w:t>ynthesized videos</w:t>
      </w:r>
      <w:r w:rsidR="00BA659B" w:rsidRPr="00911DBA">
        <w:t xml:space="preserve"> of other </w:t>
      </w:r>
      <w:r w:rsidR="002F2415" w:rsidRPr="00911DBA">
        <w:t>approaches</w:t>
      </w:r>
      <w:r w:rsidR="004C2BDA" w:rsidRPr="00911DBA">
        <w:t>,</w:t>
      </w:r>
      <w:r w:rsidR="002F2415" w:rsidRPr="00911DBA">
        <w:t xml:space="preserve"> and</w:t>
      </w:r>
      <w:r w:rsidR="006D3177" w:rsidRPr="00911DBA">
        <w:t xml:space="preserve"> </w:t>
      </w:r>
      <w:r w:rsidR="005932CC" w:rsidRPr="00911DBA">
        <w:t>this work result</w:t>
      </w:r>
      <w:r w:rsidR="006D3177" w:rsidRPr="00911DBA">
        <w:t xml:space="preserve"> are seen simultaneously for the participants</w:t>
      </w:r>
      <w:r w:rsidR="0050530B" w:rsidRPr="00911DBA">
        <w:t xml:space="preserve">. </w:t>
      </w:r>
    </w:p>
    <w:p w14:paraId="7BA8285C" w14:textId="069D8A48" w:rsidR="00497EE6" w:rsidRPr="00911DBA" w:rsidRDefault="0050530B" w:rsidP="00497EE6">
      <w:r w:rsidRPr="00911DBA">
        <w:t>T</w:t>
      </w:r>
      <w:r w:rsidR="006D3177" w:rsidRPr="00911DBA">
        <w:t xml:space="preserve">hey are asked which one has higher consistency, better smoothness, and better continuity between video </w:t>
      </w:r>
      <w:r w:rsidR="00E04A64" w:rsidRPr="00911DBA">
        <w:t xml:space="preserve">frame </w:t>
      </w:r>
      <w:r w:rsidR="006D3177" w:rsidRPr="00911DBA">
        <w:t>sequences.</w:t>
      </w:r>
      <w:r w:rsidR="002F2415" w:rsidRPr="00911DBA">
        <w:t xml:space="preserve"> Second, only </w:t>
      </w:r>
      <w:r w:rsidR="00DB50B4" w:rsidRPr="00911DBA">
        <w:t>s</w:t>
      </w:r>
      <w:r w:rsidR="002F2415" w:rsidRPr="00911DBA">
        <w:t>ynthesized fake videos are seen simultaneously for the participants</w:t>
      </w:r>
      <w:r w:rsidR="00D12006" w:rsidRPr="00911DBA">
        <w:t>,</w:t>
      </w:r>
      <w:r w:rsidR="002F2415" w:rsidRPr="00911DBA">
        <w:t xml:space="preserve"> and they are asked which one has higher consistency</w:t>
      </w:r>
      <w:r w:rsidR="0062410B" w:rsidRPr="00911DBA">
        <w:t xml:space="preserve"> and looks more natural</w:t>
      </w:r>
      <w:r w:rsidR="006224D5" w:rsidRPr="00911DBA">
        <w:t xml:space="preserve"> Translation</w:t>
      </w:r>
      <w:r w:rsidR="0062410B" w:rsidRPr="00911DBA">
        <w:t>.</w:t>
      </w:r>
      <w:r w:rsidR="00DA1BA6" w:rsidRPr="00911DBA">
        <w:t xml:space="preserve"> </w:t>
      </w:r>
      <w:r w:rsidR="00267B7E" w:rsidRPr="00911DBA">
        <w:t xml:space="preserve">The higher </w:t>
      </w:r>
      <w:r w:rsidR="00ED310E" w:rsidRPr="00911DBA">
        <w:t xml:space="preserve">the </w:t>
      </w:r>
      <w:r w:rsidR="00DB50B4" w:rsidRPr="00911DBA">
        <w:t>h</w:t>
      </w:r>
      <w:r w:rsidR="00267B7E" w:rsidRPr="00911DBA">
        <w:t>uman evaluation score means</w:t>
      </w:r>
      <w:r w:rsidR="00BB7992" w:rsidRPr="00911DBA">
        <w:t>,</w:t>
      </w:r>
      <w:r w:rsidR="00267B7E" w:rsidRPr="00911DBA">
        <w:t xml:space="preserve"> the better the perfor</w:t>
      </w:r>
      <w:r w:rsidR="00ED310E" w:rsidRPr="00911DBA">
        <w:t>man</w:t>
      </w:r>
      <w:r w:rsidR="00267B7E" w:rsidRPr="00911DBA">
        <w:t>ce of the network</w:t>
      </w:r>
      <w:r w:rsidR="00B2565D" w:rsidRPr="00911DBA">
        <w:t>.</w:t>
      </w:r>
    </w:p>
    <w:p w14:paraId="0416A59C" w14:textId="3B1EA16F" w:rsidR="008B7FBF" w:rsidRPr="00911DBA" w:rsidRDefault="008B7FBF" w:rsidP="00BC6457">
      <w:pPr>
        <w:pStyle w:val="Heading3"/>
      </w:pPr>
      <w:bookmarkStart w:id="237" w:name="_Toc52981547"/>
      <w:bookmarkStart w:id="238" w:name="_Toc54101868"/>
      <w:r w:rsidRPr="00911DBA">
        <w:t xml:space="preserve">Inception </w:t>
      </w:r>
      <w:r w:rsidR="005B6544" w:rsidRPr="00911DBA">
        <w:t>S</w:t>
      </w:r>
      <w:r w:rsidRPr="00911DBA">
        <w:t>core</w:t>
      </w:r>
      <w:bookmarkEnd w:id="237"/>
      <w:bookmarkEnd w:id="238"/>
    </w:p>
    <w:p w14:paraId="372D428D" w14:textId="2F1E28DA" w:rsidR="00435B04" w:rsidRPr="00911DBA"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rsidRPr="00911DBA" w14:paraId="5CAE5B64" w14:textId="77777777" w:rsidTr="0054736E">
        <w:trPr>
          <w:trHeight w:val="980"/>
        </w:trPr>
        <w:tc>
          <w:tcPr>
            <w:tcW w:w="7425" w:type="dxa"/>
          </w:tcPr>
          <w:p w14:paraId="6CBC3C12" w14:textId="38E477BE" w:rsidR="0054736E" w:rsidRPr="00911DBA" w:rsidRDefault="0052102D" w:rsidP="0054736E">
            <m:oMathPara>
              <m:oMath>
                <m:r>
                  <w:rPr>
                    <w:rFonts w:ascii="Cambria Math" w:hAnsi="Cambria Math"/>
                  </w:rPr>
                  <m:t>IS</m:t>
                </m:r>
                <m:r>
                  <w:rPr>
                    <w:rFonts w:ascii="Cambria Math" w:hAnsi="Cambria Math"/>
                  </w:rPr>
                  <m:t>(G)</m:t>
                </m:r>
                <m:r>
                  <w:rPr>
                    <w:rFonts w:ascii="Cambria Math" w:hAnsi="Cambria Math"/>
                  </w:rPr>
                  <m:t xml:space="preserve"> = exp(</m:t>
                </m:r>
                <m:sSub>
                  <m:sSubPr>
                    <m:ctrlPr>
                      <w:rPr>
                        <w:rFonts w:ascii="Cambria Math" w:eastAsiaTheme="minorEastAsia" w:hAnsi="Cambria Math" w:cstheme="minorBidi"/>
                        <w:i/>
                        <w:sz w:val="22"/>
                        <w:szCs w:val="22"/>
                      </w:rPr>
                    </m:ctrlPr>
                  </m:sSubPr>
                  <m:e>
                    <m:r>
                      <w:rPr>
                        <w:rFonts w:ascii="Cambria Math" w:eastAsiaTheme="minorEastAsia" w:hAnsi="Cambria Math"/>
                      </w:rPr>
                      <m:t>E</m:t>
                    </m:r>
                  </m:e>
                  <m:sub>
                    <m:r>
                      <w:rPr>
                        <w:rFonts w:ascii="Cambria Math" w:eastAsiaTheme="minorEastAsia" w:hAnsi="Cambria Math"/>
                      </w:rPr>
                      <m:t>x</m:t>
                    </m:r>
                    <m:r>
                      <w:rPr>
                        <w:rFonts w:ascii="Cambria Math" w:eastAsiaTheme="minorEastAsia" w:hAnsi="Cambria Math"/>
                      </w:rPr>
                      <m:t>∼</m:t>
                    </m:r>
                    <m:sSub>
                      <m:sSubPr>
                        <m:ctrlPr>
                          <w:rPr>
                            <w:rFonts w:ascii="Cambria Math" w:eastAsiaTheme="minorEastAsia" w:hAnsi="Cambria Math" w:cstheme="minorBidi"/>
                            <w:i/>
                            <w:sz w:val="22"/>
                            <w:szCs w:val="22"/>
                          </w:rPr>
                        </m:ctrlPr>
                      </m:sSubPr>
                      <m:e>
                        <m:r>
                          <w:rPr>
                            <w:rFonts w:ascii="Cambria Math" w:eastAsiaTheme="minorEastAsia" w:hAnsi="Cambria Math"/>
                          </w:rPr>
                          <m:t>p</m:t>
                        </m:r>
                      </m:e>
                      <m:sub>
                        <m:r>
                          <w:rPr>
                            <w:rFonts w:ascii="Cambria Math" w:eastAsiaTheme="minorEastAsia" w:hAnsi="Cambria Math"/>
                          </w:rPr>
                          <m:t>g</m:t>
                        </m:r>
                      </m:sub>
                    </m:sSub>
                  </m:sub>
                </m:sSub>
                <m:sSub>
                  <m:sSubPr>
                    <m:ctrlPr>
                      <w:rPr>
                        <w:rFonts w:ascii="Cambria Math" w:eastAsiaTheme="minorEastAsia" w:hAnsi="Cambria Math" w:cstheme="minorBidi"/>
                        <w:i/>
                        <w:sz w:val="22"/>
                        <w:szCs w:val="22"/>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r>
                  <w:rPr>
                    <w:rFonts w:ascii="Cambria Math" w:eastAsiaTheme="minorEastAsia" w:hAnsi="Cambria Math"/>
                  </w:rPr>
                  <m:t>|</m:t>
                </m:r>
                <m:d>
                  <m:dPr>
                    <m:beg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e>
                </m:d>
              </m:oMath>
            </m:oMathPara>
          </w:p>
        </w:tc>
        <w:tc>
          <w:tcPr>
            <w:tcW w:w="1340" w:type="dxa"/>
          </w:tcPr>
          <w:p w14:paraId="0C596618" w14:textId="3A96FD99" w:rsidR="0054736E" w:rsidRPr="00911DBA" w:rsidRDefault="0054736E" w:rsidP="0054736E">
            <w:pPr>
              <w:keepNext/>
              <w:jc w:val="right"/>
            </w:pPr>
            <w:bookmarkStart w:id="239" w:name="_Toc52013985"/>
            <w:r w:rsidRPr="00911DBA">
              <w:t xml:space="preserve">eq.( </w:t>
            </w:r>
            <w:r w:rsidR="001752A5">
              <w:fldChar w:fldCharType="begin"/>
            </w:r>
            <w:r w:rsidR="001752A5">
              <w:instrText xml:space="preserve"> STYLEREF 1 \s </w:instrText>
            </w:r>
            <w:r w:rsidR="001752A5">
              <w:fldChar w:fldCharType="separate"/>
            </w:r>
            <w:r w:rsidR="00061A16">
              <w:rPr>
                <w:noProof/>
              </w:rPr>
              <w:t>3</w:t>
            </w:r>
            <w:r w:rsidR="001752A5">
              <w:rPr>
                <w:noProof/>
              </w:rPr>
              <w:fldChar w:fldCharType="end"/>
            </w:r>
            <w:r w:rsidR="00061A16">
              <w:t>.</w:t>
            </w:r>
            <w:r w:rsidR="001752A5">
              <w:fldChar w:fldCharType="begin"/>
            </w:r>
            <w:r w:rsidR="001752A5">
              <w:instrText xml:space="preserve"> SEQ eq.( \* ARABIC \s 1 </w:instrText>
            </w:r>
            <w:r w:rsidR="001752A5">
              <w:fldChar w:fldCharType="separate"/>
            </w:r>
            <w:r w:rsidR="00061A16">
              <w:rPr>
                <w:noProof/>
              </w:rPr>
              <w:t>1</w:t>
            </w:r>
            <w:r w:rsidR="001752A5">
              <w:rPr>
                <w:noProof/>
              </w:rPr>
              <w:fldChar w:fldCharType="end"/>
            </w:r>
            <w:r w:rsidRPr="00911DBA">
              <w:t>)</w:t>
            </w:r>
            <w:bookmarkEnd w:id="239"/>
          </w:p>
        </w:tc>
      </w:tr>
    </w:tbl>
    <w:p w14:paraId="25315EC6" w14:textId="5A642867" w:rsidR="00435B04" w:rsidRPr="00911DBA" w:rsidRDefault="008B7FBF" w:rsidP="001E00DB">
      <w:pPr>
        <w:spacing w:before="0"/>
        <w:sectPr w:rsidR="00435B04" w:rsidRPr="00911DBA" w:rsidSect="00EE3F33">
          <w:footerReference w:type="default" r:id="rId44"/>
          <w:pgSz w:w="11906" w:h="16838" w:code="9"/>
          <w:pgMar w:top="1440" w:right="1440" w:bottom="1440" w:left="1701" w:header="720" w:footer="720" w:gutter="0"/>
          <w:cols w:space="720"/>
          <w:docGrid w:linePitch="360"/>
        </w:sectPr>
      </w:pPr>
      <w:r w:rsidRPr="00911DBA">
        <w:t xml:space="preserve">The inception score is </w:t>
      </w:r>
      <w:r w:rsidR="00E37E74" w:rsidRPr="00911DBA">
        <w:t>a</w:t>
      </w:r>
      <w:r w:rsidRPr="00911DBA">
        <w:t xml:space="preserve"> </w:t>
      </w:r>
      <w:r w:rsidR="00A64214" w:rsidRPr="00911DBA">
        <w:t>commonly</w:t>
      </w:r>
      <w:r w:rsidRPr="00911DBA">
        <w:t xml:space="preserve"> used </w:t>
      </w:r>
      <w:r w:rsidR="00A64214" w:rsidRPr="00911DBA">
        <w:t>evaluating</w:t>
      </w:r>
      <w:r w:rsidRPr="00911DBA">
        <w:t xml:space="preserve"> algorithm for GANs. It uses a pre-trained inception V3 network (trained on </w:t>
      </w:r>
      <w:r w:rsidR="00A64214" w:rsidRPr="00911DBA">
        <w:t>ImageNet</w:t>
      </w:r>
      <w:r w:rsidRPr="00911DBA">
        <w:t xml:space="preserve">) to extract the features of both generated and real images. The </w:t>
      </w:r>
      <w:r w:rsidR="00B95F74" w:rsidRPr="00911DBA">
        <w:t xml:space="preserve">inception score </w:t>
      </w:r>
      <w:r w:rsidR="00B95F74" w:rsidRPr="00911DBA">
        <w:fldChar w:fldCharType="begin" w:fldLock="1"/>
      </w:r>
      <w:r w:rsidR="00B56E1E">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4]","plainTextFormattedCitation":"[54]","previouslyFormattedCitation":"[55]"},"properties":{"noteIndex":0},"schema":"https://github.com/citation-style-language/schema/raw/master/csl-citation.json"}</w:instrText>
      </w:r>
      <w:r w:rsidR="00B95F74" w:rsidRPr="00911DBA">
        <w:fldChar w:fldCharType="separate"/>
      </w:r>
      <w:r w:rsidR="00B56E1E" w:rsidRPr="00B56E1E">
        <w:rPr>
          <w:noProof/>
        </w:rPr>
        <w:t>[54]</w:t>
      </w:r>
      <w:r w:rsidR="00B95F74" w:rsidRPr="00911DBA">
        <w:fldChar w:fldCharType="end"/>
      </w:r>
      <w:r w:rsidR="0022077B" w:rsidRPr="00911DBA">
        <w:t xml:space="preserve"> </w:t>
      </w:r>
      <w:r w:rsidRPr="00911DBA">
        <w:t>for short</w:t>
      </w:r>
      <w:r w:rsidR="008C69B9" w:rsidRPr="00911DBA">
        <w:t xml:space="preserve"> IS</w:t>
      </w:r>
      <w:r w:rsidRPr="00911DBA">
        <w:t>, measure</w:t>
      </w:r>
      <w:r w:rsidR="00597CBC" w:rsidRPr="00911DBA">
        <w:t>s</w:t>
      </w:r>
      <w:r w:rsidRPr="00911DBA">
        <w:t xml:space="preserve"> the </w:t>
      </w:r>
      <w:r w:rsidR="007F06A2" w:rsidRPr="00911DBA">
        <w:t>variety</w:t>
      </w:r>
      <w:r w:rsidR="0093795C" w:rsidRPr="00911DBA">
        <w:t xml:space="preserve"> </w:t>
      </w:r>
      <w:r w:rsidRPr="00911DBA">
        <w:t xml:space="preserve">and the </w:t>
      </w:r>
      <w:r w:rsidR="0093795C" w:rsidRPr="00911DBA">
        <w:t xml:space="preserve">quality </w:t>
      </w:r>
      <w:r w:rsidRPr="00911DBA">
        <w:t xml:space="preserve">of the </w:t>
      </w:r>
      <w:r w:rsidR="00A64214" w:rsidRPr="00911DBA">
        <w:t>created</w:t>
      </w:r>
      <w:r w:rsidRPr="00911DBA">
        <w:t xml:space="preserve"> images. The </w:t>
      </w:r>
      <w:r w:rsidR="007A4ABC" w:rsidRPr="00911DBA">
        <w:t>superiority</w:t>
      </w:r>
      <w:r w:rsidRPr="00911DBA">
        <w:t xml:space="preserve"> of the model is good if it has a high inception score.</w:t>
      </w:r>
      <w:r w:rsidR="007A4ABC" w:rsidRPr="00911DBA">
        <w:t xml:space="preserve"> </w:t>
      </w:r>
      <w:r w:rsidR="009E7C5D" w:rsidRPr="00911DBA">
        <w:t xml:space="preserve"> </w:t>
      </w:r>
    </w:p>
    <w:p w14:paraId="77AD1648" w14:textId="77777777" w:rsidR="0085762A" w:rsidRDefault="0052102D" w:rsidP="0085762A">
      <w:pPr>
        <w:rPr>
          <w:rFonts w:eastAsiaTheme="minorEastAsia"/>
        </w:rPr>
      </w:pPr>
      <m:oMath>
        <m:r>
          <w:rPr>
            <w:rFonts w:ascii="Cambria Math"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t xml:space="preserve">indicates that </w:t>
      </w:r>
      <m:oMath>
        <m:r>
          <w:rPr>
            <w:rFonts w:ascii="Cambria Math" w:hAnsi="Cambria Math"/>
          </w:rPr>
          <m:t>x</m:t>
        </m:r>
      </m:oMath>
      <w:r w:rsidRPr="0085762A">
        <w:t xml:space="preserve"> is an image sampled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sub>
        </m:sSub>
      </m:oMath>
      <w:r w:rsidRPr="008576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L</m:t>
            </m:r>
          </m:sub>
        </m:sSub>
        <m:r>
          <w:rPr>
            <w:rFonts w:ascii="Cambria Math" w:eastAsiaTheme="minorEastAsia" w:hAnsi="Cambria Math"/>
          </w:rPr>
          <m:t>(p|</m:t>
        </m:r>
        <m:d>
          <m:dPr>
            <m:begChr m:val="|"/>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 xml:space="preserve"> </m:t>
        </m:r>
      </m:oMath>
      <w:r w:rsidRPr="0085762A">
        <w:rPr>
          <w:rFonts w:eastAsiaTheme="minorEastAsia"/>
        </w:rPr>
        <w:t xml:space="preserve">is KL divergence between the distributions </w:t>
      </w:r>
      <m:oMath>
        <m:r>
          <w:rPr>
            <w:rFonts w:ascii="Cambria Math" w:eastAsiaTheme="minorEastAsia" w:hAnsi="Cambria Math"/>
          </w:rPr>
          <m:t>p</m:t>
        </m:r>
      </m:oMath>
      <w:r w:rsidRPr="0085762A">
        <w:rPr>
          <w:rFonts w:eastAsiaTheme="minorEastAsia"/>
        </w:rPr>
        <w:t xml:space="preserve"> and </w:t>
      </w:r>
      <m:oMath>
        <m:r>
          <w:rPr>
            <w:rFonts w:ascii="Cambria Math" w:eastAsiaTheme="minorEastAsia" w:hAnsi="Cambria Math"/>
          </w:rPr>
          <m:t>q</m:t>
        </m:r>
      </m:oMath>
      <w:r w:rsidRPr="0085762A">
        <w:rPr>
          <w:rFonts w:eastAsiaTheme="minorEastAsia"/>
        </w:rPr>
        <w:t>,</w:t>
      </w:r>
      <w:r w:rsidR="0085762A">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x</m:t>
            </m:r>
          </m:e>
        </m:d>
      </m:oMath>
      <w:r w:rsidRPr="0085762A">
        <w:rPr>
          <w:rFonts w:eastAsiaTheme="minorEastAsia"/>
        </w:rPr>
        <w:t xml:space="preserve"> is the conditional class distribution.</w:t>
      </w:r>
      <w:r w:rsidR="002C3A82" w:rsidRPr="0085762A">
        <w:rPr>
          <w:rFonts w:eastAsiaTheme="minorEastAsia"/>
        </w:rPr>
        <w:t xml:space="preserve"> KL divergence </w:t>
      </w:r>
      <w:r w:rsidR="002C3A82" w:rsidRPr="0085762A">
        <w:rPr>
          <w:rFonts w:eastAsiaTheme="minorEastAsia"/>
        </w:rPr>
        <w:t>measure of how one probability distribution is different from a second</w:t>
      </w:r>
      <w:r w:rsidR="002C3A82" w:rsidRPr="0085762A">
        <w:rPr>
          <w:rFonts w:eastAsiaTheme="minorEastAsia"/>
        </w:rPr>
        <w:t>,</w:t>
      </w:r>
      <w:r w:rsidR="002C3A82" w:rsidRPr="0085762A">
        <w:t xml:space="preserve"> </w:t>
      </w:r>
      <w:r w:rsidR="002C3A82" w:rsidRPr="0085762A">
        <w:rPr>
          <w:rFonts w:eastAsiaTheme="minorEastAsia"/>
        </w:rPr>
        <w:t>reference probability distribution</w:t>
      </w:r>
    </w:p>
    <w:p w14:paraId="3C8E6363" w14:textId="6C6BACDA" w:rsidR="00E0008F" w:rsidRPr="00911DBA" w:rsidRDefault="0085762A" w:rsidP="0085762A">
      <w:pPr>
        <w:jc w:val="center"/>
      </w:pPr>
      <w:r w:rsidRPr="0085762A">
        <w:rPr>
          <w:rStyle w:val="Heading1Char"/>
        </w:rPr>
        <w:lastRenderedPageBreak/>
        <w:t>C</w:t>
      </w:r>
      <w:r w:rsidR="00E0008F" w:rsidRPr="0085762A">
        <w:rPr>
          <w:rStyle w:val="Heading1Char"/>
        </w:rPr>
        <w:t>HAPTER FOUR</w:t>
      </w:r>
    </w:p>
    <w:p w14:paraId="2585AEED" w14:textId="07BDA87A" w:rsidR="00AA6801" w:rsidRPr="00911DBA" w:rsidRDefault="00AF406D" w:rsidP="00F17022">
      <w:pPr>
        <w:pStyle w:val="Heading1"/>
        <w:numPr>
          <w:ilvl w:val="0"/>
          <w:numId w:val="10"/>
        </w:numPr>
        <w:rPr>
          <w:rFonts w:cs="Times New Roman"/>
        </w:rPr>
      </w:pPr>
      <w:bookmarkStart w:id="240" w:name="_Toc52981548"/>
      <w:bookmarkStart w:id="241" w:name="_Toc54101869"/>
      <w:r w:rsidRPr="00911DBA">
        <w:rPr>
          <w:rFonts w:cs="Times New Roman"/>
        </w:rPr>
        <w:t xml:space="preserve">PROPOSED </w:t>
      </w:r>
      <w:bookmarkStart w:id="242" w:name="_Toc44644538"/>
      <w:bookmarkStart w:id="243" w:name="_Toc44647391"/>
      <w:bookmarkStart w:id="244" w:name="_Toc46593347"/>
      <w:bookmarkStart w:id="245" w:name="_Toc46593420"/>
      <w:bookmarkStart w:id="246" w:name="_Toc46600140"/>
      <w:bookmarkStart w:id="247" w:name="_Toc46600216"/>
      <w:bookmarkStart w:id="248" w:name="_Toc46601445"/>
      <w:bookmarkStart w:id="249" w:name="_Toc46601582"/>
      <w:bookmarkStart w:id="250" w:name="_Toc46746842"/>
      <w:bookmarkStart w:id="251" w:name="_Toc47207623"/>
      <w:bookmarkStart w:id="252" w:name="_Toc47231531"/>
      <w:bookmarkStart w:id="253" w:name="_Toc48646323"/>
      <w:bookmarkStart w:id="254" w:name="_Toc48646417"/>
      <w:bookmarkStart w:id="255" w:name="_Toc50399180"/>
      <w:bookmarkStart w:id="256" w:name="_Toc50399258"/>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sidR="002C0B0F" w:rsidRPr="00911DBA">
        <w:rPr>
          <w:rFonts w:cs="Times New Roman"/>
        </w:rPr>
        <w:t>LEARNING</w:t>
      </w:r>
      <w:r w:rsidRPr="00911DBA">
        <w:rPr>
          <w:rFonts w:cs="Times New Roman"/>
        </w:rPr>
        <w:t xml:space="preserve"> FUNCTION</w:t>
      </w:r>
      <w:bookmarkEnd w:id="240"/>
      <w:bookmarkEnd w:id="241"/>
    </w:p>
    <w:p w14:paraId="5F433B0C" w14:textId="7AEF05C5" w:rsidR="00B4642C" w:rsidRPr="00911DBA" w:rsidRDefault="00857A20" w:rsidP="00B05706">
      <w:pPr>
        <w:pStyle w:val="Heading2"/>
      </w:pPr>
      <w:bookmarkStart w:id="257" w:name="_Toc52981549"/>
      <w:bookmarkStart w:id="258" w:name="_Toc54101870"/>
      <w:r w:rsidRPr="00911DBA">
        <w:t xml:space="preserve">Chapter </w:t>
      </w:r>
      <w:r w:rsidR="00B4642C" w:rsidRPr="00911DBA">
        <w:t>Overview</w:t>
      </w:r>
      <w:bookmarkEnd w:id="257"/>
      <w:bookmarkEnd w:id="258"/>
    </w:p>
    <w:p w14:paraId="1248390A" w14:textId="6135CE8B" w:rsidR="00891203" w:rsidRPr="00911DBA" w:rsidRDefault="00B4642C" w:rsidP="00891203">
      <w:r w:rsidRPr="00911DBA">
        <w:t xml:space="preserve">This chapter presents the proposed solution to </w:t>
      </w:r>
      <w:r w:rsidR="00507715" w:rsidRPr="00911DBA">
        <w:t>video-to-video</w:t>
      </w:r>
      <w:r w:rsidRPr="00911DBA">
        <w:t xml:space="preserve"> translation problem</w:t>
      </w:r>
      <w:r w:rsidR="00E37E74" w:rsidRPr="00911DBA">
        <w:t>s</w:t>
      </w:r>
      <w:r w:rsidRPr="00911DBA">
        <w:t xml:space="preserve"> for improving temporal consistency. The </w:t>
      </w:r>
      <w:r w:rsidR="00DB50B4" w:rsidRPr="00911DBA">
        <w:t>g</w:t>
      </w:r>
      <w:r w:rsidRPr="00911DBA">
        <w:t xml:space="preserve">enerated video should be able to have better consistency between </w:t>
      </w:r>
      <w:r w:rsidR="00E37E74" w:rsidRPr="00911DBA">
        <w:t xml:space="preserve">a </w:t>
      </w:r>
      <w:r w:rsidRPr="00911DBA">
        <w:t xml:space="preserve">succession of frames. </w:t>
      </w:r>
      <w:r w:rsidR="006D4DB8" w:rsidRPr="00911DBA">
        <w:t xml:space="preserve">This chapter </w:t>
      </w:r>
      <w:r w:rsidR="0048524D" w:rsidRPr="00911DBA">
        <w:t xml:space="preserve">can be ideally </w:t>
      </w:r>
      <w:r w:rsidR="00785BDB" w:rsidRPr="00911DBA">
        <w:t xml:space="preserve">portioned </w:t>
      </w:r>
      <w:r w:rsidR="00C74CED" w:rsidRPr="00911DBA">
        <w:t>in</w:t>
      </w:r>
      <w:r w:rsidR="00785BDB" w:rsidRPr="00911DBA">
        <w:t>to</w:t>
      </w:r>
      <w:r w:rsidR="0048524D" w:rsidRPr="00911DBA">
        <w:t xml:space="preserve"> </w:t>
      </w:r>
      <w:r w:rsidR="00893881" w:rsidRPr="00911DBA">
        <w:t>three major sections</w:t>
      </w:r>
      <w:r w:rsidR="00D12006" w:rsidRPr="00911DBA">
        <w:t>;</w:t>
      </w:r>
      <w:r w:rsidR="00893881" w:rsidRPr="00911DBA">
        <w:t xml:space="preserve"> </w:t>
      </w:r>
      <w:r w:rsidR="00157897" w:rsidRPr="00911DBA">
        <w:t xml:space="preserve">the </w:t>
      </w:r>
      <w:r w:rsidR="00785BDB" w:rsidRPr="00911DBA">
        <w:t>first introduces</w:t>
      </w:r>
      <w:r w:rsidRPr="00911DBA">
        <w:t xml:space="preserve"> </w:t>
      </w:r>
      <w:r w:rsidR="004C58DB" w:rsidRPr="00911DBA">
        <w:t xml:space="preserve">model Architecture </w:t>
      </w:r>
      <w:r w:rsidRPr="00911DBA">
        <w:t xml:space="preserve">to translate a given domain image into </w:t>
      </w:r>
      <w:r w:rsidR="0011562C" w:rsidRPr="00911DBA">
        <w:t>another</w:t>
      </w:r>
      <w:r w:rsidRPr="00911DBA">
        <w:t xml:space="preserve"> domain</w:t>
      </w:r>
      <w:r w:rsidR="00D12006" w:rsidRPr="00911DBA">
        <w:t>—</w:t>
      </w:r>
      <w:r w:rsidR="00157897" w:rsidRPr="00911DBA">
        <w:t xml:space="preserve">the </w:t>
      </w:r>
      <w:r w:rsidR="00CF00F7" w:rsidRPr="00911DBA">
        <w:t>second</w:t>
      </w:r>
      <w:r w:rsidR="00157897" w:rsidRPr="00911DBA">
        <w:t xml:space="preserve"> deals with </w:t>
      </w:r>
      <w:r w:rsidR="00651181" w:rsidRPr="00911DBA">
        <w:t>Network optimizing loss functions</w:t>
      </w:r>
      <w:r w:rsidR="00157897" w:rsidRPr="00911DBA">
        <w:t xml:space="preserve">. </w:t>
      </w:r>
      <w:r w:rsidR="0011562C" w:rsidRPr="00911DBA">
        <w:t xml:space="preserve">The </w:t>
      </w:r>
      <w:r w:rsidR="000B78F0" w:rsidRPr="00911DBA">
        <w:t>last</w:t>
      </w:r>
      <w:r w:rsidR="0011562C" w:rsidRPr="00911DBA">
        <w:t xml:space="preserve"> explain</w:t>
      </w:r>
      <w:r w:rsidR="00E37E74" w:rsidRPr="00911DBA">
        <w:t>s</w:t>
      </w:r>
      <w:r w:rsidR="0011562C" w:rsidRPr="00911DBA">
        <w:t xml:space="preserve"> </w:t>
      </w:r>
      <w:r w:rsidR="00651181" w:rsidRPr="00911DBA">
        <w:t>training Pseudocode</w:t>
      </w:r>
      <w:r w:rsidR="00D10E12" w:rsidRPr="00911DBA">
        <w:t xml:space="preserve"> to</w:t>
      </w:r>
      <w:r w:rsidR="00E37E74" w:rsidRPr="00911DBA">
        <w:t xml:space="preserve"> </w:t>
      </w:r>
      <w:bookmarkStart w:id="259" w:name="_Proposed_work"/>
      <w:bookmarkStart w:id="260" w:name="_Hlk49688024"/>
      <w:bookmarkEnd w:id="259"/>
      <w:r w:rsidR="00D10E12" w:rsidRPr="00911DBA">
        <w:t xml:space="preserve">train </w:t>
      </w:r>
      <w:r w:rsidR="00CE737D" w:rsidRPr="00911DBA">
        <w:t>the</w:t>
      </w:r>
      <w:r w:rsidR="00D10E12" w:rsidRPr="00911DBA">
        <w:t xml:space="preserve"> model.</w:t>
      </w:r>
    </w:p>
    <w:p w14:paraId="3D32C6F5" w14:textId="074EABE5" w:rsidR="00891203" w:rsidRPr="00911DBA" w:rsidRDefault="00891203" w:rsidP="00B05706">
      <w:pPr>
        <w:pStyle w:val="Heading2"/>
      </w:pPr>
      <w:bookmarkStart w:id="261" w:name="_Toc52981550"/>
      <w:bookmarkStart w:id="262" w:name="_Toc54101871"/>
      <w:r w:rsidRPr="00911DBA">
        <w:t>Model Architecture</w:t>
      </w:r>
      <w:bookmarkEnd w:id="261"/>
      <w:bookmarkEnd w:id="262"/>
    </w:p>
    <w:p w14:paraId="06236FDB" w14:textId="724288B1" w:rsidR="00204317" w:rsidRPr="00911DBA" w:rsidRDefault="00057461" w:rsidP="00204317">
      <w:pPr>
        <w:keepNext/>
      </w:pPr>
      <w:r w:rsidRPr="00911DBA">
        <w:rPr>
          <w:noProof/>
        </w:rPr>
        <w:drawing>
          <wp:anchor distT="0" distB="0" distL="114300" distR="114300" simplePos="0" relativeHeight="251899904" behindDoc="0" locked="0" layoutInCell="1" allowOverlap="1" wp14:anchorId="53A8BA66" wp14:editId="6B3120DD">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911DBA">
        <w:t xml:space="preserve">The model architecture </w:t>
      </w:r>
      <w:r w:rsidR="001D37C7" w:rsidRPr="00911DBA">
        <w:t>has</w:t>
      </w:r>
      <w:r w:rsidR="00891203" w:rsidRPr="00911DBA">
        <w:t xml:space="preserve"> directly </w:t>
      </w:r>
      <w:r w:rsidR="00DB50B4" w:rsidRPr="00911DBA">
        <w:t>a</w:t>
      </w:r>
      <w:r w:rsidR="00EB5046" w:rsidRPr="00911DBA">
        <w:t>dopted from</w:t>
      </w:r>
      <w:r w:rsidR="00891203" w:rsidRPr="00911DBA">
        <w:t xml:space="preserve"> the architecture defined in </w:t>
      </w:r>
      <w:r w:rsidR="000F51E0" w:rsidRPr="00911DBA">
        <w:rPr>
          <w:i/>
          <w:iCs/>
        </w:rPr>
        <w:t>“</w:t>
      </w:r>
      <w:r w:rsidR="00891203" w:rsidRPr="00911DBA">
        <w:rPr>
          <w:i/>
          <w:iCs/>
        </w:rPr>
        <w:t>Unpaired Image-to Image Translation using Cycle-Consistent Adversarial Networks</w:t>
      </w:r>
      <w:r w:rsidR="000F51E0" w:rsidRPr="00911DBA">
        <w:rPr>
          <w:i/>
          <w:iCs/>
        </w:rPr>
        <w:t>”</w:t>
      </w:r>
      <w:r w:rsidR="00891203" w:rsidRPr="00911DBA">
        <w:t xml:space="preserve"> </w:t>
      </w:r>
      <w:r w:rsidR="0089120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911DBA">
        <w:fldChar w:fldCharType="separate"/>
      </w:r>
      <w:r w:rsidR="00C077EB" w:rsidRPr="00911DBA">
        <w:rPr>
          <w:noProof/>
        </w:rPr>
        <w:t>[2]</w:t>
      </w:r>
      <w:r w:rsidR="00891203" w:rsidRPr="00911DBA">
        <w:fldChar w:fldCharType="end"/>
      </w:r>
      <w:r w:rsidR="00891203" w:rsidRPr="00911DBA">
        <w:t xml:space="preserve"> and </w:t>
      </w:r>
      <w:r w:rsidR="000F51E0" w:rsidRPr="00911DBA">
        <w:rPr>
          <w:i/>
          <w:iCs/>
        </w:rPr>
        <w:t>“</w:t>
      </w:r>
      <w:r w:rsidR="00891203" w:rsidRPr="00911DBA">
        <w:rPr>
          <w:i/>
          <w:iCs/>
        </w:rPr>
        <w:t>Recycle-GAN: Unsupervised Video Retargeting</w:t>
      </w:r>
      <w:r w:rsidR="000F51E0" w:rsidRPr="00911DBA">
        <w:rPr>
          <w:i/>
          <w:iCs/>
        </w:rPr>
        <w:t>”</w:t>
      </w:r>
      <w:r w:rsidR="00891203" w:rsidRPr="00911DBA">
        <w:rPr>
          <w:i/>
          <w:iCs/>
        </w:rPr>
        <w:t xml:space="preserve"> </w:t>
      </w:r>
      <w:r w:rsidR="00891203"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911DBA">
        <w:fldChar w:fldCharType="separate"/>
      </w:r>
      <w:r w:rsidR="00296724" w:rsidRPr="00911DBA">
        <w:rPr>
          <w:noProof/>
        </w:rPr>
        <w:t>[1]</w:t>
      </w:r>
      <w:r w:rsidR="00891203" w:rsidRPr="00911DBA">
        <w:fldChar w:fldCharType="end"/>
      </w:r>
      <w:r w:rsidR="00891203" w:rsidRPr="00911DBA">
        <w:t xml:space="preserve"> for </w:t>
      </w:r>
      <w:r w:rsidR="00DB50B4" w:rsidRPr="00911DBA">
        <w:t>l</w:t>
      </w:r>
      <w:r w:rsidR="00891203" w:rsidRPr="00911DBA">
        <w:t xml:space="preserve">earning </w:t>
      </w:r>
      <w:r w:rsidR="00DB50B4" w:rsidRPr="00911DBA">
        <w:t>d</w:t>
      </w:r>
      <w:r w:rsidR="00891203" w:rsidRPr="00911DBA">
        <w:t xml:space="preserve">omain </w:t>
      </w:r>
      <w:r w:rsidR="00DB50B4" w:rsidRPr="00911DBA">
        <w:t>t</w:t>
      </w:r>
      <w:r w:rsidR="00891203" w:rsidRPr="00911DBA">
        <w:t xml:space="preserve">ranslation. </w:t>
      </w:r>
    </w:p>
    <w:p w14:paraId="241ED70E" w14:textId="6873ADC1" w:rsidR="003F23CF" w:rsidRPr="00911DBA" w:rsidRDefault="00204317" w:rsidP="000C5FB5">
      <w:pPr>
        <w:pStyle w:val="Caption"/>
        <w:spacing w:line="276" w:lineRule="auto"/>
        <w:jc w:val="center"/>
        <w:rPr>
          <w:color w:val="auto"/>
          <w:sz w:val="24"/>
          <w:szCs w:val="24"/>
        </w:rPr>
      </w:pPr>
      <w:bookmarkStart w:id="263" w:name="_Toc52980541"/>
      <w:bookmarkStart w:id="264" w:name="_Toc54089172"/>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w:t>
      </w:r>
      <w:r w:rsidR="00670E54">
        <w:rPr>
          <w:color w:val="auto"/>
          <w:sz w:val="24"/>
          <w:szCs w:val="24"/>
        </w:rPr>
        <w:fldChar w:fldCharType="end"/>
      </w:r>
      <w:r w:rsidRPr="00911DBA">
        <w:rPr>
          <w:color w:val="auto"/>
          <w:sz w:val="24"/>
          <w:szCs w:val="24"/>
        </w:rPr>
        <w:t xml:space="preserve"> </w:t>
      </w:r>
      <w:r w:rsidR="0054736E" w:rsidRPr="00911DBA">
        <w:rPr>
          <w:color w:val="auto"/>
          <w:sz w:val="24"/>
          <w:szCs w:val="24"/>
        </w:rPr>
        <w:t>Model Architecture</w:t>
      </w:r>
      <w:r w:rsidRPr="00911DBA">
        <w:rPr>
          <w:color w:val="auto"/>
          <w:sz w:val="24"/>
          <w:szCs w:val="24"/>
        </w:rPr>
        <w:t>.</w:t>
      </w:r>
      <w:bookmarkEnd w:id="263"/>
      <w:bookmarkEnd w:id="264"/>
    </w:p>
    <w:p w14:paraId="60077639" w14:textId="42E0E27A" w:rsidR="00891203" w:rsidRPr="00911DBA" w:rsidRDefault="006E0C67" w:rsidP="00891203">
      <w:pPr>
        <w:rPr>
          <w:noProof/>
        </w:rPr>
      </w:pPr>
      <w:r w:rsidRPr="00911DBA">
        <w:rPr>
          <w:noProof/>
        </w:rPr>
        <w:t xml:space="preserve">As shown in </w:t>
      </w:r>
      <w:r w:rsidR="00DC661A" w:rsidRPr="00911DBA">
        <w:rPr>
          <w:noProof/>
        </w:rPr>
        <w:t>F</w:t>
      </w:r>
      <w:r w:rsidRPr="00911DBA">
        <w:rPr>
          <w:noProof/>
        </w:rPr>
        <w:t xml:space="preserve">igure 4-1, </w:t>
      </w:r>
      <w:r w:rsidR="00061A16">
        <w:t>a</w:t>
      </w:r>
      <w:r w:rsidR="00891203" w:rsidRPr="00911DBA">
        <w:t>djustments have been made to the discriminator network</w:t>
      </w:r>
      <w:r w:rsidR="00D12006" w:rsidRPr="00911DBA">
        <w:t>,</w:t>
      </w:r>
      <w:r w:rsidR="00891203" w:rsidRPr="00911DBA">
        <w:t xml:space="preserve"> and additional losses have been applied to the </w:t>
      </w:r>
      <w:r w:rsidR="00DC661A" w:rsidRPr="00911DBA">
        <w:t>g</w:t>
      </w:r>
      <w:r w:rsidR="00891203" w:rsidRPr="00911DBA">
        <w:t xml:space="preserve">enerative </w:t>
      </w:r>
      <w:r w:rsidR="00DC661A" w:rsidRPr="00911DBA">
        <w:t>n</w:t>
      </w:r>
      <w:r w:rsidR="00891203" w:rsidRPr="00911DBA">
        <w:t>etwork</w:t>
      </w:r>
      <w:r w:rsidR="00204317" w:rsidRPr="00911DBA">
        <w:t xml:space="preserve">; </w:t>
      </w:r>
      <w:r w:rsidR="00DC661A" w:rsidRPr="00911DBA">
        <w:rPr>
          <w:color w:val="000000" w:themeColor="text1"/>
        </w:rPr>
        <w:t>S</w:t>
      </w:r>
      <w:r w:rsidR="00891203" w:rsidRPr="00911DBA">
        <w:rPr>
          <w:color w:val="000000" w:themeColor="text1"/>
        </w:rPr>
        <w:t xml:space="preserve">ection </w:t>
      </w:r>
      <w:r w:rsidR="004259C9" w:rsidRPr="00911DBA">
        <w:rPr>
          <w:color w:val="000000" w:themeColor="text1"/>
        </w:rPr>
        <w:t>5</w:t>
      </w:r>
      <w:r w:rsidR="00891203" w:rsidRPr="00911DBA">
        <w:rPr>
          <w:color w:val="000000" w:themeColor="text1"/>
        </w:rPr>
        <w:t>.</w:t>
      </w:r>
      <w:r w:rsidR="00994A64" w:rsidRPr="00911DBA">
        <w:rPr>
          <w:color w:val="000000" w:themeColor="text1"/>
        </w:rPr>
        <w:t>4</w:t>
      </w:r>
      <w:r w:rsidR="00891203" w:rsidRPr="00911DBA">
        <w:rPr>
          <w:color w:val="000000" w:themeColor="text1"/>
        </w:rPr>
        <w:t xml:space="preserve"> </w:t>
      </w:r>
      <w:r w:rsidR="00891203" w:rsidRPr="00911DBA">
        <w:t xml:space="preserve">addressed the depth </w:t>
      </w:r>
      <w:r w:rsidR="00061A16">
        <w:t>i</w:t>
      </w:r>
      <w:r w:rsidR="00891203" w:rsidRPr="00911DBA">
        <w:t>mplementation</w:t>
      </w:r>
      <w:r w:rsidR="00C46249" w:rsidRPr="00911DBA">
        <w:t xml:space="preserve"> detail</w:t>
      </w:r>
      <w:r w:rsidR="00891203" w:rsidRPr="00911DBA">
        <w:t xml:space="preserve"> of the </w:t>
      </w:r>
      <w:r w:rsidR="00FD5BFF" w:rsidRPr="00911DBA">
        <w:t>model</w:t>
      </w:r>
      <w:r w:rsidR="00891203" w:rsidRPr="00911DBA">
        <w:t xml:space="preserve"> </w:t>
      </w:r>
      <w:r w:rsidR="00FD5BFF" w:rsidRPr="00911DBA">
        <w:t>architecture</w:t>
      </w:r>
      <w:r w:rsidR="00891203" w:rsidRPr="00911DBA">
        <w:t>.</w:t>
      </w:r>
      <w:r w:rsidR="003F23CF" w:rsidRPr="00911DBA">
        <w:rPr>
          <w:noProof/>
        </w:rPr>
        <w:t xml:space="preserve"> </w:t>
      </w:r>
      <w:r w:rsidRPr="00911DBA">
        <w:rPr>
          <w:noProof/>
        </w:rPr>
        <w:t xml:space="preserve"> </w:t>
      </w:r>
    </w:p>
    <w:p w14:paraId="15C4919F" w14:textId="77EF2A31" w:rsidR="00B77BDE" w:rsidRPr="00911DBA" w:rsidRDefault="00D61C75" w:rsidP="00B05706">
      <w:pPr>
        <w:pStyle w:val="Heading2"/>
      </w:pPr>
      <w:bookmarkStart w:id="265" w:name="_Toc52981551"/>
      <w:bookmarkStart w:id="266" w:name="_Toc54101872"/>
      <w:r w:rsidRPr="00911DBA">
        <w:lastRenderedPageBreak/>
        <w:t xml:space="preserve">Model </w:t>
      </w:r>
      <w:r w:rsidR="005B6544" w:rsidRPr="00911DBA">
        <w:t>Learning Functions</w:t>
      </w:r>
      <w:bookmarkEnd w:id="265"/>
      <w:bookmarkEnd w:id="266"/>
    </w:p>
    <w:p w14:paraId="28D0FF03" w14:textId="2B043483" w:rsidR="005C69DF" w:rsidRPr="00911DBA" w:rsidRDefault="00593891" w:rsidP="005C69DF">
      <w:r w:rsidRPr="00911DBA">
        <w:t xml:space="preserve">The </w:t>
      </w:r>
      <w:r w:rsidR="008B46B1" w:rsidRPr="00911DBA">
        <w:t>key</w:t>
      </w:r>
      <w:r w:rsidRPr="00911DBA">
        <w:t xml:space="preserve"> objective of this </w:t>
      </w:r>
      <w:r w:rsidR="00395A53" w:rsidRPr="00911DBA">
        <w:t xml:space="preserve">thesis </w:t>
      </w:r>
      <w:r w:rsidRPr="00911DBA">
        <w:t>work is to optimize the use of space-time knowledge</w:t>
      </w:r>
      <w:r w:rsidR="00D12006" w:rsidRPr="00911DBA">
        <w:t xml:space="preserve">. </w:t>
      </w:r>
      <w:proofErr w:type="gramStart"/>
      <w:r w:rsidR="00D12006" w:rsidRPr="00911DBA">
        <w:t>I</w:t>
      </w:r>
      <w:r w:rsidRPr="00911DBA">
        <w:t>n order to</w:t>
      </w:r>
      <w:proofErr w:type="gramEnd"/>
      <w:r w:rsidRPr="00911DBA">
        <w:t xml:space="preserve"> address </w:t>
      </w:r>
      <w:r w:rsidR="00DC661A" w:rsidRPr="00911DBA">
        <w:t>the</w:t>
      </w:r>
      <w:r w:rsidRPr="00911DBA">
        <w:t xml:space="preserve"> research query, </w:t>
      </w:r>
      <w:r w:rsidR="007265C5" w:rsidRPr="00911DBA">
        <w:t xml:space="preserve">this work </w:t>
      </w:r>
      <w:r w:rsidRPr="00911DBA">
        <w:t>add</w:t>
      </w:r>
      <w:r w:rsidR="007265C5" w:rsidRPr="00911DBA">
        <w:t>s</w:t>
      </w:r>
      <w:r w:rsidRPr="00911DBA">
        <w:t xml:space="preserve"> </w:t>
      </w:r>
      <w:r w:rsidR="00686EC7" w:rsidRPr="00911DBA">
        <w:t>loss functions</w:t>
      </w:r>
      <w:r w:rsidR="007265C5" w:rsidRPr="00911DBA">
        <w:t>,</w:t>
      </w:r>
      <w:r w:rsidR="00686EC7" w:rsidRPr="00911DBA">
        <w:t xml:space="preserve"> and change the discriminator network so that it can address temporal coherency to </w:t>
      </w:r>
      <w:r w:rsidRPr="00911DBA">
        <w:t>the Cycle-GAN</w:t>
      </w:r>
      <w:r w:rsidR="00686EC7" w:rsidRPr="00911DBA">
        <w:t xml:space="preserve"> and </w:t>
      </w:r>
      <w:proofErr w:type="spellStart"/>
      <w:r w:rsidR="00686EC7" w:rsidRPr="00911DBA">
        <w:t>Re</w:t>
      </w:r>
      <w:r w:rsidR="00B60544" w:rsidRPr="00911DBA">
        <w:t>Cycle</w:t>
      </w:r>
      <w:proofErr w:type="spellEnd"/>
      <w:r w:rsidR="00B60544" w:rsidRPr="00911DBA">
        <w:t>-GAN</w:t>
      </w:r>
      <w:r w:rsidR="00DC661A" w:rsidRPr="00911DBA">
        <w:t xml:space="preserve">: Since model architecture is </w:t>
      </w:r>
      <w:r w:rsidR="00C809A6" w:rsidRPr="00911DBA">
        <w:t>based on</w:t>
      </w:r>
      <w:r w:rsidRPr="00911DBA">
        <w:t xml:space="preserve"> </w:t>
      </w:r>
      <w:r w:rsidR="00FC536F" w:rsidRPr="00911DBA">
        <w:t xml:space="preserve">Cycle-GAN </w:t>
      </w:r>
      <w:r w:rsidR="00586C2B" w:rsidRPr="00911DBA">
        <w:t>and Recycle</w:t>
      </w:r>
      <w:r w:rsidRPr="00911DBA">
        <w:t>-GAN.</w:t>
      </w:r>
      <w:r w:rsidR="009152AB" w:rsidRPr="00911DBA">
        <w:t xml:space="preserve"> </w:t>
      </w:r>
    </w:p>
    <w:p w14:paraId="6F7A88A3" w14:textId="448A9E34" w:rsidR="00BE2CC4" w:rsidRPr="00911DBA" w:rsidRDefault="00FB655F" w:rsidP="00AD38A5">
      <w:pPr>
        <w:rPr>
          <w:rFonts w:eastAsiaTheme="minorEastAsia"/>
        </w:rPr>
      </w:pPr>
      <w:r w:rsidRPr="00911DBA">
        <w:t>As discussed on the problem statement, the network</w:t>
      </w:r>
      <w:r w:rsidR="005C69DF" w:rsidRPr="00911DBA">
        <w:t xml:space="preserve"> seek</w:t>
      </w:r>
      <w:r w:rsidRPr="00911DBA">
        <w:t>s</w:t>
      </w:r>
      <w:r w:rsidR="005C69DF" w:rsidRPr="00911DBA">
        <w:t xml:space="preserve"> to transform a </w:t>
      </w:r>
      <w:r w:rsidR="00B26421" w:rsidRPr="00911DBA">
        <w:t>series</w:t>
      </w:r>
      <w:r w:rsidR="00B15866" w:rsidRPr="00911DBA">
        <w:t xml:space="preserve"> </w:t>
      </w:r>
      <w:r w:rsidR="00933A9C" w:rsidRPr="00911DBA">
        <w:t xml:space="preserve">in </w:t>
      </w:r>
      <w:r w:rsidR="00B15866" w:rsidRPr="00911DBA">
        <w:t>time domain</w:t>
      </w:r>
      <w:r w:rsidR="00B26421" w:rsidRPr="00911DBA">
        <w:t xml:space="preserve"> </w:t>
      </w:r>
      <w:r w:rsidR="005C69DF" w:rsidRPr="00911DBA">
        <w:t xml:space="preserve">images </w:t>
      </w:r>
      <w:r w:rsidR="001A738F" w:rsidRPr="00911DBA">
        <w:t>from</w:t>
      </w:r>
      <w:r w:rsidR="005C69DF" w:rsidRPr="00911DBA">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911DBA">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911DBA">
        <w:rPr>
          <w:rFonts w:eastAsiaTheme="minorEastAsia"/>
        </w:rPr>
        <w:t>,</w:t>
      </w:r>
      <w:r w:rsidR="004077CB" w:rsidRPr="00911DBA">
        <w:rPr>
          <w:rFonts w:eastAsiaTheme="minorEastAsia"/>
        </w:rPr>
        <w:t xml:space="preserve"> </w:t>
      </w:r>
      <w:r w:rsidR="0048695E" w:rsidRPr="00911DBA">
        <w:rPr>
          <w:rFonts w:eastAsiaTheme="minorEastAsia"/>
        </w:rPr>
        <w:t>w</w:t>
      </w:r>
      <w:r w:rsidR="004077CB" w:rsidRPr="00911DBA">
        <w:rPr>
          <w:rFonts w:eastAsiaTheme="minorEastAsia"/>
        </w:rPr>
        <w:t xml:space="preserve">ith the exclusion of problems listed in </w:t>
      </w:r>
      <w:r w:rsidR="0048695E" w:rsidRPr="00911DBA">
        <w:rPr>
          <w:rFonts w:eastAsiaTheme="minorEastAsia"/>
        </w:rPr>
        <w:t>S</w:t>
      </w:r>
      <w:r w:rsidR="004077CB" w:rsidRPr="00911DBA">
        <w:rPr>
          <w:rFonts w:eastAsiaTheme="minorEastAsia"/>
        </w:rPr>
        <w:t xml:space="preserve">ection </w:t>
      </w:r>
      <w:hyperlink w:anchor="_Problems_in_Translation" w:history="1">
        <w:r w:rsidR="004077CB" w:rsidRPr="00911DBA">
          <w:rPr>
            <w:rStyle w:val="Hyperlink"/>
            <w:rFonts w:eastAsiaTheme="minorEastAsia"/>
          </w:rPr>
          <w:t>2.5</w:t>
        </w:r>
      </w:hyperlink>
      <w:r w:rsidR="004077CB" w:rsidRPr="00911DBA">
        <w:rPr>
          <w:rFonts w:eastAsiaTheme="minorEastAsia"/>
        </w:rPr>
        <w:t>.</w:t>
      </w:r>
      <w:r w:rsidR="00AD38A5" w:rsidRPr="00911DBA">
        <w:rPr>
          <w:rFonts w:eastAsiaTheme="minorEastAsia"/>
        </w:rPr>
        <w:t xml:space="preserve"> </w:t>
      </w:r>
      <w:r w:rsidR="00BE2CC4" w:rsidRPr="00911DBA">
        <w:rPr>
          <w:rFonts w:eastAsiaTheme="minorEastAsia"/>
        </w:rPr>
        <w:t xml:space="preserve">The function is then to </w:t>
      </w:r>
      <w:r w:rsidR="009853C6" w:rsidRPr="00911DBA">
        <w:rPr>
          <w:rFonts w:eastAsiaTheme="minorEastAsia"/>
        </w:rPr>
        <w:t>acquire</w:t>
      </w:r>
      <w:r w:rsidR="00BE2CC4" w:rsidRPr="00911DBA">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911DBA">
        <w:rPr>
          <w:rFonts w:eastAsiaTheme="minorEastAsia"/>
        </w:rPr>
        <w:t>. Note that model</w:t>
      </w:r>
      <w:r w:rsidR="0048695E" w:rsidRPr="00911DBA">
        <w:rPr>
          <w:rFonts w:eastAsiaTheme="minorEastAsia"/>
        </w:rPr>
        <w:t xml:space="preserve"> architecture</w:t>
      </w:r>
      <w:r w:rsidR="00BE2CC4" w:rsidRPr="00911DBA">
        <w:rPr>
          <w:rFonts w:eastAsiaTheme="minorEastAsia"/>
        </w:rPr>
        <w:t xml:space="preserve"> uses </w:t>
      </w:r>
      <w:r w:rsidR="00B26421" w:rsidRPr="00911DBA">
        <w:rPr>
          <w:rFonts w:eastAsiaTheme="minorEastAsia"/>
        </w:rPr>
        <w:t xml:space="preserve">sequential </w:t>
      </w:r>
      <w:r w:rsidR="00BE2CC4" w:rsidRPr="00911DBA">
        <w:rPr>
          <w:rFonts w:eastAsiaTheme="minorEastAsia"/>
        </w:rPr>
        <w:t>unpaired image data as input during training.</w:t>
      </w:r>
    </w:p>
    <w:p w14:paraId="423F76EC" w14:textId="485D3138" w:rsidR="00217B5D" w:rsidRDefault="00EB687F" w:rsidP="00623FA3">
      <w:pPr>
        <w:spacing w:after="0"/>
      </w:pPr>
      <w:r w:rsidRPr="00911DBA">
        <w:t xml:space="preserve">Because </w:t>
      </w:r>
      <w:r w:rsidR="00FB655F" w:rsidRPr="00911DBA">
        <w:t>this work</w:t>
      </w:r>
      <w:r w:rsidRPr="00911DBA">
        <w:t xml:space="preserve"> </w:t>
      </w:r>
      <w:r w:rsidR="00E2176D" w:rsidRPr="00911DBA">
        <w:t>follows</w:t>
      </w:r>
      <w:r w:rsidRPr="00911DBA">
        <w:t xml:space="preserve"> the GAN architecture, </w:t>
      </w:r>
      <w:r w:rsidR="00124E4E" w:rsidRPr="00911DBA">
        <w:t xml:space="preserve">the </w:t>
      </w:r>
      <w:r w:rsidRPr="00911DBA">
        <w:t xml:space="preserve">vanilla adversarial loss is also used in </w:t>
      </w:r>
      <w:r w:rsidR="0004322F" w:rsidRPr="00911DBA">
        <w:t>this thesis</w:t>
      </w:r>
      <w:r w:rsidRPr="00911DBA">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911DBA">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911DBA">
        <w:t xml:space="preserve"> </w:t>
      </w:r>
      <w:r w:rsidR="00BE127F" w:rsidRPr="00911DBA">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911DBA">
        <w:rPr>
          <w:rFonts w:eastAsiaTheme="minorEastAsia"/>
        </w:rPr>
        <w:t xml:space="preserve"> </w:t>
      </w:r>
      <w:r w:rsidR="00217B5D" w:rsidRPr="00911DBA">
        <w:t xml:space="preserve">in </w:t>
      </w:r>
      <w:r w:rsidR="00927604" w:rsidRPr="00911DBA">
        <w:t xml:space="preserve">Cycle-GAN </w:t>
      </w:r>
      <w:r w:rsidR="00217B5D" w:rsidRPr="00911DBA">
        <w:t xml:space="preserve"> </w:t>
      </w:r>
      <w:r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00C077EB" w:rsidRPr="00911DBA">
        <w:rPr>
          <w:noProof/>
        </w:rPr>
        <w:t>[2]</w:t>
      </w:r>
      <w:r w:rsidRPr="00911DBA">
        <w:fldChar w:fldCharType="end"/>
      </w:r>
      <w:r w:rsidR="00217B5D" w:rsidRPr="00911DBA">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911DBA">
        <w:rPr>
          <w:rFonts w:eastAsiaTheme="minorEastAsia"/>
        </w:rPr>
        <w:t xml:space="preserve"> </w:t>
      </w:r>
      <w:r w:rsidR="00217B5D" w:rsidRPr="00911DBA">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911DBA">
        <w:t xml:space="preserve"> in Recycle-GAN </w:t>
      </w:r>
      <w:r w:rsidR="00BE4A8D"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911DBA">
        <w:fldChar w:fldCharType="separate"/>
      </w:r>
      <w:r w:rsidR="00296724" w:rsidRPr="00911DBA">
        <w:rPr>
          <w:noProof/>
        </w:rPr>
        <w:t>[1]</w:t>
      </w:r>
      <w:r w:rsidR="00BE4A8D" w:rsidRPr="00911DBA">
        <w:fldChar w:fldCharType="end"/>
      </w:r>
      <w:r w:rsidR="00217B5D" w:rsidRPr="00911DBA">
        <w:t xml:space="preserve"> are also leveraged. Meanwhile, </w:t>
      </w:r>
      <w:r w:rsidR="001137DC" w:rsidRPr="00911DBA">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911DBA">
        <w:t xml:space="preserve"> </w:t>
      </w:r>
      <w:r w:rsidR="00217B5D" w:rsidRPr="00911DBA">
        <w:t>to impel the model and improve the whole translation</w:t>
      </w:r>
      <w:r w:rsidR="0004322F" w:rsidRPr="00911DBA">
        <w:t xml:space="preserve">. </w:t>
      </w:r>
      <w:r w:rsidR="005E1472" w:rsidRPr="00911DBA">
        <w:t>Furthermore,</w:t>
      </w:r>
      <w:r w:rsidR="0004322F" w:rsidRPr="00911DBA">
        <w:t xml:space="preserve"> the GAN loss changed</w:t>
      </w:r>
      <w:r w:rsidR="0004322F" w:rsidRPr="00911DBA">
        <w:rPr>
          <w:b/>
          <w:bCs/>
        </w:rPr>
        <w:t xml:space="preserve"> </w:t>
      </w:r>
      <w:r w:rsidR="005E1472" w:rsidRPr="00911DBA">
        <w:t>accordingly</w:t>
      </w:r>
      <w:r w:rsidR="0004322F" w:rsidRPr="00911DBA">
        <w:t xml:space="preserve"> to the</w:t>
      </w:r>
      <w:r w:rsidR="0004322F" w:rsidRPr="00911DBA">
        <w:rPr>
          <w:b/>
          <w:bCs/>
        </w:rPr>
        <w:t xml:space="preserve"> </w:t>
      </w:r>
      <w:r w:rsidR="0004322F" w:rsidRPr="00911DBA">
        <w:t xml:space="preserve">temporal </w:t>
      </w:r>
      <w:r w:rsidR="005E1472" w:rsidRPr="00911DBA">
        <w:t>discriminator</w:t>
      </w:r>
      <w:r w:rsidR="0004322F" w:rsidRPr="00911DBA">
        <w:rPr>
          <w:b/>
          <w:bCs/>
        </w:rPr>
        <w:t xml:space="preserve"> </w:t>
      </w:r>
      <w:r w:rsidR="0004322F" w:rsidRPr="00911DBA">
        <w:t xml:space="preserve">used. </w:t>
      </w:r>
      <w:r w:rsidR="00217B5D" w:rsidRPr="00911DBA">
        <w:t xml:space="preserve">The full loss function of </w:t>
      </w:r>
      <w:r w:rsidR="00BE745D" w:rsidRPr="00911DBA">
        <w:t>this</w:t>
      </w:r>
      <w:r w:rsidR="00217B5D" w:rsidRPr="00911DBA">
        <w:t xml:space="preserve"> </w:t>
      </w:r>
      <w:r w:rsidR="00575A8E" w:rsidRPr="00911DBA">
        <w:t>model</w:t>
      </w:r>
      <w:r w:rsidR="00217B5D" w:rsidRPr="00911DBA">
        <w:t xml:space="preserve"> is as follows:</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2"/>
      </w:tblGrid>
      <w:tr w:rsidR="00061A16" w14:paraId="370B1FC2" w14:textId="77777777" w:rsidTr="00663785">
        <w:trPr>
          <w:trHeight w:val="2218"/>
        </w:trPr>
        <w:tc>
          <w:tcPr>
            <w:tcW w:w="7938" w:type="dxa"/>
            <w:vAlign w:val="center"/>
          </w:tcPr>
          <w:p w14:paraId="17B623BB" w14:textId="0C905E86" w:rsidR="00061A16" w:rsidRPr="00061A16" w:rsidRDefault="001752A5" w:rsidP="00061A16">
            <w:pPr>
              <w:spacing w:before="0"/>
              <w:ind w:right="122"/>
              <w:jc w:val="left"/>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c>
          <w:tcPr>
            <w:tcW w:w="992" w:type="dxa"/>
            <w:vAlign w:val="center"/>
          </w:tcPr>
          <w:p w14:paraId="41856F49" w14:textId="5332F46D" w:rsidR="00061A16" w:rsidRPr="00061A16" w:rsidRDefault="00061A16" w:rsidP="00663785">
            <w:pPr>
              <w:pStyle w:val="Caption"/>
              <w:jc w:val="right"/>
              <w:rPr>
                <w:color w:val="auto"/>
                <w:sz w:val="24"/>
                <w:szCs w:val="24"/>
              </w:rPr>
            </w:pPr>
            <w:r w:rsidRPr="00061A16">
              <w:rPr>
                <w:color w:val="auto"/>
                <w:sz w:val="24"/>
                <w:szCs w:val="24"/>
              </w:rPr>
              <w:t>eq.(</w:t>
            </w:r>
            <w:r w:rsidRPr="00061A16">
              <w:rPr>
                <w:color w:val="auto"/>
                <w:sz w:val="24"/>
                <w:szCs w:val="24"/>
              </w:rPr>
              <w:fldChar w:fldCharType="begin"/>
            </w:r>
            <w:r w:rsidRPr="00061A16">
              <w:rPr>
                <w:color w:val="auto"/>
                <w:sz w:val="24"/>
                <w:szCs w:val="24"/>
              </w:rPr>
              <w:instrText xml:space="preserve"> STYLEREF 1 \s </w:instrText>
            </w:r>
            <w:r w:rsidRPr="00061A16">
              <w:rPr>
                <w:color w:val="auto"/>
                <w:sz w:val="24"/>
                <w:szCs w:val="24"/>
              </w:rPr>
              <w:fldChar w:fldCharType="separate"/>
            </w:r>
            <w:r w:rsidRPr="00061A16">
              <w:rPr>
                <w:noProof/>
                <w:color w:val="auto"/>
                <w:sz w:val="24"/>
                <w:szCs w:val="24"/>
              </w:rPr>
              <w:t>4</w:t>
            </w:r>
            <w:r w:rsidRPr="00061A16">
              <w:rPr>
                <w:color w:val="auto"/>
                <w:sz w:val="24"/>
                <w:szCs w:val="24"/>
              </w:rPr>
              <w:fldChar w:fldCharType="end"/>
            </w:r>
            <w:r w:rsidRPr="00061A16">
              <w:rPr>
                <w:color w:val="auto"/>
                <w:sz w:val="24"/>
                <w:szCs w:val="24"/>
              </w:rPr>
              <w:t>.</w:t>
            </w:r>
            <w:r w:rsidRPr="00061A16">
              <w:rPr>
                <w:color w:val="auto"/>
                <w:sz w:val="24"/>
                <w:szCs w:val="24"/>
              </w:rPr>
              <w:fldChar w:fldCharType="begin"/>
            </w:r>
            <w:r w:rsidRPr="00061A16">
              <w:rPr>
                <w:color w:val="auto"/>
                <w:sz w:val="24"/>
                <w:szCs w:val="24"/>
              </w:rPr>
              <w:instrText xml:space="preserve"> SEQ eq.( \* ARABIC \s 1 </w:instrText>
            </w:r>
            <w:r w:rsidRPr="00061A16">
              <w:rPr>
                <w:color w:val="auto"/>
                <w:sz w:val="24"/>
                <w:szCs w:val="24"/>
              </w:rPr>
              <w:fldChar w:fldCharType="separate"/>
            </w:r>
            <w:r w:rsidRPr="00061A16">
              <w:rPr>
                <w:noProof/>
                <w:color w:val="auto"/>
                <w:sz w:val="24"/>
                <w:szCs w:val="24"/>
              </w:rPr>
              <w:t>1</w:t>
            </w:r>
            <w:r w:rsidRPr="00061A16">
              <w:rPr>
                <w:color w:val="auto"/>
                <w:sz w:val="24"/>
                <w:szCs w:val="24"/>
              </w:rPr>
              <w:fldChar w:fldCharType="end"/>
            </w:r>
            <w:r w:rsidR="00DE76E0">
              <w:rPr>
                <w:color w:val="auto"/>
                <w:sz w:val="24"/>
                <w:szCs w:val="24"/>
              </w:rPr>
              <w:t>)</w:t>
            </w:r>
          </w:p>
        </w:tc>
      </w:tr>
    </w:tbl>
    <w:p w14:paraId="1A2DF32D" w14:textId="0BE5A48A" w:rsidR="00BE127F" w:rsidRPr="00911DBA" w:rsidRDefault="006752FC" w:rsidP="006D3405">
      <w:pPr>
        <w:jc w:val="center"/>
        <w:rPr>
          <w:rFonts w:eastAsiaTheme="minorEastAsia"/>
        </w:rPr>
      </w:pPr>
      <w:r w:rsidRPr="00911DBA">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911DBA">
        <w:rPr>
          <w:rFonts w:eastAsiaTheme="minorEastAsia"/>
        </w:rPr>
        <w:t xml:space="preserve"> </w:t>
      </w:r>
      <w:r w:rsidR="005E1472" w:rsidRPr="00911DBA">
        <w:rPr>
          <w:rFonts w:eastAsiaTheme="minorEastAsia"/>
        </w:rPr>
        <w:t>and</w:t>
      </w:r>
      <w:r w:rsidR="008F2D28" w:rsidRPr="00911DBA">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911DBA">
        <w:rPr>
          <w:rFonts w:eastAsiaTheme="minorEastAsia"/>
        </w:rPr>
        <w:t xml:space="preserve">are used </w:t>
      </w:r>
      <w:r w:rsidR="005E1472" w:rsidRPr="00911DBA">
        <w:rPr>
          <w:rFonts w:eastAsiaTheme="minorEastAsia"/>
        </w:rPr>
        <w:t>hyper</w:t>
      </w:r>
      <w:r w:rsidRPr="00911DBA">
        <w:rPr>
          <w:rFonts w:eastAsiaTheme="minorEastAsia"/>
        </w:rPr>
        <w:t>parameter of learning</w:t>
      </w:r>
      <w:r w:rsidR="00D0523C" w:rsidRPr="00911DBA">
        <w:rPr>
          <w:rFonts w:eastAsiaTheme="minorEastAsia"/>
        </w:rPr>
        <w:t>.</w:t>
      </w:r>
    </w:p>
    <w:p w14:paraId="7C6717B9" w14:textId="31AA5D82" w:rsidR="00592E67" w:rsidRPr="00911DBA" w:rsidRDefault="00F8514D" w:rsidP="00914BEC">
      <w:r w:rsidRPr="00911DBA">
        <w:t>Indeed,</w:t>
      </w:r>
      <w:r w:rsidR="000407CE" w:rsidRPr="00911DBA">
        <w:t xml:space="preserve"> the network needs more learning constraints, the aim of which is to demonstrate a significant consistency.</w:t>
      </w:r>
      <w:r w:rsidR="00687A23" w:rsidRPr="00911DBA">
        <w:t xml:space="preserve"> </w:t>
      </w:r>
      <w:proofErr w:type="gramStart"/>
      <w:r w:rsidR="00687A23" w:rsidRPr="00911DBA">
        <w:t>Let</w:t>
      </w:r>
      <w:r w:rsidR="00666694" w:rsidRPr="00911DBA">
        <w:t>'</w:t>
      </w:r>
      <w:r w:rsidR="00687A23" w:rsidRPr="00911DBA">
        <w:t>s</w:t>
      </w:r>
      <w:proofErr w:type="gramEnd"/>
      <w:r w:rsidR="00687A23" w:rsidRPr="00911DBA">
        <w:t xml:space="preserve"> look in detail at all loss </w:t>
      </w:r>
      <w:r w:rsidR="002D1ED1" w:rsidRPr="00911DBA">
        <w:t>constraints</w:t>
      </w:r>
      <w:r w:rsidR="00BE127F" w:rsidRPr="00911DBA">
        <w:t xml:space="preserve">. </w:t>
      </w:r>
      <w:r w:rsidR="00EF7026" w:rsidRPr="00911DBA">
        <w:t>Keeping in mind</w:t>
      </w:r>
      <w:r w:rsidR="00A85269" w:rsidRPr="00911DBA">
        <w:t xml:space="preserve"> that </w:t>
      </w:r>
      <w:r w:rsidR="00B03D60" w:rsidRPr="00911DBA">
        <w:t xml:space="preserve">the translated </w:t>
      </w:r>
      <w:r w:rsidR="00964E86" w:rsidRPr="00911DBA">
        <w:t>video</w:t>
      </w:r>
      <w:r w:rsidR="00B03D60" w:rsidRPr="00911DBA">
        <w:t xml:space="preserve"> should </w:t>
      </w:r>
      <w:r w:rsidR="00947AE1" w:rsidRPr="00911DBA">
        <w:t xml:space="preserve">preserve contain information but </w:t>
      </w:r>
      <w:r w:rsidR="00EB2F92" w:rsidRPr="00911DBA">
        <w:t xml:space="preserve">perhaps not the </w:t>
      </w:r>
      <w:r w:rsidR="00E000A1" w:rsidRPr="00911DBA">
        <w:t>style</w:t>
      </w:r>
      <w:r w:rsidR="00137B62" w:rsidRPr="00911DBA">
        <w:rPr>
          <w:b/>
          <w:bCs/>
        </w:rPr>
        <w:t xml:space="preserve">. </w:t>
      </w:r>
      <w:r w:rsidR="00137B62" w:rsidRPr="00911DBA">
        <w:t>I</w:t>
      </w:r>
      <w:r w:rsidR="0078469D" w:rsidRPr="00911DBA">
        <w:t>t</w:t>
      </w:r>
      <w:r w:rsidR="006155CF" w:rsidRPr="00911DBA">
        <w:t xml:space="preserve"> should be close to </w:t>
      </w:r>
      <w:r w:rsidR="006F7C7B" w:rsidRPr="00911DBA">
        <w:t xml:space="preserve">the </w:t>
      </w:r>
      <w:r w:rsidR="006155CF" w:rsidRPr="00911DBA">
        <w:t xml:space="preserve">real image in </w:t>
      </w:r>
      <w:r w:rsidR="00A85269" w:rsidRPr="00911DBA">
        <w:t xml:space="preserve">another </w:t>
      </w:r>
      <w:r w:rsidR="006155CF" w:rsidRPr="00911DBA">
        <w:t>domain</w:t>
      </w:r>
      <w:r w:rsidR="00642620" w:rsidRPr="00911DBA">
        <w:t xml:space="preserve">. The </w:t>
      </w:r>
      <w:r w:rsidR="00A15859" w:rsidRPr="00911DBA">
        <w:t>translator network should consider this constraint</w:t>
      </w:r>
      <w:r w:rsidR="00C63D91" w:rsidRPr="00911DBA">
        <w:t xml:space="preserve"> while learning in </w:t>
      </w:r>
      <w:r w:rsidR="0052047C" w:rsidRPr="00911DBA">
        <w:t xml:space="preserve">the </w:t>
      </w:r>
      <w:r w:rsidR="00666694" w:rsidRPr="00911DBA">
        <w:t>training process</w:t>
      </w:r>
      <w:r w:rsidR="00C63D91" w:rsidRPr="00911DBA">
        <w:t>.</w:t>
      </w:r>
      <w:r w:rsidR="00C1663F" w:rsidRPr="00911DBA">
        <w:t xml:space="preserve"> </w:t>
      </w:r>
    </w:p>
    <w:p w14:paraId="666B29A7" w14:textId="25E7603A" w:rsidR="003A5CB5" w:rsidRPr="00911DBA" w:rsidRDefault="002B25F8" w:rsidP="003A5CB5">
      <w:r w:rsidRPr="00911DBA">
        <w:rPr>
          <w:b/>
          <w:bCs/>
          <w:i/>
          <w:iCs/>
        </w:rPr>
        <w:lastRenderedPageBreak/>
        <w:t>Cycle Loss</w:t>
      </w:r>
      <w:r w:rsidR="00623FA3" w:rsidRPr="00911DBA">
        <w:rPr>
          <w:b/>
          <w:bCs/>
          <w:i/>
          <w:iCs/>
        </w:rPr>
        <w:t>:</w:t>
      </w:r>
      <w:r w:rsidR="00623FA3" w:rsidRPr="00911DBA">
        <w:t xml:space="preserve"> </w:t>
      </w:r>
      <w:r w:rsidR="00AB7C59" w:rsidRPr="00911DBA">
        <w:t xml:space="preserve">Only unpaired samples are used independently in the respective videos during learning, without the need for paired input results. To fix this, the </w:t>
      </w:r>
      <w:r w:rsidR="00F82675" w:rsidRPr="00911DBA">
        <w:t>consistency</w:t>
      </w:r>
      <w:r w:rsidR="00AB7C59" w:rsidRPr="00911DBA">
        <w:t xml:space="preserve"> of cycle continuity is necessary and leveraged by </w:t>
      </w:r>
      <w:r w:rsidR="009C561B" w:rsidRPr="00911DBA">
        <w:t xml:space="preserve">the </w:t>
      </w:r>
      <w:r w:rsidR="00AB7C59" w:rsidRPr="00911DBA">
        <w:t>process, which can be written as</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AB7C59" w:rsidRPr="00911DB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rsidRPr="00911DBA" w14:paraId="316DD674" w14:textId="2788BF5D" w:rsidTr="00807C9E">
        <w:trPr>
          <w:trHeight w:val="1142"/>
        </w:trPr>
        <w:tc>
          <w:tcPr>
            <w:tcW w:w="754" w:type="dxa"/>
          </w:tcPr>
          <w:p w14:paraId="5157D406" w14:textId="6555EE8D" w:rsidR="00B93360" w:rsidRPr="00911DBA" w:rsidRDefault="00B93360" w:rsidP="003A5CB5">
            <w:bookmarkStart w:id="267" w:name="_Hlk52564805"/>
          </w:p>
        </w:tc>
        <w:tc>
          <w:tcPr>
            <w:tcW w:w="6488" w:type="dxa"/>
          </w:tcPr>
          <w:p w14:paraId="63547CF8" w14:textId="6F68BD1D" w:rsidR="00B93360" w:rsidRPr="00911DBA" w:rsidRDefault="001752A5"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23" w:type="dxa"/>
            <w:vAlign w:val="center"/>
          </w:tcPr>
          <w:p w14:paraId="4422104D" w14:textId="73DCAA07" w:rsidR="00B93360" w:rsidRPr="00911DBA" w:rsidRDefault="00B93360" w:rsidP="00B93360">
            <w:pPr>
              <w:pStyle w:val="Caption"/>
              <w:jc w:val="right"/>
              <w:rPr>
                <w:color w:val="auto"/>
                <w:sz w:val="24"/>
                <w:szCs w:val="24"/>
              </w:rPr>
            </w:pPr>
            <w:bookmarkStart w:id="268" w:name="_Toc52011759"/>
            <w:bookmarkStart w:id="269" w:name="_Toc52013986"/>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2</w:t>
            </w:r>
            <w:r w:rsidR="00061A16">
              <w:rPr>
                <w:color w:val="auto"/>
                <w:sz w:val="24"/>
                <w:szCs w:val="24"/>
              </w:rPr>
              <w:fldChar w:fldCharType="end"/>
            </w:r>
            <w:r w:rsidRPr="00911DBA">
              <w:rPr>
                <w:color w:val="auto"/>
                <w:sz w:val="24"/>
                <w:szCs w:val="24"/>
              </w:rPr>
              <w:t>)</w:t>
            </w:r>
            <w:bookmarkEnd w:id="268"/>
            <w:bookmarkEnd w:id="269"/>
          </w:p>
        </w:tc>
      </w:tr>
    </w:tbl>
    <w:bookmarkEnd w:id="267"/>
    <w:p w14:paraId="381B03C3" w14:textId="7690BB60" w:rsidR="00807C9E" w:rsidRDefault="00807C9E" w:rsidP="00F171BD">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583E506A" w14:textId="3570813E" w:rsidR="002B25F8" w:rsidRPr="00911DBA" w:rsidRDefault="002B25F8" w:rsidP="002B25F8">
      <w:r w:rsidRPr="00911DBA">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55193985" w:rsidR="003246CE" w:rsidRPr="00911DBA" w:rsidRDefault="002B25F8" w:rsidP="002B25F8">
      <w:r w:rsidRPr="00911DBA">
        <w:rPr>
          <w:b/>
          <w:bCs/>
          <w:i/>
          <w:iCs/>
        </w:rPr>
        <w:t>Identity Loss</w:t>
      </w:r>
      <w:r w:rsidR="00623FA3" w:rsidRPr="00911DBA">
        <w:rPr>
          <w:b/>
          <w:bCs/>
          <w:i/>
          <w:iCs/>
        </w:rPr>
        <w:t>:</w:t>
      </w:r>
      <w:r w:rsidR="00623FA3" w:rsidRPr="00911DBA">
        <w:rPr>
          <w:b/>
          <w:bCs/>
        </w:rPr>
        <w:t xml:space="preserve"> </w:t>
      </w:r>
      <w:r w:rsidR="0007754A" w:rsidRPr="00911DBA">
        <w:t xml:space="preserve">Perhaps the </w:t>
      </w:r>
      <w:r w:rsidR="00671116" w:rsidRPr="00911DBA">
        <w:t>most straightforward</w:t>
      </w:r>
      <w:r w:rsidR="0007754A" w:rsidRPr="00911DBA">
        <w:t xml:space="preserve"> loss, </w:t>
      </w:r>
      <w:r w:rsidR="00623FA3" w:rsidRPr="00911DBA">
        <w:t>i</w:t>
      </w:r>
      <w:r w:rsidR="0007754A" w:rsidRPr="00911DBA">
        <w:t xml:space="preserve">dentity loss ensures that the network retains the overall color structure of the image. </w:t>
      </w:r>
      <w:r w:rsidR="001B384C" w:rsidRPr="00911DBA">
        <w:t>So,</w:t>
      </w:r>
      <w:r w:rsidR="0007754A" w:rsidRPr="00911DBA">
        <w:t xml:space="preserve"> adding a </w:t>
      </w:r>
      <w:r w:rsidR="00CC5F8B" w:rsidRPr="00911DBA">
        <w:t>regularization concep</w:t>
      </w:r>
      <w:r w:rsidR="0007754A" w:rsidRPr="00911DBA">
        <w:t xml:space="preserve">t lets us keep the tint of the photo in line with the original shot. Imagine that as a way to guarantee that </w:t>
      </w:r>
      <w:r w:rsidR="00671116" w:rsidRPr="00911DBA">
        <w:t xml:space="preserve">the network </w:t>
      </w:r>
      <w:r w:rsidR="0007754A" w:rsidRPr="00911DBA">
        <w:t>can still recreate the original image even after adding several filters</w:t>
      </w:r>
      <w:r w:rsidR="00D02F55">
        <w:t xml:space="preserve"> </w:t>
      </w:r>
      <w:r w:rsidR="0052047C"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rsidRPr="00911DBA">
        <w:fldChar w:fldCharType="separate"/>
      </w:r>
      <w:r w:rsidR="00C077EB" w:rsidRPr="00911DBA">
        <w:rPr>
          <w:noProof/>
        </w:rPr>
        <w:t>[2]</w:t>
      </w:r>
      <w:r w:rsidR="0052047C" w:rsidRPr="00911DBA">
        <w:fldChar w:fldCharType="end"/>
      </w:r>
      <w:r w:rsidR="0007754A" w:rsidRPr="00911DBA">
        <w:t>.</w:t>
      </w:r>
    </w:p>
    <w:p w14:paraId="6791CB01" w14:textId="2679FDDF" w:rsidR="002B25F8" w:rsidRPr="00911DBA" w:rsidRDefault="002B25F8" w:rsidP="002B25F8">
      <w:r w:rsidRPr="00911DBA">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911DBA">
        <w:t>, b</w:t>
      </w:r>
      <w:proofErr w:type="spellStart"/>
      <w:r w:rsidRPr="00911DBA">
        <w:t>ecause</w:t>
      </w:r>
      <w:proofErr w:type="spellEnd"/>
      <w:r w:rsidRPr="00911DBA">
        <w:t xml:space="preserve"> the </w:t>
      </w:r>
      <w:r w:rsidR="00927604" w:rsidRPr="00911DBA">
        <w:t xml:space="preserve">Cycle-GAN </w:t>
      </w:r>
      <w:r w:rsidRPr="00911DBA">
        <w:t>should understand that they are already in the correct domain</w:t>
      </w:r>
      <w:r w:rsidR="006213FE" w:rsidRPr="00911DBA">
        <w:t xml:space="preserve">. Meaning </w:t>
      </w:r>
      <w:r w:rsidRPr="00911DBA">
        <w:t>translating Amharic text to Amharic using English to Amharic translator</w:t>
      </w:r>
      <w:r w:rsidR="00CC5F8B" w:rsidRPr="00911DBA">
        <w:t>;</w:t>
      </w:r>
      <w:r w:rsidRPr="00911DBA">
        <w:t xml:space="preserve"> since the input is Amharic</w:t>
      </w:r>
      <w:r w:rsidR="00CC5F8B" w:rsidRPr="00911DBA">
        <w:t>,</w:t>
      </w:r>
      <w:r w:rsidRPr="00911DBA">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rsidRPr="00911DBA" w14:paraId="015A4BFD" w14:textId="77777777" w:rsidTr="00807C9E">
        <w:trPr>
          <w:trHeight w:val="559"/>
        </w:trPr>
        <w:tc>
          <w:tcPr>
            <w:tcW w:w="7110" w:type="dxa"/>
          </w:tcPr>
          <w:p w14:paraId="3D48B0B1" w14:textId="202311B9" w:rsidR="00813225" w:rsidRPr="00911DBA" w:rsidRDefault="001752A5"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vAlign w:val="center"/>
          </w:tcPr>
          <w:p w14:paraId="68578A1C" w14:textId="288EEC7D" w:rsidR="00813225" w:rsidRPr="00911DBA" w:rsidRDefault="00813225" w:rsidP="00807C9E">
            <w:pPr>
              <w:pStyle w:val="Caption"/>
              <w:spacing w:before="0" w:after="0"/>
              <w:jc w:val="right"/>
              <w:rPr>
                <w:color w:val="auto"/>
                <w:sz w:val="24"/>
                <w:szCs w:val="24"/>
              </w:rPr>
            </w:pPr>
            <w:bookmarkStart w:id="270" w:name="_Toc52011760"/>
            <w:bookmarkStart w:id="271" w:name="_Toc52013987"/>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3</w:t>
            </w:r>
            <w:r w:rsidR="00061A16">
              <w:rPr>
                <w:color w:val="auto"/>
                <w:sz w:val="24"/>
                <w:szCs w:val="24"/>
              </w:rPr>
              <w:fldChar w:fldCharType="end"/>
            </w:r>
            <w:r w:rsidRPr="00911DBA">
              <w:rPr>
                <w:color w:val="auto"/>
                <w:sz w:val="24"/>
                <w:szCs w:val="24"/>
              </w:rPr>
              <w:t>)</w:t>
            </w:r>
            <w:bookmarkEnd w:id="270"/>
            <w:bookmarkEnd w:id="271"/>
          </w:p>
        </w:tc>
      </w:tr>
    </w:tbl>
    <w:p w14:paraId="66E345E9" w14:textId="37FDD9FB" w:rsidR="00F171BD" w:rsidRDefault="00F171BD" w:rsidP="00CC024F">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80266D8" w14:textId="20A03FF6" w:rsidR="00CC024F" w:rsidRPr="00911DBA" w:rsidRDefault="005876B2" w:rsidP="00CC024F">
      <w:pPr>
        <w:rPr>
          <w:rFonts w:eastAsiaTheme="minorEastAsia"/>
        </w:rPr>
      </w:pPr>
      <w:r w:rsidRPr="00911DBA">
        <w:t>So,</w:t>
      </w:r>
      <w:r w:rsidR="00CC024F" w:rsidRPr="00911DBA">
        <w:t xml:space="preserve"> the </w:t>
      </w:r>
      <w:r w:rsidR="00EC7BAA" w:rsidRPr="00911DBA">
        <w:t>full</w:t>
      </w:r>
      <w:r w:rsidR="00CC024F" w:rsidRPr="00911DBA">
        <w:t xml:space="preserve"> loss would be</w:t>
      </w:r>
      <w:r w:rsidR="000D5F3E" w:rsidRPr="00911DBA">
        <w:t xml:space="preserve"> </w:t>
      </w:r>
      <m:oMath>
        <m:r>
          <m:rPr>
            <m:sty m:val="p"/>
          </m:rPr>
          <w:rPr>
            <w:rFonts w:ascii="Cambria Math" w:hAnsi="Cambria Math"/>
          </w:rPr>
          <m:t>CycleGAN =</m:t>
        </m:r>
        <m:r>
          <w:rPr>
            <w:rFonts w:ascii="Cambria Math" w:hAnsi="Cambria Math"/>
          </w:rPr>
          <m:t>GAN loss +cycle  loss+Identity Loss</m:t>
        </m:r>
      </m:oMath>
    </w:p>
    <w:p w14:paraId="4271CC7F" w14:textId="77777777" w:rsidR="008E753B" w:rsidRPr="00911DBA"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Pr="00911DBA"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911DBA" w:rsidRDefault="00CC024F" w:rsidP="005C1478">
      <w:pPr>
        <w:jc w:val="center"/>
        <w:rPr>
          <w:rFonts w:eastAsiaTheme="minorEastAsia"/>
        </w:rPr>
      </w:pPr>
      <w:r w:rsidRPr="00911DBA">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911DBA">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911DBA">
        <w:rPr>
          <w:rFonts w:eastAsiaTheme="minorEastAsia"/>
        </w:rPr>
        <w:t>are discriminators</w:t>
      </w:r>
      <w:r w:rsidR="00DA1785" w:rsidRPr="00911DBA">
        <w:rPr>
          <w:rFonts w:eastAsiaTheme="minorEastAsia"/>
        </w:rPr>
        <w:t>,</w:t>
      </w:r>
      <w:r w:rsidR="005C1478" w:rsidRPr="00911DBA">
        <w:rPr>
          <w:rFonts w:eastAsiaTheme="minorEastAsia"/>
        </w:rPr>
        <w:t xml:space="preserve"> </w:t>
      </w:r>
      <w:r w:rsidR="00284146" w:rsidRPr="00911DBA">
        <w:rPr>
          <w:rFonts w:eastAsiaTheme="minorEastAsia"/>
        </w:rPr>
        <w:t>respectively both</w:t>
      </w:r>
      <w:r w:rsidR="005C1478" w:rsidRPr="00911DBA">
        <w:rPr>
          <w:rFonts w:eastAsiaTheme="minorEastAsia"/>
        </w:rPr>
        <w:t xml:space="preserve"> domain</w:t>
      </w:r>
      <w:r w:rsidR="00284146" w:rsidRPr="00911DBA">
        <w:rPr>
          <w:rFonts w:eastAsiaTheme="minorEastAsia"/>
        </w:rPr>
        <w:t xml:space="preserve"> </w:t>
      </w:r>
      <m:oMath>
        <m:r>
          <w:rPr>
            <w:rFonts w:ascii="Cambria Math" w:hAnsi="Cambria Math"/>
          </w:rPr>
          <m:t>X</m:t>
        </m:r>
      </m:oMath>
      <w:r w:rsidR="00284146" w:rsidRPr="00911DBA">
        <w:rPr>
          <w:rFonts w:eastAsiaTheme="minorEastAsia"/>
        </w:rPr>
        <w:t xml:space="preserve"> and </w:t>
      </w:r>
      <m:oMath>
        <m:r>
          <w:rPr>
            <w:rFonts w:ascii="Cambria Math" w:eastAsiaTheme="minorEastAsia" w:hAnsi="Cambria Math"/>
          </w:rPr>
          <m:t>Y</m:t>
        </m:r>
      </m:oMath>
      <w:r w:rsidR="00284146" w:rsidRPr="00911DBA">
        <w:rPr>
          <w:rFonts w:eastAsiaTheme="minorEastAsia"/>
        </w:rPr>
        <w:t xml:space="preserve"> are samples from both domain dataset</w:t>
      </w:r>
      <w:r w:rsidR="00812655" w:rsidRPr="00911DBA">
        <w:rPr>
          <w:rFonts w:eastAsiaTheme="minorEastAsia"/>
        </w:rPr>
        <w:t>s</w:t>
      </w:r>
      <w:r w:rsidR="00284146" w:rsidRPr="00911DBA">
        <w:rPr>
          <w:rFonts w:eastAsiaTheme="minorEastAsia"/>
        </w:rPr>
        <w:t>.</w:t>
      </w:r>
    </w:p>
    <w:p w14:paraId="548F75DC" w14:textId="57964F95" w:rsidR="00286336" w:rsidRPr="00911DBA" w:rsidRDefault="00286336" w:rsidP="00286336">
      <w:r w:rsidRPr="00911DBA">
        <w:t>The cycle-loss and identity-loss were extended to various temporal domains. However, these works consider only the spatial information in 2D images and completely disregard the temporal information for modeling</w:t>
      </w:r>
      <w:r w:rsidR="00F8066E" w:rsidRPr="00911DBA">
        <w:t>,</w:t>
      </w:r>
      <w:r w:rsidRPr="00911DBA">
        <w:t xml:space="preserve"> which </w:t>
      </w:r>
      <w:r w:rsidR="00CC5F8B" w:rsidRPr="00911DBA">
        <w:t>is also extended by</w:t>
      </w:r>
      <w:r w:rsidRPr="00911DBA">
        <w:t xml:space="preserve"> video translation.</w:t>
      </w:r>
    </w:p>
    <w:p w14:paraId="0E935C5B" w14:textId="639205B0" w:rsidR="000872E6" w:rsidRPr="00911DBA" w:rsidRDefault="002B25F8" w:rsidP="000872E6">
      <w:r w:rsidRPr="00911DBA">
        <w:rPr>
          <w:b/>
          <w:bCs/>
          <w:i/>
          <w:iCs/>
        </w:rPr>
        <w:t xml:space="preserve">Feature </w:t>
      </w:r>
      <w:r w:rsidR="00E50FF8" w:rsidRPr="00911DBA">
        <w:rPr>
          <w:b/>
          <w:bCs/>
          <w:i/>
          <w:iCs/>
        </w:rPr>
        <w:t>Preserving Loss</w:t>
      </w:r>
      <w:r w:rsidR="00623FA3" w:rsidRPr="00911DBA">
        <w:rPr>
          <w:b/>
          <w:bCs/>
          <w:i/>
          <w:iCs/>
        </w:rPr>
        <w:t>:</w:t>
      </w:r>
      <w:r w:rsidR="00623FA3" w:rsidRPr="00911DBA">
        <w:rPr>
          <w:b/>
          <w:bCs/>
        </w:rPr>
        <w:t xml:space="preserve"> </w:t>
      </w:r>
      <w:r w:rsidRPr="00911DBA">
        <w:t xml:space="preserve">Indeed, </w:t>
      </w:r>
      <w:r w:rsidR="009645BB" w:rsidRPr="00911DBA">
        <w:t>classic</w:t>
      </w:r>
      <w:r w:rsidRPr="00911DBA">
        <w:t xml:space="preserve"> cycle-consistency does not </w:t>
      </w:r>
      <w:r w:rsidR="009645BB" w:rsidRPr="00911DBA">
        <w:t>essentially</w:t>
      </w:r>
      <w:r w:rsidRPr="00911DBA">
        <w:t xml:space="preserve"> </w:t>
      </w:r>
      <w:r w:rsidR="009645BB" w:rsidRPr="00911DBA">
        <w:t>assurance</w:t>
      </w:r>
      <w:r w:rsidRPr="00911DBA">
        <w:t xml:space="preserve"> the </w:t>
      </w:r>
      <w:r w:rsidR="009645BB" w:rsidRPr="00911DBA">
        <w:t>transformation</w:t>
      </w:r>
      <w:r w:rsidRPr="00911DBA">
        <w:t xml:space="preserve"> to be semantically consistent. This is</w:t>
      </w:r>
      <w:r w:rsidR="006F7C7B" w:rsidRPr="00911DBA">
        <w:t>,</w:t>
      </w:r>
      <w:r w:rsidRPr="00911DBA">
        <w:t xml:space="preserve"> </w:t>
      </w:r>
      <w:r w:rsidR="00481BB7" w:rsidRPr="00911DBA">
        <w:t>a</w:t>
      </w:r>
      <w:r w:rsidR="00F406E8" w:rsidRPr="00911DBA">
        <w:t>s</w:t>
      </w:r>
      <w:r w:rsidR="00481BB7" w:rsidRPr="00911DBA">
        <w:t xml:space="preserve"> </w:t>
      </w:r>
      <w:r w:rsidR="00F406E8" w:rsidRPr="00911DBA">
        <w:t xml:space="preserve">a </w:t>
      </w:r>
      <w:r w:rsidR="00481BB7" w:rsidRPr="00911DBA">
        <w:t>result</w:t>
      </w:r>
      <w:r w:rsidR="007E5823" w:rsidRPr="00911DBA">
        <w:t>,</w:t>
      </w:r>
      <w:r w:rsidRPr="00911DBA">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911DBA">
        <w:t>= 0) only if the inverse mapping recovers the original contents, regardless of how incorrect the forward mapping was.</w:t>
      </w:r>
      <w:r w:rsidR="000872E6" w:rsidRPr="00911DBA">
        <w:t xml:space="preserve"> </w:t>
      </w:r>
      <w:r w:rsidR="0052047C" w:rsidRPr="00911DBA">
        <w:t xml:space="preserve">This assumption </w:t>
      </w:r>
      <w:r w:rsidR="005515C1" w:rsidRPr="00911DBA">
        <w:t>cause</w:t>
      </w:r>
      <w:r w:rsidR="0011717D" w:rsidRPr="00911DBA">
        <w:t>s</w:t>
      </w:r>
      <w:r w:rsidR="005515C1" w:rsidRPr="00911DBA">
        <w:t xml:space="preserve"> </w:t>
      </w:r>
      <w:r w:rsidR="0052047C" w:rsidRPr="00911DBA">
        <w:t>object disappearance problem hence</w:t>
      </w:r>
      <w:r w:rsidR="00F229D3" w:rsidRPr="00911DBA">
        <w:t>,</w:t>
      </w:r>
      <w:r w:rsidR="0052047C" w:rsidRPr="00911DBA">
        <w:t xml:space="preserve"> </w:t>
      </w:r>
      <w:r w:rsidR="005515C1" w:rsidRPr="00911DBA">
        <w:t xml:space="preserve">the network </w:t>
      </w:r>
      <w:proofErr w:type="gramStart"/>
      <w:r w:rsidR="005515C1" w:rsidRPr="00911DBA">
        <w:t>doesn’t</w:t>
      </w:r>
      <w:proofErr w:type="gramEnd"/>
      <w:r w:rsidR="005515C1" w:rsidRPr="00911DBA">
        <w:t xml:space="preserve">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rsidRPr="00911DBA" w14:paraId="45DFBD95" w14:textId="77777777" w:rsidTr="00444930">
        <w:trPr>
          <w:trHeight w:val="1842"/>
        </w:trPr>
        <w:tc>
          <w:tcPr>
            <w:tcW w:w="7514" w:type="dxa"/>
          </w:tcPr>
          <w:bookmarkStart w:id="272" w:name="_Toc22216484"/>
          <w:p w14:paraId="6EFF924A" w14:textId="10E62DAB" w:rsidR="00FC7A4B" w:rsidRPr="00911DBA" w:rsidRDefault="001752A5"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51" w:type="dxa"/>
            <w:vAlign w:val="center"/>
          </w:tcPr>
          <w:p w14:paraId="5D9C07AF" w14:textId="5189FDAF" w:rsidR="00FC7A4B" w:rsidRPr="00911DBA" w:rsidRDefault="00FC7A4B" w:rsidP="002503D2">
            <w:pPr>
              <w:pStyle w:val="Caption"/>
              <w:jc w:val="right"/>
              <w:rPr>
                <w:sz w:val="24"/>
                <w:szCs w:val="24"/>
              </w:rPr>
            </w:pPr>
            <w:bookmarkStart w:id="273" w:name="_Toc52011761"/>
            <w:bookmarkStart w:id="274" w:name="_Toc52013988"/>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Pr="00911DBA">
              <w:rPr>
                <w:color w:val="auto"/>
                <w:sz w:val="24"/>
                <w:szCs w:val="24"/>
              </w:rPr>
              <w:t>)</w:t>
            </w:r>
            <w:bookmarkEnd w:id="273"/>
            <w:bookmarkEnd w:id="274"/>
          </w:p>
        </w:tc>
      </w:tr>
    </w:tbl>
    <w:p w14:paraId="251AB7C5" w14:textId="4B5C280C" w:rsidR="004B5446" w:rsidRPr="00911DBA" w:rsidRDefault="00444930" w:rsidP="00935AE1">
      <w:pPr>
        <w:jc w:val="center"/>
      </w:pPr>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m:t>
        </m:r>
        <w:proofErr w:type="spellStart"/>
        <m:r>
          <m:rPr>
            <m:nor/>
          </m:rPr>
          <m:t>nd</m:t>
        </m:r>
        <w:proofErr w:type="spellEnd"/>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x</m:t>
        </m:r>
      </m:oMath>
      <w:r w:rsidRPr="00911DBA">
        <w:rPr>
          <w:rFonts w:eastAsiaTheme="minorEastAsia"/>
        </w:rPr>
        <w:t xml:space="preserve"> and </w:t>
      </w:r>
      <m:oMath>
        <m:r>
          <w:rPr>
            <w:rFonts w:ascii="Cambria Math" w:eastAsiaTheme="minorEastAsia" w:hAnsi="Cambria Math"/>
          </w:rPr>
          <m:t>y</m:t>
        </m:r>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sidRPr="00911DBA">
        <w:rPr>
          <w:i/>
          <w:iCs/>
        </w:rPr>
        <w:t xml:space="preserve"> </w:t>
      </w:r>
      <w:proofErr w:type="spellStart"/>
      <w:r w:rsidR="004B5446" w:rsidRPr="00911DBA">
        <w:rPr>
          <w:i/>
          <w:iCs/>
        </w:rPr>
        <w:t>mNET</w:t>
      </w:r>
      <w:proofErr w:type="spellEnd"/>
      <w:r w:rsidR="004B5446" w:rsidRPr="00911DBA">
        <w:t xml:space="preserve"> stand</w:t>
      </w:r>
      <w:r w:rsidR="007629EC" w:rsidRPr="00911DBA">
        <w:t>s</w:t>
      </w:r>
      <w:r w:rsidR="004B5446" w:rsidRPr="00911DBA">
        <w:t xml:space="preserve"> for </w:t>
      </w:r>
      <w:r w:rsidR="007629EC" w:rsidRPr="00911DBA">
        <w:t xml:space="preserve">a </w:t>
      </w:r>
      <w:r w:rsidR="004B5446" w:rsidRPr="00911DBA">
        <w:t>pre-trained EfficientNet-B7</w:t>
      </w:r>
      <w:r w:rsidR="00935AE1" w:rsidRPr="00911DBA">
        <w:t xml:space="preserve"> feature extractor.</w:t>
      </w:r>
    </w:p>
    <w:p w14:paraId="7D293E22" w14:textId="21F7966A" w:rsidR="00BA35F4" w:rsidRPr="00911DBA" w:rsidRDefault="000872E6" w:rsidP="00BA35F4">
      <w:r w:rsidRPr="00911DBA">
        <w:t xml:space="preserve">By adding the above loss, </w:t>
      </w:r>
      <w:r w:rsidR="00280EC3" w:rsidRPr="00911DBA">
        <w:t xml:space="preserve">the network is </w:t>
      </w:r>
      <w:r w:rsidRPr="00911DBA">
        <w:t>inspire</w:t>
      </w:r>
      <w:r w:rsidR="003A5F82" w:rsidRPr="00911DBA">
        <w:t>d</w:t>
      </w:r>
      <w:r w:rsidRPr="00911DBA">
        <w:t xml:space="preserve"> </w:t>
      </w:r>
      <w:r w:rsidR="006F7C7B" w:rsidRPr="00911DBA">
        <w:t xml:space="preserve">to </w:t>
      </w:r>
      <w:r w:rsidR="00B42724" w:rsidRPr="00911DBA">
        <w:t xml:space="preserve">minimize </w:t>
      </w:r>
      <w:r w:rsidR="006F7C7B" w:rsidRPr="00911DBA">
        <w:t xml:space="preserve">the </w:t>
      </w:r>
      <w:r w:rsidR="00360804" w:rsidRPr="00911DBA">
        <w:t xml:space="preserve">Object Disappearance </w:t>
      </w:r>
      <w:r w:rsidR="00B42724" w:rsidRPr="00911DBA">
        <w:t xml:space="preserve">problem list </w:t>
      </w:r>
      <w:r w:rsidR="006F7C7B" w:rsidRPr="00911DBA">
        <w:t>i</w:t>
      </w:r>
      <w:r w:rsidR="00B42724" w:rsidRPr="00911DBA">
        <w:t xml:space="preserve">n </w:t>
      </w:r>
      <w:hyperlink w:anchor="_Problems_in_Translation" w:history="1">
        <w:r w:rsidR="00360804" w:rsidRPr="00911DBA">
          <w:rPr>
            <w:rStyle w:val="Hyperlink"/>
          </w:rPr>
          <w:t>section 2.5</w:t>
        </w:r>
      </w:hyperlink>
      <w:r w:rsidR="00360804" w:rsidRPr="00911DBA">
        <w:t xml:space="preserve"> </w:t>
      </w:r>
      <w:r w:rsidRPr="00911DBA">
        <w:t xml:space="preserve">to have </w:t>
      </w:r>
      <w:r w:rsidR="00F92B29" w:rsidRPr="00911DBA">
        <w:t>consistent</w:t>
      </w:r>
      <w:r w:rsidRPr="00911DBA">
        <w:t xml:space="preserve"> semantics </w:t>
      </w:r>
      <w:r w:rsidR="00242A51" w:rsidRPr="00911DBA">
        <w:t>earlier</w:t>
      </w:r>
      <w:r w:rsidRPr="00911DBA">
        <w:t xml:space="preserve"> and </w:t>
      </w:r>
      <w:r w:rsidR="00427313" w:rsidRPr="00911DBA">
        <w:t>afterward</w:t>
      </w:r>
      <w:r w:rsidRPr="00911DBA">
        <w:t xml:space="preserve"> the translation.</w:t>
      </w:r>
      <w:r w:rsidR="00F90B1D" w:rsidRPr="00911DBA">
        <w:t xml:space="preserve"> </w:t>
      </w:r>
      <w:r w:rsidR="00181A9E" w:rsidRPr="00911DBA">
        <w:t>T</w:t>
      </w:r>
      <w:r w:rsidR="00F90B1D" w:rsidRPr="00911DBA">
        <w:t xml:space="preserve">his </w:t>
      </w:r>
      <w:r w:rsidR="00181A9E" w:rsidRPr="00911DBA">
        <w:t xml:space="preserve">thesis </w:t>
      </w:r>
      <w:r w:rsidR="00F90B1D" w:rsidRPr="00911DBA">
        <w:t>work use</w:t>
      </w:r>
      <w:r w:rsidR="003C2541" w:rsidRPr="00911DBA">
        <w:t>s</w:t>
      </w:r>
      <w:r w:rsidR="00F90B1D" w:rsidRPr="00911DBA">
        <w:t xml:space="preserve"> </w:t>
      </w:r>
      <w:bookmarkStart w:id="275" w:name="_Hlk47213874"/>
      <w:r w:rsidR="00F82675" w:rsidRPr="00911DBA">
        <w:t>EfficientNet-B7</w:t>
      </w:r>
      <w:r w:rsidR="00190BED" w:rsidRPr="00911DBA">
        <w:t xml:space="preserve"> </w:t>
      </w:r>
      <w:r w:rsidR="003029B7" w:rsidRPr="00911DBA">
        <w:fldChar w:fldCharType="begin" w:fldLock="1"/>
      </w:r>
      <w:r w:rsidR="00B56E1E">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3]","plainTextFormattedCitation":"[53]","previouslyFormattedCitation":"[54]"},"properties":{"noteIndex":0},"schema":"https://github.com/citation-style-language/schema/raw/master/csl-citation.json"}</w:instrText>
      </w:r>
      <w:r w:rsidR="003029B7" w:rsidRPr="00911DBA">
        <w:fldChar w:fldCharType="separate"/>
      </w:r>
      <w:r w:rsidR="00B56E1E" w:rsidRPr="00B56E1E">
        <w:rPr>
          <w:noProof/>
        </w:rPr>
        <w:t>[53]</w:t>
      </w:r>
      <w:r w:rsidR="003029B7" w:rsidRPr="00911DBA">
        <w:fldChar w:fldCharType="end"/>
      </w:r>
      <w:r w:rsidR="00181A9E" w:rsidRPr="00911DBA">
        <w:t xml:space="preserve"> </w:t>
      </w:r>
      <w:bookmarkEnd w:id="275"/>
      <w:r w:rsidR="00181A9E" w:rsidRPr="00911DBA">
        <w:t xml:space="preserve">as </w:t>
      </w:r>
      <w:r w:rsidR="003C2541" w:rsidRPr="00911DBA">
        <w:t xml:space="preserve">a </w:t>
      </w:r>
      <w:r w:rsidR="00181A9E" w:rsidRPr="00911DBA">
        <w:t>feature extractor</w:t>
      </w:r>
      <w:r w:rsidR="00875611" w:rsidRPr="00911DBA">
        <w:t xml:space="preserve"> </w:t>
      </w:r>
      <w:r w:rsidR="006F7C7B" w:rsidRPr="00911DBA">
        <w:t>that</w:t>
      </w:r>
      <w:r w:rsidR="00875611" w:rsidRPr="00911DBA">
        <w:t xml:space="preserve"> </w:t>
      </w:r>
      <w:r w:rsidR="00017A0A" w:rsidRPr="00911DBA">
        <w:t>enforce</w:t>
      </w:r>
      <w:r w:rsidR="003C2541" w:rsidRPr="00911DBA">
        <w:t>s</w:t>
      </w:r>
      <w:r w:rsidR="00875611" w:rsidRPr="00911DBA">
        <w:t xml:space="preserve"> the </w:t>
      </w:r>
      <w:r w:rsidR="000446B2" w:rsidRPr="00911DBA">
        <w:t>content information</w:t>
      </w:r>
      <w:r w:rsidR="00875611" w:rsidRPr="00911DBA">
        <w:t xml:space="preserve"> </w:t>
      </w:r>
      <w:r w:rsidR="006F7C7B" w:rsidRPr="00911DBA">
        <w:t xml:space="preserve">that </w:t>
      </w:r>
      <w:r w:rsidR="00875611" w:rsidRPr="00911DBA">
        <w:t xml:space="preserve">appears in </w:t>
      </w:r>
      <w:r w:rsidR="006F7C7B" w:rsidRPr="00911DBA">
        <w:t xml:space="preserve">the </w:t>
      </w:r>
      <w:r w:rsidR="00875611" w:rsidRPr="00911DBA">
        <w:t xml:space="preserve">original image </w:t>
      </w:r>
      <w:r w:rsidR="00882C86" w:rsidRPr="00911DBA">
        <w:t xml:space="preserve">also </w:t>
      </w:r>
      <w:r w:rsidR="00875611" w:rsidRPr="00911DBA">
        <w:t xml:space="preserve">should </w:t>
      </w:r>
      <w:r w:rsidR="00FB4D9F" w:rsidRPr="00911DBA">
        <w:t>appear</w:t>
      </w:r>
      <w:r w:rsidR="00875611" w:rsidRPr="00911DBA">
        <w:t xml:space="preserve"> on translate</w:t>
      </w:r>
      <w:r w:rsidR="001A63A1" w:rsidRPr="00911DBA">
        <w:t>.</w:t>
      </w:r>
      <w:r w:rsidR="00875611" w:rsidRPr="00911DBA">
        <w:t xml:space="preserve"> </w:t>
      </w:r>
      <w:r w:rsidR="00CC5F8B" w:rsidRPr="00911DBA">
        <w:t>For</w:t>
      </w:r>
      <w:r w:rsidR="00875611" w:rsidRPr="00911DBA">
        <w:t xml:space="preserve"> </w:t>
      </w:r>
      <w:r w:rsidR="001A63A1" w:rsidRPr="00911DBA">
        <w:t>example,</w:t>
      </w:r>
      <w:r w:rsidR="00875611" w:rsidRPr="00911DBA">
        <w:t xml:space="preserve"> if a person and a dog appear in image A so </w:t>
      </w:r>
      <w:r w:rsidR="00FB4D9F" w:rsidRPr="00911DBA">
        <w:t>does in</w:t>
      </w:r>
      <w:r w:rsidR="00875611" w:rsidRPr="00911DBA">
        <w:t xml:space="preserve"> translated image A2B</w:t>
      </w:r>
      <w:r w:rsidR="00F8066E" w:rsidRPr="00911DBA">
        <w:t>,</w:t>
      </w:r>
      <w:r w:rsidR="00FB4D9F" w:rsidRPr="00911DBA">
        <w:t xml:space="preserve"> </w:t>
      </w:r>
      <w:r w:rsidR="00A33F39" w:rsidRPr="00911DBA">
        <w:t>albeit</w:t>
      </w:r>
      <w:r w:rsidR="00875611" w:rsidRPr="00911DBA">
        <w:t xml:space="preserve"> the style </w:t>
      </w:r>
      <w:r w:rsidR="00017A0A" w:rsidRPr="00911DBA">
        <w:t>modifi</w:t>
      </w:r>
      <w:r w:rsidR="00CD790D">
        <w:t>cation</w:t>
      </w:r>
      <w:r w:rsidR="00875611" w:rsidRPr="00911DBA">
        <w:t>.</w:t>
      </w:r>
      <w:r w:rsidR="00DE13DD" w:rsidRPr="00911DBA">
        <w:t xml:space="preserve"> (i.e</w:t>
      </w:r>
      <w:r w:rsidR="00F8066E" w:rsidRPr="00911DBA">
        <w:t>.</w:t>
      </w:r>
      <w:r w:rsidR="00DE13DD" w:rsidRPr="00911DBA">
        <w:t xml:space="preserve"> EfficientNet-B7 current state of </w:t>
      </w:r>
      <w:r w:rsidR="004252D9" w:rsidRPr="00911DBA">
        <w:t>classification algorithm tested on Image-net</w:t>
      </w:r>
      <w:r w:rsidR="002D5594" w:rsidRPr="00911DBA">
        <w:t xml:space="preserve"> Dataset</w:t>
      </w:r>
      <w:r w:rsidR="00DE13DD" w:rsidRPr="00911DBA">
        <w:t>)</w:t>
      </w:r>
    </w:p>
    <w:p w14:paraId="68202F5F" w14:textId="33E372AB" w:rsidR="00F34D98" w:rsidRPr="00911DBA" w:rsidRDefault="00F969F2" w:rsidP="00623FA3">
      <w:r w:rsidRPr="00911DBA">
        <w:rPr>
          <w:b/>
          <w:bCs/>
          <w:i/>
          <w:iCs/>
        </w:rPr>
        <w:t xml:space="preserve">Recurrent </w:t>
      </w:r>
      <w:r w:rsidR="00E50FF8" w:rsidRPr="00911DBA">
        <w:rPr>
          <w:b/>
          <w:bCs/>
          <w:i/>
          <w:iCs/>
        </w:rPr>
        <w:t>Loss</w:t>
      </w:r>
      <w:bookmarkStart w:id="276" w:name="_Hlk51927717"/>
      <w:r w:rsidR="00623FA3" w:rsidRPr="00911DBA">
        <w:rPr>
          <w:b/>
          <w:bCs/>
          <w:i/>
          <w:iCs/>
        </w:rPr>
        <w:t>:</w:t>
      </w:r>
      <w:r w:rsidR="00623FA3" w:rsidRPr="00911DBA">
        <w:t xml:space="preserve"> </w:t>
      </w:r>
      <w:r w:rsidR="00F34D98" w:rsidRPr="00911DBA">
        <w:t>To handle video data</w:t>
      </w:r>
      <w:bookmarkEnd w:id="276"/>
      <w:r w:rsidR="00F34D98" w:rsidRPr="00911DBA">
        <w:t xml:space="preserve">, the temporal ordering of the sequential frames must be taken advantage of. In Recycle-GAN </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F34D98" w:rsidRPr="00911DBA">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911DBA">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rsidRPr="00911DBA" w14:paraId="18A22EF8" w14:textId="7391C201" w:rsidTr="00813225">
        <w:trPr>
          <w:trHeight w:val="998"/>
        </w:trPr>
        <w:tc>
          <w:tcPr>
            <w:tcW w:w="7875" w:type="dxa"/>
            <w:tcBorders>
              <w:top w:val="nil"/>
              <w:left w:val="nil"/>
              <w:bottom w:val="nil"/>
              <w:right w:val="nil"/>
            </w:tcBorders>
          </w:tcPr>
          <w:p w14:paraId="42F052B8" w14:textId="48207974" w:rsidR="00E56E5B" w:rsidRPr="00911DBA" w:rsidRDefault="001752A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7DEC2632" w:rsidR="00E56E5B" w:rsidRPr="00911DBA" w:rsidRDefault="00E56E5B" w:rsidP="00E56E5B">
            <w:pPr>
              <w:pStyle w:val="Caption"/>
              <w:rPr>
                <w:color w:val="auto"/>
                <w:sz w:val="24"/>
                <w:szCs w:val="24"/>
              </w:rPr>
            </w:pPr>
            <w:bookmarkStart w:id="277" w:name="_Toc52011762"/>
            <w:bookmarkStart w:id="278" w:name="_Toc52013989"/>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5</w:t>
            </w:r>
            <w:r w:rsidR="00061A16">
              <w:rPr>
                <w:color w:val="auto"/>
                <w:sz w:val="24"/>
                <w:szCs w:val="24"/>
              </w:rPr>
              <w:fldChar w:fldCharType="end"/>
            </w:r>
            <w:r w:rsidRPr="00911DBA">
              <w:rPr>
                <w:color w:val="auto"/>
                <w:sz w:val="24"/>
                <w:szCs w:val="24"/>
              </w:rPr>
              <w:t>)</w:t>
            </w:r>
            <w:bookmarkEnd w:id="277"/>
            <w:bookmarkEnd w:id="278"/>
          </w:p>
          <w:p w14:paraId="39CCA7D6" w14:textId="77777777" w:rsidR="00E56E5B" w:rsidRPr="00911DBA" w:rsidRDefault="00E56E5B" w:rsidP="00E56E5B">
            <w:pPr>
              <w:keepNext/>
              <w:rPr>
                <w:rFonts w:eastAsiaTheme="minorEastAsia"/>
              </w:rPr>
            </w:pPr>
          </w:p>
        </w:tc>
      </w:tr>
    </w:tbl>
    <w:p w14:paraId="0F867D02" w14:textId="006AA47E" w:rsidR="00D76B7C" w:rsidRPr="00911DBA" w:rsidRDefault="00E27EF0" w:rsidP="00071E18">
      <w:pPr>
        <w:jc w:val="center"/>
        <w:rPr>
          <w:rFonts w:eastAsiaTheme="minorEastAsia"/>
        </w:rPr>
      </w:pPr>
      <w:r w:rsidRPr="00911DBA">
        <w:rPr>
          <w:rFonts w:eastAsiaTheme="minorEastAsia"/>
        </w:rPr>
        <w:t>w</w:t>
      </w:r>
      <w:r w:rsidR="00D76B7C" w:rsidRPr="00911DBA">
        <w:rPr>
          <w:rFonts w:eastAsiaTheme="minorEastAsia"/>
        </w:rPr>
        <w:t>here</w:t>
      </w:r>
      <w:r w:rsidRPr="00911DBA">
        <w:rPr>
          <w:rFonts w:eastAsiaTheme="minorEastAsia"/>
        </w:rPr>
        <w:t>:</w:t>
      </w:r>
      <w:r w:rsidR="00D76B7C" w:rsidRPr="00911DBA">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911DBA">
        <w:rPr>
          <w:rFonts w:eastAsiaTheme="minorEastAsia"/>
        </w:rPr>
        <w:t xml:space="preserve"> is </w:t>
      </w:r>
      <w:r w:rsidR="006F7C7B" w:rsidRPr="00911DBA">
        <w:rPr>
          <w:rFonts w:eastAsiaTheme="minorEastAsia"/>
        </w:rPr>
        <w:t xml:space="preserve">a </w:t>
      </w:r>
      <w:r w:rsidR="00D76B7C" w:rsidRPr="00911DBA">
        <w:rPr>
          <w:rFonts w:eastAsiaTheme="minorEastAsia"/>
        </w:rPr>
        <w:t xml:space="preserve">prediction of </w:t>
      </w:r>
      <m:oMath>
        <m:r>
          <w:rPr>
            <w:rFonts w:ascii="Cambria Math" w:hAnsi="Cambria Math"/>
          </w:rPr>
          <m:t>Px</m:t>
        </m:r>
      </m:oMath>
      <w:r w:rsidR="00D76B7C" w:rsidRPr="00911DBA">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911DBA">
        <w:rPr>
          <w:rFonts w:eastAsiaTheme="minorEastAsia"/>
        </w:rPr>
        <w:t xml:space="preserve"> as concatenated input</w:t>
      </w:r>
      <w:r w:rsidR="00635ACD" w:rsidRPr="00911DBA">
        <w:rPr>
          <w:rFonts w:eastAsiaTheme="minorEastAsia"/>
        </w:rPr>
        <w:t>.</w:t>
      </w:r>
    </w:p>
    <w:p w14:paraId="72BF4E87" w14:textId="5879127C" w:rsidR="00635ACD" w:rsidRPr="00911DBA" w:rsidRDefault="00635ACD" w:rsidP="00F34D98">
      <w:r w:rsidRPr="00911DBA">
        <w:rPr>
          <w:b/>
          <w:bCs/>
          <w:i/>
          <w:iCs/>
        </w:rPr>
        <w:t xml:space="preserve">Recycle </w:t>
      </w:r>
      <w:r w:rsidR="00E50FF8" w:rsidRPr="00911DBA">
        <w:rPr>
          <w:b/>
          <w:bCs/>
          <w:i/>
          <w:iCs/>
        </w:rPr>
        <w:t>Loss</w:t>
      </w:r>
      <w:r w:rsidR="00623FA3" w:rsidRPr="00911DBA">
        <w:rPr>
          <w:b/>
          <w:bCs/>
        </w:rPr>
        <w:t xml:space="preserve">: </w:t>
      </w:r>
      <w:r w:rsidR="006509F8" w:rsidRPr="00911DBA">
        <w:t xml:space="preserve">Merging image generator </w:t>
      </w:r>
      <w:r w:rsidR="00593A83" w:rsidRPr="00911DBA">
        <w:fldChar w:fldCharType="begin" w:fldLock="1"/>
      </w:r>
      <w:r w:rsidR="00C077EB"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911DBA">
        <w:fldChar w:fldCharType="separate"/>
      </w:r>
      <w:r w:rsidR="00C077EB" w:rsidRPr="00911DBA">
        <w:rPr>
          <w:noProof/>
        </w:rPr>
        <w:t>[2]</w:t>
      </w:r>
      <w:r w:rsidR="00593A83" w:rsidRPr="00911DBA">
        <w:fldChar w:fldCharType="end"/>
      </w:r>
      <w:r w:rsidR="00593A83" w:rsidRPr="00911DBA">
        <w:t xml:space="preserve"> </w:t>
      </w:r>
      <w:r w:rsidR="006509F8" w:rsidRPr="00911DBA">
        <w:t xml:space="preserve">and temporal prediction network. </w:t>
      </w:r>
      <w:r w:rsidR="00AA48BE" w:rsidRPr="00911DBA">
        <w:t>The recycle loss</w:t>
      </w:r>
      <w:r w:rsidR="00082AD0" w:rsidRPr="00911DBA">
        <w:fldChar w:fldCharType="begin" w:fldLock="1"/>
      </w:r>
      <w:r w:rsidR="00DF726A"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911DBA">
        <w:fldChar w:fldCharType="separate"/>
      </w:r>
      <w:r w:rsidR="00296724" w:rsidRPr="00911DBA">
        <w:rPr>
          <w:noProof/>
        </w:rPr>
        <w:t>[1]</w:t>
      </w:r>
      <w:r w:rsidR="00082AD0" w:rsidRPr="00911DBA">
        <w:fldChar w:fldCharType="end"/>
      </w:r>
      <w:r w:rsidR="00AA48BE" w:rsidRPr="00911DBA">
        <w:t xml:space="preserve"> across domains and time can be </w:t>
      </w:r>
      <w:r w:rsidR="006509F8" w:rsidRPr="00911DBA">
        <w:t>described</w:t>
      </w:r>
      <w:r w:rsidR="00AA48BE" w:rsidRPr="00911DBA">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rsidRPr="00911DBA" w14:paraId="7F6370C2" w14:textId="3C10F67C" w:rsidTr="00444930">
        <w:trPr>
          <w:trHeight w:val="1223"/>
        </w:trPr>
        <w:tc>
          <w:tcPr>
            <w:tcW w:w="7671" w:type="dxa"/>
            <w:vAlign w:val="center"/>
          </w:tcPr>
          <w:p w14:paraId="4234D1DA" w14:textId="7006959B" w:rsidR="002C5A45" w:rsidRPr="00911DBA" w:rsidRDefault="001752A5"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094" w:type="dxa"/>
            <w:vAlign w:val="center"/>
          </w:tcPr>
          <w:p w14:paraId="71CCB44F" w14:textId="52226C49" w:rsidR="002C5A45" w:rsidRPr="00911DBA" w:rsidRDefault="002C5A45" w:rsidP="0070795F">
            <w:pPr>
              <w:pStyle w:val="Caption"/>
              <w:spacing w:before="0"/>
              <w:jc w:val="right"/>
            </w:pPr>
            <w:bookmarkStart w:id="279" w:name="_Toc52011763"/>
            <w:bookmarkStart w:id="280" w:name="_Toc52013990"/>
            <w:r w:rsidRPr="00911DBA">
              <w:rPr>
                <w:color w:val="auto"/>
                <w:sz w:val="24"/>
                <w:szCs w:val="24"/>
              </w:rPr>
              <w:t>eq.(</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6</w:t>
            </w:r>
            <w:r w:rsidR="00061A16">
              <w:rPr>
                <w:color w:val="auto"/>
                <w:sz w:val="24"/>
                <w:szCs w:val="24"/>
              </w:rPr>
              <w:fldChar w:fldCharType="end"/>
            </w:r>
            <w:r w:rsidRPr="00911DBA">
              <w:rPr>
                <w:color w:val="auto"/>
                <w:sz w:val="24"/>
                <w:szCs w:val="24"/>
              </w:rPr>
              <w:t>)</w:t>
            </w:r>
            <w:bookmarkEnd w:id="279"/>
            <w:bookmarkEnd w:id="280"/>
          </w:p>
        </w:tc>
      </w:tr>
    </w:tbl>
    <w:p w14:paraId="69F39025" w14:textId="35AFA9F7" w:rsidR="00444930" w:rsidRPr="00444930" w:rsidRDefault="00444930" w:rsidP="00444930">
      <w:pPr>
        <w:jc w:val="center"/>
        <w:rPr>
          <w:rFonts w:eastAsiaTheme="minorEastAsia"/>
        </w:rPr>
      </w:pPr>
      <w:bookmarkStart w:id="281" w:name="_Toc52981553"/>
      <w:r w:rsidRPr="00911DBA">
        <w:t xml:space="preserve">wher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Pr="00911DBA">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r>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911DBA">
        <w:rPr>
          <w:rFonts w:eastAsiaTheme="minorEastAsia"/>
        </w:rPr>
        <w:t xml:space="preserve"> is a prediction of </w:t>
      </w:r>
      <m:oMath>
        <m:r>
          <w:rPr>
            <w:rFonts w:ascii="Cambria Math" w:hAnsi="Cambria Math"/>
          </w:rPr>
          <m:t>Px</m:t>
        </m:r>
      </m:oMath>
      <w:r w:rsidRPr="00911DBA">
        <w:rPr>
          <w:rFonts w:eastAsiaTheme="minorEastAsia"/>
        </w:rPr>
        <w:t xml:space="preserve"> giv</w:t>
      </w:r>
      <w:proofErr w:type="spellStart"/>
      <w:r w:rsidRPr="00911DBA">
        <w:rPr>
          <w:rFonts w:eastAsiaTheme="minorEastAsia"/>
        </w:rPr>
        <w:t>en</w:t>
      </w:r>
      <w:proofErr w:type="spellEnd"/>
      <w:r w:rsidRPr="00911DB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s concatenated input.</w:t>
      </w:r>
    </w:p>
    <w:p w14:paraId="78B3393A" w14:textId="7E359DCC" w:rsidR="00665099" w:rsidRPr="00911DBA" w:rsidRDefault="00E437A7" w:rsidP="00B05706">
      <w:pPr>
        <w:pStyle w:val="Heading2"/>
      </w:pPr>
      <w:bookmarkStart w:id="282" w:name="_Toc54101873"/>
      <w:r w:rsidRPr="00911DBA">
        <w:t>Temporal</w:t>
      </w:r>
      <w:r w:rsidR="006D528E" w:rsidRPr="00911DBA">
        <w:t xml:space="preserve"> </w:t>
      </w:r>
      <w:r w:rsidRPr="00911DBA">
        <w:t>Discriminator</w:t>
      </w:r>
      <w:bookmarkEnd w:id="281"/>
      <w:bookmarkEnd w:id="282"/>
      <w:r w:rsidR="006D528E" w:rsidRPr="00911DBA">
        <w:t xml:space="preserve"> </w:t>
      </w:r>
    </w:p>
    <w:p w14:paraId="1EF84081" w14:textId="097A1365" w:rsidR="006D037D" w:rsidRPr="00911DBA" w:rsidRDefault="001C6EC5" w:rsidP="00C37BD9">
      <w:r w:rsidRPr="00911DBA">
        <w:t xml:space="preserve">To improve visual quality further, a discriminator takes </w:t>
      </w:r>
      <w:r w:rsidR="00893E04" w:rsidRPr="00911DBA">
        <w:t>three</w:t>
      </w:r>
      <w:r w:rsidRPr="00911DBA">
        <w:t xml:space="preserve"> consecutive generated images to decide whether it</w:t>
      </w:r>
      <w:r w:rsidR="00B615E0" w:rsidRPr="00911DBA">
        <w:t xml:space="preserve"> i</w:t>
      </w:r>
      <w:r w:rsidRPr="00911DBA">
        <w:t xml:space="preserve">s real or fake. </w:t>
      </w:r>
      <w:r w:rsidR="00E437A7" w:rsidRPr="00911DBA">
        <w:t xml:space="preserve">The </w:t>
      </w:r>
      <w:r w:rsidR="00BF09B9" w:rsidRPr="00911DBA">
        <w:t>d</w:t>
      </w:r>
      <w:r w:rsidR="007F6335" w:rsidRPr="00911DBA">
        <w:t xml:space="preserve">iscriminator </w:t>
      </w:r>
      <w:r w:rsidR="00E437A7" w:rsidRPr="00911DBA">
        <w:t xml:space="preserve">architecture and the output stay the same with Patch GAN </w:t>
      </w:r>
      <w:r w:rsidR="00E437A7"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911DBA">
        <w:fldChar w:fldCharType="separate"/>
      </w:r>
      <w:r w:rsidR="00C077EB" w:rsidRPr="00911DBA">
        <w:rPr>
          <w:noProof/>
        </w:rPr>
        <w:t>[3]</w:t>
      </w:r>
      <w:r w:rsidR="00E437A7" w:rsidRPr="00911DBA">
        <w:fldChar w:fldCharType="end"/>
      </w:r>
      <w:r w:rsidR="006339B7" w:rsidRPr="00911DBA">
        <w:t>;</w:t>
      </w:r>
      <w:r w:rsidR="00E437A7" w:rsidRPr="00911DBA">
        <w:t xml:space="preserve"> instead</w:t>
      </w:r>
      <w:r w:rsidR="00F8066E" w:rsidRPr="00911DBA">
        <w:t>,</w:t>
      </w:r>
      <w:r w:rsidR="00E437A7" w:rsidRPr="00911DBA">
        <w:t xml:space="preserve"> the differences are just the input and the number of channels</w:t>
      </w:r>
      <w:r w:rsidR="002F18EE" w:rsidRPr="00911DBA">
        <w:t>.</w:t>
      </w:r>
      <w:r w:rsidR="00E437A7" w:rsidRPr="00911DB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rsidRPr="00911DBA" w14:paraId="6E5041CF" w14:textId="77777777" w:rsidTr="00444930">
        <w:trPr>
          <w:trHeight w:val="1295"/>
        </w:trPr>
        <w:tc>
          <w:tcPr>
            <w:tcW w:w="7693" w:type="dxa"/>
            <w:vAlign w:val="center"/>
          </w:tcPr>
          <w:p w14:paraId="796DD415" w14:textId="4EEF58CA" w:rsidR="006D037D" w:rsidRPr="00911DBA" w:rsidRDefault="001752A5"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d>
              <m:r>
                <w:rPr>
                  <w:rFonts w:ascii="Cambria Math" w:hAnsi="Cambria Math"/>
                </w:rPr>
                <m:t>))</m:t>
              </m:r>
            </m:oMath>
            <w:r w:rsidR="006D037D" w:rsidRPr="00911DBA">
              <w:t xml:space="preserve"> </w:t>
            </w:r>
          </w:p>
        </w:tc>
        <w:tc>
          <w:tcPr>
            <w:tcW w:w="1072" w:type="dxa"/>
            <w:vAlign w:val="center"/>
          </w:tcPr>
          <w:p w14:paraId="056E2A0F" w14:textId="5C5C4921" w:rsidR="006D037D" w:rsidRPr="00911DBA" w:rsidRDefault="006D037D" w:rsidP="00D67FE9">
            <w:pPr>
              <w:pStyle w:val="Caption"/>
              <w:spacing w:before="0"/>
              <w:jc w:val="right"/>
            </w:pPr>
            <w:bookmarkStart w:id="283" w:name="_Toc52013991"/>
            <w:r w:rsidRPr="00911DBA">
              <w:rPr>
                <w:color w:val="auto"/>
                <w:sz w:val="24"/>
                <w:szCs w:val="24"/>
              </w:rPr>
              <w:t xml:space="preserve">eq.( </w:t>
            </w:r>
            <w:r w:rsidR="00061A16">
              <w:rPr>
                <w:color w:val="auto"/>
                <w:sz w:val="24"/>
                <w:szCs w:val="24"/>
              </w:rPr>
              <w:fldChar w:fldCharType="begin"/>
            </w:r>
            <w:r w:rsidR="00061A16">
              <w:rPr>
                <w:color w:val="auto"/>
                <w:sz w:val="24"/>
                <w:szCs w:val="24"/>
              </w:rPr>
              <w:instrText xml:space="preserve"> STYLEREF 1 \s </w:instrText>
            </w:r>
            <w:r w:rsidR="00061A16">
              <w:rPr>
                <w:color w:val="auto"/>
                <w:sz w:val="24"/>
                <w:szCs w:val="24"/>
              </w:rPr>
              <w:fldChar w:fldCharType="separate"/>
            </w:r>
            <w:r w:rsidR="00061A16">
              <w:rPr>
                <w:noProof/>
                <w:color w:val="auto"/>
                <w:sz w:val="24"/>
                <w:szCs w:val="24"/>
              </w:rPr>
              <w:t>4</w:t>
            </w:r>
            <w:r w:rsidR="00061A16">
              <w:rPr>
                <w:color w:val="auto"/>
                <w:sz w:val="24"/>
                <w:szCs w:val="24"/>
              </w:rPr>
              <w:fldChar w:fldCharType="end"/>
            </w:r>
            <w:r w:rsidR="00061A16">
              <w:rPr>
                <w:color w:val="auto"/>
                <w:sz w:val="24"/>
                <w:szCs w:val="24"/>
              </w:rPr>
              <w:t>.</w:t>
            </w:r>
            <w:r w:rsidR="00061A16">
              <w:rPr>
                <w:color w:val="auto"/>
                <w:sz w:val="24"/>
                <w:szCs w:val="24"/>
              </w:rPr>
              <w:fldChar w:fldCharType="begin"/>
            </w:r>
            <w:r w:rsidR="00061A16">
              <w:rPr>
                <w:color w:val="auto"/>
                <w:sz w:val="24"/>
                <w:szCs w:val="24"/>
              </w:rPr>
              <w:instrText xml:space="preserve"> SEQ eq.( \* ARABIC \s 1 </w:instrText>
            </w:r>
            <w:r w:rsidR="00061A16">
              <w:rPr>
                <w:color w:val="auto"/>
                <w:sz w:val="24"/>
                <w:szCs w:val="24"/>
              </w:rPr>
              <w:fldChar w:fldCharType="separate"/>
            </w:r>
            <w:r w:rsidR="00061A16">
              <w:rPr>
                <w:noProof/>
                <w:color w:val="auto"/>
                <w:sz w:val="24"/>
                <w:szCs w:val="24"/>
              </w:rPr>
              <w:t>7</w:t>
            </w:r>
            <w:r w:rsidR="00061A16">
              <w:rPr>
                <w:color w:val="auto"/>
                <w:sz w:val="24"/>
                <w:szCs w:val="24"/>
              </w:rPr>
              <w:fldChar w:fldCharType="end"/>
            </w:r>
            <w:bookmarkEnd w:id="283"/>
            <w:r w:rsidRPr="00911DBA">
              <w:rPr>
                <w:color w:val="auto"/>
                <w:sz w:val="24"/>
                <w:szCs w:val="24"/>
              </w:rPr>
              <w:t>)</w:t>
            </w:r>
          </w:p>
        </w:tc>
      </w:tr>
    </w:tbl>
    <w:p w14:paraId="1978AD58" w14:textId="13428BCC" w:rsidR="00444930" w:rsidRPr="00444930" w:rsidRDefault="00444930" w:rsidP="00444930">
      <w:pPr>
        <w:jc w:val="center"/>
        <w:rPr>
          <w:rFonts w:eastAsiaTheme="minorEastAsia"/>
        </w:rPr>
      </w:pPr>
      <w:r w:rsidRPr="00911DBA">
        <w:t>where:</w:t>
      </w:r>
      <m:oMath>
        <m:r>
          <w:rPr>
            <w:rFonts w:ascii="Cambria Math" w:hAnsi="Cambria Math"/>
          </w:rPr>
          <m:t>D</m:t>
        </m:r>
      </m:oMath>
      <w:r>
        <w:rPr>
          <w:rFonts w:eastAsiaTheme="minorEastAsia"/>
        </w:rPr>
        <w:t xml:space="preserve"> discriminator</w:t>
      </w:r>
      <w:r w:rsidR="00CD790D">
        <w:rPr>
          <w:rFonts w:eastAsiaTheme="minorEastAsia"/>
        </w:rPr>
        <w:t xml:space="preserve"> and </w:t>
      </w:r>
      <m:oMath>
        <m:r>
          <w:rPr>
            <w:rFonts w:ascii="Cambria Math" w:eastAsiaTheme="minorEastAsia" w:hAnsi="Cambria Math"/>
          </w:rPr>
          <m:t>G</m:t>
        </m:r>
      </m:oMath>
      <w:r w:rsidR="00CD790D">
        <w:rPr>
          <w:rFonts w:eastAsiaTheme="minorEastAsia"/>
        </w:rPr>
        <w:t xml:space="preserve"> is the generator</w:t>
      </w:r>
      <w:r w:rsidRPr="00911DBA">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2</m:t>
            </m:r>
          </m:sub>
        </m:sSub>
        <m:r>
          <m:rPr>
            <m:sty m:val="p"/>
          </m:rP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911DBA">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911DBA">
        <w:rPr>
          <w:rFonts w:eastAsiaTheme="minorEastAsia"/>
        </w:rPr>
        <w:t xml:space="preserve"> are samples </w:t>
      </w:r>
      <w:r>
        <w:rPr>
          <w:rFonts w:eastAsiaTheme="minorEastAsia"/>
        </w:rPr>
        <w:t xml:space="preserve">frames </w:t>
      </w:r>
      <w:r w:rsidRPr="00911DBA">
        <w:rPr>
          <w:rFonts w:eastAsiaTheme="minorEastAsia"/>
        </w:rPr>
        <w:t>from both domain datasets.</w:t>
      </w:r>
    </w:p>
    <w:p w14:paraId="35158AE3" w14:textId="2333E8DA" w:rsidR="00C37BD9" w:rsidRPr="00911DBA" w:rsidRDefault="00BE793B" w:rsidP="00C37BD9">
      <w:r w:rsidRPr="00911DBA">
        <w:t>R</w:t>
      </w:r>
      <w:r w:rsidR="00E437A7" w:rsidRPr="00911DBA">
        <w:t>ather tha</w:t>
      </w:r>
      <w:r w:rsidR="00565BFD" w:rsidRPr="00911DBA">
        <w:t>n</w:t>
      </w:r>
      <w:r w:rsidR="00E437A7" w:rsidRPr="00911DBA">
        <w:t xml:space="preserve"> differentiating between single frames, </w:t>
      </w:r>
      <w:r w:rsidR="002D34E2" w:rsidRPr="00911DBA">
        <w:t xml:space="preserve">the </w:t>
      </w:r>
      <w:r w:rsidR="00E437A7" w:rsidRPr="00911DBA">
        <w:t>discriminator</w:t>
      </w:r>
      <w:r w:rsidR="00EF7564" w:rsidRPr="00911DBA">
        <w:t xml:space="preserve"> network is </w:t>
      </w:r>
      <w:r w:rsidR="00E437A7" w:rsidRPr="00911DBA">
        <w:t>design</w:t>
      </w:r>
      <w:r w:rsidR="007849EC" w:rsidRPr="00911DBA">
        <w:t>ed</w:t>
      </w:r>
      <w:r w:rsidR="00E437A7" w:rsidRPr="00911DBA">
        <w:t xml:space="preserve"> in a way </w:t>
      </w:r>
      <w:r w:rsidR="005009BF" w:rsidRPr="00911DBA">
        <w:t>to</w:t>
      </w:r>
      <w:r w:rsidR="00E437A7" w:rsidRPr="00911DBA">
        <w:t xml:space="preserve"> observes </w:t>
      </w:r>
      <w:r w:rsidR="00EF283D" w:rsidRPr="00911DBA">
        <w:t>three</w:t>
      </w:r>
      <w:r w:rsidR="00E437A7" w:rsidRPr="00911DBA">
        <w:t xml:space="preserve"> constitutive of synthesized frames and </w:t>
      </w:r>
      <w:r w:rsidR="00373FE1" w:rsidRPr="00911DBA">
        <w:t>three</w:t>
      </w:r>
      <w:r w:rsidR="00E437A7" w:rsidRPr="00911DBA">
        <w:t xml:space="preserve"> constitutive of the real frames</w:t>
      </w:r>
      <w:r w:rsidR="001B3929" w:rsidRPr="00911DBA">
        <w:t>.</w:t>
      </w:r>
      <w:r w:rsidR="00E437A7" w:rsidRPr="00911DBA">
        <w:t xml:space="preserve"> </w:t>
      </w:r>
      <w:r w:rsidR="008C7B41" w:rsidRPr="00911DBA">
        <w:t>This approach</w:t>
      </w:r>
      <w:r w:rsidR="001B3929" w:rsidRPr="00911DBA">
        <w:t xml:space="preserve"> make</w:t>
      </w:r>
      <w:r w:rsidR="00B615E0" w:rsidRPr="00911DBA">
        <w:t>s</w:t>
      </w:r>
      <w:r w:rsidR="001B3929" w:rsidRPr="00911DBA">
        <w:t xml:space="preserve"> </w:t>
      </w:r>
      <w:r w:rsidR="008C7B41" w:rsidRPr="00911DBA">
        <w:t>the discriminator network</w:t>
      </w:r>
      <w:r w:rsidR="001B3929" w:rsidRPr="00911DBA">
        <w:t xml:space="preserve"> optimal because </w:t>
      </w:r>
      <w:r w:rsidR="00EB4075" w:rsidRPr="00911DBA">
        <w:t>it</w:t>
      </w:r>
      <w:r w:rsidR="001B3929" w:rsidRPr="00911DBA">
        <w:t xml:space="preserve"> </w:t>
      </w:r>
      <w:proofErr w:type="gramStart"/>
      <w:r w:rsidR="001B3929" w:rsidRPr="00911DBA">
        <w:t>takes into account</w:t>
      </w:r>
      <w:proofErr w:type="gramEnd"/>
      <w:r w:rsidR="001B3929" w:rsidRPr="00911DBA">
        <w:t xml:space="preserve"> the temporal nature of the video generation issue</w:t>
      </w:r>
      <w:bookmarkEnd w:id="260"/>
      <w:r w:rsidR="00534B4C" w:rsidRPr="00911DBA">
        <w:t>,</w:t>
      </w:r>
      <w:r w:rsidR="003A1878" w:rsidRPr="00911DBA">
        <w:t xml:space="preserve"> such as Object Dislocation</w:t>
      </w:r>
      <w:r w:rsidR="001B3929" w:rsidRPr="00911DBA">
        <w:t>.</w:t>
      </w:r>
    </w:p>
    <w:p w14:paraId="5BD732E4" w14:textId="77777777" w:rsidR="00C94513" w:rsidRPr="00911DBA" w:rsidRDefault="00C94513" w:rsidP="00E868E6">
      <w:pPr>
        <w:keepNext/>
        <w:jc w:val="center"/>
      </w:pPr>
      <w:r w:rsidRPr="00911DBA">
        <w:rPr>
          <w:noProof/>
        </w:rPr>
        <w:lastRenderedPageBreak/>
        <w:drawing>
          <wp:inline distT="0" distB="0" distL="0" distR="0" wp14:anchorId="07F307BA" wp14:editId="104FF119">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78DBC782" w:rsidR="00C94513" w:rsidRPr="00911DBA" w:rsidRDefault="00C94513" w:rsidP="00C94513">
      <w:pPr>
        <w:pStyle w:val="Caption"/>
        <w:jc w:val="center"/>
        <w:rPr>
          <w:color w:val="auto"/>
          <w:sz w:val="24"/>
          <w:szCs w:val="24"/>
        </w:rPr>
      </w:pPr>
      <w:bookmarkStart w:id="284" w:name="_Toc52980542"/>
      <w:bookmarkStart w:id="285" w:name="_Toc5408917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Temporal Discriminator Network</w:t>
      </w:r>
      <w:bookmarkEnd w:id="284"/>
      <w:bookmarkEnd w:id="285"/>
    </w:p>
    <w:p w14:paraId="4E8524F1" w14:textId="478ADB8D" w:rsidR="00C51132" w:rsidRPr="00911DBA" w:rsidRDefault="00140653" w:rsidP="00B05706">
      <w:pPr>
        <w:pStyle w:val="Heading2"/>
      </w:pPr>
      <w:bookmarkStart w:id="286" w:name="_Toc52981554"/>
      <w:bookmarkStart w:id="287" w:name="_Toc54101874"/>
      <w:r w:rsidRPr="00911DBA">
        <w:t xml:space="preserve">Training </w:t>
      </w:r>
      <w:r w:rsidR="00C76F74" w:rsidRPr="00911DBA">
        <w:t>P</w:t>
      </w:r>
      <w:r w:rsidRPr="00911DBA">
        <w:t>seudocode</w:t>
      </w:r>
      <w:bookmarkEnd w:id="286"/>
      <w:bookmarkEnd w:id="287"/>
    </w:p>
    <w:p w14:paraId="37AD05AA" w14:textId="7A0848D6" w:rsidR="006B7FF8" w:rsidRPr="00911DBA" w:rsidRDefault="0034361E" w:rsidP="00C37BD9">
      <w:r w:rsidRPr="00911DBA">
        <w:t>Training algorithms for this thesis work have been introduced in this section</w:t>
      </w:r>
      <w:r w:rsidR="0096214B" w:rsidRPr="00911DBA">
        <w:t xml:space="preserve"> a</w:t>
      </w:r>
      <w:r w:rsidR="00BD3910" w:rsidRPr="00911DBA">
        <w:t xml:space="preserve">s this study compares earlier research, </w:t>
      </w:r>
      <w:r w:rsidR="00B60544" w:rsidRPr="00911DBA">
        <w:t>Cycle-GAN</w:t>
      </w:r>
      <w:r w:rsidR="0014610E" w:rsidRPr="00911DBA">
        <w:t>,</w:t>
      </w:r>
      <w:r w:rsidR="00E76446" w:rsidRPr="00911DBA">
        <w:t xml:space="preserve"> and </w:t>
      </w:r>
      <w:proofErr w:type="spellStart"/>
      <w:r w:rsidR="00E76446" w:rsidRPr="00911DBA">
        <w:t>ReCycle</w:t>
      </w:r>
      <w:proofErr w:type="spellEnd"/>
      <w:r w:rsidR="00E76446" w:rsidRPr="00911DBA">
        <w:t>-GAN</w:t>
      </w:r>
      <w:r w:rsidR="007E41C3" w:rsidRPr="00911DBA">
        <w:t>. T</w:t>
      </w:r>
      <w:r w:rsidR="00DB37EC" w:rsidRPr="00911DBA">
        <w:t>heir training algorithms</w:t>
      </w:r>
      <w:r w:rsidR="007E41C3" w:rsidRPr="00911DBA">
        <w:t xml:space="preserve"> ha</w:t>
      </w:r>
      <w:r w:rsidR="00E4685C" w:rsidRPr="00911DBA">
        <w:t>ve</w:t>
      </w:r>
      <w:r w:rsidR="00594857" w:rsidRPr="00911DBA">
        <w:t xml:space="preserve"> also</w:t>
      </w:r>
      <w:r w:rsidR="007E41C3" w:rsidRPr="00911DBA">
        <w:t xml:space="preserve"> present</w:t>
      </w:r>
      <w:r w:rsidR="0096214B" w:rsidRPr="00911DBA">
        <w:t xml:space="preserve"> </w:t>
      </w:r>
      <w:r w:rsidR="00F36974" w:rsidRPr="00911DBA">
        <w:t xml:space="preserve">in </w:t>
      </w:r>
      <w:hyperlink w:anchor="_Appendix_D:_Cycle" w:history="1">
        <w:r w:rsidR="00F36974" w:rsidRPr="00911DBA">
          <w:rPr>
            <w:rStyle w:val="Hyperlink"/>
          </w:rPr>
          <w:t xml:space="preserve">Appendix </w:t>
        </w:r>
      </w:hyperlink>
      <w:r w:rsidR="00594857" w:rsidRPr="00911DBA">
        <w:rPr>
          <w:rStyle w:val="Hyperlink"/>
        </w:rPr>
        <w:t>B</w:t>
      </w:r>
      <w:r w:rsidR="00DB37EC" w:rsidRPr="00911DBA">
        <w:t>.</w:t>
      </w:r>
      <w:r w:rsidR="00510D2B" w:rsidRPr="00911DBA">
        <w:t xml:space="preserve"> </w:t>
      </w:r>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167EA2" w:rsidRPr="00911DBA" w14:paraId="0B5C0984" w14:textId="77777777" w:rsidTr="00167EA2">
        <w:trPr>
          <w:trHeight w:val="397"/>
          <w:jc w:val="center"/>
        </w:trPr>
        <w:tc>
          <w:tcPr>
            <w:tcW w:w="5000" w:type="pct"/>
            <w:gridSpan w:val="2"/>
            <w:tcBorders>
              <w:top w:val="single" w:sz="4" w:space="0" w:color="auto"/>
              <w:left w:val="single" w:sz="4" w:space="0" w:color="auto"/>
              <w:bottom w:val="single" w:sz="4" w:space="0" w:color="auto"/>
              <w:right w:val="single" w:sz="4" w:space="0" w:color="auto"/>
            </w:tcBorders>
            <w:vAlign w:val="center"/>
          </w:tcPr>
          <w:p w14:paraId="520455CA" w14:textId="3F9298CE" w:rsidR="00167EA2" w:rsidRDefault="00167EA2" w:rsidP="006B7FF8">
            <w:pPr>
              <w:spacing w:before="0"/>
              <w:jc w:val="left"/>
              <w:rPr>
                <w:rFonts w:eastAsia="Calibri"/>
              </w:rPr>
            </w:pPr>
            <w:r w:rsidRPr="00167EA2">
              <w:rPr>
                <w:rFonts w:eastAsia="Calibri"/>
                <w:b/>
                <w:bCs/>
              </w:rPr>
              <w:t>Algorithm</w:t>
            </w:r>
            <w:r>
              <w:rPr>
                <w:rFonts w:eastAsia="Calibri"/>
                <w:b/>
                <w:bCs/>
              </w:rPr>
              <w:t xml:space="preserve"> 1</w:t>
            </w:r>
            <w:r>
              <w:rPr>
                <w:rFonts w:eastAsia="Calibri"/>
              </w:rPr>
              <w:t xml:space="preserve">: </w:t>
            </w:r>
            <w:r w:rsidRPr="00911DBA">
              <w:t>Cycle</w:t>
            </w:r>
            <w:r>
              <w:t xml:space="preserve"> </w:t>
            </w:r>
            <w:r w:rsidRPr="00911DBA">
              <w:t xml:space="preserve">GAN with feature preserving loss </w:t>
            </w:r>
            <w:r>
              <w:t>and</w:t>
            </w:r>
            <w:r w:rsidRPr="00911DBA">
              <w:t xml:space="preserve"> </w:t>
            </w:r>
            <w:r>
              <w:t xml:space="preserve">temporal </w:t>
            </w:r>
            <w:r w:rsidRPr="00911DBA">
              <w:t>discriminator</w:t>
            </w:r>
          </w:p>
        </w:tc>
      </w:tr>
      <w:tr w:rsidR="00167EA2" w:rsidRPr="00911DBA" w14:paraId="1043A1EA" w14:textId="77777777" w:rsidTr="00167EA2">
        <w:trPr>
          <w:trHeight w:val="397"/>
          <w:jc w:val="center"/>
        </w:trPr>
        <w:tc>
          <w:tcPr>
            <w:tcW w:w="5000" w:type="pct"/>
            <w:gridSpan w:val="2"/>
            <w:tcBorders>
              <w:top w:val="single" w:sz="4" w:space="0" w:color="auto"/>
              <w:left w:val="single" w:sz="4" w:space="0" w:color="auto"/>
              <w:bottom w:val="nil"/>
              <w:right w:val="single" w:sz="4" w:space="0" w:color="auto"/>
            </w:tcBorders>
            <w:vAlign w:val="center"/>
          </w:tcPr>
          <w:p w14:paraId="75B0874E" w14:textId="0920E8BB" w:rsidR="00167EA2" w:rsidRDefault="00167EA2" w:rsidP="006B7FF8">
            <w:pPr>
              <w:spacing w:before="0"/>
              <w:jc w:val="left"/>
              <w:rPr>
                <w:rFonts w:eastAsia="Calibri"/>
              </w:rPr>
            </w:pPr>
            <w:r>
              <w:rPr>
                <w:rFonts w:eastAsia="Calibri"/>
              </w:rPr>
              <w:t xml:space="preserve">Input: </w:t>
            </w:r>
            <m:oMath>
              <m:r>
                <w:rPr>
                  <w:rFonts w:ascii="Cambria Math" w:hAnsi="Cambria Math"/>
                </w:rPr>
                <m:t>x,y</m:t>
              </m:r>
            </m:oMath>
          </w:p>
        </w:tc>
      </w:tr>
      <w:tr w:rsidR="00167EA2" w:rsidRPr="00911DBA" w14:paraId="4F5E4697" w14:textId="77777777" w:rsidTr="00167EA2">
        <w:trPr>
          <w:trHeight w:val="397"/>
          <w:jc w:val="center"/>
        </w:trPr>
        <w:tc>
          <w:tcPr>
            <w:tcW w:w="5000" w:type="pct"/>
            <w:gridSpan w:val="2"/>
            <w:tcBorders>
              <w:top w:val="nil"/>
              <w:left w:val="single" w:sz="4" w:space="0" w:color="auto"/>
              <w:bottom w:val="nil"/>
              <w:right w:val="single" w:sz="4" w:space="0" w:color="auto"/>
            </w:tcBorders>
            <w:vAlign w:val="center"/>
          </w:tcPr>
          <w:p w14:paraId="74CF4A32" w14:textId="650CCA06" w:rsidR="00167EA2" w:rsidRDefault="00167EA2" w:rsidP="006B7FF8">
            <w:pPr>
              <w:spacing w:before="0"/>
              <w:jc w:val="left"/>
              <w:rPr>
                <w:rFonts w:eastAsia="Calibri"/>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DA19A0" w:rsidRPr="00911DBA" w14:paraId="03134827" w14:textId="77777777" w:rsidTr="00167EA2">
        <w:trPr>
          <w:trHeight w:val="431"/>
          <w:jc w:val="center"/>
        </w:trPr>
        <w:tc>
          <w:tcPr>
            <w:tcW w:w="285" w:type="pct"/>
            <w:tcBorders>
              <w:top w:val="nil"/>
              <w:left w:val="single" w:sz="4" w:space="0" w:color="auto"/>
              <w:bottom w:val="nil"/>
              <w:right w:val="nil"/>
            </w:tcBorders>
            <w:vAlign w:val="center"/>
          </w:tcPr>
          <w:p w14:paraId="477A9597" w14:textId="309571B5" w:rsidR="00DA19A0" w:rsidRPr="00911DBA" w:rsidRDefault="00DA19A0" w:rsidP="00DA19A0">
            <w:pPr>
              <w:spacing w:before="0"/>
              <w:jc w:val="center"/>
              <w:rPr>
                <w:rFonts w:eastAsia="Calibri"/>
                <w:iCs/>
              </w:rPr>
            </w:pPr>
            <w:r w:rsidRPr="00911DBA">
              <w:rPr>
                <w:rFonts w:eastAsia="Calibri"/>
                <w:iCs/>
              </w:rPr>
              <w:t>1</w:t>
            </w:r>
          </w:p>
        </w:tc>
        <w:tc>
          <w:tcPr>
            <w:tcW w:w="4715" w:type="pct"/>
            <w:tcBorders>
              <w:top w:val="nil"/>
              <w:left w:val="nil"/>
            </w:tcBorders>
            <w:vAlign w:val="center"/>
          </w:tcPr>
          <w:p w14:paraId="63DBD1FA" w14:textId="6225B98C" w:rsidR="00DA19A0" w:rsidRPr="00911DBA"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911DBA" w14:paraId="79C06B4A" w14:textId="77777777" w:rsidTr="00167EA2">
        <w:trPr>
          <w:trHeight w:val="20"/>
          <w:jc w:val="center"/>
        </w:trPr>
        <w:tc>
          <w:tcPr>
            <w:tcW w:w="285" w:type="pct"/>
            <w:tcBorders>
              <w:top w:val="nil"/>
              <w:left w:val="single" w:sz="4" w:space="0" w:color="auto"/>
              <w:bottom w:val="nil"/>
              <w:right w:val="nil"/>
            </w:tcBorders>
            <w:vAlign w:val="center"/>
          </w:tcPr>
          <w:p w14:paraId="031F4798" w14:textId="7037EBB1" w:rsidR="00DA19A0" w:rsidRPr="00911DBA" w:rsidRDefault="00DA19A0" w:rsidP="00DA19A0">
            <w:pPr>
              <w:spacing w:before="0"/>
              <w:jc w:val="center"/>
              <w:rPr>
                <w:iCs/>
              </w:rPr>
            </w:pPr>
            <w:r w:rsidRPr="00911DBA">
              <w:rPr>
                <w:iCs/>
              </w:rPr>
              <w:t>2</w:t>
            </w:r>
          </w:p>
        </w:tc>
        <w:tc>
          <w:tcPr>
            <w:tcW w:w="4715" w:type="pct"/>
            <w:tcBorders>
              <w:left w:val="nil"/>
            </w:tcBorders>
            <w:vAlign w:val="center"/>
          </w:tcPr>
          <w:p w14:paraId="110EA443" w14:textId="44C98C7C" w:rsidR="00DA19A0" w:rsidRPr="00911DBA" w:rsidRDefault="00DA19A0" w:rsidP="006B7FF8">
            <w:pPr>
              <w:spacing w:before="0"/>
            </w:pPr>
            <w:r w:rsidRPr="00911DBA">
              <w:t>Train D:</w:t>
            </w:r>
          </w:p>
        </w:tc>
      </w:tr>
      <w:tr w:rsidR="00DA19A0" w:rsidRPr="00911DBA" w14:paraId="137D615E" w14:textId="77777777" w:rsidTr="00167EA2">
        <w:trPr>
          <w:trHeight w:val="20"/>
          <w:jc w:val="center"/>
        </w:trPr>
        <w:tc>
          <w:tcPr>
            <w:tcW w:w="285" w:type="pct"/>
            <w:tcBorders>
              <w:top w:val="nil"/>
              <w:left w:val="single" w:sz="4" w:space="0" w:color="auto"/>
              <w:bottom w:val="nil"/>
              <w:right w:val="nil"/>
            </w:tcBorders>
            <w:vAlign w:val="center"/>
          </w:tcPr>
          <w:p w14:paraId="3DF2BCEB" w14:textId="2C59D552" w:rsidR="00DA19A0" w:rsidRPr="00911DBA" w:rsidRDefault="00DA19A0" w:rsidP="00DA19A0">
            <w:pPr>
              <w:spacing w:before="0"/>
              <w:jc w:val="center"/>
              <w:rPr>
                <w:iCs/>
              </w:rPr>
            </w:pPr>
            <w:r w:rsidRPr="00911DBA">
              <w:rPr>
                <w:iCs/>
              </w:rPr>
              <w:t>3</w:t>
            </w:r>
          </w:p>
        </w:tc>
        <w:tc>
          <w:tcPr>
            <w:tcW w:w="4715" w:type="pct"/>
            <w:tcBorders>
              <w:left w:val="nil"/>
            </w:tcBorders>
            <w:vAlign w:val="center"/>
          </w:tcPr>
          <w:p w14:paraId="7FAFB9F1" w14:textId="3A08B510" w:rsidR="00DA19A0" w:rsidRPr="00911DBA" w:rsidRDefault="00DA19A0" w:rsidP="006B7FF8">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911DBA" w14:paraId="41078CB1" w14:textId="77777777" w:rsidTr="00167EA2">
        <w:trPr>
          <w:trHeight w:val="20"/>
          <w:jc w:val="center"/>
        </w:trPr>
        <w:tc>
          <w:tcPr>
            <w:tcW w:w="285" w:type="pct"/>
            <w:tcBorders>
              <w:top w:val="nil"/>
              <w:left w:val="single" w:sz="4" w:space="0" w:color="auto"/>
              <w:bottom w:val="nil"/>
              <w:right w:val="nil"/>
            </w:tcBorders>
            <w:vAlign w:val="center"/>
          </w:tcPr>
          <w:p w14:paraId="39AF3B15" w14:textId="0D59738C" w:rsidR="00DA19A0" w:rsidRPr="00911DBA" w:rsidRDefault="00DA19A0" w:rsidP="00DA19A0">
            <w:pPr>
              <w:spacing w:before="0"/>
              <w:jc w:val="center"/>
              <w:rPr>
                <w:rFonts w:eastAsia="Calibri"/>
                <w:b/>
                <w:bCs/>
                <w:iCs/>
              </w:rPr>
            </w:pPr>
            <w:r w:rsidRPr="00911DBA">
              <w:rPr>
                <w:rFonts w:eastAsia="Calibri"/>
                <w:b/>
                <w:bCs/>
                <w:iCs/>
              </w:rPr>
              <w:t>4</w:t>
            </w:r>
          </w:p>
        </w:tc>
        <w:tc>
          <w:tcPr>
            <w:tcW w:w="4715" w:type="pct"/>
            <w:tcBorders>
              <w:left w:val="nil"/>
            </w:tcBorders>
            <w:vAlign w:val="center"/>
          </w:tcPr>
          <w:p w14:paraId="2BFA6BD5" w14:textId="0FB3BEEE" w:rsidR="00DA19A0" w:rsidRPr="00911DBA"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911DBA" w14:paraId="022CD108" w14:textId="77777777" w:rsidTr="00167EA2">
        <w:trPr>
          <w:trHeight w:val="20"/>
          <w:jc w:val="center"/>
        </w:trPr>
        <w:tc>
          <w:tcPr>
            <w:tcW w:w="285" w:type="pct"/>
            <w:tcBorders>
              <w:top w:val="nil"/>
              <w:left w:val="single" w:sz="4" w:space="0" w:color="auto"/>
              <w:bottom w:val="nil"/>
              <w:right w:val="nil"/>
            </w:tcBorders>
            <w:vAlign w:val="center"/>
          </w:tcPr>
          <w:p w14:paraId="7F9BEFDD" w14:textId="3BB283A6" w:rsidR="00DA19A0" w:rsidRPr="00911DBA" w:rsidRDefault="00DA19A0" w:rsidP="00DA19A0">
            <w:pPr>
              <w:spacing w:before="0"/>
              <w:jc w:val="center"/>
              <w:rPr>
                <w:rFonts w:eastAsiaTheme="minorEastAsia"/>
                <w:iCs/>
              </w:rPr>
            </w:pPr>
            <w:r w:rsidRPr="00911DBA">
              <w:rPr>
                <w:rFonts w:eastAsiaTheme="minorEastAsia"/>
                <w:iCs/>
              </w:rPr>
              <w:t>5</w:t>
            </w:r>
          </w:p>
        </w:tc>
        <w:tc>
          <w:tcPr>
            <w:tcW w:w="4715" w:type="pct"/>
            <w:tcBorders>
              <w:left w:val="nil"/>
            </w:tcBorders>
            <w:vAlign w:val="center"/>
          </w:tcPr>
          <w:p w14:paraId="647BF32C" w14:textId="6A04BB1E" w:rsidR="00DA19A0" w:rsidRPr="00911DBA" w:rsidRDefault="00DA19A0" w:rsidP="006B7FF8">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911DBA" w14:paraId="34A3F836" w14:textId="77777777" w:rsidTr="00167EA2">
        <w:trPr>
          <w:trHeight w:val="20"/>
          <w:jc w:val="center"/>
        </w:trPr>
        <w:tc>
          <w:tcPr>
            <w:tcW w:w="285" w:type="pct"/>
            <w:tcBorders>
              <w:top w:val="nil"/>
              <w:left w:val="single" w:sz="4" w:space="0" w:color="auto"/>
              <w:bottom w:val="nil"/>
              <w:right w:val="nil"/>
            </w:tcBorders>
            <w:vAlign w:val="center"/>
          </w:tcPr>
          <w:p w14:paraId="747E226E" w14:textId="4A713D36" w:rsidR="00DA19A0" w:rsidRPr="00911DBA" w:rsidRDefault="00DA19A0" w:rsidP="00DA19A0">
            <w:pPr>
              <w:spacing w:before="0"/>
              <w:jc w:val="center"/>
              <w:rPr>
                <w:iCs/>
              </w:rPr>
            </w:pPr>
            <w:r w:rsidRPr="00911DBA">
              <w:rPr>
                <w:iCs/>
              </w:rPr>
              <w:t>6</w:t>
            </w:r>
          </w:p>
        </w:tc>
        <w:tc>
          <w:tcPr>
            <w:tcW w:w="4715" w:type="pct"/>
            <w:tcBorders>
              <w:left w:val="nil"/>
            </w:tcBorders>
            <w:vAlign w:val="center"/>
          </w:tcPr>
          <w:p w14:paraId="36AA0C3B" w14:textId="5564D7F1" w:rsidR="00DA19A0" w:rsidRPr="00911DBA" w:rsidRDefault="00DA19A0" w:rsidP="006B7FF8">
            <w:pPr>
              <w:spacing w:before="0"/>
            </w:pPr>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DA19A0" w:rsidRPr="00911DBA" w14:paraId="27EA3342" w14:textId="77777777" w:rsidTr="00167EA2">
        <w:trPr>
          <w:trHeight w:val="20"/>
          <w:jc w:val="center"/>
        </w:trPr>
        <w:tc>
          <w:tcPr>
            <w:tcW w:w="285" w:type="pct"/>
            <w:tcBorders>
              <w:top w:val="nil"/>
              <w:left w:val="single" w:sz="4" w:space="0" w:color="auto"/>
              <w:bottom w:val="nil"/>
              <w:right w:val="nil"/>
            </w:tcBorders>
            <w:vAlign w:val="center"/>
          </w:tcPr>
          <w:p w14:paraId="4995F81B" w14:textId="75462C83" w:rsidR="00DA19A0" w:rsidRPr="00911DBA" w:rsidRDefault="00DA19A0" w:rsidP="00DA19A0">
            <w:pPr>
              <w:spacing w:before="0"/>
              <w:jc w:val="center"/>
              <w:rPr>
                <w:iCs/>
              </w:rPr>
            </w:pPr>
            <w:r w:rsidRPr="00911DBA">
              <w:rPr>
                <w:iCs/>
              </w:rPr>
              <w:t>7</w:t>
            </w:r>
          </w:p>
        </w:tc>
        <w:tc>
          <w:tcPr>
            <w:tcW w:w="4715" w:type="pct"/>
            <w:tcBorders>
              <w:left w:val="nil"/>
            </w:tcBorders>
            <w:vAlign w:val="center"/>
          </w:tcPr>
          <w:p w14:paraId="74958A5E" w14:textId="25FBD7E3" w:rsidR="00DA19A0" w:rsidRPr="00911DBA" w:rsidRDefault="00DA19A0" w:rsidP="006B7FF8">
            <w:pPr>
              <w:spacing w:before="0"/>
            </w:pPr>
            <w:r w:rsidRPr="00911DBA">
              <w:t>Train G:</w:t>
            </w:r>
          </w:p>
        </w:tc>
      </w:tr>
      <w:tr w:rsidR="00DA19A0" w:rsidRPr="00911DBA" w14:paraId="45374A0E" w14:textId="77777777" w:rsidTr="00167EA2">
        <w:trPr>
          <w:trHeight w:val="20"/>
          <w:jc w:val="center"/>
        </w:trPr>
        <w:tc>
          <w:tcPr>
            <w:tcW w:w="285" w:type="pct"/>
            <w:tcBorders>
              <w:top w:val="nil"/>
              <w:left w:val="single" w:sz="4" w:space="0" w:color="auto"/>
              <w:bottom w:val="nil"/>
              <w:right w:val="nil"/>
            </w:tcBorders>
            <w:vAlign w:val="center"/>
          </w:tcPr>
          <w:p w14:paraId="786F42DD" w14:textId="20268D03" w:rsidR="00DA19A0" w:rsidRPr="00911DBA" w:rsidRDefault="00DA19A0" w:rsidP="00DA19A0">
            <w:pPr>
              <w:spacing w:before="0"/>
              <w:jc w:val="center"/>
              <w:rPr>
                <w:rFonts w:eastAsiaTheme="minorEastAsia"/>
                <w:iCs/>
              </w:rPr>
            </w:pPr>
            <w:r w:rsidRPr="00911DBA">
              <w:rPr>
                <w:rFonts w:eastAsiaTheme="minorEastAsia"/>
                <w:iCs/>
              </w:rPr>
              <w:t>8</w:t>
            </w:r>
          </w:p>
        </w:tc>
        <w:tc>
          <w:tcPr>
            <w:tcW w:w="4715" w:type="pct"/>
            <w:tcBorders>
              <w:left w:val="nil"/>
            </w:tcBorders>
          </w:tcPr>
          <w:p w14:paraId="1AC9FCD9" w14:textId="7FF9FBFF" w:rsidR="00DA19A0" w:rsidRPr="00911DBA" w:rsidRDefault="00DA19A0" w:rsidP="006B7FF8">
            <w:pPr>
              <w:spacing w:before="0"/>
              <w:rPr>
                <w:rFonts w:eastAsiaTheme="minorEastAsia"/>
                <w:i/>
                <w:iCs/>
              </w:rPr>
            </w:pPr>
            <w:r w:rsidRPr="00911DBA">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51F5C176" w14:textId="4D9F9C81" w:rsidR="00DA19A0" w:rsidRPr="00911DBA"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35B075AF" w:rsidR="00DA19A0" w:rsidRPr="00911DBA"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911DBA" w14:paraId="7790C7C5" w14:textId="77777777" w:rsidTr="00167EA2">
        <w:trPr>
          <w:trHeight w:val="20"/>
          <w:jc w:val="center"/>
        </w:trPr>
        <w:tc>
          <w:tcPr>
            <w:tcW w:w="285" w:type="pct"/>
            <w:tcBorders>
              <w:top w:val="nil"/>
              <w:left w:val="single" w:sz="4" w:space="0" w:color="auto"/>
              <w:bottom w:val="nil"/>
              <w:right w:val="nil"/>
            </w:tcBorders>
            <w:vAlign w:val="center"/>
          </w:tcPr>
          <w:p w14:paraId="41C5C379" w14:textId="01FC6377" w:rsidR="00DA19A0" w:rsidRPr="00911DBA" w:rsidRDefault="00DA19A0" w:rsidP="00DA19A0">
            <w:pPr>
              <w:spacing w:before="0"/>
              <w:jc w:val="center"/>
              <w:rPr>
                <w:iCs/>
              </w:rPr>
            </w:pPr>
            <w:r w:rsidRPr="00911DBA">
              <w:rPr>
                <w:iCs/>
              </w:rPr>
              <w:t>9</w:t>
            </w:r>
          </w:p>
        </w:tc>
        <w:tc>
          <w:tcPr>
            <w:tcW w:w="4715" w:type="pct"/>
            <w:tcBorders>
              <w:left w:val="nil"/>
            </w:tcBorders>
            <w:vAlign w:val="center"/>
          </w:tcPr>
          <w:p w14:paraId="0975642D" w14:textId="43586E5D" w:rsidR="00DA19A0" w:rsidRPr="00911DBA" w:rsidRDefault="00DA19A0" w:rsidP="006B7FF8">
            <w:pPr>
              <w:spacing w:before="0"/>
            </w:pPr>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911DBA" w14:paraId="67DE6A30" w14:textId="77777777" w:rsidTr="00167EA2">
        <w:trPr>
          <w:trHeight w:val="20"/>
          <w:jc w:val="center"/>
        </w:trPr>
        <w:tc>
          <w:tcPr>
            <w:tcW w:w="285" w:type="pct"/>
            <w:tcBorders>
              <w:top w:val="nil"/>
              <w:left w:val="single" w:sz="4" w:space="0" w:color="auto"/>
              <w:bottom w:val="nil"/>
              <w:right w:val="nil"/>
            </w:tcBorders>
            <w:vAlign w:val="center"/>
          </w:tcPr>
          <w:p w14:paraId="580601B6" w14:textId="30852EB3" w:rsidR="00DA19A0" w:rsidRPr="00911DBA" w:rsidRDefault="00DA19A0" w:rsidP="00DA19A0">
            <w:pPr>
              <w:spacing w:before="0"/>
              <w:jc w:val="center"/>
              <w:rPr>
                <w:iCs/>
              </w:rPr>
            </w:pPr>
            <w:r w:rsidRPr="00911DBA">
              <w:rPr>
                <w:iCs/>
              </w:rPr>
              <w:t>1</w:t>
            </w:r>
            <w:r w:rsidR="006A16FC" w:rsidRPr="00911DBA">
              <w:rPr>
                <w:iCs/>
              </w:rPr>
              <w:t>0</w:t>
            </w:r>
          </w:p>
        </w:tc>
        <w:tc>
          <w:tcPr>
            <w:tcW w:w="4715" w:type="pct"/>
            <w:tcBorders>
              <w:left w:val="nil"/>
            </w:tcBorders>
            <w:vAlign w:val="center"/>
          </w:tcPr>
          <w:p w14:paraId="4276EFE8" w14:textId="184E4AF4" w:rsidR="00DA19A0" w:rsidRPr="00911DBA" w:rsidRDefault="00DA19A0" w:rsidP="006B7FF8">
            <w:pPr>
              <w:spacing w:before="0"/>
            </w:pPr>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911DBA" w14:paraId="1C82E366" w14:textId="77777777" w:rsidTr="00167EA2">
        <w:trPr>
          <w:trHeight w:val="20"/>
          <w:jc w:val="center"/>
        </w:trPr>
        <w:tc>
          <w:tcPr>
            <w:tcW w:w="285" w:type="pct"/>
            <w:tcBorders>
              <w:top w:val="nil"/>
              <w:left w:val="single" w:sz="4" w:space="0" w:color="auto"/>
              <w:bottom w:val="nil"/>
              <w:right w:val="nil"/>
            </w:tcBorders>
            <w:vAlign w:val="center"/>
          </w:tcPr>
          <w:p w14:paraId="3BE605BB" w14:textId="18A6DBD5" w:rsidR="00DA19A0" w:rsidRPr="00911DBA" w:rsidRDefault="00DA19A0" w:rsidP="00DA19A0">
            <w:pPr>
              <w:spacing w:before="0"/>
              <w:jc w:val="center"/>
              <w:rPr>
                <w:b/>
                <w:bCs/>
                <w:iCs/>
              </w:rPr>
            </w:pPr>
            <w:r w:rsidRPr="00911DBA">
              <w:rPr>
                <w:b/>
                <w:bCs/>
                <w:iCs/>
              </w:rPr>
              <w:t>1</w:t>
            </w:r>
            <w:r w:rsidR="006A16FC" w:rsidRPr="00911DBA">
              <w:rPr>
                <w:b/>
                <w:bCs/>
                <w:iCs/>
              </w:rPr>
              <w:t>1</w:t>
            </w:r>
          </w:p>
        </w:tc>
        <w:tc>
          <w:tcPr>
            <w:tcW w:w="4715" w:type="pct"/>
            <w:tcBorders>
              <w:left w:val="nil"/>
            </w:tcBorders>
            <w:vAlign w:val="center"/>
          </w:tcPr>
          <w:p w14:paraId="45B06E43" w14:textId="5E2D58A2" w:rsidR="00DA19A0" w:rsidRPr="00911DBA" w:rsidRDefault="00DA19A0" w:rsidP="006B7FF8">
            <w:pPr>
              <w:spacing w:before="0"/>
              <w:jc w:val="left"/>
              <w:rPr>
                <w:b/>
                <w:bCs/>
              </w:rPr>
            </w:pPr>
            <w:r w:rsidRPr="00911DBA">
              <w:rPr>
                <w:i/>
                <w:iCs/>
              </w:rPr>
              <w:t xml:space="preserve">              </w:t>
            </w:r>
            <w:proofErr w:type="spellStart"/>
            <w:r w:rsidRPr="00911DBA">
              <w:rPr>
                <w:b/>
                <w:bCs/>
                <w:i/>
                <w:iCs/>
              </w:rPr>
              <w:t>feature_preserving_loss</w:t>
            </w:r>
            <w:proofErr w:type="spellEnd"/>
            <w:r w:rsidRPr="00911DBA">
              <w:rPr>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911DBA" w14:paraId="30C3F771" w14:textId="77777777" w:rsidTr="00167EA2">
        <w:trPr>
          <w:trHeight w:val="20"/>
          <w:jc w:val="center"/>
        </w:trPr>
        <w:tc>
          <w:tcPr>
            <w:tcW w:w="285" w:type="pct"/>
            <w:tcBorders>
              <w:top w:val="nil"/>
              <w:left w:val="single" w:sz="4" w:space="0" w:color="auto"/>
              <w:bottom w:val="nil"/>
              <w:right w:val="nil"/>
            </w:tcBorders>
            <w:vAlign w:val="center"/>
          </w:tcPr>
          <w:p w14:paraId="1E62ADDD" w14:textId="0CAFC643" w:rsidR="00DA19A0" w:rsidRPr="00911DBA" w:rsidRDefault="00DA19A0" w:rsidP="00DA19A0">
            <w:pPr>
              <w:spacing w:before="0"/>
              <w:jc w:val="center"/>
              <w:rPr>
                <w:b/>
                <w:bCs/>
                <w:iCs/>
              </w:rPr>
            </w:pPr>
            <w:r w:rsidRPr="00911DBA">
              <w:rPr>
                <w:b/>
                <w:bCs/>
                <w:iCs/>
              </w:rPr>
              <w:t>1</w:t>
            </w:r>
            <w:r w:rsidR="006A16FC" w:rsidRPr="00911DBA">
              <w:rPr>
                <w:b/>
                <w:bCs/>
                <w:iCs/>
              </w:rPr>
              <w:t>2</w:t>
            </w:r>
          </w:p>
        </w:tc>
        <w:tc>
          <w:tcPr>
            <w:tcW w:w="4715" w:type="pct"/>
            <w:tcBorders>
              <w:left w:val="nil"/>
            </w:tcBorders>
            <w:vAlign w:val="center"/>
          </w:tcPr>
          <w:p w14:paraId="7DCCB18A" w14:textId="69DA0076" w:rsidR="00DA19A0" w:rsidRPr="00911DBA" w:rsidRDefault="00DA19A0" w:rsidP="006B7FF8">
            <w:pPr>
              <w:spacing w:before="0"/>
              <w:rPr>
                <w:rFonts w:eastAsiaTheme="minorEastAsia"/>
                <w:b/>
                <w:bCs/>
              </w:rPr>
            </w:pPr>
            <w:r w:rsidRPr="00911DBA">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911DBA" w14:paraId="590473A0" w14:textId="77777777" w:rsidTr="00167EA2">
        <w:trPr>
          <w:trHeight w:val="20"/>
          <w:jc w:val="center"/>
        </w:trPr>
        <w:tc>
          <w:tcPr>
            <w:tcW w:w="285" w:type="pct"/>
            <w:tcBorders>
              <w:top w:val="nil"/>
              <w:left w:val="single" w:sz="4" w:space="0" w:color="auto"/>
              <w:bottom w:val="single" w:sz="4" w:space="0" w:color="auto"/>
              <w:right w:val="nil"/>
            </w:tcBorders>
          </w:tcPr>
          <w:p w14:paraId="1132D611" w14:textId="4700CA5B" w:rsidR="00DA19A0" w:rsidRPr="00911DBA" w:rsidRDefault="00DA19A0" w:rsidP="006B7FF8">
            <w:pPr>
              <w:keepNext/>
              <w:spacing w:before="0"/>
              <w:rPr>
                <w:rFonts w:eastAsia="Times New Roman"/>
              </w:rPr>
            </w:pPr>
            <w:r w:rsidRPr="00911DBA">
              <w:rPr>
                <w:rFonts w:eastAsia="Times New Roman"/>
              </w:rPr>
              <w:t>1</w:t>
            </w:r>
            <w:r w:rsidR="006A16FC" w:rsidRPr="00911DBA">
              <w:rPr>
                <w:rFonts w:eastAsia="Times New Roman"/>
              </w:rPr>
              <w:t>3</w:t>
            </w:r>
          </w:p>
        </w:tc>
        <w:tc>
          <w:tcPr>
            <w:tcW w:w="4715" w:type="pct"/>
            <w:tcBorders>
              <w:left w:val="nil"/>
            </w:tcBorders>
            <w:vAlign w:val="center"/>
          </w:tcPr>
          <w:p w14:paraId="1D22BEF5" w14:textId="6B27E9A9" w:rsidR="00DA19A0" w:rsidRPr="00911DBA"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911DBA">
              <w:t>.</w:t>
            </w:r>
          </w:p>
        </w:tc>
      </w:tr>
    </w:tbl>
    <w:p w14:paraId="5049AB15" w14:textId="02205784" w:rsidR="00D9715A" w:rsidRPr="00CD790D" w:rsidRDefault="009C561B" w:rsidP="00100A39">
      <w:pPr>
        <w:spacing w:before="0"/>
        <w:jc w:val="center"/>
        <w:rPr>
          <w:i/>
          <w:iCs/>
        </w:rPr>
      </w:pPr>
      <w:r w:rsidRPr="00CD790D">
        <w:rPr>
          <w:i/>
          <w:iCs/>
        </w:rPr>
        <w:t>The b</w:t>
      </w:r>
      <w:r w:rsidR="00D9715A" w:rsidRPr="00CD790D">
        <w:rPr>
          <w:i/>
          <w:iCs/>
        </w:rPr>
        <w:t>old indicate</w:t>
      </w:r>
      <w:r w:rsidR="00B55E0D" w:rsidRPr="00CD790D">
        <w:rPr>
          <w:i/>
          <w:iCs/>
        </w:rPr>
        <w:t>s</w:t>
      </w:r>
      <w:r w:rsidR="00D9715A" w:rsidRPr="00CD790D">
        <w:rPr>
          <w:i/>
          <w:iCs/>
        </w:rPr>
        <w:t xml:space="preserve"> the added constraints.</w:t>
      </w:r>
    </w:p>
    <w:tbl>
      <w:tblPr>
        <w:tblStyle w:val="TableGrid"/>
        <w:tblpPr w:leftFromText="180" w:rightFromText="180" w:vertAnchor="page" w:horzAnchor="margin" w:tblpY="1796"/>
        <w:tblW w:w="4854" w:type="pct"/>
        <w:tblBorders>
          <w:insideH w:val="none" w:sz="0" w:space="0" w:color="auto"/>
        </w:tblBorders>
        <w:tblLook w:val="04A0" w:firstRow="1" w:lastRow="0" w:firstColumn="1" w:lastColumn="0" w:noHBand="0" w:noVBand="1"/>
      </w:tblPr>
      <w:tblGrid>
        <w:gridCol w:w="471"/>
        <w:gridCol w:w="8028"/>
      </w:tblGrid>
      <w:tr w:rsidR="00167EA2" w:rsidRPr="00911DBA" w14:paraId="1A9D4BBC" w14:textId="77777777" w:rsidTr="00167EA2">
        <w:trPr>
          <w:trHeight w:val="397"/>
        </w:trPr>
        <w:tc>
          <w:tcPr>
            <w:tcW w:w="5000" w:type="pct"/>
            <w:gridSpan w:val="2"/>
            <w:tcBorders>
              <w:top w:val="single" w:sz="4" w:space="0" w:color="auto"/>
              <w:left w:val="single" w:sz="4" w:space="0" w:color="auto"/>
              <w:bottom w:val="single" w:sz="4" w:space="0" w:color="auto"/>
              <w:right w:val="single" w:sz="4" w:space="0" w:color="auto"/>
            </w:tcBorders>
            <w:vAlign w:val="center"/>
          </w:tcPr>
          <w:p w14:paraId="1CC3B256" w14:textId="16C6266B" w:rsidR="00167EA2" w:rsidRDefault="00167EA2" w:rsidP="00167EA2">
            <w:pPr>
              <w:spacing w:before="0"/>
              <w:jc w:val="left"/>
              <w:rPr>
                <w:rFonts w:eastAsia="Calibri"/>
                <w:sz w:val="23"/>
                <w:szCs w:val="23"/>
              </w:rPr>
            </w:pPr>
            <w:r w:rsidRPr="00167EA2">
              <w:rPr>
                <w:rFonts w:eastAsia="Calibri"/>
                <w:b/>
                <w:bCs/>
              </w:rPr>
              <w:lastRenderedPageBreak/>
              <w:t>Algorithm</w:t>
            </w:r>
            <w:r>
              <w:rPr>
                <w:rFonts w:eastAsia="Calibri"/>
              </w:rPr>
              <w:t xml:space="preserve"> </w:t>
            </w:r>
            <w:r w:rsidRPr="00167EA2">
              <w:rPr>
                <w:rFonts w:eastAsia="Calibri"/>
                <w:b/>
                <w:bCs/>
              </w:rPr>
              <w:t>2</w:t>
            </w:r>
            <w:r>
              <w:rPr>
                <w:rFonts w:eastAsia="Calibri"/>
              </w:rPr>
              <w:t xml:space="preserve">: </w:t>
            </w:r>
            <w:r w:rsidRPr="00911DBA">
              <w:t xml:space="preserve"> </w:t>
            </w:r>
            <w:proofErr w:type="spellStart"/>
            <w:r w:rsidRPr="00911DBA">
              <w:t>ReCycle</w:t>
            </w:r>
            <w:proofErr w:type="spellEnd"/>
            <w:r>
              <w:t xml:space="preserve"> </w:t>
            </w:r>
            <w:r w:rsidRPr="00911DBA">
              <w:t>GAN with  temporal discriminator</w:t>
            </w:r>
          </w:p>
        </w:tc>
      </w:tr>
      <w:tr w:rsidR="00167EA2" w:rsidRPr="00911DBA" w14:paraId="07CB0346" w14:textId="77777777" w:rsidTr="00167EA2">
        <w:trPr>
          <w:trHeight w:val="397"/>
        </w:trPr>
        <w:tc>
          <w:tcPr>
            <w:tcW w:w="5000" w:type="pct"/>
            <w:gridSpan w:val="2"/>
            <w:tcBorders>
              <w:top w:val="single" w:sz="4" w:space="0" w:color="auto"/>
              <w:left w:val="single" w:sz="4" w:space="0" w:color="auto"/>
              <w:bottom w:val="nil"/>
              <w:right w:val="single" w:sz="4" w:space="0" w:color="auto"/>
            </w:tcBorders>
            <w:vAlign w:val="center"/>
          </w:tcPr>
          <w:p w14:paraId="1F6F3182" w14:textId="0774172F" w:rsidR="00167EA2" w:rsidRDefault="00167EA2" w:rsidP="00167EA2">
            <w:pPr>
              <w:spacing w:before="0"/>
              <w:jc w:val="left"/>
              <w:rPr>
                <w:rFonts w:eastAsia="Calibri"/>
                <w:sz w:val="23"/>
                <w:szCs w:val="23"/>
              </w:rPr>
            </w:pPr>
            <w:r>
              <w:rPr>
                <w:rFonts w:eastAsia="Calibri"/>
              </w:rPr>
              <w:t xml:space="preserve">Input: </w:t>
            </w:r>
            <m:oMath>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w:p>
        </w:tc>
      </w:tr>
      <w:tr w:rsidR="00167EA2" w:rsidRPr="00911DBA" w14:paraId="211BD829" w14:textId="77777777" w:rsidTr="00167EA2">
        <w:trPr>
          <w:trHeight w:val="397"/>
        </w:trPr>
        <w:tc>
          <w:tcPr>
            <w:tcW w:w="5000" w:type="pct"/>
            <w:gridSpan w:val="2"/>
            <w:tcBorders>
              <w:top w:val="nil"/>
              <w:left w:val="single" w:sz="4" w:space="0" w:color="auto"/>
              <w:bottom w:val="nil"/>
              <w:right w:val="single" w:sz="4" w:space="0" w:color="auto"/>
            </w:tcBorders>
            <w:vAlign w:val="center"/>
          </w:tcPr>
          <w:p w14:paraId="12494D01" w14:textId="472EF177" w:rsidR="00167EA2" w:rsidRDefault="00167EA2" w:rsidP="00167EA2">
            <w:pPr>
              <w:spacing w:before="0"/>
              <w:jc w:val="left"/>
              <w:rPr>
                <w:rFonts w:eastAsia="Calibri"/>
                <w:sz w:val="23"/>
                <w:szCs w:val="23"/>
              </w:rPr>
            </w:pPr>
            <w:r>
              <w:rPr>
                <w:rFonts w:eastAsia="Calibri"/>
              </w:rPr>
              <w:t xml:space="preserve">Output: Generated frame </w:t>
            </w:r>
            <m:oMath>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y</m:t>
                  </m:r>
                </m:e>
              </m:acc>
            </m:oMath>
          </w:p>
        </w:tc>
      </w:tr>
      <w:tr w:rsidR="00167EA2" w:rsidRPr="00911DBA" w14:paraId="7DCF9031" w14:textId="77777777" w:rsidTr="00167EA2">
        <w:trPr>
          <w:trHeight w:val="529"/>
        </w:trPr>
        <w:tc>
          <w:tcPr>
            <w:tcW w:w="277" w:type="pct"/>
            <w:tcBorders>
              <w:top w:val="nil"/>
              <w:left w:val="single" w:sz="4" w:space="0" w:color="auto"/>
              <w:bottom w:val="nil"/>
              <w:right w:val="nil"/>
            </w:tcBorders>
            <w:vAlign w:val="center"/>
          </w:tcPr>
          <w:p w14:paraId="44406A98"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w:t>
            </w:r>
          </w:p>
        </w:tc>
        <w:tc>
          <w:tcPr>
            <w:tcW w:w="4723" w:type="pct"/>
            <w:tcBorders>
              <w:top w:val="nil"/>
              <w:left w:val="nil"/>
            </w:tcBorders>
            <w:vAlign w:val="center"/>
          </w:tcPr>
          <w:p w14:paraId="764630EB" w14:textId="77777777" w:rsidR="00167EA2" w:rsidRPr="00911DBA" w:rsidRDefault="00167EA2" w:rsidP="00167EA2">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167EA2" w:rsidRPr="00911DBA" w14:paraId="7196E3F7" w14:textId="77777777" w:rsidTr="00167EA2">
        <w:tc>
          <w:tcPr>
            <w:tcW w:w="277" w:type="pct"/>
            <w:tcBorders>
              <w:top w:val="nil"/>
              <w:left w:val="single" w:sz="4" w:space="0" w:color="auto"/>
              <w:bottom w:val="nil"/>
              <w:right w:val="nil"/>
            </w:tcBorders>
            <w:vAlign w:val="center"/>
          </w:tcPr>
          <w:p w14:paraId="1EDBAC80" w14:textId="77777777" w:rsidR="00167EA2" w:rsidRPr="00911DBA" w:rsidRDefault="00167EA2" w:rsidP="00167EA2">
            <w:pPr>
              <w:spacing w:before="0"/>
              <w:jc w:val="center"/>
              <w:rPr>
                <w:iCs/>
              </w:rPr>
            </w:pPr>
            <w:r w:rsidRPr="00911DBA">
              <w:rPr>
                <w:iCs/>
              </w:rPr>
              <w:t>2</w:t>
            </w:r>
          </w:p>
        </w:tc>
        <w:tc>
          <w:tcPr>
            <w:tcW w:w="4723" w:type="pct"/>
            <w:tcBorders>
              <w:left w:val="nil"/>
            </w:tcBorders>
          </w:tcPr>
          <w:p w14:paraId="6C757859" w14:textId="77777777" w:rsidR="00167EA2" w:rsidRPr="00911DBA" w:rsidRDefault="00167EA2" w:rsidP="00167EA2">
            <w:pPr>
              <w:spacing w:before="0"/>
              <w:jc w:val="left"/>
              <w:rPr>
                <w:rFonts w:eastAsia="Calibri"/>
              </w:rPr>
            </w:pPr>
            <w:r w:rsidRPr="00911DBA">
              <w:t>Train P:</w:t>
            </w:r>
          </w:p>
        </w:tc>
      </w:tr>
      <w:tr w:rsidR="00167EA2" w:rsidRPr="00911DBA" w14:paraId="0AED7357" w14:textId="77777777" w:rsidTr="00167EA2">
        <w:tc>
          <w:tcPr>
            <w:tcW w:w="277" w:type="pct"/>
            <w:tcBorders>
              <w:top w:val="nil"/>
              <w:left w:val="single" w:sz="4" w:space="0" w:color="auto"/>
              <w:bottom w:val="nil"/>
              <w:right w:val="nil"/>
            </w:tcBorders>
            <w:vAlign w:val="center"/>
          </w:tcPr>
          <w:p w14:paraId="44B481D4" w14:textId="77777777" w:rsidR="00167EA2" w:rsidRPr="00911DBA" w:rsidRDefault="00167EA2" w:rsidP="00167EA2">
            <w:pPr>
              <w:spacing w:before="0"/>
              <w:jc w:val="center"/>
              <w:rPr>
                <w:iCs/>
              </w:rPr>
            </w:pPr>
            <w:r w:rsidRPr="00911DBA">
              <w:rPr>
                <w:iCs/>
              </w:rPr>
              <w:t>3</w:t>
            </w:r>
          </w:p>
        </w:tc>
        <w:tc>
          <w:tcPr>
            <w:tcW w:w="4723" w:type="pct"/>
            <w:tcBorders>
              <w:left w:val="nil"/>
            </w:tcBorders>
          </w:tcPr>
          <w:p w14:paraId="5BE568AC" w14:textId="77777777" w:rsidR="00167EA2" w:rsidRPr="00911DBA" w:rsidRDefault="00167EA2" w:rsidP="00167EA2">
            <w:pPr>
              <w:spacing w:before="0"/>
              <w:jc w:val="left"/>
              <w:rPr>
                <w:rFonts w:eastAsia="Calibri"/>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167EA2" w:rsidRPr="00911DBA" w14:paraId="4B8C2B07" w14:textId="77777777" w:rsidTr="00167EA2">
        <w:tc>
          <w:tcPr>
            <w:tcW w:w="277" w:type="pct"/>
            <w:tcBorders>
              <w:top w:val="nil"/>
              <w:left w:val="single" w:sz="4" w:space="0" w:color="auto"/>
              <w:bottom w:val="nil"/>
              <w:right w:val="nil"/>
            </w:tcBorders>
            <w:vAlign w:val="center"/>
          </w:tcPr>
          <w:p w14:paraId="526E96D0" w14:textId="77777777" w:rsidR="00167EA2" w:rsidRPr="00911DBA" w:rsidRDefault="00167EA2" w:rsidP="00167EA2">
            <w:pPr>
              <w:spacing w:before="0"/>
              <w:jc w:val="center"/>
              <w:rPr>
                <w:rFonts w:eastAsia="Calibri"/>
                <w:iCs/>
              </w:rPr>
            </w:pPr>
            <w:r w:rsidRPr="00911DBA">
              <w:rPr>
                <w:rFonts w:eastAsia="Calibri"/>
                <w:iCs/>
              </w:rPr>
              <w:t>4</w:t>
            </w:r>
          </w:p>
        </w:tc>
        <w:tc>
          <w:tcPr>
            <w:tcW w:w="4723" w:type="pct"/>
            <w:tcBorders>
              <w:left w:val="nil"/>
            </w:tcBorders>
          </w:tcPr>
          <w:p w14:paraId="779C8AF7" w14:textId="77777777" w:rsidR="00167EA2" w:rsidRPr="00911DBA" w:rsidRDefault="00167EA2" w:rsidP="00167EA2">
            <w:pPr>
              <w:spacing w:before="0"/>
              <w:jc w:val="left"/>
              <w:rPr>
                <w:rFonts w:eastAsia="Calibr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67EA2" w:rsidRPr="00911DBA" w14:paraId="73333445" w14:textId="77777777" w:rsidTr="00167EA2">
        <w:trPr>
          <w:trHeight w:val="817"/>
        </w:trPr>
        <w:tc>
          <w:tcPr>
            <w:tcW w:w="277" w:type="pct"/>
            <w:tcBorders>
              <w:top w:val="nil"/>
              <w:left w:val="single" w:sz="4" w:space="0" w:color="auto"/>
              <w:bottom w:val="nil"/>
              <w:right w:val="nil"/>
            </w:tcBorders>
            <w:vAlign w:val="center"/>
          </w:tcPr>
          <w:p w14:paraId="5B5B8AC7" w14:textId="77777777" w:rsidR="00167EA2" w:rsidRPr="00911DBA" w:rsidRDefault="00167EA2" w:rsidP="00167EA2">
            <w:pPr>
              <w:spacing w:before="0"/>
              <w:jc w:val="center"/>
              <w:rPr>
                <w:iCs/>
              </w:rPr>
            </w:pPr>
            <w:r w:rsidRPr="00911DBA">
              <w:rPr>
                <w:iCs/>
              </w:rPr>
              <w:t xml:space="preserve">5 </w:t>
            </w:r>
          </w:p>
        </w:tc>
        <w:tc>
          <w:tcPr>
            <w:tcW w:w="4723" w:type="pct"/>
            <w:tcBorders>
              <w:left w:val="nil"/>
            </w:tcBorders>
          </w:tcPr>
          <w:p w14:paraId="61E7C8F6" w14:textId="77777777" w:rsidR="00167EA2" w:rsidRPr="00911DBA" w:rsidRDefault="00167EA2" w:rsidP="00167EA2">
            <w:pPr>
              <w:spacing w:before="0"/>
              <w:jc w:val="left"/>
              <w:rPr>
                <w:rFonts w:eastAsiaTheme="minorEastAsia"/>
              </w:rPr>
            </w:pPr>
            <w:r w:rsidRPr="00911DBA">
              <w:rPr>
                <w:rFonts w:eastAsiaTheme="minorEastAsia"/>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141568F3" w14:textId="77777777" w:rsidR="00167EA2" w:rsidRPr="00911DBA" w:rsidRDefault="00167EA2" w:rsidP="00167EA2">
            <w:pPr>
              <w:spacing w:before="0"/>
              <w:jc w:val="left"/>
              <w:rPr>
                <w:rFonts w:eastAsia="Calibri"/>
              </w:rPr>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467F51E" w14:textId="77777777" w:rsidR="00167EA2" w:rsidRPr="00911DBA" w:rsidRDefault="00167EA2" w:rsidP="00167EA2">
            <w:pPr>
              <w:spacing w:before="0"/>
              <w:jc w:val="left"/>
              <w:rPr>
                <w:rFonts w:eastAsia="Calibri"/>
              </w:rPr>
            </w:pPr>
          </w:p>
        </w:tc>
      </w:tr>
      <w:tr w:rsidR="00167EA2" w:rsidRPr="00911DBA" w14:paraId="1609BEA7" w14:textId="77777777" w:rsidTr="00167EA2">
        <w:tc>
          <w:tcPr>
            <w:tcW w:w="277" w:type="pct"/>
            <w:tcBorders>
              <w:top w:val="nil"/>
              <w:left w:val="single" w:sz="4" w:space="0" w:color="auto"/>
              <w:bottom w:val="nil"/>
              <w:right w:val="nil"/>
            </w:tcBorders>
            <w:vAlign w:val="center"/>
          </w:tcPr>
          <w:p w14:paraId="0E693A00" w14:textId="77777777" w:rsidR="00167EA2" w:rsidRPr="00911DBA" w:rsidRDefault="00167EA2" w:rsidP="00167EA2">
            <w:pPr>
              <w:spacing w:before="0"/>
              <w:jc w:val="center"/>
              <w:rPr>
                <w:iCs/>
                <w:sz w:val="23"/>
                <w:szCs w:val="23"/>
              </w:rPr>
            </w:pPr>
            <w:r w:rsidRPr="00911DBA">
              <w:rPr>
                <w:iCs/>
                <w:sz w:val="23"/>
                <w:szCs w:val="23"/>
              </w:rPr>
              <w:t>6</w:t>
            </w:r>
          </w:p>
        </w:tc>
        <w:tc>
          <w:tcPr>
            <w:tcW w:w="4723" w:type="pct"/>
            <w:tcBorders>
              <w:left w:val="nil"/>
            </w:tcBorders>
            <w:vAlign w:val="center"/>
          </w:tcPr>
          <w:p w14:paraId="75E2BA15" w14:textId="77777777" w:rsidR="00167EA2" w:rsidRPr="00911DBA" w:rsidRDefault="00167EA2" w:rsidP="00167EA2">
            <w:pPr>
              <w:spacing w:before="0"/>
            </w:pPr>
            <w:r w:rsidRPr="00911DBA">
              <w:t>Train D:</w:t>
            </w:r>
          </w:p>
        </w:tc>
      </w:tr>
      <w:tr w:rsidR="00167EA2" w:rsidRPr="00911DBA" w14:paraId="653890FE" w14:textId="77777777" w:rsidTr="00167EA2">
        <w:tc>
          <w:tcPr>
            <w:tcW w:w="277" w:type="pct"/>
            <w:tcBorders>
              <w:top w:val="nil"/>
              <w:left w:val="single" w:sz="4" w:space="0" w:color="auto"/>
              <w:bottom w:val="nil"/>
              <w:right w:val="nil"/>
            </w:tcBorders>
            <w:vAlign w:val="center"/>
          </w:tcPr>
          <w:p w14:paraId="0EE3CC6F" w14:textId="77777777" w:rsidR="00167EA2" w:rsidRPr="00911DBA" w:rsidRDefault="00167EA2" w:rsidP="00167EA2">
            <w:pPr>
              <w:spacing w:before="0"/>
              <w:jc w:val="center"/>
              <w:rPr>
                <w:iCs/>
                <w:sz w:val="23"/>
                <w:szCs w:val="23"/>
              </w:rPr>
            </w:pPr>
            <w:r w:rsidRPr="00911DBA">
              <w:rPr>
                <w:iCs/>
                <w:sz w:val="23"/>
                <w:szCs w:val="23"/>
              </w:rPr>
              <w:t>7</w:t>
            </w:r>
          </w:p>
        </w:tc>
        <w:tc>
          <w:tcPr>
            <w:tcW w:w="4723" w:type="pct"/>
            <w:tcBorders>
              <w:left w:val="nil"/>
            </w:tcBorders>
            <w:vAlign w:val="center"/>
          </w:tcPr>
          <w:p w14:paraId="542687E7" w14:textId="77777777" w:rsidR="00167EA2" w:rsidRPr="00911DBA" w:rsidRDefault="00167EA2" w:rsidP="00167EA2">
            <w:pPr>
              <w:spacing w:before="0"/>
              <w:jc w:val="left"/>
            </w:pPr>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67EA2" w:rsidRPr="00911DBA" w14:paraId="46F8DFEA" w14:textId="77777777" w:rsidTr="00167EA2">
        <w:trPr>
          <w:trHeight w:val="397"/>
        </w:trPr>
        <w:tc>
          <w:tcPr>
            <w:tcW w:w="277" w:type="pct"/>
            <w:tcBorders>
              <w:top w:val="nil"/>
              <w:left w:val="single" w:sz="4" w:space="0" w:color="auto"/>
              <w:bottom w:val="nil"/>
              <w:right w:val="nil"/>
            </w:tcBorders>
            <w:vAlign w:val="center"/>
          </w:tcPr>
          <w:p w14:paraId="461F4594" w14:textId="77777777" w:rsidR="00167EA2" w:rsidRPr="00911DBA" w:rsidRDefault="00167EA2" w:rsidP="00167EA2">
            <w:pPr>
              <w:spacing w:before="0"/>
              <w:jc w:val="center"/>
              <w:rPr>
                <w:rFonts w:eastAsia="Calibri"/>
                <w:b/>
                <w:bCs/>
                <w:iCs/>
                <w:sz w:val="23"/>
                <w:szCs w:val="23"/>
              </w:rPr>
            </w:pPr>
            <w:r w:rsidRPr="00911DBA">
              <w:rPr>
                <w:rFonts w:eastAsia="Calibri"/>
                <w:b/>
                <w:bCs/>
                <w:iCs/>
                <w:sz w:val="23"/>
                <w:szCs w:val="23"/>
              </w:rPr>
              <w:t>8</w:t>
            </w:r>
          </w:p>
        </w:tc>
        <w:tc>
          <w:tcPr>
            <w:tcW w:w="4723" w:type="pct"/>
            <w:tcBorders>
              <w:left w:val="nil"/>
            </w:tcBorders>
            <w:vAlign w:val="center"/>
          </w:tcPr>
          <w:p w14:paraId="38BD086C" w14:textId="77777777" w:rsidR="00167EA2" w:rsidRPr="00911DBA" w:rsidRDefault="00167EA2" w:rsidP="00167EA2">
            <w:pPr>
              <w:spacing w:before="0"/>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167EA2" w:rsidRPr="00911DBA" w14:paraId="58C60A89" w14:textId="77777777" w:rsidTr="00167EA2">
        <w:tc>
          <w:tcPr>
            <w:tcW w:w="277" w:type="pct"/>
            <w:tcBorders>
              <w:top w:val="nil"/>
              <w:left w:val="single" w:sz="4" w:space="0" w:color="auto"/>
              <w:bottom w:val="nil"/>
              <w:right w:val="nil"/>
            </w:tcBorders>
            <w:vAlign w:val="center"/>
          </w:tcPr>
          <w:p w14:paraId="54B2F530"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9</w:t>
            </w:r>
          </w:p>
        </w:tc>
        <w:tc>
          <w:tcPr>
            <w:tcW w:w="4723" w:type="pct"/>
            <w:tcBorders>
              <w:left w:val="nil"/>
            </w:tcBorders>
            <w:vAlign w:val="center"/>
          </w:tcPr>
          <w:p w14:paraId="707522D4"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167EA2" w:rsidRPr="00911DBA" w14:paraId="159789A0" w14:textId="77777777" w:rsidTr="00167EA2">
        <w:tc>
          <w:tcPr>
            <w:tcW w:w="277" w:type="pct"/>
            <w:tcBorders>
              <w:top w:val="nil"/>
              <w:left w:val="single" w:sz="4" w:space="0" w:color="auto"/>
              <w:bottom w:val="nil"/>
              <w:right w:val="nil"/>
            </w:tcBorders>
            <w:vAlign w:val="center"/>
          </w:tcPr>
          <w:p w14:paraId="408F1CC9"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0</w:t>
            </w:r>
          </w:p>
        </w:tc>
        <w:tc>
          <w:tcPr>
            <w:tcW w:w="4723" w:type="pct"/>
            <w:tcBorders>
              <w:left w:val="nil"/>
            </w:tcBorders>
            <w:vAlign w:val="center"/>
          </w:tcPr>
          <w:p w14:paraId="4D501DE4" w14:textId="77777777" w:rsidR="00167EA2" w:rsidRPr="00911DBA" w:rsidRDefault="00167EA2" w:rsidP="00167EA2">
            <w:pPr>
              <w:spacing w:before="0"/>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167EA2" w:rsidRPr="00911DBA" w14:paraId="3EA8AD11" w14:textId="77777777" w:rsidTr="00167EA2">
        <w:tc>
          <w:tcPr>
            <w:tcW w:w="277" w:type="pct"/>
            <w:tcBorders>
              <w:top w:val="nil"/>
              <w:left w:val="single" w:sz="4" w:space="0" w:color="auto"/>
              <w:bottom w:val="nil"/>
              <w:right w:val="nil"/>
            </w:tcBorders>
            <w:vAlign w:val="center"/>
          </w:tcPr>
          <w:p w14:paraId="718771C6" w14:textId="77777777" w:rsidR="00167EA2" w:rsidRPr="00911DBA" w:rsidRDefault="00167EA2" w:rsidP="00167EA2">
            <w:pPr>
              <w:spacing w:before="0"/>
              <w:jc w:val="center"/>
              <w:rPr>
                <w:iCs/>
                <w:sz w:val="23"/>
                <w:szCs w:val="23"/>
              </w:rPr>
            </w:pPr>
            <w:r w:rsidRPr="00911DBA">
              <w:rPr>
                <w:iCs/>
                <w:sz w:val="23"/>
                <w:szCs w:val="23"/>
              </w:rPr>
              <w:t>11</w:t>
            </w:r>
          </w:p>
        </w:tc>
        <w:tc>
          <w:tcPr>
            <w:tcW w:w="4723" w:type="pct"/>
            <w:tcBorders>
              <w:left w:val="nil"/>
            </w:tcBorders>
            <w:vAlign w:val="center"/>
          </w:tcPr>
          <w:p w14:paraId="7424B109" w14:textId="77777777" w:rsidR="00167EA2" w:rsidRPr="00911DBA" w:rsidRDefault="00167EA2" w:rsidP="00167EA2">
            <w:pPr>
              <w:spacing w:before="0"/>
            </w:pPr>
            <w:r w:rsidRPr="00911DBA">
              <w:t>Train G:</w:t>
            </w:r>
          </w:p>
        </w:tc>
      </w:tr>
      <w:tr w:rsidR="00167EA2" w:rsidRPr="00911DBA" w14:paraId="02C4C62A" w14:textId="77777777" w:rsidTr="00167EA2">
        <w:trPr>
          <w:trHeight w:val="504"/>
        </w:trPr>
        <w:tc>
          <w:tcPr>
            <w:tcW w:w="277" w:type="pct"/>
            <w:tcBorders>
              <w:top w:val="nil"/>
              <w:left w:val="single" w:sz="4" w:space="0" w:color="auto"/>
              <w:bottom w:val="nil"/>
              <w:right w:val="nil"/>
            </w:tcBorders>
            <w:vAlign w:val="center"/>
          </w:tcPr>
          <w:p w14:paraId="68043652"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2</w:t>
            </w:r>
          </w:p>
        </w:tc>
        <w:tc>
          <w:tcPr>
            <w:tcW w:w="4723" w:type="pct"/>
            <w:vMerge w:val="restart"/>
            <w:tcBorders>
              <w:left w:val="nil"/>
            </w:tcBorders>
          </w:tcPr>
          <w:p w14:paraId="04A4DD21" w14:textId="77777777" w:rsidR="00167EA2" w:rsidRPr="00911DBA" w:rsidRDefault="00167EA2" w:rsidP="00167EA2">
            <w:pPr>
              <w:spacing w:before="0"/>
              <w:rPr>
                <w:rFonts w:eastAsiaTheme="minorEastAsia"/>
                <w:i/>
                <w:iCs/>
              </w:rPr>
            </w:pPr>
            <w:r w:rsidRPr="00911DBA">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911DBA">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911DBA">
              <w:rPr>
                <w:rFonts w:eastAsiaTheme="minorEastAsia"/>
                <w:i/>
                <w:iCs/>
              </w:rPr>
              <w:t>,</w:t>
            </w:r>
          </w:p>
          <w:p w14:paraId="43C3FFB3" w14:textId="77777777" w:rsidR="00167EA2" w:rsidRPr="00911DBA" w:rsidRDefault="00167EA2" w:rsidP="00167EA2">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1353F28" w14:textId="7D4A6875" w:rsidR="00167EA2" w:rsidRPr="00911DBA" w:rsidRDefault="00167EA2" w:rsidP="00167EA2">
            <w:pPr>
              <w:spacing w:before="0" w:line="360" w:lineRule="auto"/>
              <w:jc w:val="left"/>
              <w:rPr>
                <w:rFonts w:eastAsiaTheme="minorEastAsia"/>
                <w:iCs/>
              </w:rPr>
            </w:p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w:r>
              <w:rPr>
                <w:rFonts w:eastAsiaTheme="minorEastAsia"/>
                <w:iCs/>
              </w:rPr>
              <w:t xml:space="preserve"> </w:t>
            </w:r>
          </w:p>
        </w:tc>
      </w:tr>
      <w:tr w:rsidR="00167EA2" w:rsidRPr="00911DBA" w14:paraId="54A150A8" w14:textId="77777777" w:rsidTr="00167EA2">
        <w:trPr>
          <w:trHeight w:val="484"/>
        </w:trPr>
        <w:tc>
          <w:tcPr>
            <w:tcW w:w="277" w:type="pct"/>
            <w:tcBorders>
              <w:top w:val="nil"/>
              <w:left w:val="single" w:sz="4" w:space="0" w:color="auto"/>
              <w:bottom w:val="nil"/>
              <w:right w:val="nil"/>
            </w:tcBorders>
            <w:vAlign w:val="center"/>
          </w:tcPr>
          <w:p w14:paraId="51F2EA8F" w14:textId="77777777" w:rsidR="00167EA2" w:rsidRPr="00911DBA" w:rsidRDefault="00167EA2" w:rsidP="00167EA2">
            <w:pPr>
              <w:spacing w:before="0"/>
              <w:jc w:val="center"/>
              <w:rPr>
                <w:iCs/>
                <w:sz w:val="23"/>
                <w:szCs w:val="23"/>
              </w:rPr>
            </w:pPr>
            <w:r w:rsidRPr="00911DBA">
              <w:rPr>
                <w:iCs/>
                <w:sz w:val="23"/>
                <w:szCs w:val="23"/>
              </w:rPr>
              <w:t>13</w:t>
            </w:r>
          </w:p>
        </w:tc>
        <w:tc>
          <w:tcPr>
            <w:tcW w:w="4723" w:type="pct"/>
            <w:vMerge/>
            <w:tcBorders>
              <w:left w:val="nil"/>
            </w:tcBorders>
            <w:vAlign w:val="center"/>
          </w:tcPr>
          <w:p w14:paraId="6F1D5DB8" w14:textId="77777777" w:rsidR="00167EA2" w:rsidRPr="00911DBA" w:rsidRDefault="00167EA2" w:rsidP="00167EA2">
            <w:pPr>
              <w:spacing w:before="0"/>
              <w:rPr>
                <w:i/>
                <w:iCs/>
              </w:rPr>
            </w:pPr>
          </w:p>
        </w:tc>
      </w:tr>
      <w:tr w:rsidR="00167EA2" w:rsidRPr="00911DBA" w14:paraId="741832E7" w14:textId="77777777" w:rsidTr="00167EA2">
        <w:trPr>
          <w:trHeight w:val="409"/>
        </w:trPr>
        <w:tc>
          <w:tcPr>
            <w:tcW w:w="277" w:type="pct"/>
            <w:tcBorders>
              <w:top w:val="nil"/>
              <w:left w:val="single" w:sz="4" w:space="0" w:color="auto"/>
              <w:bottom w:val="nil"/>
              <w:right w:val="nil"/>
            </w:tcBorders>
            <w:vAlign w:val="center"/>
          </w:tcPr>
          <w:p w14:paraId="4BA01DC3" w14:textId="77777777" w:rsidR="00167EA2" w:rsidRPr="00911DBA" w:rsidRDefault="00167EA2" w:rsidP="00167EA2">
            <w:pPr>
              <w:spacing w:before="0"/>
              <w:jc w:val="center"/>
              <w:rPr>
                <w:iCs/>
                <w:sz w:val="23"/>
                <w:szCs w:val="23"/>
              </w:rPr>
            </w:pPr>
            <w:r w:rsidRPr="00911DBA">
              <w:rPr>
                <w:iCs/>
                <w:sz w:val="23"/>
                <w:szCs w:val="23"/>
              </w:rPr>
              <w:t>14</w:t>
            </w:r>
          </w:p>
        </w:tc>
        <w:tc>
          <w:tcPr>
            <w:tcW w:w="4723" w:type="pct"/>
            <w:vMerge/>
            <w:tcBorders>
              <w:left w:val="nil"/>
            </w:tcBorders>
            <w:vAlign w:val="center"/>
          </w:tcPr>
          <w:p w14:paraId="58A2AEC9" w14:textId="77777777" w:rsidR="00167EA2" w:rsidRPr="00911DBA" w:rsidRDefault="00167EA2" w:rsidP="00167EA2">
            <w:pPr>
              <w:spacing w:before="0"/>
              <w:rPr>
                <w:i/>
                <w:iCs/>
              </w:rPr>
            </w:pPr>
          </w:p>
        </w:tc>
      </w:tr>
      <w:tr w:rsidR="00167EA2" w:rsidRPr="00911DBA" w14:paraId="20AEF0D9" w14:textId="77777777" w:rsidTr="00167EA2">
        <w:tc>
          <w:tcPr>
            <w:tcW w:w="277" w:type="pct"/>
            <w:tcBorders>
              <w:top w:val="nil"/>
              <w:left w:val="single" w:sz="4" w:space="0" w:color="auto"/>
              <w:bottom w:val="nil"/>
              <w:right w:val="nil"/>
            </w:tcBorders>
            <w:vAlign w:val="center"/>
          </w:tcPr>
          <w:p w14:paraId="5F65B89C" w14:textId="77777777" w:rsidR="00167EA2" w:rsidRPr="00911DBA" w:rsidRDefault="00167EA2" w:rsidP="00167EA2">
            <w:pPr>
              <w:spacing w:before="0"/>
              <w:jc w:val="center"/>
              <w:rPr>
                <w:iCs/>
                <w:sz w:val="23"/>
                <w:szCs w:val="23"/>
              </w:rPr>
            </w:pPr>
            <w:r w:rsidRPr="00911DBA">
              <w:rPr>
                <w:iCs/>
                <w:sz w:val="23"/>
                <w:szCs w:val="23"/>
              </w:rPr>
              <w:t>15</w:t>
            </w:r>
          </w:p>
        </w:tc>
        <w:tc>
          <w:tcPr>
            <w:tcW w:w="4723" w:type="pct"/>
            <w:tcBorders>
              <w:left w:val="nil"/>
            </w:tcBorders>
            <w:vAlign w:val="center"/>
          </w:tcPr>
          <w:p w14:paraId="5C6819B4" w14:textId="77777777" w:rsidR="00167EA2" w:rsidRPr="00911DBA" w:rsidRDefault="00167EA2" w:rsidP="00167EA2">
            <w:pPr>
              <w:spacing w:before="0"/>
            </w:pPr>
            <w:r w:rsidRPr="00911DBA">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67EA2" w:rsidRPr="00911DBA" w14:paraId="46EEE412" w14:textId="77777777" w:rsidTr="00167EA2">
        <w:tc>
          <w:tcPr>
            <w:tcW w:w="277" w:type="pct"/>
            <w:tcBorders>
              <w:top w:val="nil"/>
              <w:left w:val="single" w:sz="4" w:space="0" w:color="auto"/>
              <w:bottom w:val="nil"/>
              <w:right w:val="nil"/>
            </w:tcBorders>
            <w:vAlign w:val="center"/>
          </w:tcPr>
          <w:p w14:paraId="725A823B" w14:textId="77777777" w:rsidR="00167EA2" w:rsidRPr="00911DBA" w:rsidRDefault="00167EA2" w:rsidP="00167EA2">
            <w:pPr>
              <w:spacing w:before="0"/>
              <w:jc w:val="center"/>
              <w:rPr>
                <w:rFonts w:eastAsiaTheme="minorEastAsia"/>
                <w:iCs/>
                <w:sz w:val="23"/>
                <w:szCs w:val="23"/>
              </w:rPr>
            </w:pPr>
            <w:r w:rsidRPr="00911DBA">
              <w:rPr>
                <w:rFonts w:eastAsiaTheme="minorEastAsia"/>
                <w:iCs/>
                <w:sz w:val="23"/>
                <w:szCs w:val="23"/>
              </w:rPr>
              <w:t>16</w:t>
            </w:r>
          </w:p>
        </w:tc>
        <w:tc>
          <w:tcPr>
            <w:tcW w:w="4723" w:type="pct"/>
            <w:tcBorders>
              <w:left w:val="nil"/>
            </w:tcBorders>
            <w:vAlign w:val="center"/>
          </w:tcPr>
          <w:p w14:paraId="154303A1" w14:textId="77777777" w:rsidR="00167EA2" w:rsidRPr="00911DBA" w:rsidRDefault="00167EA2" w:rsidP="00167EA2">
            <w:pPr>
              <w:spacing w:before="0"/>
            </w:pPr>
            <w:r w:rsidRPr="00911DBA">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67EA2" w:rsidRPr="00911DBA" w14:paraId="6E90F7C4" w14:textId="77777777" w:rsidTr="00167EA2">
        <w:tc>
          <w:tcPr>
            <w:tcW w:w="277" w:type="pct"/>
            <w:tcBorders>
              <w:top w:val="nil"/>
              <w:left w:val="single" w:sz="4" w:space="0" w:color="auto"/>
              <w:bottom w:val="nil"/>
              <w:right w:val="nil"/>
            </w:tcBorders>
            <w:vAlign w:val="center"/>
          </w:tcPr>
          <w:p w14:paraId="55B0634D" w14:textId="77777777" w:rsidR="00167EA2" w:rsidRPr="00911DBA" w:rsidRDefault="00167EA2" w:rsidP="00167EA2">
            <w:pPr>
              <w:spacing w:before="0"/>
              <w:jc w:val="center"/>
              <w:rPr>
                <w:iCs/>
                <w:sz w:val="23"/>
                <w:szCs w:val="23"/>
              </w:rPr>
            </w:pPr>
            <w:r w:rsidRPr="00911DBA">
              <w:rPr>
                <w:iCs/>
                <w:sz w:val="23"/>
                <w:szCs w:val="23"/>
              </w:rPr>
              <w:t>17</w:t>
            </w:r>
          </w:p>
        </w:tc>
        <w:tc>
          <w:tcPr>
            <w:tcW w:w="4723" w:type="pct"/>
            <w:tcBorders>
              <w:left w:val="nil"/>
            </w:tcBorders>
            <w:vAlign w:val="center"/>
          </w:tcPr>
          <w:p w14:paraId="6ADE55DD" w14:textId="77777777" w:rsidR="00167EA2" w:rsidRPr="00911DBA" w:rsidRDefault="00167EA2" w:rsidP="00167EA2">
            <w:pPr>
              <w:spacing w:before="0"/>
            </w:pPr>
            <w:r w:rsidRPr="00911DBA">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67EA2" w:rsidRPr="00911DBA" w14:paraId="62F17C07" w14:textId="77777777" w:rsidTr="00167EA2">
        <w:tc>
          <w:tcPr>
            <w:tcW w:w="277" w:type="pct"/>
            <w:tcBorders>
              <w:top w:val="nil"/>
              <w:left w:val="single" w:sz="4" w:space="0" w:color="auto"/>
              <w:bottom w:val="nil"/>
              <w:right w:val="nil"/>
            </w:tcBorders>
            <w:vAlign w:val="center"/>
          </w:tcPr>
          <w:p w14:paraId="4A7E1D67" w14:textId="77777777" w:rsidR="00167EA2" w:rsidRPr="00911DBA" w:rsidRDefault="00167EA2" w:rsidP="00167EA2">
            <w:pPr>
              <w:spacing w:before="0"/>
              <w:jc w:val="center"/>
              <w:rPr>
                <w:b/>
                <w:bCs/>
                <w:iCs/>
                <w:sz w:val="23"/>
                <w:szCs w:val="23"/>
              </w:rPr>
            </w:pPr>
            <w:r w:rsidRPr="00911DBA">
              <w:rPr>
                <w:b/>
                <w:bCs/>
                <w:iCs/>
                <w:sz w:val="23"/>
                <w:szCs w:val="23"/>
              </w:rPr>
              <w:t>18</w:t>
            </w:r>
          </w:p>
        </w:tc>
        <w:tc>
          <w:tcPr>
            <w:tcW w:w="4723" w:type="pct"/>
            <w:tcBorders>
              <w:left w:val="nil"/>
            </w:tcBorders>
            <w:vAlign w:val="center"/>
          </w:tcPr>
          <w:p w14:paraId="633AD45A" w14:textId="77777777" w:rsidR="00167EA2" w:rsidRPr="00911DBA" w:rsidRDefault="00167EA2" w:rsidP="00167EA2">
            <w:pPr>
              <w:spacing w:before="0"/>
              <w:jc w:val="left"/>
              <w:rPr>
                <w:b/>
                <w:bCs/>
              </w:rPr>
            </w:pPr>
            <w:r w:rsidRPr="00911DBA">
              <w:rPr>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167EA2" w:rsidRPr="00911DBA" w14:paraId="20CA12EA" w14:textId="77777777" w:rsidTr="00167EA2">
        <w:trPr>
          <w:trHeight w:val="375"/>
        </w:trPr>
        <w:tc>
          <w:tcPr>
            <w:tcW w:w="277" w:type="pct"/>
            <w:tcBorders>
              <w:top w:val="nil"/>
              <w:left w:val="single" w:sz="4" w:space="0" w:color="auto"/>
              <w:bottom w:val="single" w:sz="4" w:space="0" w:color="auto"/>
              <w:right w:val="nil"/>
            </w:tcBorders>
            <w:vAlign w:val="center"/>
          </w:tcPr>
          <w:p w14:paraId="652FF1A1" w14:textId="77777777" w:rsidR="00167EA2" w:rsidRPr="00911DBA" w:rsidRDefault="00167EA2" w:rsidP="00167EA2">
            <w:pPr>
              <w:spacing w:before="0"/>
              <w:jc w:val="center"/>
              <w:rPr>
                <w:rFonts w:eastAsia="Calibri"/>
                <w:iCs/>
                <w:sz w:val="23"/>
                <w:szCs w:val="23"/>
              </w:rPr>
            </w:pPr>
            <w:r w:rsidRPr="00911DBA">
              <w:rPr>
                <w:rFonts w:eastAsia="Calibri"/>
                <w:iCs/>
                <w:sz w:val="23"/>
                <w:szCs w:val="23"/>
              </w:rPr>
              <w:t>19</w:t>
            </w:r>
          </w:p>
        </w:tc>
        <w:tc>
          <w:tcPr>
            <w:tcW w:w="4723" w:type="pct"/>
            <w:tcBorders>
              <w:left w:val="nil"/>
            </w:tcBorders>
            <w:vAlign w:val="center"/>
          </w:tcPr>
          <w:p w14:paraId="7B55AC90" w14:textId="77777777" w:rsidR="00167EA2" w:rsidRPr="00911DBA" w:rsidRDefault="00167EA2" w:rsidP="00167EA2">
            <w:pPr>
              <w:spacing w:before="0"/>
              <w:rPr>
                <w:rFonts w:eastAsiaTheme="minorEastAsia"/>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911DBA">
              <w:t>.</w:t>
            </w:r>
          </w:p>
        </w:tc>
      </w:tr>
    </w:tbl>
    <w:p w14:paraId="35FFE0CF" w14:textId="279690F0" w:rsidR="00CD790D" w:rsidRPr="00911DBA" w:rsidRDefault="00CD790D" w:rsidP="00107D88"/>
    <w:p w14:paraId="7DBDEDAA" w14:textId="77777777" w:rsidR="00CD790D" w:rsidRPr="00CD790D" w:rsidRDefault="00CD790D" w:rsidP="00CD790D">
      <w:pPr>
        <w:jc w:val="center"/>
        <w:rPr>
          <w:i/>
          <w:iCs/>
        </w:rPr>
      </w:pPr>
      <w:r w:rsidRPr="00CD790D">
        <w:rPr>
          <w:i/>
          <w:iCs/>
        </w:rPr>
        <w:t>The bold indicates the added constraints.</w:t>
      </w:r>
    </w:p>
    <w:p w14:paraId="39DA2D85" w14:textId="189406F0" w:rsidR="00107D88" w:rsidRPr="00911DBA" w:rsidRDefault="00CD790D" w:rsidP="00107D88">
      <w:pPr>
        <w:sectPr w:rsidR="00107D88" w:rsidRPr="00911DBA" w:rsidSect="00107D88">
          <w:type w:val="continuous"/>
          <w:pgSz w:w="11906" w:h="16838" w:code="9"/>
          <w:pgMar w:top="1440" w:right="1440" w:bottom="1440" w:left="1701" w:header="720" w:footer="720" w:gutter="0"/>
          <w:cols w:space="720"/>
          <w:docGrid w:linePitch="360"/>
        </w:sectPr>
      </w:pPr>
      <w:r w:rsidRPr="00911DBA">
        <w:t>As discussed in the preceding section, the previous approach does not consider content translation, which leads to object dislocation and object disappearance problem. However,</w:t>
      </w:r>
      <w:r>
        <w:t xml:space="preserve"> </w:t>
      </w:r>
      <w:r w:rsidR="00107D88" w:rsidRPr="00911DBA">
        <w:t>this work emphasizes minimizing the content difference between fake and real images, as shown in training pseudocode Table 4-1 line-11.</w:t>
      </w:r>
      <w:r w:rsidR="00107D88" w:rsidRPr="00911DBA">
        <w:rPr>
          <w:b/>
          <w:bCs/>
        </w:rPr>
        <w:t xml:space="preserve"> </w:t>
      </w:r>
      <w:r w:rsidR="00107D88" w:rsidRPr="00911DBA">
        <w:t>On the other hand, the proposed method also modifies the patch-GAN discriminator to make it a temporal aware network, line-4, and line-12 in Table 4-1 and line-8 and line-18 in Table 4-2, which enforces the network care about the relation among consecutive three frames.</w:t>
      </w:r>
    </w:p>
    <w:p w14:paraId="2DCA02CD" w14:textId="77777777" w:rsidR="00107D88" w:rsidRPr="00911DBA" w:rsidRDefault="00107D88" w:rsidP="00107D88"/>
    <w:p w14:paraId="094AE0B0"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79C9630" w14:textId="27086D03" w:rsidR="00C51132" w:rsidRPr="00911DBA" w:rsidRDefault="00C51132" w:rsidP="00057461">
      <w:pPr>
        <w:pStyle w:val="Title"/>
        <w:rPr>
          <w:rFonts w:cs="Times New Roman"/>
        </w:rPr>
      </w:pPr>
      <w:r w:rsidRPr="00911DBA">
        <w:rPr>
          <w:rFonts w:cs="Times New Roman"/>
        </w:rPr>
        <w:lastRenderedPageBreak/>
        <w:t>CHAPTER FIVE</w:t>
      </w:r>
    </w:p>
    <w:p w14:paraId="2D3A98F0" w14:textId="65E22D3D" w:rsidR="00C51132" w:rsidRPr="00911DBA" w:rsidRDefault="0094358C" w:rsidP="00F17022">
      <w:pPr>
        <w:pStyle w:val="Heading1"/>
        <w:numPr>
          <w:ilvl w:val="0"/>
          <w:numId w:val="10"/>
        </w:numPr>
        <w:rPr>
          <w:rFonts w:cs="Times New Roman"/>
        </w:rPr>
      </w:pPr>
      <w:bookmarkStart w:id="288" w:name="_Toc52981555"/>
      <w:bookmarkStart w:id="289" w:name="_Toc54101875"/>
      <w:r w:rsidRPr="00911DBA">
        <w:rPr>
          <w:rFonts w:cs="Times New Roman"/>
        </w:rPr>
        <w:t xml:space="preserve">IMPLEMENTATION OF THE PROPOSED </w:t>
      </w:r>
      <w:r w:rsidR="002C0B0F" w:rsidRPr="00911DBA">
        <w:rPr>
          <w:rFonts w:cs="Times New Roman"/>
        </w:rPr>
        <w:t>SOLUTION</w:t>
      </w:r>
      <w:bookmarkEnd w:id="288"/>
      <w:bookmarkEnd w:id="289"/>
    </w:p>
    <w:p w14:paraId="3C09FF70" w14:textId="5BAA47E1" w:rsidR="00C51132" w:rsidRPr="00911DBA" w:rsidRDefault="00E868E6" w:rsidP="00B05706">
      <w:pPr>
        <w:pStyle w:val="Heading2"/>
      </w:pPr>
      <w:bookmarkStart w:id="290" w:name="_Toc52981556"/>
      <w:bookmarkStart w:id="291" w:name="_Toc54101876"/>
      <w:r w:rsidRPr="00911DBA">
        <w:t xml:space="preserve">Chapter </w:t>
      </w:r>
      <w:r w:rsidR="00C51132" w:rsidRPr="00911DBA">
        <w:t>Overview</w:t>
      </w:r>
      <w:bookmarkEnd w:id="290"/>
      <w:bookmarkEnd w:id="291"/>
    </w:p>
    <w:p w14:paraId="669933C4" w14:textId="0DE9536F" w:rsidR="00C51132" w:rsidRPr="00911DBA" w:rsidRDefault="00C51132" w:rsidP="00C51132">
      <w:r w:rsidRPr="00911DBA">
        <w:t>In this chapter, the implementation of the proposed solution is described. The working environment, cycle-GAN implementation</w:t>
      </w:r>
      <w:r w:rsidR="00F25C16" w:rsidRPr="00911DBA">
        <w:t>,</w:t>
      </w:r>
      <w:r w:rsidRPr="00911DBA">
        <w:t xml:space="preserve"> and experimental class conducted are discussed.  </w:t>
      </w:r>
    </w:p>
    <w:p w14:paraId="07F83C6F" w14:textId="0FCF4AEF" w:rsidR="003A5216" w:rsidRPr="00911DBA" w:rsidRDefault="003A5216" w:rsidP="00B05706">
      <w:pPr>
        <w:pStyle w:val="Heading2"/>
      </w:pPr>
      <w:bookmarkStart w:id="292" w:name="_Toc52981557"/>
      <w:bookmarkStart w:id="293" w:name="_Toc54101877"/>
      <w:r w:rsidRPr="00911DBA">
        <w:t xml:space="preserve">Working </w:t>
      </w:r>
      <w:r w:rsidR="008C7D83" w:rsidRPr="00911DBA">
        <w:t>E</w:t>
      </w:r>
      <w:r w:rsidRPr="00911DBA">
        <w:t>nvironment.</w:t>
      </w:r>
      <w:bookmarkEnd w:id="292"/>
      <w:bookmarkEnd w:id="293"/>
    </w:p>
    <w:p w14:paraId="7F6FD065" w14:textId="654CB8A2" w:rsidR="004871D7" w:rsidRPr="00911DBA" w:rsidRDefault="00374407" w:rsidP="004871D7">
      <w:r w:rsidRPr="00911DBA">
        <w:t>This section explains</w:t>
      </w:r>
      <w:r w:rsidR="004871D7" w:rsidRPr="00911DBA">
        <w:t xml:space="preserve"> the </w:t>
      </w:r>
      <w:r w:rsidR="00B1122D" w:rsidRPr="00911DBA">
        <w:t>hardware stack</w:t>
      </w:r>
      <w:r w:rsidR="004871D7" w:rsidRPr="00911DBA">
        <w:t xml:space="preserve"> that </w:t>
      </w:r>
      <w:r w:rsidR="00D67FE9" w:rsidRPr="00911DBA">
        <w:t>has</w:t>
      </w:r>
      <w:r w:rsidR="004871D7" w:rsidRPr="00911DBA">
        <w:t xml:space="preserve"> </w:t>
      </w:r>
      <w:r w:rsidR="00B55E0D" w:rsidRPr="00911DBA">
        <w:t xml:space="preserve">been </w:t>
      </w:r>
      <w:r w:rsidR="004871D7" w:rsidRPr="00911DBA">
        <w:t xml:space="preserve">used to implement </w:t>
      </w:r>
      <w:r w:rsidR="00D67FE9" w:rsidRPr="00911DBA">
        <w:t xml:space="preserve">GAN </w:t>
      </w:r>
      <w:r w:rsidR="004871D7" w:rsidRPr="00911DBA">
        <w:t>experiments</w:t>
      </w:r>
      <w:r w:rsidR="00890B22" w:rsidRPr="00911DBA">
        <w:t xml:space="preserve"> i</w:t>
      </w:r>
      <w:r w:rsidR="004871D7" w:rsidRPr="00911DBA">
        <w:t>n addition to describ</w:t>
      </w:r>
      <w:r w:rsidR="00A33D77" w:rsidRPr="00911DBA">
        <w:t>ing</w:t>
      </w:r>
      <w:r w:rsidR="004871D7" w:rsidRPr="00911DBA">
        <w:t xml:space="preserve"> the hardware stack.</w:t>
      </w:r>
    </w:p>
    <w:p w14:paraId="6C6B9B7F" w14:textId="4B0028DE" w:rsidR="003A5216" w:rsidRPr="00911DBA" w:rsidRDefault="003A5216" w:rsidP="00FB5190">
      <w:pPr>
        <w:pStyle w:val="ListParagraph"/>
        <w:numPr>
          <w:ilvl w:val="0"/>
          <w:numId w:val="6"/>
        </w:numPr>
      </w:pPr>
      <w:r w:rsidRPr="00911DBA">
        <w:t xml:space="preserve">Laptop: The Laptop computer is used for developing </w:t>
      </w:r>
      <w:r w:rsidR="009D5AEE" w:rsidRPr="00911DBA">
        <w:t xml:space="preserve">a </w:t>
      </w:r>
      <w:r w:rsidR="00E868E6" w:rsidRPr="00911DBA">
        <w:t>n</w:t>
      </w:r>
      <w:r w:rsidR="000117CF" w:rsidRPr="00911DBA">
        <w:t xml:space="preserve">etwork </w:t>
      </w:r>
      <w:r w:rsidR="00E868E6" w:rsidRPr="00911DBA">
        <w:t>a</w:t>
      </w:r>
      <w:r w:rsidR="00DF1D08" w:rsidRPr="00911DBA">
        <w:t>rchitecture</w:t>
      </w:r>
      <w:r w:rsidRPr="00911DBA">
        <w:t>.</w:t>
      </w:r>
    </w:p>
    <w:p w14:paraId="773941C2" w14:textId="5F814557" w:rsidR="003A5216" w:rsidRPr="00911DBA" w:rsidRDefault="003A5216" w:rsidP="00FB5190">
      <w:pPr>
        <w:pStyle w:val="ListParagraph"/>
        <w:numPr>
          <w:ilvl w:val="1"/>
          <w:numId w:val="6"/>
        </w:numPr>
      </w:pPr>
      <w:r w:rsidRPr="00911DBA">
        <w:t xml:space="preserve">Operating system: </w:t>
      </w:r>
      <w:r w:rsidR="009C2532" w:rsidRPr="00911DBA">
        <w:t>Windows</w:t>
      </w:r>
      <w:r w:rsidRPr="00911DBA">
        <w:t xml:space="preserve"> 1</w:t>
      </w:r>
      <w:r w:rsidR="009C2532" w:rsidRPr="00911DBA">
        <w:t>0</w:t>
      </w:r>
    </w:p>
    <w:p w14:paraId="6A9C9B99" w14:textId="071A576E" w:rsidR="003A5216" w:rsidRPr="00911DBA" w:rsidRDefault="003A5216" w:rsidP="00FB5190">
      <w:pPr>
        <w:pStyle w:val="ListParagraph"/>
        <w:numPr>
          <w:ilvl w:val="1"/>
          <w:numId w:val="6"/>
        </w:numPr>
      </w:pPr>
      <w:r w:rsidRPr="00911DBA">
        <w:t>Processor: Intel ® Core™ i</w:t>
      </w:r>
      <w:r w:rsidR="00A01A5C" w:rsidRPr="00911DBA">
        <w:t>7</w:t>
      </w:r>
      <w:r w:rsidRPr="00911DBA">
        <w:t>-</w:t>
      </w:r>
      <w:r w:rsidR="00A01A5C" w:rsidRPr="00911DBA">
        <w:t>2300QM</w:t>
      </w:r>
      <w:r w:rsidRPr="00911DBA">
        <w:t xml:space="preserve"> CPU @ </w:t>
      </w:r>
      <w:r w:rsidR="00A01A5C" w:rsidRPr="00911DBA">
        <w:t>2</w:t>
      </w:r>
      <w:r w:rsidRPr="00911DBA">
        <w:t>.</w:t>
      </w:r>
      <w:r w:rsidR="00A01A5C" w:rsidRPr="00911DBA">
        <w:t>0</w:t>
      </w:r>
      <w:r w:rsidRPr="00911DBA">
        <w:t xml:space="preserve">0GHz </w:t>
      </w:r>
    </w:p>
    <w:p w14:paraId="150A1A9F" w14:textId="2A349031" w:rsidR="003A5216" w:rsidRPr="00911DBA" w:rsidRDefault="003A5216" w:rsidP="00FB5190">
      <w:pPr>
        <w:pStyle w:val="ListParagraph"/>
        <w:numPr>
          <w:ilvl w:val="1"/>
          <w:numId w:val="6"/>
        </w:numPr>
      </w:pPr>
      <w:r w:rsidRPr="00911DBA">
        <w:t>Graphics: Intel ® Graphics 3</w:t>
      </w:r>
      <w:r w:rsidR="00A01A5C" w:rsidRPr="00911DBA">
        <w:t>00</w:t>
      </w:r>
      <w:r w:rsidRPr="00911DBA">
        <w:t xml:space="preserve">0 </w:t>
      </w:r>
    </w:p>
    <w:p w14:paraId="3FABF7AA" w14:textId="598A6FFF" w:rsidR="003A5216" w:rsidRPr="00911DBA" w:rsidRDefault="005151C6" w:rsidP="00FB5190">
      <w:pPr>
        <w:pStyle w:val="ListParagraph"/>
        <w:numPr>
          <w:ilvl w:val="1"/>
          <w:numId w:val="6"/>
        </w:numPr>
      </w:pPr>
      <w:r w:rsidRPr="00911DBA">
        <w:t xml:space="preserve">Primary </w:t>
      </w:r>
      <w:r w:rsidR="00E009C9" w:rsidRPr="00911DBA">
        <w:t>M</w:t>
      </w:r>
      <w:r w:rsidR="003A5216" w:rsidRPr="00911DBA">
        <w:t xml:space="preserve">emory (RAM): </w:t>
      </w:r>
      <w:r w:rsidR="00A01A5C" w:rsidRPr="00911DBA">
        <w:t>8</w:t>
      </w:r>
      <w:r w:rsidR="003A5216" w:rsidRPr="00911DBA">
        <w:t>.00 GB</w:t>
      </w:r>
    </w:p>
    <w:p w14:paraId="43490D8C" w14:textId="2C6D0E5F" w:rsidR="003A5216" w:rsidRPr="00911DBA" w:rsidRDefault="003A5216" w:rsidP="00FB5190">
      <w:pPr>
        <w:pStyle w:val="ListParagraph"/>
        <w:numPr>
          <w:ilvl w:val="1"/>
          <w:numId w:val="6"/>
        </w:numPr>
      </w:pPr>
      <w:r w:rsidRPr="00911DBA">
        <w:t>System Type: 64-bit Operating System, x64-based Processor</w:t>
      </w:r>
    </w:p>
    <w:p w14:paraId="1B74EF41" w14:textId="6C82D705" w:rsidR="00884CD8" w:rsidRPr="00911DBA" w:rsidRDefault="00884CD8" w:rsidP="00FB5190">
      <w:pPr>
        <w:pStyle w:val="ListParagraph"/>
        <w:numPr>
          <w:ilvl w:val="0"/>
          <w:numId w:val="6"/>
        </w:numPr>
      </w:pPr>
      <w:r w:rsidRPr="00911DBA">
        <w:t xml:space="preserve">Desktop: The desktop computer is used for developing </w:t>
      </w:r>
      <w:r w:rsidR="00A33D77" w:rsidRPr="00911DBA">
        <w:t xml:space="preserve">a </w:t>
      </w:r>
      <w:r w:rsidRPr="00911DBA">
        <w:t xml:space="preserve">video </w:t>
      </w:r>
      <w:r w:rsidR="00A33D77" w:rsidRPr="00911DBA">
        <w:t>for</w:t>
      </w:r>
      <w:r w:rsidRPr="00911DBA">
        <w:t xml:space="preserve"> video translation.</w:t>
      </w:r>
    </w:p>
    <w:p w14:paraId="700B473C" w14:textId="7E078633" w:rsidR="00884CD8" w:rsidRPr="00911DBA" w:rsidRDefault="00884CD8" w:rsidP="00FB5190">
      <w:pPr>
        <w:pStyle w:val="ListParagraph"/>
        <w:numPr>
          <w:ilvl w:val="1"/>
          <w:numId w:val="6"/>
        </w:numPr>
      </w:pPr>
      <w:r w:rsidRPr="00911DBA">
        <w:t xml:space="preserve">Operating system: </w:t>
      </w:r>
      <w:r w:rsidR="001F4145" w:rsidRPr="00911DBA">
        <w:t>windows</w:t>
      </w:r>
      <w:r w:rsidRPr="00911DBA">
        <w:t xml:space="preserve"> 1</w:t>
      </w:r>
      <w:r w:rsidR="001F4145" w:rsidRPr="00911DBA">
        <w:t>0</w:t>
      </w:r>
    </w:p>
    <w:p w14:paraId="7BB8B298" w14:textId="45680859" w:rsidR="00884CD8" w:rsidRPr="00911DBA" w:rsidRDefault="00884CD8" w:rsidP="00FB5190">
      <w:pPr>
        <w:pStyle w:val="ListParagraph"/>
        <w:numPr>
          <w:ilvl w:val="1"/>
          <w:numId w:val="6"/>
        </w:numPr>
      </w:pPr>
      <w:r w:rsidRPr="00911DBA">
        <w:t>Processor: Intel ® Core™ i5-</w:t>
      </w:r>
      <w:r w:rsidR="001F4145" w:rsidRPr="00911DBA">
        <w:t>45</w:t>
      </w:r>
      <w:r w:rsidR="00E009C9" w:rsidRPr="00911DBA">
        <w:t>8</w:t>
      </w:r>
      <w:r w:rsidR="001F4145" w:rsidRPr="00911DBA">
        <w:t>0</w:t>
      </w:r>
      <w:r w:rsidRPr="00911DBA">
        <w:t xml:space="preserve"> CPU @ 3.</w:t>
      </w:r>
      <w:r w:rsidR="00E009C9" w:rsidRPr="00911DBA">
        <w:t>29</w:t>
      </w:r>
      <w:r w:rsidRPr="00911DBA">
        <w:t>GHz x 4</w:t>
      </w:r>
    </w:p>
    <w:p w14:paraId="77A85D56" w14:textId="18535C25" w:rsidR="00884CD8" w:rsidRPr="00911DBA" w:rsidRDefault="00884CD8" w:rsidP="00FB5190">
      <w:pPr>
        <w:pStyle w:val="ListParagraph"/>
        <w:numPr>
          <w:ilvl w:val="1"/>
          <w:numId w:val="6"/>
        </w:numPr>
      </w:pPr>
      <w:r w:rsidRPr="00911DBA">
        <w:t xml:space="preserve">Graphics: Intel ® HD Graphics </w:t>
      </w:r>
      <w:r w:rsidR="005D1347" w:rsidRPr="00911DBA">
        <w:t>4600</w:t>
      </w:r>
    </w:p>
    <w:p w14:paraId="3F5D6C56" w14:textId="16294FD6" w:rsidR="001F4145" w:rsidRPr="00911DBA" w:rsidRDefault="001F4145" w:rsidP="00FB5190">
      <w:pPr>
        <w:pStyle w:val="ListParagraph"/>
        <w:numPr>
          <w:ilvl w:val="1"/>
          <w:numId w:val="6"/>
        </w:numPr>
      </w:pPr>
      <w:r w:rsidRPr="00911DBA">
        <w:t xml:space="preserve">GPU: </w:t>
      </w:r>
      <w:r w:rsidR="008E716E" w:rsidRPr="00911DBA">
        <w:t xml:space="preserve">GeForce </w:t>
      </w:r>
      <w:r w:rsidRPr="00911DBA">
        <w:t>RTX 2070</w:t>
      </w:r>
      <w:r w:rsidR="008E716E" w:rsidRPr="00911DBA">
        <w:t xml:space="preserve"> Super 6 GB RAM</w:t>
      </w:r>
      <w:r w:rsidR="00C7628E" w:rsidRPr="00911DBA">
        <w:t xml:space="preserve"> </w:t>
      </w:r>
    </w:p>
    <w:p w14:paraId="1111B0A5" w14:textId="6C9C93EA" w:rsidR="00884CD8" w:rsidRPr="00911DBA" w:rsidRDefault="005151C6" w:rsidP="00FB5190">
      <w:pPr>
        <w:pStyle w:val="ListParagraph"/>
        <w:numPr>
          <w:ilvl w:val="1"/>
          <w:numId w:val="6"/>
        </w:numPr>
      </w:pPr>
      <w:r w:rsidRPr="00911DBA">
        <w:t xml:space="preserve">Primary </w:t>
      </w:r>
      <w:r w:rsidR="00E009C9" w:rsidRPr="00911DBA">
        <w:t>M</w:t>
      </w:r>
      <w:r w:rsidR="00884CD8" w:rsidRPr="00911DBA">
        <w:t xml:space="preserve">emory (RAM): </w:t>
      </w:r>
      <w:r w:rsidR="004933C2" w:rsidRPr="00911DBA">
        <w:t>8</w:t>
      </w:r>
      <w:r w:rsidR="00884CD8" w:rsidRPr="00911DBA">
        <w:t xml:space="preserve">.00 GB </w:t>
      </w:r>
    </w:p>
    <w:p w14:paraId="565E08A7" w14:textId="38AF3967" w:rsidR="00425746" w:rsidRPr="00911DBA" w:rsidRDefault="00884CD8" w:rsidP="00FB5190">
      <w:pPr>
        <w:pStyle w:val="ListParagraph"/>
        <w:numPr>
          <w:ilvl w:val="1"/>
          <w:numId w:val="6"/>
        </w:numPr>
      </w:pPr>
      <w:r w:rsidRPr="00911DBA">
        <w:t>System Type: 64-bit Operating System, x64-based Processor</w:t>
      </w:r>
    </w:p>
    <w:p w14:paraId="112E896A" w14:textId="2DC1E140" w:rsidR="0076785F" w:rsidRPr="00911DBA" w:rsidRDefault="0076785F" w:rsidP="004871D7">
      <w:r w:rsidRPr="00911DBA">
        <w:t xml:space="preserve">Visual </w:t>
      </w:r>
      <w:r w:rsidR="00E868E6" w:rsidRPr="00911DBA">
        <w:t>s</w:t>
      </w:r>
      <w:r w:rsidRPr="00911DBA">
        <w:t xml:space="preserve">tudio </w:t>
      </w:r>
      <w:r w:rsidR="00E868E6" w:rsidRPr="00911DBA">
        <w:t>c</w:t>
      </w:r>
      <w:r w:rsidRPr="00911DBA">
        <w:t xml:space="preserve">ode and </w:t>
      </w:r>
      <w:proofErr w:type="spellStart"/>
      <w:r w:rsidR="00E868E6" w:rsidRPr="00911DBA">
        <w:t>Jupyter</w:t>
      </w:r>
      <w:proofErr w:type="spellEnd"/>
      <w:r w:rsidR="00E868E6" w:rsidRPr="00911DBA">
        <w:t xml:space="preserve"> </w:t>
      </w:r>
      <w:r w:rsidRPr="00911DBA">
        <w:t xml:space="preserve">notebook are used as a development IDE, with python interpreter 3.6 on </w:t>
      </w:r>
      <w:r w:rsidR="009D5AEE" w:rsidRPr="00911DBA">
        <w:t xml:space="preserve">a </w:t>
      </w:r>
      <w:r w:rsidRPr="00911DBA">
        <w:t>laptop computer.</w:t>
      </w:r>
      <w:r w:rsidR="00D66881" w:rsidRPr="00911DBA">
        <w:t xml:space="preserve"> </w:t>
      </w:r>
      <w:r w:rsidRPr="00911DBA">
        <w:t xml:space="preserve">For implementing the proposed </w:t>
      </w:r>
      <w:r w:rsidR="000B58F5" w:rsidRPr="00911DBA">
        <w:t xml:space="preserve">domain transfer problem </w:t>
      </w:r>
      <w:r w:rsidR="00D66881" w:rsidRPr="00911DBA">
        <w:t xml:space="preserve">OpenCV 3.7. </w:t>
      </w:r>
      <w:r w:rsidR="00890B22" w:rsidRPr="00911DBA">
        <w:t>Furthermore,</w:t>
      </w:r>
      <w:r w:rsidR="00D66881" w:rsidRPr="00911DBA">
        <w:t xml:space="preserve"> </w:t>
      </w:r>
      <w:r w:rsidR="000B58F5" w:rsidRPr="00911DBA">
        <w:t>TensorFlow-GPU 2.</w:t>
      </w:r>
      <w:r w:rsidR="002D7B4A" w:rsidRPr="00911DBA">
        <w:t>2</w:t>
      </w:r>
      <w:r w:rsidR="000B58F5" w:rsidRPr="00911DBA">
        <w:t xml:space="preserve"> </w:t>
      </w:r>
      <w:r w:rsidR="00B55E0D" w:rsidRPr="00911DBA">
        <w:t xml:space="preserve">was </w:t>
      </w:r>
      <w:r w:rsidR="000B58F5" w:rsidRPr="00911DBA">
        <w:t xml:space="preserve">used. </w:t>
      </w:r>
      <w:r w:rsidR="00DF109C" w:rsidRPr="00911DBA">
        <w:t>In the next section</w:t>
      </w:r>
      <w:r w:rsidR="007173AA" w:rsidRPr="00911DBA">
        <w:t xml:space="preserve"> list</w:t>
      </w:r>
      <w:r w:rsidR="00DF109C" w:rsidRPr="00911DBA">
        <w:t xml:space="preserve"> </w:t>
      </w:r>
      <w:r w:rsidR="007173AA" w:rsidRPr="00911DBA">
        <w:t xml:space="preserve">of </w:t>
      </w:r>
      <w:r w:rsidR="00DF109C" w:rsidRPr="00911DBA">
        <w:t>experiment</w:t>
      </w:r>
      <w:r w:rsidR="009D5AEE" w:rsidRPr="00911DBA">
        <w:t>s</w:t>
      </w:r>
      <w:r w:rsidR="00DF109C" w:rsidRPr="00911DBA">
        <w:t xml:space="preserve"> </w:t>
      </w:r>
      <w:r w:rsidR="001A5840" w:rsidRPr="00911DBA">
        <w:t xml:space="preserve">class </w:t>
      </w:r>
      <w:r w:rsidR="007173AA" w:rsidRPr="00911DBA">
        <w:t xml:space="preserve">conducted for evaluating </w:t>
      </w:r>
      <w:r w:rsidR="009D5AEE" w:rsidRPr="00911DBA">
        <w:t xml:space="preserve">the </w:t>
      </w:r>
      <w:r w:rsidR="007173AA" w:rsidRPr="00911DBA">
        <w:t xml:space="preserve">proposed </w:t>
      </w:r>
      <w:r w:rsidR="009D5AEE" w:rsidRPr="00911DBA">
        <w:t>hypothesis</w:t>
      </w:r>
      <w:r w:rsidR="007173AA" w:rsidRPr="00911DBA">
        <w:t xml:space="preserve"> are discussed</w:t>
      </w:r>
      <w:r w:rsidR="00DF109C" w:rsidRPr="00911DBA">
        <w:t xml:space="preserve">. </w:t>
      </w:r>
    </w:p>
    <w:p w14:paraId="4624CE71" w14:textId="7AF07CCA" w:rsidR="00425746" w:rsidRPr="00911DBA" w:rsidRDefault="00C17E49" w:rsidP="00B05706">
      <w:pPr>
        <w:pStyle w:val="Heading2"/>
      </w:pPr>
      <w:bookmarkStart w:id="294" w:name="_Toc52981558"/>
      <w:bookmarkStart w:id="295" w:name="_Toc54101878"/>
      <w:r w:rsidRPr="00911DBA">
        <w:t>E</w:t>
      </w:r>
      <w:r w:rsidR="00425746" w:rsidRPr="00911DBA">
        <w:t>nvironment</w:t>
      </w:r>
      <w:r w:rsidR="008C5861" w:rsidRPr="00911DBA">
        <w:t>al</w:t>
      </w:r>
      <w:r w:rsidR="00425746" w:rsidRPr="00911DBA">
        <w:t xml:space="preserve"> </w:t>
      </w:r>
      <w:r w:rsidRPr="00911DBA">
        <w:t>Setup</w:t>
      </w:r>
      <w:bookmarkEnd w:id="294"/>
      <w:bookmarkEnd w:id="295"/>
    </w:p>
    <w:p w14:paraId="1CAACD16" w14:textId="459686DD" w:rsidR="000C4853" w:rsidRPr="00911DBA" w:rsidRDefault="000C4853" w:rsidP="000C4853">
      <w:r w:rsidRPr="00911DBA">
        <w:t>In this</w:t>
      </w:r>
      <w:r w:rsidR="00F25C16" w:rsidRPr="00911DBA">
        <w:t xml:space="preserve"> thesis</w:t>
      </w:r>
      <w:r w:rsidRPr="00911DBA">
        <w:t xml:space="preserve"> work</w:t>
      </w:r>
      <w:r w:rsidR="00596A4D" w:rsidRPr="00911DBA">
        <w:t>,</w:t>
      </w:r>
      <w:r w:rsidRPr="00911DBA">
        <w:t xml:space="preserve"> different software and IDEs </w:t>
      </w:r>
      <w:r w:rsidR="000B251D" w:rsidRPr="00911DBA">
        <w:t>ha</w:t>
      </w:r>
      <w:r w:rsidR="00596A4D" w:rsidRPr="00911DBA">
        <w:t>ve</w:t>
      </w:r>
      <w:r w:rsidR="000B251D" w:rsidRPr="00911DBA">
        <w:t xml:space="preserve"> been </w:t>
      </w:r>
      <w:r w:rsidRPr="00911DBA">
        <w:t>used.</w:t>
      </w:r>
    </w:p>
    <w:p w14:paraId="299BF73B" w14:textId="6919C516" w:rsidR="00425746" w:rsidRPr="00911DBA" w:rsidRDefault="00425746" w:rsidP="001D6BCB">
      <w:r w:rsidRPr="00911DBA">
        <w:rPr>
          <w:b/>
          <w:bCs/>
          <w:i/>
          <w:iCs/>
        </w:rPr>
        <w:lastRenderedPageBreak/>
        <w:t>Anaconda:</w:t>
      </w:r>
      <w:r w:rsidRPr="00911DBA">
        <w:t xml:space="preserve"> in an application used to install the </w:t>
      </w:r>
      <w:r w:rsidR="006E128E" w:rsidRPr="00911DBA">
        <w:t>up-to-date</w:t>
      </w:r>
      <w:r w:rsidRPr="00911DBA">
        <w:t xml:space="preserve"> version of python with its different module and IDEs, for implementing </w:t>
      </w:r>
      <w:r w:rsidR="00A33D77" w:rsidRPr="00911DBA">
        <w:t xml:space="preserve">the </w:t>
      </w:r>
      <w:r w:rsidRPr="00911DBA">
        <w:t xml:space="preserve">proposed solution an anaconda application version 1.9.7 with 64-bit support used. </w:t>
      </w:r>
    </w:p>
    <w:p w14:paraId="603ABBF7" w14:textId="420F3E9F" w:rsidR="00425746" w:rsidRPr="00911DBA" w:rsidRDefault="00425746" w:rsidP="001D6BCB">
      <w:proofErr w:type="spellStart"/>
      <w:r w:rsidRPr="00911DBA">
        <w:rPr>
          <w:b/>
          <w:bCs/>
          <w:i/>
          <w:iCs/>
        </w:rPr>
        <w:t>Jupyter</w:t>
      </w:r>
      <w:proofErr w:type="spellEnd"/>
      <w:r w:rsidRPr="00911DBA">
        <w:rPr>
          <w:b/>
          <w:bCs/>
          <w:i/>
          <w:iCs/>
        </w:rPr>
        <w:t xml:space="preserve"> Notebook:</w:t>
      </w:r>
      <w:r w:rsidRPr="00911DBA">
        <w:t xml:space="preserve"> is </w:t>
      </w:r>
      <w:r w:rsidR="003A1774" w:rsidRPr="00911DBA">
        <w:t xml:space="preserve">the most popular and handy </w:t>
      </w:r>
      <w:r w:rsidRPr="00911DBA">
        <w:t xml:space="preserve">IDE </w:t>
      </w:r>
      <w:r w:rsidR="003A1774" w:rsidRPr="00911DBA">
        <w:t>among AI and deep learning researchers</w:t>
      </w:r>
      <w:r w:rsidRPr="00911DBA">
        <w:t xml:space="preserve"> to </w:t>
      </w:r>
      <w:r w:rsidR="003A1774" w:rsidRPr="00911DBA">
        <w:t>work with</w:t>
      </w:r>
      <w:r w:rsidRPr="00911DBA">
        <w:t xml:space="preserve"> </w:t>
      </w:r>
      <w:r w:rsidR="00DF1D08" w:rsidRPr="00911DBA">
        <w:t>python</w:t>
      </w:r>
      <w:r w:rsidR="003A1774" w:rsidRPr="00911DBA">
        <w:t xml:space="preserve">. </w:t>
      </w:r>
      <w:r w:rsidRPr="00911DBA">
        <w:t>T</w:t>
      </w:r>
      <w:r w:rsidR="003A1774" w:rsidRPr="00911DBA">
        <w:t>his thesis work use</w:t>
      </w:r>
      <w:r w:rsidR="00A33D77" w:rsidRPr="00911DBA">
        <w:t>s</w:t>
      </w:r>
      <w:r w:rsidRPr="00911DBA">
        <w:t xml:space="preserve"> Jupiter note-book 6.0.0.</w:t>
      </w:r>
    </w:p>
    <w:p w14:paraId="1FCB9AED" w14:textId="79B475DD" w:rsidR="006819C2" w:rsidRPr="00911DBA" w:rsidRDefault="00231153" w:rsidP="00B05706">
      <w:pPr>
        <w:pStyle w:val="Heading2"/>
      </w:pPr>
      <w:bookmarkStart w:id="296" w:name="_Toc52981559"/>
      <w:bookmarkStart w:id="297" w:name="_Toc54101879"/>
      <w:r w:rsidRPr="00911DBA">
        <w:t>Cycle-GAN Implementation</w:t>
      </w:r>
      <w:bookmarkEnd w:id="296"/>
      <w:bookmarkEnd w:id="297"/>
      <w:r w:rsidR="006819C2" w:rsidRPr="00911DBA">
        <w:t xml:space="preserve"> </w:t>
      </w:r>
    </w:p>
    <w:p w14:paraId="39C604E5" w14:textId="0A41CAD3" w:rsidR="00891B48" w:rsidRPr="00911DBA" w:rsidRDefault="006819C2" w:rsidP="006819C2">
      <w:r w:rsidRPr="00911DBA">
        <w:t xml:space="preserve">A </w:t>
      </w:r>
      <w:r w:rsidR="00B60544" w:rsidRPr="00911DBA">
        <w:t>Cycle-GAN</w:t>
      </w:r>
      <w:r w:rsidRPr="00911DBA">
        <w:t xml:space="preserve"> is made up overall of two </w:t>
      </w:r>
      <w:r w:rsidR="001A5875" w:rsidRPr="00911DBA">
        <w:t xml:space="preserve">GAN </w:t>
      </w:r>
      <w:r w:rsidRPr="00911DBA">
        <w:t xml:space="preserve">architectures: a generator and a discriminator. The generator architecture </w:t>
      </w:r>
      <w:r w:rsidR="003C0C21" w:rsidRPr="00911DBA">
        <w:t>contains two separate</w:t>
      </w:r>
      <w:r w:rsidRPr="00911DBA">
        <w:t xml:space="preserve"> models,</w:t>
      </w:r>
      <w:r w:rsidR="00891B48" w:rsidRPr="00911DBA">
        <w:t xml:space="preserve"> </w:t>
      </w:r>
      <w:r w:rsidRPr="00911DBA">
        <w:t xml:space="preserve">Generator </w:t>
      </w:r>
      <w:r w:rsidR="00CA70E1" w:rsidRPr="00911DBA">
        <w:t>AB,</w:t>
      </w:r>
      <w:r w:rsidRPr="00911DBA">
        <w:t xml:space="preserve"> and Generator B</w:t>
      </w:r>
      <w:r w:rsidR="00891B48" w:rsidRPr="00911DBA">
        <w:t>A</w:t>
      </w:r>
      <w:r w:rsidRPr="00911DBA">
        <w:t xml:space="preserve">. </w:t>
      </w:r>
      <w:r w:rsidR="00374407" w:rsidRPr="00911DBA">
        <w:t>In the same manner, the discriminator architecture</w:t>
      </w:r>
      <w:r w:rsidR="003C0C21" w:rsidRPr="00911DBA">
        <w:t xml:space="preserve"> contains</w:t>
      </w:r>
      <w:r w:rsidR="00891B48" w:rsidRPr="00911DBA">
        <w:t xml:space="preserve"> </w:t>
      </w:r>
      <w:r w:rsidR="00507AF7" w:rsidRPr="00911DBA">
        <w:t xml:space="preserve">an </w:t>
      </w:r>
      <w:r w:rsidR="00B74425" w:rsidRPr="00911DBA">
        <w:t>additional</w:t>
      </w:r>
      <w:r w:rsidRPr="00911DBA">
        <w:t xml:space="preserve"> two </w:t>
      </w:r>
      <w:r w:rsidR="00B21987" w:rsidRPr="00911DBA">
        <w:t>architectural</w:t>
      </w:r>
      <w:r w:rsidR="00B74425" w:rsidRPr="00911DBA">
        <w:t xml:space="preserve"> </w:t>
      </w:r>
      <w:r w:rsidRPr="00911DBA">
        <w:t>models, Discriminator A, and Discriminator B</w:t>
      </w:r>
      <w:r w:rsidR="00891B48" w:rsidRPr="00911DBA">
        <w:t>.</w:t>
      </w:r>
      <w:r w:rsidR="004277E0" w:rsidRPr="00911DBA">
        <w:t xml:space="preserve"> </w:t>
      </w:r>
      <w:r w:rsidR="00E868E6" w:rsidRPr="00911DBA">
        <w:t>T</w:t>
      </w:r>
      <w:r w:rsidR="004277E0" w:rsidRPr="00911DBA">
        <w:t xml:space="preserve">able </w:t>
      </w:r>
      <w:r w:rsidR="00E868E6" w:rsidRPr="00911DBA">
        <w:t>5-1</w:t>
      </w:r>
      <w:r w:rsidR="004277E0" w:rsidRPr="00911DBA">
        <w:t xml:space="preserve"> shows convolutional layers of Cycle-GAN architecture. </w:t>
      </w:r>
    </w:p>
    <w:p w14:paraId="5CBBBBEC" w14:textId="1F6DF032" w:rsidR="00E450E1" w:rsidRPr="00911DBA" w:rsidRDefault="006819C2" w:rsidP="00E450E1">
      <w:r w:rsidRPr="00911DBA">
        <w:t>The generator network is an encoder</w:t>
      </w:r>
      <w:r w:rsidR="00FD69D2" w:rsidRPr="00911DBA">
        <w:t>-decoder</w:t>
      </w:r>
      <w:r w:rsidRPr="00911DBA">
        <w:t xml:space="preserve"> </w:t>
      </w:r>
      <w:r w:rsidR="00B74425" w:rsidRPr="00911DBA">
        <w:t>category</w:t>
      </w:r>
      <w:r w:rsidRPr="00911DBA">
        <w:t xml:space="preserve"> network. It takes an image as an input </w:t>
      </w:r>
      <w:r w:rsidR="00F826C7" w:rsidRPr="00911DBA">
        <w:t>with the shape (256,256,3),</w:t>
      </w:r>
      <w:r w:rsidRPr="00911DBA">
        <w:t xml:space="preserve"> </w:t>
      </w:r>
      <w:r w:rsidR="00F826C7" w:rsidRPr="00911DBA">
        <w:t xml:space="preserve">and </w:t>
      </w:r>
      <w:r w:rsidRPr="00911DBA">
        <w:t xml:space="preserve">outputs </w:t>
      </w:r>
      <w:r w:rsidR="00F826C7" w:rsidRPr="00911DBA">
        <w:t xml:space="preserve">generated image with </w:t>
      </w:r>
      <w:r w:rsidR="00220BC2" w:rsidRPr="00911DBA">
        <w:t xml:space="preserve">the </w:t>
      </w:r>
      <w:r w:rsidR="00F826C7" w:rsidRPr="00911DBA">
        <w:t>same shape</w:t>
      </w:r>
      <w:r w:rsidRPr="00911DBA">
        <w:t xml:space="preserve">. </w:t>
      </w:r>
      <w:r w:rsidR="00E23FAC" w:rsidRPr="00911DBA">
        <w:t>Based on base work</w:t>
      </w:r>
      <w:r w:rsidR="00F826C7" w:rsidRPr="00911DBA">
        <w:t xml:space="preserve"> Cycle GAN </w:t>
      </w:r>
      <w:r w:rsidR="00E23FAC" w:rsidRPr="00911DBA">
        <w:t xml:space="preserve">two </w:t>
      </w:r>
      <w:r w:rsidR="00B8527F" w:rsidRPr="00911DBA">
        <w:t>g</w:t>
      </w:r>
      <w:r w:rsidR="00E23FAC" w:rsidRPr="00911DBA">
        <w:t>enerat</w:t>
      </w:r>
      <w:r w:rsidR="00150BC2" w:rsidRPr="00911DBA">
        <w:t>or</w:t>
      </w:r>
      <w:r w:rsidR="00E23FAC" w:rsidRPr="00911DBA">
        <w:t xml:space="preserve"> networks</w:t>
      </w:r>
      <w:r w:rsidR="00D80846" w:rsidRPr="00911DBA">
        <w:t xml:space="preserve"> are define</w:t>
      </w:r>
      <w:r w:rsidR="00557A42" w:rsidRPr="00911DBA">
        <w:t>d</w:t>
      </w:r>
      <w:r w:rsidR="00F826C7" w:rsidRPr="00911DBA">
        <w:t>.</w:t>
      </w:r>
      <w:r w:rsidR="00E450E1" w:rsidRPr="00911DBA">
        <w:t xml:space="preserve"> The </w:t>
      </w:r>
      <w:r w:rsidR="00E868E6" w:rsidRPr="00911DBA">
        <w:t>g</w:t>
      </w:r>
      <w:r w:rsidR="00E450E1" w:rsidRPr="00911DBA">
        <w:t xml:space="preserve">enerators had consisted of 15 layers. Four convolution layers followed by nine residual blocks and two deconvolutional layers - deconvolution means transposed 2-D convolution. The </w:t>
      </w:r>
      <w:proofErr w:type="spellStart"/>
      <w:r w:rsidR="00E450E1" w:rsidRPr="00911DBA">
        <w:t>LeakyReLU</w:t>
      </w:r>
      <w:proofErr w:type="spellEnd"/>
      <w:r w:rsidR="00E450E1" w:rsidRPr="00911DBA">
        <w:t xml:space="preserve"> activation was on all layers except the last layers output layer in the same manner Instance normalization was used in every layer beside</w:t>
      </w:r>
      <w:r w:rsidR="001E18B4" w:rsidRPr="00911DBA">
        <w:t>s</w:t>
      </w:r>
      <w:r w:rsidR="00E450E1" w:rsidRPr="00911DBA">
        <w:t xml:space="preserve"> the last one</w:t>
      </w:r>
      <w:r w:rsidR="00E450E1" w:rsidRPr="00911DBA">
        <w:rPr>
          <w:color w:val="FF0000"/>
        </w:rPr>
        <w:t>.</w:t>
      </w:r>
    </w:p>
    <w:p w14:paraId="5C5055B7" w14:textId="0B34DE47" w:rsidR="008039B1"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G_A2B = </w:t>
      </w:r>
      <w:proofErr w:type="spellStart"/>
      <w:r w:rsidRPr="007066E7">
        <w:rPr>
          <w:rFonts w:ascii="Courier New" w:hAnsi="Courier New" w:cs="Courier New"/>
          <w:color w:val="000000"/>
        </w:rPr>
        <w:t>module.ResnetGener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w:t>
      </w:r>
      <w:r w:rsidR="00F826C7"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G_B2A = </w:t>
      </w:r>
      <w:proofErr w:type="spellStart"/>
      <w:r w:rsidRPr="007066E7">
        <w:rPr>
          <w:rFonts w:ascii="Courier New" w:hAnsi="Courier New" w:cs="Courier New"/>
          <w:color w:val="000000"/>
        </w:rPr>
        <w:t>module.ResnetGener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F826C7" w:rsidRPr="007066E7">
        <w:rPr>
          <w:rFonts w:ascii="Courier New" w:hAnsi="Courier New" w:cs="Courier New"/>
          <w:color w:val="000000"/>
        </w:rPr>
        <w:t xml:space="preserve">256,256, </w:t>
      </w:r>
      <w:r w:rsidR="00F826C7" w:rsidRPr="007066E7">
        <w:rPr>
          <w:rFonts w:ascii="Courier New" w:hAnsi="Courier New" w:cs="Courier New"/>
          <w:color w:val="40A070"/>
        </w:rPr>
        <w:t>3</w:t>
      </w:r>
      <w:r w:rsidRPr="007066E7">
        <w:rPr>
          <w:rFonts w:ascii="Courier New" w:hAnsi="Courier New" w:cs="Courier New"/>
          <w:color w:val="000000"/>
        </w:rPr>
        <w:t>))</w:t>
      </w:r>
    </w:p>
    <w:p w14:paraId="1A96556C" w14:textId="77D3813D" w:rsidR="00E450E1" w:rsidRPr="00911DBA" w:rsidRDefault="00370748" w:rsidP="00E450E1">
      <w:r w:rsidRPr="00911DBA">
        <w:t xml:space="preserve">The discriminator network is </w:t>
      </w:r>
      <w:r w:rsidR="001A7C2F" w:rsidRPr="00911DBA">
        <w:t>equivalent</w:t>
      </w:r>
      <w:r w:rsidRPr="00911DBA">
        <w:t xml:space="preserve"> to the </w:t>
      </w:r>
      <w:r w:rsidR="00220BC2" w:rsidRPr="00911DBA">
        <w:t>discriminator's architecture</w:t>
      </w:r>
      <w:r w:rsidRPr="00911DBA">
        <w:t xml:space="preserve"> in a Patch</w:t>
      </w:r>
      <w:r w:rsidR="00EA4CFC" w:rsidRPr="00911DBA">
        <w:t xml:space="preserve"> </w:t>
      </w:r>
      <w:r w:rsidRPr="00911DBA">
        <w:t>GAN network</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Pr="00911DBA">
        <w:t xml:space="preserve">. </w:t>
      </w:r>
      <w:r w:rsidR="00FA6EEA" w:rsidRPr="00911DBA">
        <w:t xml:space="preserve">Basically, it takes an image of </w:t>
      </w:r>
      <w:r w:rsidR="00A33D77" w:rsidRPr="00911DBA">
        <w:t>the</w:t>
      </w:r>
      <w:r w:rsidR="00FA6EEA" w:rsidRPr="00911DBA">
        <w:t xml:space="preserve"> shape of (256, 256, 3) and predicts whether the image is real or fake.</w:t>
      </w:r>
      <w:r w:rsidR="00E450E1" w:rsidRPr="00911DBA">
        <w:t xml:space="preserve"> This network composed of 5 convolutional layers denotes a 4 × 4</w:t>
      </w:r>
      <w:r w:rsidR="0047025F" w:rsidRPr="00911DBA">
        <w:t xml:space="preserve"> filter</w:t>
      </w:r>
      <w:r w:rsidR="00E450E1" w:rsidRPr="00911DBA">
        <w:t xml:space="preserve"> </w:t>
      </w:r>
      <w:r w:rsidR="00E868E6" w:rsidRPr="00911DBA">
        <w:t>c</w:t>
      </w:r>
      <w:r w:rsidR="00E450E1" w:rsidRPr="00911DBA">
        <w:t>onvolution-</w:t>
      </w:r>
      <w:r w:rsidR="00E868E6" w:rsidRPr="00911DBA">
        <w:t>i</w:t>
      </w:r>
      <w:r w:rsidR="00E450E1" w:rsidRPr="00911DBA">
        <w:t xml:space="preserve">nstance </w:t>
      </w:r>
      <w:r w:rsidR="00E868E6" w:rsidRPr="00911DBA">
        <w:t>n</w:t>
      </w:r>
      <w:r w:rsidR="00E450E1" w:rsidRPr="00911DBA">
        <w:t xml:space="preserve">ormalization with </w:t>
      </w:r>
      <w:proofErr w:type="spellStart"/>
      <w:r w:rsidR="00E450E1" w:rsidRPr="00911DBA">
        <w:t>LeakyReLU</w:t>
      </w:r>
      <w:proofErr w:type="spellEnd"/>
      <w:r w:rsidR="00E450E1" w:rsidRPr="00911DBA">
        <w:t xml:space="preserve"> layer and stride 2. After the last layer, apply a convolution to produce a 1-dimensional output. The slope of leaky in </w:t>
      </w:r>
      <w:proofErr w:type="spellStart"/>
      <w:r w:rsidR="00E450E1" w:rsidRPr="00911DBA">
        <w:t>leakyReLU</w:t>
      </w:r>
      <w:proofErr w:type="spellEnd"/>
      <w:r w:rsidR="00E450E1" w:rsidRPr="00911DBA">
        <w:t xml:space="preserve"> was 0.2.</w:t>
      </w:r>
    </w:p>
    <w:p w14:paraId="06DA5BD4" w14:textId="7AEF7B32" w:rsidR="00F44CF7" w:rsidRPr="007066E7" w:rsidRDefault="00066573" w:rsidP="00145A07">
      <w:pPr>
        <w:shd w:val="clear" w:color="auto" w:fill="F8F8FF"/>
        <w:jc w:val="left"/>
        <w:rPr>
          <w:rFonts w:ascii="Courier New" w:hAnsi="Courier New" w:cs="Courier New"/>
        </w:rPr>
      </w:pPr>
      <w:r w:rsidRPr="007066E7">
        <w:rPr>
          <w:rFonts w:ascii="Courier New" w:hAnsi="Courier New" w:cs="Courier New"/>
          <w:color w:val="000000"/>
        </w:rPr>
        <w:t xml:space="preserve">D_A = </w:t>
      </w:r>
      <w:proofErr w:type="spellStart"/>
      <w:r w:rsidRPr="007066E7">
        <w:rPr>
          <w:rFonts w:ascii="Courier New" w:hAnsi="Courier New" w:cs="Courier New"/>
          <w:color w:val="000000"/>
        </w:rPr>
        <w:t>module.ConvDiscrimin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w:t>
      </w:r>
      <w:r w:rsidR="000102D9" w:rsidRPr="007066E7">
        <w:rPr>
          <w:rFonts w:ascii="Courier New" w:hAnsi="Courier New" w:cs="Courier New"/>
          <w:color w:val="000000"/>
        </w:rPr>
        <w:t>256</w:t>
      </w:r>
      <w:r w:rsidRPr="007066E7">
        <w:rPr>
          <w:rFonts w:ascii="Courier New" w:hAnsi="Courier New" w:cs="Courier New"/>
          <w:color w:val="000000"/>
        </w:rPr>
        <w:t xml:space="preserve">, </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D_B = </w:t>
      </w:r>
      <w:proofErr w:type="spellStart"/>
      <w:r w:rsidRPr="007066E7">
        <w:rPr>
          <w:rFonts w:ascii="Courier New" w:hAnsi="Courier New" w:cs="Courier New"/>
          <w:color w:val="000000"/>
        </w:rPr>
        <w:t>module.ConvDiscriminator</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input_shape</w:t>
      </w:r>
      <w:proofErr w:type="spellEnd"/>
      <w:r w:rsidR="000102D9" w:rsidRPr="007066E7">
        <w:rPr>
          <w:rFonts w:ascii="Courier New" w:hAnsi="Courier New" w:cs="Courier New"/>
          <w:color w:val="000000"/>
        </w:rPr>
        <w:t xml:space="preserve">=(256,256, </w:t>
      </w:r>
      <w:r w:rsidR="000102D9" w:rsidRPr="007066E7">
        <w:rPr>
          <w:rFonts w:ascii="Courier New" w:hAnsi="Courier New" w:cs="Courier New"/>
          <w:color w:val="40A070"/>
        </w:rPr>
        <w:t>3</w:t>
      </w:r>
      <w:r w:rsidR="000102D9" w:rsidRPr="007066E7">
        <w:rPr>
          <w:rFonts w:ascii="Courier New" w:hAnsi="Courier New" w:cs="Courier New"/>
          <w:color w:val="000000"/>
        </w:rPr>
        <w:t>))</w:t>
      </w:r>
    </w:p>
    <w:p w14:paraId="06FEB6FE" w14:textId="4265B106" w:rsidR="009B0D83" w:rsidRPr="00911DBA" w:rsidRDefault="009B0D83" w:rsidP="009B0D83">
      <w:pPr>
        <w:pStyle w:val="Caption"/>
        <w:keepNext/>
        <w:jc w:val="center"/>
        <w:rPr>
          <w:color w:val="auto"/>
          <w:sz w:val="24"/>
          <w:szCs w:val="24"/>
        </w:rPr>
      </w:pPr>
      <w:bookmarkStart w:id="298" w:name="_Toc52970529"/>
      <w:bookmarkStart w:id="299" w:name="_Toc54089074"/>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Cycle GAN architecture convolutional layers</w:t>
      </w:r>
      <w:bookmarkEnd w:id="298"/>
      <w:bookmarkEnd w:id="299"/>
    </w:p>
    <w:p w14:paraId="56D1B223" w14:textId="4833E290" w:rsidR="0047025F" w:rsidRPr="00911DBA" w:rsidRDefault="00EC74D8" w:rsidP="00DC0490">
      <w:r w:rsidRPr="00911DBA">
        <w:rPr>
          <w:noProof/>
        </w:rPr>
        <w:drawing>
          <wp:inline distT="0" distB="0" distL="0" distR="0" wp14:anchorId="5E0FCFFC" wp14:editId="65E0FEA8">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911DBA">
        <w:t xml:space="preserve"> </w:t>
      </w:r>
    </w:p>
    <w:p w14:paraId="0D44CA2D" w14:textId="229610B6" w:rsidR="00DC0490" w:rsidRPr="00911DBA" w:rsidRDefault="00DC0490" w:rsidP="00DC0490">
      <w:r w:rsidRPr="00911DBA">
        <w:t xml:space="preserve">The </w:t>
      </w:r>
      <w:r w:rsidR="00E868E6" w:rsidRPr="00911DBA">
        <w:t>g</w:t>
      </w:r>
      <w:r w:rsidR="00374407" w:rsidRPr="00911DBA">
        <w:t>enerator's objective</w:t>
      </w:r>
      <w:r w:rsidRPr="00911DBA">
        <w:t xml:space="preserve"> is to diminish the adversarial loss function against an adversary </w:t>
      </w:r>
      <w:r w:rsidR="00E868E6" w:rsidRPr="00911DBA">
        <w:t>d</w:t>
      </w:r>
      <w:r w:rsidRPr="00911DBA">
        <w:t xml:space="preserve">iscriminator, which constantly tries to maximize it. </w:t>
      </w:r>
      <w:proofErr w:type="gramStart"/>
      <w:r w:rsidR="002615A3" w:rsidRPr="00911DBA">
        <w:t>S</w:t>
      </w:r>
      <w:r w:rsidRPr="00911DBA">
        <w:t>imilar to</w:t>
      </w:r>
      <w:proofErr w:type="gramEnd"/>
      <w:r w:rsidRPr="00911DBA">
        <w:t xml:space="preserve"> other network types</w:t>
      </w:r>
      <w:r w:rsidR="002615A3" w:rsidRPr="00911DBA">
        <w:t xml:space="preserve"> of</w:t>
      </w:r>
      <w:r w:rsidRPr="00911DBA">
        <w:t xml:space="preserve"> GAN is no different. </w:t>
      </w:r>
      <w:r w:rsidR="00374407" w:rsidRPr="00911DBA">
        <w:t>The l</w:t>
      </w:r>
      <w:r w:rsidRPr="00911DBA">
        <w:t xml:space="preserve">earning function </w:t>
      </w:r>
      <w:proofErr w:type="gramStart"/>
      <w:r w:rsidRPr="00911DBA">
        <w:t>has to</w:t>
      </w:r>
      <w:proofErr w:type="gramEnd"/>
      <w:r w:rsidRPr="00911DBA">
        <w:t xml:space="preserve"> </w:t>
      </w:r>
      <w:r w:rsidR="00374407" w:rsidRPr="00911DBA">
        <w:t xml:space="preserve">be </w:t>
      </w:r>
      <w:r w:rsidRPr="00911DBA">
        <w:t xml:space="preserve">explicitly defined in order </w:t>
      </w:r>
      <w:r w:rsidR="00374407" w:rsidRPr="00911DBA">
        <w:t>for</w:t>
      </w:r>
      <w:r w:rsidRPr="00911DBA">
        <w:t xml:space="preserve"> the network </w:t>
      </w:r>
      <w:r w:rsidR="00374407" w:rsidRPr="00911DBA">
        <w:t>to learn</w:t>
      </w:r>
      <w:r w:rsidRPr="00911DBA">
        <w:t xml:space="preserve"> to translate </w:t>
      </w:r>
      <w:r w:rsidR="0082065A" w:rsidRPr="00911DBA">
        <w:t xml:space="preserve">the </w:t>
      </w:r>
      <w:r w:rsidRPr="00911DBA">
        <w:t xml:space="preserve">image. </w:t>
      </w:r>
    </w:p>
    <w:p w14:paraId="259D126B" w14:textId="5C9E8465" w:rsidR="00D027E5" w:rsidRPr="007066E7" w:rsidRDefault="00066573" w:rsidP="00066573">
      <w:pPr>
        <w:shd w:val="clear" w:color="auto" w:fill="F8F8FF"/>
        <w:jc w:val="left"/>
        <w:rPr>
          <w:rFonts w:ascii="Courier New" w:hAnsi="Courier New" w:cs="Courier New"/>
        </w:rPr>
      </w:pPr>
      <w:proofErr w:type="spellStart"/>
      <w:r w:rsidRPr="007066E7">
        <w:rPr>
          <w:rFonts w:ascii="Courier New" w:hAnsi="Courier New" w:cs="Courier New"/>
          <w:color w:val="000000"/>
        </w:rPr>
        <w:lastRenderedPageBreak/>
        <w:t>self.combined</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nputs=[</w:t>
      </w:r>
      <w:proofErr w:type="spellStart"/>
      <w:r w:rsidRPr="007066E7">
        <w:rPr>
          <w:rFonts w:ascii="Courier New" w:hAnsi="Courier New" w:cs="Courier New"/>
          <w:color w:val="000000"/>
        </w:rPr>
        <w:t>img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w:t>
      </w:r>
      <w:proofErr w:type="spellEnd"/>
      <w:r w:rsidRPr="007066E7">
        <w:rPr>
          <w:rFonts w:ascii="Courier New" w:hAnsi="Courier New" w:cs="Courier New"/>
          <w:color w:val="000000"/>
        </w:rPr>
        <w:t>],</w:t>
      </w:r>
      <w:r w:rsidRPr="007066E7">
        <w:rPr>
          <w:rFonts w:ascii="Courier New" w:hAnsi="Courier New" w:cs="Courier New"/>
          <w:color w:val="000000"/>
        </w:rPr>
        <w:tab/>
        <w:t>outputs=[</w:t>
      </w:r>
      <w:proofErr w:type="spellStart"/>
      <w:r w:rsidRPr="007066E7">
        <w:rPr>
          <w:rFonts w:ascii="Courier New" w:hAnsi="Courier New" w:cs="Courier New"/>
          <w:color w:val="000000"/>
        </w:rPr>
        <w:t>valid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valid_B,reconstr_A</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reconstr_B,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img_A_i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img_B_id</w:t>
      </w:r>
      <w:proofErr w:type="spellEnd"/>
      <w:r w:rsidRPr="007066E7">
        <w:rPr>
          <w:rFonts w:ascii="Courier New" w:hAnsi="Courier New" w:cs="Courier New"/>
          <w:color w:val="000000"/>
        </w:rPr>
        <w:t>])</w:t>
      </w:r>
    </w:p>
    <w:p w14:paraId="6795BC72" w14:textId="583E8E9A" w:rsidR="00066573" w:rsidRPr="007066E7" w:rsidRDefault="00066573" w:rsidP="00066573">
      <w:pPr>
        <w:shd w:val="clear" w:color="auto" w:fill="F8F8FF"/>
        <w:jc w:val="left"/>
        <w:rPr>
          <w:rFonts w:ascii="Courier New" w:hAnsi="Courier New" w:cs="Courier New"/>
          <w:color w:val="000000"/>
        </w:rPr>
      </w:pPr>
      <w:r w:rsidRPr="007066E7">
        <w:rPr>
          <w:rFonts w:ascii="Courier New" w:hAnsi="Courier New" w:cs="Courier New"/>
          <w:i/>
          <w:color w:val="408080"/>
        </w:rPr>
        <w:t>#define loss function</w:t>
      </w:r>
      <w:r w:rsidRPr="007066E7">
        <w:rPr>
          <w:rFonts w:ascii="Courier New" w:hAnsi="Courier New" w:cs="Courier New"/>
          <w:color w:val="000000"/>
        </w:rPr>
        <w:br/>
      </w:r>
      <w:proofErr w:type="spellStart"/>
      <w:r w:rsidRPr="007066E7">
        <w:rPr>
          <w:rFonts w:ascii="Courier New" w:hAnsi="Courier New" w:cs="Courier New"/>
          <w:color w:val="000000"/>
        </w:rPr>
        <w:t>d_loss_fn</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g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gan.get_adversarial_losses_fn</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adversarial_loss_mode</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cycle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losses.MeanAbsoluteError</w:t>
      </w:r>
      <w:proofErr w:type="spellEnd"/>
      <w:r w:rsidRPr="007066E7">
        <w:rPr>
          <w:rFonts w:ascii="Courier New" w:hAnsi="Courier New" w:cs="Courier New"/>
          <w:color w:val="000000"/>
        </w:rPr>
        <w:t>()</w:t>
      </w:r>
      <w:r w:rsidRPr="007066E7">
        <w:rPr>
          <w:rFonts w:ascii="Courier New" w:hAnsi="Courier New" w:cs="Courier New"/>
          <w:color w:val="000000"/>
        </w:rPr>
        <w:br/>
      </w:r>
      <w:proofErr w:type="spellStart"/>
      <w:r w:rsidRPr="007066E7">
        <w:rPr>
          <w:rFonts w:ascii="Courier New" w:hAnsi="Courier New" w:cs="Courier New"/>
          <w:color w:val="000000"/>
        </w:rPr>
        <w:t>G_loss</w:t>
      </w:r>
      <w:proofErr w:type="spellEnd"/>
      <w:r w:rsidRPr="007066E7">
        <w:rPr>
          <w:rFonts w:ascii="Courier New" w:hAnsi="Courier New" w:cs="Courier New"/>
          <w:color w:val="000000"/>
        </w:rPr>
        <w:t xml:space="preserve"> = (A2B_g_loss + B2A_g_loss) + (A2B2A_cycle_loss + B2A2B_cycle_loss) * </w:t>
      </w:r>
      <w:proofErr w:type="spellStart"/>
      <w:r w:rsidRPr="007066E7">
        <w:rPr>
          <w:rFonts w:ascii="Courier New" w:hAnsi="Courier New" w:cs="Courier New"/>
          <w:color w:val="000000"/>
        </w:rPr>
        <w:t>cycle_loss_weight</w:t>
      </w:r>
      <w:proofErr w:type="spellEnd"/>
      <w:r w:rsidRPr="007066E7">
        <w:rPr>
          <w:rFonts w:ascii="Courier New" w:hAnsi="Courier New" w:cs="Courier New"/>
          <w:color w:val="000000"/>
        </w:rPr>
        <w:t xml:space="preserve"> + (A2A_id_loss + B2B_id_loss) * </w:t>
      </w:r>
      <w:proofErr w:type="spellStart"/>
      <w:r w:rsidRPr="007066E7">
        <w:rPr>
          <w:rFonts w:ascii="Courier New" w:hAnsi="Courier New" w:cs="Courier New"/>
          <w:color w:val="000000"/>
        </w:rPr>
        <w:t>identity_loss_weight</w:t>
      </w:r>
      <w:proofErr w:type="spellEnd"/>
    </w:p>
    <w:p w14:paraId="551D76EE" w14:textId="0F3843E5" w:rsidR="002615A3" w:rsidRPr="00911DBA" w:rsidRDefault="00AC182F" w:rsidP="002615A3">
      <w:r w:rsidRPr="00911DBA">
        <w:t xml:space="preserve">Almost </w:t>
      </w:r>
      <w:r w:rsidR="00A14DE4" w:rsidRPr="00911DBA">
        <w:t>all</w:t>
      </w:r>
      <w:r w:rsidRPr="00911DBA">
        <w:t xml:space="preserve"> the configurations were taken from the Cycle-GAN paper and the implementations of its authors on </w:t>
      </w:r>
      <w:hyperlink r:id="rId50" w:history="1">
        <w:r w:rsidR="002615A3" w:rsidRPr="00911DBA">
          <w:rPr>
            <w:rStyle w:val="Hyperlink"/>
          </w:rPr>
          <w:t>GitHub</w:t>
        </w:r>
      </w:hyperlink>
      <w:r w:rsidR="002615A3" w:rsidRPr="00911DBA">
        <w:t>.</w:t>
      </w:r>
    </w:p>
    <w:p w14:paraId="018438DA" w14:textId="0BB94120" w:rsidR="000B2220" w:rsidRPr="00911DBA" w:rsidRDefault="000B2220" w:rsidP="00B05706">
      <w:pPr>
        <w:pStyle w:val="Heading2"/>
      </w:pPr>
      <w:bookmarkStart w:id="300" w:name="_Toc52981560"/>
      <w:bookmarkStart w:id="301" w:name="_Toc54101880"/>
      <w:r w:rsidRPr="00911DBA">
        <w:t xml:space="preserve">Temporal Predictor Network </w:t>
      </w:r>
      <w:r w:rsidR="0032745C" w:rsidRPr="00911DBA">
        <w:t>I</w:t>
      </w:r>
      <w:r w:rsidRPr="00911DBA">
        <w:t>mplementation</w:t>
      </w:r>
      <w:bookmarkEnd w:id="300"/>
      <w:bookmarkEnd w:id="301"/>
      <w:r w:rsidRPr="00911DBA">
        <w:t xml:space="preserve"> </w:t>
      </w:r>
    </w:p>
    <w:p w14:paraId="5D041E33" w14:textId="3B3F9689" w:rsidR="00D319E1" w:rsidRPr="00911DBA" w:rsidRDefault="00D02310" w:rsidP="00D319E1">
      <w:r w:rsidRPr="00911DBA">
        <w:t>This thesis work use</w:t>
      </w:r>
      <w:r w:rsidR="004F2773" w:rsidRPr="00911DBA">
        <w:t>s</w:t>
      </w:r>
      <w:r w:rsidRPr="00911DBA">
        <w:t xml:space="preserve"> Recycle-GAN temporal predictor network Px and </w:t>
      </w:r>
      <w:proofErr w:type="spellStart"/>
      <w:r w:rsidRPr="00911DBA">
        <w:t>Py</w:t>
      </w:r>
      <w:proofErr w:type="spellEnd"/>
      <w:r w:rsidR="006E45C4" w:rsidRPr="00911DBA">
        <w:t xml:space="preserve"> for video retargeting</w:t>
      </w:r>
      <w:r w:rsidR="004F2773" w:rsidRPr="00911DBA">
        <w:t>,</w:t>
      </w:r>
      <w:r w:rsidR="003B4FF1" w:rsidRPr="00911DBA">
        <w:t xml:space="preserve"> </w:t>
      </w:r>
      <w:r w:rsidR="004F2773" w:rsidRPr="00911DBA">
        <w:t>w</w:t>
      </w:r>
      <w:r w:rsidR="00380BD7" w:rsidRPr="00911DBA">
        <w:t>hich</w:t>
      </w:r>
      <w:r w:rsidR="00AC5B7F" w:rsidRPr="00911DBA">
        <w:t xml:space="preserve"> is</w:t>
      </w:r>
      <w:r w:rsidR="00380BD7" w:rsidRPr="00911DBA">
        <w:t xml:space="preserve"> </w:t>
      </w:r>
      <w:r w:rsidR="00F60B7A" w:rsidRPr="00911DBA">
        <w:t>identical to</w:t>
      </w:r>
      <w:r w:rsidR="00380BD7" w:rsidRPr="00911DBA">
        <w:t xml:space="preserve"> </w:t>
      </w:r>
      <w:r w:rsidR="003B3CEB" w:rsidRPr="00911DBA">
        <w:t xml:space="preserve">the </w:t>
      </w:r>
      <w:hyperlink r:id="rId51" w:history="1">
        <w:r w:rsidR="00AA7FFD" w:rsidRPr="00911DBA">
          <w:rPr>
            <w:rStyle w:val="Hyperlink"/>
          </w:rPr>
          <w:t>Pix2Pix</w:t>
        </w:r>
      </w:hyperlink>
      <w:r w:rsidR="00380BD7" w:rsidRPr="00911DBA">
        <w:t xml:space="preserve"> </w:t>
      </w:r>
      <w:r w:rsidR="00330CE6"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rsidRPr="00911DBA">
        <w:fldChar w:fldCharType="separate"/>
      </w:r>
      <w:r w:rsidR="00C077EB" w:rsidRPr="00911DBA">
        <w:rPr>
          <w:noProof/>
        </w:rPr>
        <w:t>[3]</w:t>
      </w:r>
      <w:r w:rsidR="00330CE6" w:rsidRPr="00911DBA">
        <w:fldChar w:fldCharType="end"/>
      </w:r>
      <w:r w:rsidR="00330CE6" w:rsidRPr="00911DBA">
        <w:t xml:space="preserve"> </w:t>
      </w:r>
      <w:r w:rsidR="00380BD7" w:rsidRPr="00911DBA">
        <w:t>generator network</w:t>
      </w:r>
      <w:r w:rsidR="00750E25" w:rsidRPr="00911DBA">
        <w:t>. However,</w:t>
      </w:r>
      <w:r w:rsidR="00380BD7" w:rsidRPr="00911DBA">
        <w:t xml:space="preserve"> the input layer has been modified to rec</w:t>
      </w:r>
      <w:r w:rsidR="004F2773" w:rsidRPr="00911DBA">
        <w:t>e</w:t>
      </w:r>
      <w:r w:rsidR="00380BD7" w:rsidRPr="00911DBA">
        <w:t xml:space="preserve">ive two </w:t>
      </w:r>
      <w:r w:rsidR="00DD34FA" w:rsidRPr="00911DBA">
        <w:t>su</w:t>
      </w:r>
      <w:r w:rsidR="004F2773" w:rsidRPr="00911DBA">
        <w:t>c</w:t>
      </w:r>
      <w:r w:rsidR="00DD34FA" w:rsidRPr="00911DBA">
        <w:t xml:space="preserve">cessive previous </w:t>
      </w:r>
      <w:r w:rsidR="00380BD7" w:rsidRPr="00911DBA">
        <w:t>images.</w:t>
      </w:r>
    </w:p>
    <w:p w14:paraId="55DD8515" w14:textId="3240ECF8" w:rsidR="00066573" w:rsidRPr="007066E7" w:rsidRDefault="00066573" w:rsidP="00066573">
      <w:pPr>
        <w:shd w:val="clear" w:color="auto" w:fill="F8F8FF"/>
        <w:jc w:val="left"/>
        <w:rPr>
          <w:rFonts w:ascii="Courier New" w:hAnsi="Courier New" w:cs="Courier New"/>
        </w:rPr>
      </w:pPr>
      <w:r w:rsidRPr="007066E7">
        <w:rPr>
          <w:rFonts w:ascii="Courier New" w:hAnsi="Courier New" w:cs="Courier New"/>
          <w:color w:val="000000"/>
        </w:rPr>
        <w:t xml:space="preserve">inputs1 = </w:t>
      </w:r>
      <w:proofErr w:type="spellStart"/>
      <w:r w:rsidRPr="007066E7">
        <w:rPr>
          <w:rFonts w:ascii="Courier New" w:hAnsi="Courier New" w:cs="Courier New"/>
          <w:color w:val="000000"/>
        </w:rPr>
        <w:t>tf.keras.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t xml:space="preserve">inputs2 = </w:t>
      </w:r>
      <w:proofErr w:type="spellStart"/>
      <w:r w:rsidRPr="007066E7">
        <w:rPr>
          <w:rFonts w:ascii="Courier New" w:hAnsi="Courier New" w:cs="Courier New"/>
          <w:color w:val="000000"/>
        </w:rPr>
        <w:t>tf.keras.layers.Input</w:t>
      </w:r>
      <w:proofErr w:type="spellEnd"/>
      <w:r w:rsidRPr="007066E7">
        <w:rPr>
          <w:rFonts w:ascii="Courier New" w:hAnsi="Courier New" w:cs="Courier New"/>
          <w:color w:val="000000"/>
        </w:rPr>
        <w:t>(shape=[</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bs, 256, 256, channels*2)</w:t>
      </w:r>
      <w:r w:rsidRPr="007066E7">
        <w:rPr>
          <w:rFonts w:ascii="Courier New" w:hAnsi="Courier New" w:cs="Courier New"/>
          <w:color w:val="000000"/>
        </w:rPr>
        <w:br/>
        <w:t xml:space="preserve">inputs = </w:t>
      </w:r>
      <w:proofErr w:type="spellStart"/>
      <w:r w:rsidRPr="007066E7">
        <w:rPr>
          <w:rFonts w:ascii="Courier New" w:hAnsi="Courier New" w:cs="Courier New"/>
          <w:color w:val="000000"/>
        </w:rPr>
        <w:t>tf.keras.layers.concatenate</w:t>
      </w:r>
      <w:proofErr w:type="spellEnd"/>
      <w:r w:rsidRPr="007066E7">
        <w:rPr>
          <w:rFonts w:ascii="Courier New" w:hAnsi="Courier New" w:cs="Courier New"/>
          <w:color w:val="000000"/>
        </w:rPr>
        <w:t>([inputs1, inputs2])</w:t>
      </w:r>
    </w:p>
    <w:p w14:paraId="62C27E39" w14:textId="63DF1EF9" w:rsidR="00ED2BE3" w:rsidRPr="00911DBA" w:rsidRDefault="003B3CEB" w:rsidP="00ED2BE3">
      <w:r w:rsidRPr="00911DBA">
        <w:t>The temporal predictor network predicts the next frame based on two previous frames taken as input.</w:t>
      </w:r>
      <w:r w:rsidR="00ED2BE3" w:rsidRPr="00911DBA">
        <w:t xml:space="preserve"> </w:t>
      </w:r>
      <w:r w:rsidR="00750E25" w:rsidRPr="00911DBA">
        <w:t>Like every neural network, the temporal predictor network is similar and has been explicitly defined in the network</w:t>
      </w:r>
      <w:r w:rsidR="00ED2BE3" w:rsidRPr="00911DBA">
        <w:t xml:space="preserve">. </w:t>
      </w:r>
    </w:p>
    <w:p w14:paraId="66F13A09" w14:textId="77777777" w:rsidR="0062545D" w:rsidRPr="007066E7" w:rsidRDefault="00066573" w:rsidP="00066573">
      <w:pPr>
        <w:shd w:val="clear" w:color="auto" w:fill="F8F8FF"/>
        <w:jc w:val="left"/>
        <w:rPr>
          <w:rFonts w:ascii="Courier New" w:hAnsi="Courier New" w:cs="Courier New"/>
        </w:rPr>
      </w:pPr>
      <w:r w:rsidRPr="007066E7">
        <w:rPr>
          <w:rFonts w:ascii="Courier New" w:hAnsi="Courier New" w:cs="Courier New"/>
          <w:i/>
          <w:color w:val="408080"/>
        </w:rPr>
        <w:t>#input temporal predictor network</w:t>
      </w:r>
      <w:r w:rsidRPr="007066E7">
        <w:rPr>
          <w:rFonts w:ascii="Courier New" w:hAnsi="Courier New" w:cs="Courier New"/>
          <w:color w:val="000000"/>
        </w:rPr>
        <w:br/>
      </w:r>
      <w:r w:rsidRPr="007066E7">
        <w:rPr>
          <w:rFonts w:ascii="Courier New" w:hAnsi="Courier New" w:cs="Courier New"/>
          <w:color w:val="954121"/>
        </w:rPr>
        <w:t>from</w:t>
      </w:r>
      <w:r w:rsidRPr="007066E7">
        <w:rPr>
          <w:rFonts w:ascii="Courier New" w:hAnsi="Courier New" w:cs="Courier New"/>
          <w:color w:val="000000"/>
        </w:rPr>
        <w:t xml:space="preserve"> </w:t>
      </w:r>
      <w:proofErr w:type="spellStart"/>
      <w:r w:rsidRPr="007066E7">
        <w:rPr>
          <w:rFonts w:ascii="Courier New" w:hAnsi="Courier New" w:cs="Courier New"/>
          <w:color w:val="000000"/>
        </w:rPr>
        <w:t>temporal_predictor</w:t>
      </w:r>
      <w:proofErr w:type="spellEnd"/>
      <w:r w:rsidRPr="007066E7">
        <w:rPr>
          <w:rFonts w:ascii="Courier New" w:hAnsi="Courier New" w:cs="Courier New"/>
          <w:color w:val="000000"/>
        </w:rPr>
        <w:t xml:space="preserve"> </w:t>
      </w:r>
      <w:r w:rsidRPr="007066E7">
        <w:rPr>
          <w:rFonts w:ascii="Courier New" w:hAnsi="Courier New" w:cs="Courier New"/>
          <w:color w:val="954121"/>
        </w:rPr>
        <w:t>import</w:t>
      </w:r>
      <w:r w:rsidRPr="007066E7">
        <w:rPr>
          <w:rFonts w:ascii="Courier New" w:hAnsi="Courier New" w:cs="Courier New"/>
          <w:color w:val="000000"/>
        </w:rPr>
        <w:t xml:space="preserve"> Generator </w:t>
      </w:r>
      <w:r w:rsidRPr="007066E7">
        <w:rPr>
          <w:rFonts w:ascii="Courier New" w:hAnsi="Courier New" w:cs="Courier New"/>
          <w:color w:val="000000"/>
        </w:rPr>
        <w:br/>
        <w:t>Px = Generator(inputs)</w:t>
      </w:r>
      <w:r w:rsidRPr="007066E7">
        <w:rPr>
          <w:rFonts w:ascii="Courier New" w:hAnsi="Courier New" w:cs="Courier New"/>
          <w:color w:val="000000"/>
        </w:rPr>
        <w:br/>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 = Generator(inputs)</w:t>
      </w:r>
    </w:p>
    <w:p w14:paraId="0B4F5E56" w14:textId="31B9536A" w:rsidR="0065249A" w:rsidRPr="007066E7" w:rsidRDefault="00066573" w:rsidP="00066573">
      <w:pPr>
        <w:shd w:val="clear" w:color="auto" w:fill="F8F8FF"/>
        <w:jc w:val="left"/>
        <w:rPr>
          <w:rFonts w:ascii="Courier New" w:hAnsi="Courier New" w:cs="Courier New"/>
          <w:i/>
          <w:color w:val="408080"/>
        </w:rPr>
      </w:pPr>
      <w:proofErr w:type="spellStart"/>
      <w:r w:rsidRPr="007066E7">
        <w:rPr>
          <w:rFonts w:ascii="Courier New" w:hAnsi="Courier New" w:cs="Courier New"/>
          <w:color w:val="000000"/>
        </w:rPr>
        <w:lastRenderedPageBreak/>
        <w:t>P_optimizer</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keras.optimizers.Adam</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learning_rate</w:t>
      </w:r>
      <w:proofErr w:type="spellEnd"/>
      <w:r w:rsidRPr="007066E7">
        <w:rPr>
          <w:rFonts w:ascii="Courier New" w:hAnsi="Courier New" w:cs="Courier New"/>
          <w:color w:val="000000"/>
        </w:rPr>
        <w:t xml:space="preserve"> = </w:t>
      </w:r>
      <w:r w:rsidRPr="007066E7">
        <w:rPr>
          <w:rFonts w:ascii="Courier New" w:hAnsi="Courier New" w:cs="Courier New"/>
          <w:color w:val="40A070"/>
        </w:rPr>
        <w:t>2e-4</w:t>
      </w:r>
      <w:r w:rsidRPr="007066E7">
        <w:rPr>
          <w:rFonts w:ascii="Courier New" w:hAnsi="Courier New" w:cs="Courier New"/>
          <w:color w:val="000000"/>
        </w:rPr>
        <w:t xml:space="preserve">, beta_1 = </w:t>
      </w:r>
      <w:r w:rsidRPr="007066E7">
        <w:rPr>
          <w:rFonts w:ascii="Courier New" w:hAnsi="Courier New" w:cs="Courier New"/>
          <w:color w:val="40A070"/>
        </w:rPr>
        <w:t>0.5</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i/>
          <w:color w:val="408080"/>
        </w:rPr>
        <w:t xml:space="preserve">#A_1, A_2, B_1 and B_2 are </w:t>
      </w:r>
      <w:r w:rsidR="00A83508" w:rsidRPr="007066E7">
        <w:rPr>
          <w:rFonts w:ascii="Courier New" w:hAnsi="Courier New" w:cs="Courier New"/>
          <w:i/>
          <w:color w:val="408080"/>
        </w:rPr>
        <w:t xml:space="preserve">the </w:t>
      </w:r>
      <w:r w:rsidRPr="007066E7">
        <w:rPr>
          <w:rFonts w:ascii="Courier New" w:hAnsi="Courier New" w:cs="Courier New"/>
          <w:i/>
          <w:color w:val="408080"/>
        </w:rPr>
        <w:t>previous two frames in Domain A and Domain B</w:t>
      </w:r>
      <w:r w:rsidRPr="007066E7">
        <w:rPr>
          <w:rFonts w:ascii="Courier New" w:hAnsi="Courier New" w:cs="Courier New"/>
          <w:color w:val="000000"/>
        </w:rPr>
        <w:br/>
      </w:r>
      <w:r w:rsidRPr="007066E7">
        <w:rPr>
          <w:rFonts w:ascii="Courier New" w:hAnsi="Courier New" w:cs="Courier New"/>
          <w:b/>
          <w:color w:val="999999"/>
        </w:rPr>
        <w:t>@tf.function</w:t>
      </w:r>
      <w:r w:rsidRPr="007066E7">
        <w:rPr>
          <w:rFonts w:ascii="Courier New" w:hAnsi="Courier New" w:cs="Courier New"/>
          <w:color w:val="000000"/>
        </w:rPr>
        <w:br/>
      </w: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train_P</w:t>
      </w:r>
      <w:proofErr w:type="spellEnd"/>
      <w:r w:rsidRPr="007066E7">
        <w:rPr>
          <w:rFonts w:ascii="Courier New" w:hAnsi="Courier New" w:cs="Courier New"/>
          <w:color w:val="0000FF"/>
        </w:rPr>
        <w:t>(A, A_1, A_2, B, B_1, B_2)</w:t>
      </w:r>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with</w:t>
      </w:r>
      <w:r w:rsidRPr="007066E7">
        <w:rPr>
          <w:rFonts w:ascii="Courier New" w:hAnsi="Courier New" w:cs="Courier New"/>
          <w:color w:val="000000"/>
        </w:rPr>
        <w:t xml:space="preserve"> </w:t>
      </w:r>
      <w:proofErr w:type="spellStart"/>
      <w:r w:rsidRPr="007066E7">
        <w:rPr>
          <w:rFonts w:ascii="Courier New" w:hAnsi="Courier New" w:cs="Courier New"/>
          <w:color w:val="000000"/>
        </w:rPr>
        <w:t>tf.GradientTape</w:t>
      </w:r>
      <w:proofErr w:type="spell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pt</w:t>
      </w:r>
      <w:proofErr w:type="spellEnd"/>
      <w:r w:rsidRPr="007066E7">
        <w:rPr>
          <w:rFonts w:ascii="Courier New" w:hAnsi="Courier New" w:cs="Courier New"/>
          <w:color w:val="000000"/>
        </w:rPr>
        <w:t xml:space="preserve">: </w:t>
      </w:r>
      <w:r w:rsidRPr="007066E7">
        <w:rPr>
          <w:rFonts w:ascii="Courier New" w:hAnsi="Courier New" w:cs="Courier New"/>
          <w:color w:val="000000"/>
        </w:rPr>
        <w:b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 Px([A_1, A_2],training = </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w:t>
      </w:r>
      <w:proofErr w:type="spellEnd"/>
      <w:r w:rsidRPr="007066E7">
        <w:rPr>
          <w:rFonts w:ascii="Courier New" w:hAnsi="Courier New" w:cs="Courier New"/>
          <w:color w:val="000000"/>
        </w:rPr>
        <w:t xml:space="preserve">([B_1, B_2],training = </w:t>
      </w:r>
      <w:r w:rsidRPr="007066E7">
        <w:rPr>
          <w:rFonts w:ascii="Courier New" w:hAnsi="Courier New" w:cs="Courier New"/>
          <w:color w:val="954121"/>
        </w:rPr>
        <w:t>True</w:t>
      </w:r>
      <w:r w:rsidRPr="007066E7">
        <w:rPr>
          <w:rFonts w:ascii="Courier New" w:hAnsi="Courier New" w:cs="Courier New"/>
          <w:color w:val="000000"/>
        </w:rPr>
        <w:t xml:space="preserve">) </w:t>
      </w:r>
      <w:r w:rsidRPr="007066E7">
        <w:rPr>
          <w:rFonts w:ascii="Courier New" w:hAnsi="Courier New" w:cs="Courier New"/>
          <w:color w:val="000000"/>
        </w:rPr>
        <w:br/>
        <w:t xml:space="preserve">        x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xl1_loss * LAMBDA</w:t>
      </w:r>
      <w:r w:rsidRPr="007066E7">
        <w:rPr>
          <w:rFonts w:ascii="Courier New" w:hAnsi="Courier New" w:cs="Courier New"/>
          <w:color w:val="000000"/>
        </w:rPr>
        <w:br/>
        <w:t xml:space="preserve">        yl1_loss = </w:t>
      </w:r>
      <w:proofErr w:type="spellStart"/>
      <w:r w:rsidRPr="007066E7">
        <w:rPr>
          <w:rFonts w:ascii="Courier New" w:hAnsi="Courier New" w:cs="Courier New"/>
          <w:color w:val="000000"/>
        </w:rPr>
        <w:t>P_loss_fn</w:t>
      </w:r>
      <w:proofErr w:type="spellEnd"/>
      <w:r w:rsidRPr="007066E7">
        <w:rPr>
          <w:rFonts w:ascii="Courier New" w:hAnsi="Courier New" w:cs="Courier New"/>
          <w:color w:val="000000"/>
        </w:rPr>
        <w:t xml:space="preserve">(B,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 yl1_loss * LAMBDA</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args.cycle_loss_weight</w:t>
      </w:r>
      <w:proofErr w:type="spellEnd"/>
      <w:r w:rsidRPr="007066E7">
        <w:rPr>
          <w:rFonts w:ascii="Courier New" w:hAnsi="Courier New" w:cs="Courier New"/>
          <w:color w:val="000000"/>
        </w:rPr>
        <w:br/>
      </w:r>
      <w:r w:rsidRPr="007066E7">
        <w:rPr>
          <w:rFonts w:ascii="Courier New" w:hAnsi="Courier New" w:cs="Courier New"/>
          <w:i/>
          <w:color w:val="408080"/>
        </w:rPr>
        <w:t>#update gradient weigh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t.gradient</w:t>
      </w:r>
      <w:proofErr w:type="spellEnd"/>
      <w:r w:rsidRPr="007066E7">
        <w:rPr>
          <w:rFonts w:ascii="Courier New" w:hAnsi="Courier New" w:cs="Courier New"/>
          <w:color w:val="000000"/>
        </w:rPr>
        <w:t>(</w:t>
      </w:r>
      <w:proofErr w:type="spellStart"/>
      <w:r w:rsidRPr="007066E7">
        <w:rPr>
          <w:rFonts w:ascii="Courier New" w:hAnsi="Courier New" w:cs="Courier New"/>
          <w:color w:val="000000"/>
        </w:rPr>
        <w:t>P_los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proofErr w:type="spellStart"/>
      <w:r w:rsidRPr="007066E7">
        <w:rPr>
          <w:rFonts w:ascii="Courier New" w:hAnsi="Courier New" w:cs="Courier New"/>
          <w:color w:val="000000"/>
        </w:rPr>
        <w:t>P_optimizer.apply_gradients</w:t>
      </w:r>
      <w:proofErr w:type="spellEnd"/>
      <w:r w:rsidRPr="007066E7">
        <w:rPr>
          <w:rFonts w:ascii="Courier New" w:hAnsi="Courier New" w:cs="Courier New"/>
          <w:color w:val="000000"/>
        </w:rPr>
        <w:t>(zip(</w:t>
      </w:r>
      <w:proofErr w:type="spellStart"/>
      <w:r w:rsidRPr="007066E7">
        <w:rPr>
          <w:rFonts w:ascii="Courier New" w:hAnsi="Courier New" w:cs="Courier New"/>
          <w:color w:val="000000"/>
        </w:rPr>
        <w:t>P_grad</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Px.trainable_variables</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Py.trainable_variables</w:t>
      </w:r>
      <w:proofErr w:type="spellEnd"/>
      <w:r w:rsidRPr="007066E7">
        <w:rPr>
          <w:rFonts w:ascii="Courier New" w:hAnsi="Courier New" w:cs="Courier New"/>
          <w:color w:val="000000"/>
        </w:rPr>
        <w:t>))</w:t>
      </w:r>
      <w:r w:rsidRPr="007066E7">
        <w:rPr>
          <w:rFonts w:ascii="Courier New" w:hAnsi="Courier New" w:cs="Courier New"/>
          <w:color w:val="000000"/>
        </w:rPr>
        <w:br/>
        <w:t xml:space="preserve">    </w:t>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A_p</w:t>
      </w:r>
      <w:proofErr w:type="spellEnd"/>
      <w:r w:rsidRPr="007066E7">
        <w:rPr>
          <w:rFonts w:ascii="Courier New" w:hAnsi="Courier New" w:cs="Courier New"/>
          <w:color w:val="000000"/>
        </w:rPr>
        <w:t xml:space="preserve">, </w:t>
      </w:r>
      <w:proofErr w:type="spellStart"/>
      <w:r w:rsidRPr="007066E7">
        <w:rPr>
          <w:rFonts w:ascii="Courier New" w:hAnsi="Courier New" w:cs="Courier New"/>
          <w:color w:val="000000"/>
        </w:rPr>
        <w:t>B_p</w:t>
      </w:r>
      <w:proofErr w:type="spellEnd"/>
      <w:r w:rsidRPr="007066E7">
        <w:rPr>
          <w:rFonts w:ascii="Courier New" w:hAnsi="Courier New" w:cs="Courier New"/>
          <w:color w:val="000000"/>
        </w:rPr>
        <w:t>, {</w:t>
      </w:r>
      <w:r w:rsidRPr="007066E7">
        <w:rPr>
          <w:rFonts w:ascii="Courier New" w:hAnsi="Courier New" w:cs="Courier New"/>
          <w:color w:val="219161"/>
        </w:rPr>
        <w:t>'</w:t>
      </w:r>
      <w:proofErr w:type="spellStart"/>
      <w:r w:rsidRPr="007066E7">
        <w:rPr>
          <w:rFonts w:ascii="Courier New" w:hAnsi="Courier New" w:cs="Courier New"/>
          <w:color w:val="219161"/>
        </w:rPr>
        <w:t>Px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x_loss</w:t>
      </w:r>
      <w:proofErr w:type="spellEnd"/>
      <w:r w:rsidRPr="007066E7">
        <w:rPr>
          <w:rFonts w:ascii="Courier New" w:hAnsi="Courier New" w:cs="Courier New"/>
          <w:color w:val="000000"/>
        </w:rPr>
        <w:t xml:space="preserve">,  </w:t>
      </w:r>
      <w:r w:rsidRPr="007066E7">
        <w:rPr>
          <w:rFonts w:ascii="Courier New" w:hAnsi="Courier New" w:cs="Courier New"/>
          <w:color w:val="219161"/>
        </w:rPr>
        <w:t>'</w:t>
      </w:r>
      <w:proofErr w:type="spellStart"/>
      <w:r w:rsidRPr="007066E7">
        <w:rPr>
          <w:rFonts w:ascii="Courier New" w:hAnsi="Courier New" w:cs="Courier New"/>
          <w:color w:val="219161"/>
        </w:rPr>
        <w:t>Py_loss</w:t>
      </w:r>
      <w:proofErr w:type="spellEnd"/>
      <w:r w:rsidRPr="007066E7">
        <w:rPr>
          <w:rFonts w:ascii="Courier New" w:hAnsi="Courier New" w:cs="Courier New"/>
          <w:color w:val="219161"/>
        </w:rPr>
        <w:t>'</w:t>
      </w:r>
      <w:r w:rsidRPr="007066E7">
        <w:rPr>
          <w:rFonts w:ascii="Courier New" w:hAnsi="Courier New" w:cs="Courier New"/>
          <w:color w:val="000000"/>
        </w:rPr>
        <w:t xml:space="preserve">: </w:t>
      </w:r>
      <w:proofErr w:type="spellStart"/>
      <w:r w:rsidRPr="007066E7">
        <w:rPr>
          <w:rFonts w:ascii="Courier New" w:hAnsi="Courier New" w:cs="Courier New"/>
          <w:color w:val="000000"/>
        </w:rPr>
        <w:t>Py_loss</w:t>
      </w:r>
      <w:proofErr w:type="spellEnd"/>
      <w:r w:rsidRPr="007066E7">
        <w:rPr>
          <w:rFonts w:ascii="Courier New" w:hAnsi="Courier New" w:cs="Courier New"/>
          <w:color w:val="000000"/>
        </w:rPr>
        <w:t>}</w:t>
      </w:r>
    </w:p>
    <w:p w14:paraId="09F8BBC3" w14:textId="378A70A6" w:rsidR="00E328DE" w:rsidRPr="00911DBA" w:rsidRDefault="00E328DE" w:rsidP="00E328DE">
      <w:r w:rsidRPr="00911DBA">
        <w:t xml:space="preserve">As shown in the code snip, </w:t>
      </w:r>
      <w:proofErr w:type="spellStart"/>
      <w:r w:rsidRPr="00911DBA">
        <w:rPr>
          <w:i/>
          <w:iCs/>
        </w:rPr>
        <w:t>train_p</w:t>
      </w:r>
      <w:proofErr w:type="spellEnd"/>
      <w:r w:rsidRPr="00911DBA">
        <w:t xml:space="preserve"> function takes six argument variables.</w:t>
      </w:r>
      <w:r w:rsidRPr="00911DBA">
        <w:rPr>
          <w:color w:val="0000FF"/>
          <w:sz w:val="20"/>
          <w:szCs w:val="20"/>
        </w:rPr>
        <w:t xml:space="preserve"> </w:t>
      </w:r>
      <w:r w:rsidRPr="00911DBA">
        <w:t>A, A_1, and A_2</w:t>
      </w:r>
      <w:r w:rsidRPr="00911DBA">
        <w:rPr>
          <w:color w:val="0000FF"/>
          <w:sz w:val="20"/>
          <w:szCs w:val="20"/>
        </w:rPr>
        <w:t xml:space="preserve"> </w:t>
      </w:r>
      <w:proofErr w:type="gramStart"/>
      <w:r w:rsidRPr="00911DBA">
        <w:t>are</w:t>
      </w:r>
      <w:proofErr w:type="gramEnd"/>
      <w:r w:rsidRPr="00911DBA">
        <w:t xml:space="preserve"> in domain A and the rest in domain B. Since </w:t>
      </w:r>
      <w:r w:rsidR="00AA7FFD" w:rsidRPr="00911DBA">
        <w:t>Pix2Pix</w:t>
      </w:r>
      <w:r w:rsidRPr="00911DBA">
        <w:t xml:space="preserve"> needs paired dataset A_1 and A_2 concatenated as an input, the network predicts </w:t>
      </w:r>
      <w:proofErr w:type="spellStart"/>
      <w:r w:rsidRPr="00911DBA">
        <w:t>A_p</w:t>
      </w:r>
      <w:proofErr w:type="spellEnd"/>
      <w:r w:rsidRPr="00911DBA">
        <w:t>, which is predicted frame-based given inputs. The loss is the L1 distance between A_P and A, which is used to update the gradient weights.</w:t>
      </w:r>
    </w:p>
    <w:p w14:paraId="21B5798F" w14:textId="112B0636" w:rsidR="00475372" w:rsidRPr="00911DBA" w:rsidRDefault="00475372" w:rsidP="00B05706">
      <w:pPr>
        <w:pStyle w:val="Heading2"/>
      </w:pPr>
      <w:bookmarkStart w:id="302" w:name="_Toc52981561"/>
      <w:bookmarkStart w:id="303" w:name="_Toc54101881"/>
      <w:r w:rsidRPr="00911DBA">
        <w:t xml:space="preserve">Feature </w:t>
      </w:r>
      <w:r w:rsidR="002B0F05" w:rsidRPr="00911DBA">
        <w:t>Preserving Loss Implementation</w:t>
      </w:r>
      <w:bookmarkEnd w:id="302"/>
      <w:bookmarkEnd w:id="303"/>
      <w:r w:rsidR="002B0F05" w:rsidRPr="00911DBA">
        <w:t xml:space="preserve"> </w:t>
      </w:r>
    </w:p>
    <w:p w14:paraId="4F51D2C7" w14:textId="41462159" w:rsidR="00783DDF" w:rsidRPr="00911DBA" w:rsidRDefault="00475372" w:rsidP="00475372">
      <w:r w:rsidRPr="00911DBA">
        <w:t>As discussed in the previous sections</w:t>
      </w:r>
      <w:r w:rsidR="00750E25" w:rsidRPr="00911DBA">
        <w:t>,</w:t>
      </w:r>
      <w:r w:rsidRPr="00911DBA">
        <w:t xml:space="preserve"> feature</w:t>
      </w:r>
      <w:r w:rsidR="00890B22" w:rsidRPr="00911DBA">
        <w:t xml:space="preserve"> </w:t>
      </w:r>
      <w:r w:rsidRPr="00911DBA">
        <w:t>preserving loss aims to minimize cont</w:t>
      </w:r>
      <w:r w:rsidR="00890B22" w:rsidRPr="00911DBA">
        <w:t>e</w:t>
      </w:r>
      <w:r w:rsidRPr="00911DBA">
        <w:t>n</w:t>
      </w:r>
      <w:r w:rsidR="00890B22" w:rsidRPr="00911DBA">
        <w:t>t</w:t>
      </w:r>
      <w:r w:rsidRPr="00911DBA">
        <w:t xml:space="preserve"> information deference between </w:t>
      </w:r>
      <w:r w:rsidR="0062545D" w:rsidRPr="00911DBA">
        <w:t xml:space="preserve">real </w:t>
      </w:r>
      <w:r w:rsidRPr="00911DBA">
        <w:t xml:space="preserve">and </w:t>
      </w:r>
      <w:r w:rsidR="0062545D" w:rsidRPr="00911DBA">
        <w:t xml:space="preserve">the </w:t>
      </w:r>
      <w:r w:rsidRPr="00911DBA">
        <w:t xml:space="preserve">translated </w:t>
      </w:r>
      <w:r w:rsidR="0062545D" w:rsidRPr="00911DBA">
        <w:t xml:space="preserve">fake </w:t>
      </w:r>
      <w:r w:rsidRPr="00911DBA">
        <w:t xml:space="preserve">images. </w:t>
      </w:r>
      <w:r w:rsidR="00B65BE3" w:rsidRPr="00911DBA">
        <w:t xml:space="preserve">To do so </w:t>
      </w:r>
      <w:r w:rsidR="00C356C3" w:rsidRPr="00911DBA">
        <w:t>E</w:t>
      </w:r>
      <w:r w:rsidR="00B65BE3" w:rsidRPr="00911DBA">
        <w:t>fficientnet-b7 pre</w:t>
      </w:r>
      <w:r w:rsidR="00750E25" w:rsidRPr="00911DBA">
        <w:t>-</w:t>
      </w:r>
      <w:r w:rsidR="00B65BE3" w:rsidRPr="00911DBA">
        <w:t xml:space="preserve">trained model is imported. Since the aim is to extract </w:t>
      </w:r>
      <w:r w:rsidR="00750E25" w:rsidRPr="00911DBA">
        <w:t xml:space="preserve">the </w:t>
      </w:r>
      <w:r w:rsidR="00B65BE3" w:rsidRPr="00911DBA">
        <w:t xml:space="preserve">feature map </w:t>
      </w:r>
      <w:r w:rsidR="00C356C3" w:rsidRPr="00911DBA">
        <w:t xml:space="preserve">of </w:t>
      </w:r>
      <w:r w:rsidR="00B65BE3" w:rsidRPr="00911DBA">
        <w:t>the input image</w:t>
      </w:r>
      <w:r w:rsidR="0082065A" w:rsidRPr="00911DBA">
        <w:t>,</w:t>
      </w:r>
      <w:r w:rsidR="00B65BE3" w:rsidRPr="00911DBA">
        <w:t xml:space="preserve"> </w:t>
      </w:r>
      <w:r w:rsidR="00750E25" w:rsidRPr="00911DBA">
        <w:lastRenderedPageBreak/>
        <w:t xml:space="preserve">the </w:t>
      </w:r>
      <w:r w:rsidR="00B65BE3" w:rsidRPr="00911DBA">
        <w:t xml:space="preserve">last </w:t>
      </w:r>
      <w:r w:rsidR="00B516B3" w:rsidRPr="00911DBA">
        <w:t>four</w:t>
      </w:r>
      <w:r w:rsidR="00B65BE3" w:rsidRPr="00911DBA">
        <w:t xml:space="preserve"> layers are removed</w:t>
      </w:r>
      <w:r w:rsidR="00750E25" w:rsidRPr="00911DBA">
        <w:t>,</w:t>
      </w:r>
      <w:r w:rsidR="002F0D48" w:rsidRPr="00911DBA">
        <w:t xml:space="preserve"> as shown in code </w:t>
      </w:r>
      <w:r w:rsidR="004867FA" w:rsidRPr="00911DBA">
        <w:t>snip</w:t>
      </w:r>
      <w:r w:rsidR="002F0D48" w:rsidRPr="00911DBA">
        <w:t>.</w:t>
      </w:r>
      <w:r w:rsidR="00AC3F03" w:rsidRPr="00911DBA">
        <w:t xml:space="preserve"> Using a pre-trained</w:t>
      </w:r>
      <w:r w:rsidR="00AC3F03" w:rsidRPr="00911DBA">
        <w:rPr>
          <w:rStyle w:val="Emphasis"/>
          <w:b w:val="0"/>
          <w:bCs/>
          <w:i w:val="0"/>
          <w:iCs w:val="0"/>
          <w:color w:val="5F6368"/>
          <w:sz w:val="21"/>
          <w:szCs w:val="21"/>
          <w:shd w:val="clear" w:color="auto" w:fill="FFFFFF"/>
        </w:rPr>
        <w:t> </w:t>
      </w:r>
      <w:r w:rsidR="00AC3F03" w:rsidRPr="00911DBA">
        <w:t xml:space="preserve">EfficientNetB7 model, the new </w:t>
      </w:r>
      <w:proofErr w:type="spellStart"/>
      <w:r w:rsidR="00E328DE" w:rsidRPr="00911DBA">
        <w:t>Tensorflow</w:t>
      </w:r>
      <w:proofErr w:type="spellEnd"/>
      <w:r w:rsidR="00AC3F03" w:rsidRPr="00911DBA">
        <w:t xml:space="preserve"> model </w:t>
      </w:r>
      <w:r w:rsidR="000C4D06" w:rsidRPr="00911DBA">
        <w:t>has</w:t>
      </w:r>
      <w:r w:rsidR="009D1083" w:rsidRPr="00911DBA">
        <w:t xml:space="preserve"> </w:t>
      </w:r>
      <w:r w:rsidR="00AC3F03" w:rsidRPr="00911DBA">
        <w:t xml:space="preserve">created. </w:t>
      </w:r>
    </w:p>
    <w:p w14:paraId="602281E6" w14:textId="06E0E456" w:rsidR="00475372" w:rsidRPr="00911DBA" w:rsidRDefault="00066573" w:rsidP="00066573">
      <w:pPr>
        <w:shd w:val="clear" w:color="auto" w:fill="F8F8FF"/>
        <w:jc w:val="left"/>
        <w:rPr>
          <w:color w:val="000000"/>
        </w:rPr>
      </w:pPr>
      <w:r w:rsidRPr="007066E7">
        <w:rPr>
          <w:rFonts w:ascii="Courier New" w:hAnsi="Courier New" w:cs="Courier New"/>
          <w:color w:val="954121"/>
        </w:rPr>
        <w:t>import</w:t>
      </w:r>
      <w:r w:rsidRPr="007066E7">
        <w:rPr>
          <w:rFonts w:ascii="Courier New" w:hAnsi="Courier New" w:cs="Courier New"/>
          <w:color w:val="000000"/>
        </w:rPr>
        <w:t xml:space="preserve"> </w:t>
      </w:r>
      <w:proofErr w:type="spellStart"/>
      <w:r w:rsidRPr="007066E7">
        <w:rPr>
          <w:rFonts w:ascii="Courier New" w:hAnsi="Courier New" w:cs="Courier New"/>
          <w:color w:val="000000"/>
        </w:rPr>
        <w:t>efficientnet.tfkeras</w:t>
      </w:r>
      <w:proofErr w:type="spellEnd"/>
      <w:r w:rsidRPr="007066E7">
        <w:rPr>
          <w:rFonts w:ascii="Courier New" w:hAnsi="Courier New" w:cs="Courier New"/>
          <w:color w:val="000000"/>
        </w:rPr>
        <w:t xml:space="preserve"> </w:t>
      </w:r>
      <w:r w:rsidRPr="007066E7">
        <w:rPr>
          <w:rFonts w:ascii="Courier New" w:hAnsi="Courier New" w:cs="Courier New"/>
          <w:color w:val="954121"/>
        </w:rPr>
        <w:t>as</w:t>
      </w:r>
      <w:r w:rsidRPr="007066E7">
        <w:rPr>
          <w:rFonts w:ascii="Courier New" w:hAnsi="Courier New" w:cs="Courier New"/>
          <w:color w:val="000000"/>
        </w:rPr>
        <w:t xml:space="preserve"> </w:t>
      </w:r>
      <w:proofErr w:type="spellStart"/>
      <w:r w:rsidRPr="007066E7">
        <w:rPr>
          <w:rFonts w:ascii="Courier New" w:hAnsi="Courier New" w:cs="Courier New"/>
          <w:color w:val="000000"/>
        </w:rPr>
        <w:t>ef</w:t>
      </w:r>
      <w:proofErr w:type="spellEnd"/>
      <w:r w:rsidRPr="007066E7">
        <w:rPr>
          <w:rFonts w:ascii="Courier New" w:hAnsi="Courier New" w:cs="Courier New"/>
          <w:color w:val="000000"/>
        </w:rPr>
        <w:t xml:space="preserve"> </w:t>
      </w:r>
      <w:r w:rsidRPr="007066E7">
        <w:rPr>
          <w:rFonts w:ascii="Courier New" w:hAnsi="Courier New" w:cs="Courier New"/>
          <w:i/>
          <w:color w:val="408080"/>
        </w:rPr>
        <w:t xml:space="preserve"># pretrained </w:t>
      </w:r>
      <w:proofErr w:type="spellStart"/>
      <w:r w:rsidRPr="007066E7">
        <w:rPr>
          <w:rFonts w:ascii="Courier New" w:hAnsi="Courier New" w:cs="Courier New"/>
          <w:i/>
          <w:color w:val="408080"/>
        </w:rPr>
        <w:t>EfficientNet</w:t>
      </w:r>
      <w:proofErr w:type="spellEnd"/>
      <w:r w:rsidRPr="007066E7">
        <w:rPr>
          <w:rFonts w:ascii="Courier New" w:hAnsi="Courier New" w:cs="Courier New"/>
          <w:color w:val="000000"/>
        </w:rPr>
        <w:br/>
      </w:r>
      <w:r w:rsidRPr="007066E7">
        <w:rPr>
          <w:rFonts w:ascii="Courier New" w:hAnsi="Courier New" w:cs="Courier New"/>
          <w:i/>
          <w:color w:val="408080"/>
        </w:rPr>
        <w:t xml:space="preserve">#remove the last four layers </w:t>
      </w:r>
      <w:r w:rsidRPr="007066E7">
        <w:rPr>
          <w:rFonts w:ascii="Courier New" w:hAnsi="Courier New" w:cs="Courier New"/>
          <w:color w:val="000000"/>
        </w:rPr>
        <w:br/>
      </w:r>
      <w:proofErr w:type="spellStart"/>
      <w:r w:rsidRPr="007066E7">
        <w:rPr>
          <w:rFonts w:ascii="Courier New" w:hAnsi="Courier New" w:cs="Courier New"/>
          <w:color w:val="000000"/>
        </w:rPr>
        <w:t>base_model</w:t>
      </w:r>
      <w:proofErr w:type="spellEnd"/>
      <w:r w:rsidRPr="007066E7">
        <w:rPr>
          <w:rFonts w:ascii="Courier New" w:hAnsi="Courier New" w:cs="Courier New"/>
          <w:color w:val="000000"/>
        </w:rPr>
        <w:t xml:space="preserve"> = ef.EfficientNetB7(</w:t>
      </w:r>
      <w:proofErr w:type="spellStart"/>
      <w:r w:rsidRPr="007066E7">
        <w:rPr>
          <w:rFonts w:ascii="Courier New" w:hAnsi="Courier New" w:cs="Courier New"/>
          <w:color w:val="000000"/>
        </w:rPr>
        <w:t>input_shape</w:t>
      </w:r>
      <w:proofErr w:type="spellEnd"/>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roofErr w:type="spellStart"/>
      <w:r w:rsidRPr="007066E7">
        <w:rPr>
          <w:rFonts w:ascii="Courier New" w:hAnsi="Courier New" w:cs="Courier New"/>
          <w:color w:val="000000"/>
        </w:rPr>
        <w:t>include_top</w:t>
      </w:r>
      <w:proofErr w:type="spellEnd"/>
      <w:r w:rsidRPr="007066E7">
        <w:rPr>
          <w:rFonts w:ascii="Courier New" w:hAnsi="Courier New" w:cs="Courier New"/>
          <w:color w:val="000000"/>
        </w:rPr>
        <w:t>=</w:t>
      </w:r>
      <w:r w:rsidRPr="007066E7">
        <w:rPr>
          <w:rFonts w:ascii="Courier New" w:hAnsi="Courier New" w:cs="Courier New"/>
          <w:color w:val="954121"/>
        </w:rPr>
        <w:t>False</w:t>
      </w:r>
      <w:r w:rsidRPr="007066E7">
        <w:rPr>
          <w:rFonts w:ascii="Courier New" w:hAnsi="Courier New" w:cs="Courier New"/>
          <w:color w:val="000000"/>
        </w:rPr>
        <w:t>)</w:t>
      </w:r>
      <w:r w:rsidRPr="007066E7">
        <w:rPr>
          <w:rFonts w:ascii="Courier New" w:hAnsi="Courier New" w:cs="Courier New"/>
          <w:color w:val="000000"/>
        </w:rPr>
        <w:br/>
        <w:t xml:space="preserve">x = </w:t>
      </w:r>
      <w:proofErr w:type="spellStart"/>
      <w:r w:rsidRPr="007066E7">
        <w:rPr>
          <w:rFonts w:ascii="Courier New" w:hAnsi="Courier New" w:cs="Courier New"/>
          <w:color w:val="000000"/>
        </w:rPr>
        <w:t>base_model.layers</w:t>
      </w:r>
      <w:proofErr w:type="spellEnd"/>
      <w:r w:rsidRPr="007066E7">
        <w:rPr>
          <w:rFonts w:ascii="Courier New" w:hAnsi="Courier New" w:cs="Courier New"/>
          <w:color w:val="000000"/>
        </w:rPr>
        <w:t>[</w:t>
      </w:r>
      <w:r w:rsidRPr="007066E7">
        <w:rPr>
          <w:rFonts w:ascii="Courier New" w:hAnsi="Courier New" w:cs="Courier New"/>
          <w:color w:val="40A070"/>
        </w:rPr>
        <w:t>-4</w:t>
      </w:r>
      <w:r w:rsidRPr="007066E7">
        <w:rPr>
          <w:rFonts w:ascii="Courier New" w:hAnsi="Courier New" w:cs="Courier New"/>
          <w:color w:val="000000"/>
        </w:rPr>
        <w:t>].output</w:t>
      </w:r>
      <w:r w:rsidRPr="007066E7">
        <w:rPr>
          <w:rFonts w:ascii="Courier New" w:hAnsi="Courier New" w:cs="Courier New"/>
          <w:color w:val="000000"/>
        </w:rPr>
        <w:br/>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 xml:space="preserve">(inputs = </w:t>
      </w:r>
      <w:proofErr w:type="spellStart"/>
      <w:r w:rsidRPr="007066E7">
        <w:rPr>
          <w:rFonts w:ascii="Courier New" w:hAnsi="Courier New" w:cs="Courier New"/>
          <w:color w:val="000000"/>
        </w:rPr>
        <w:t>base_model.input</w:t>
      </w:r>
      <w:proofErr w:type="spellEnd"/>
      <w:r w:rsidRPr="007066E7">
        <w:rPr>
          <w:rFonts w:ascii="Courier New" w:hAnsi="Courier New" w:cs="Courier New"/>
          <w:color w:val="000000"/>
        </w:rPr>
        <w:t>, outputs=</w:t>
      </w:r>
      <w:r w:rsidRPr="00911DBA">
        <w:rPr>
          <w:color w:val="000000"/>
        </w:rPr>
        <w:t>x)</w:t>
      </w:r>
    </w:p>
    <w:p w14:paraId="19834F6E" w14:textId="77777777" w:rsidR="00E328DE" w:rsidRPr="00911DBA" w:rsidRDefault="00E328DE" w:rsidP="00E328DE">
      <w:r w:rsidRPr="00911DBA">
        <w:t>Another function</w:t>
      </w:r>
      <w:r w:rsidRPr="00911DBA">
        <w:rPr>
          <w:i/>
          <w:iCs/>
        </w:rPr>
        <w:t xml:space="preserve"> </w:t>
      </w:r>
      <w:proofErr w:type="spellStart"/>
      <w:proofErr w:type="gramStart"/>
      <w:r w:rsidRPr="00911DBA">
        <w:rPr>
          <w:i/>
          <w:iCs/>
        </w:rPr>
        <w:t>get</w:t>
      </w:r>
      <w:proofErr w:type="gramEnd"/>
      <w:r w:rsidRPr="00911DBA">
        <w:rPr>
          <w:i/>
          <w:iCs/>
        </w:rPr>
        <w:t>_content_feature</w:t>
      </w:r>
      <w:proofErr w:type="spellEnd"/>
      <w:r w:rsidRPr="00911DBA">
        <w:t xml:space="preserve"> is define was then defined to measure the content of two pictures. </w:t>
      </w:r>
      <w:proofErr w:type="gramStart"/>
      <w:r w:rsidRPr="00911DBA">
        <w:t>in order to</w:t>
      </w:r>
      <w:proofErr w:type="gramEnd"/>
      <w:r w:rsidRPr="00911DBA">
        <w:t xml:space="preserve"> compute feature map new, which returns a feature map of the input images. Then compute feature preserving loss between the real image and fake image pair sets has been computed then the loss has been used to update network weight. Meaning the content loss would be the L1 distance between </w:t>
      </w:r>
      <w:r w:rsidRPr="00911DBA">
        <w:rPr>
          <w:i/>
          <w:iCs/>
        </w:rPr>
        <w:t>M_B, M_B2A, and M_A, M_A2B</w:t>
      </w:r>
      <w:r w:rsidRPr="00911DBA">
        <w:t>.</w:t>
      </w:r>
    </w:p>
    <w:p w14:paraId="36F4E694" w14:textId="77777777" w:rsidR="00EA5418" w:rsidRPr="007066E7" w:rsidRDefault="00066573" w:rsidP="00F32C9D">
      <w:pPr>
        <w:shd w:val="clear" w:color="auto" w:fill="F8F8FF"/>
        <w:spacing w:before="0"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get_content_features</w:t>
      </w:r>
      <w:proofErr w:type="spellEnd"/>
      <w:r w:rsidRPr="007066E7">
        <w:rPr>
          <w:rFonts w:ascii="Courier New" w:hAnsi="Courier New" w:cs="Courier New"/>
          <w:color w:val="0000FF"/>
        </w:rPr>
        <w:t>(</w:t>
      </w:r>
      <w:proofErr w:type="spellStart"/>
      <w:r w:rsidRPr="007066E7">
        <w:rPr>
          <w:rFonts w:ascii="Courier New" w:hAnsi="Courier New" w:cs="Courier New"/>
          <w:color w:val="0000FF"/>
        </w:rPr>
        <w:t>a,b</w:t>
      </w:r>
      <w:proofErr w:type="spellEnd"/>
      <w:r w:rsidRPr="007066E7">
        <w:rPr>
          <w:rFonts w:ascii="Courier New" w:hAnsi="Courier New" w:cs="Courier New"/>
          <w:color w:val="0000FF"/>
        </w:rPr>
        <w:t>)</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 xml:space="preserve">(a), </w:t>
      </w:r>
      <w:proofErr w:type="spellStart"/>
      <w:r w:rsidRPr="007066E7">
        <w:rPr>
          <w:rFonts w:ascii="Courier New" w:hAnsi="Courier New" w:cs="Courier New"/>
          <w:color w:val="000000"/>
        </w:rPr>
        <w:t>mNet</w:t>
      </w:r>
      <w:proofErr w:type="spellEnd"/>
      <w:r w:rsidRPr="007066E7">
        <w:rPr>
          <w:rFonts w:ascii="Courier New" w:hAnsi="Courier New" w:cs="Courier New"/>
          <w:color w:val="000000"/>
        </w:rPr>
        <w:t>(b)</w:t>
      </w:r>
    </w:p>
    <w:p w14:paraId="6EE63F9B" w14:textId="3DA9D248" w:rsidR="00066573" w:rsidRPr="007066E7" w:rsidRDefault="00066573" w:rsidP="00EA5418">
      <w:pPr>
        <w:shd w:val="clear" w:color="auto" w:fill="F8F8FF"/>
        <w:spacing w:before="0"/>
        <w:jc w:val="left"/>
        <w:rPr>
          <w:rFonts w:ascii="Courier New" w:hAnsi="Courier New" w:cs="Courier New"/>
        </w:rPr>
      </w:pPr>
      <w:r w:rsidRPr="007066E7">
        <w:rPr>
          <w:rFonts w:ascii="Courier New" w:hAnsi="Courier New" w:cs="Courier New"/>
          <w:color w:val="000000"/>
        </w:rPr>
        <w:t xml:space="preserve">M_A, M_A2B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A, A2B)</w:t>
      </w:r>
      <w:r w:rsidRPr="007066E7">
        <w:rPr>
          <w:rFonts w:ascii="Courier New" w:hAnsi="Courier New" w:cs="Courier New"/>
          <w:color w:val="000000"/>
        </w:rPr>
        <w:br/>
        <w:t xml:space="preserve">M_A_A2B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A, M_A2B)</w:t>
      </w:r>
      <w:r w:rsidRPr="007066E7">
        <w:rPr>
          <w:rFonts w:ascii="Courier New" w:hAnsi="Courier New" w:cs="Courier New"/>
          <w:color w:val="000000"/>
        </w:rPr>
        <w:br/>
        <w:t xml:space="preserve">M_B, M_B2A = </w:t>
      </w:r>
      <w:proofErr w:type="spellStart"/>
      <w:r w:rsidRPr="007066E7">
        <w:rPr>
          <w:rFonts w:ascii="Courier New" w:hAnsi="Courier New" w:cs="Courier New"/>
          <w:color w:val="000000"/>
        </w:rPr>
        <w:t>get_content_features</w:t>
      </w:r>
      <w:proofErr w:type="spellEnd"/>
      <w:r w:rsidRPr="007066E7">
        <w:rPr>
          <w:rFonts w:ascii="Courier New" w:hAnsi="Courier New" w:cs="Courier New"/>
          <w:color w:val="000000"/>
        </w:rPr>
        <w:t>(B, B2A)</w:t>
      </w:r>
      <w:r w:rsidRPr="007066E7">
        <w:rPr>
          <w:rFonts w:ascii="Courier New" w:hAnsi="Courier New" w:cs="Courier New"/>
          <w:color w:val="000000"/>
        </w:rPr>
        <w:br/>
        <w:t xml:space="preserve">M_B_B2A = </w:t>
      </w:r>
      <w:proofErr w:type="spellStart"/>
      <w:r w:rsidRPr="007066E7">
        <w:rPr>
          <w:rFonts w:ascii="Courier New" w:hAnsi="Courier New" w:cs="Courier New"/>
          <w:color w:val="000000"/>
        </w:rPr>
        <w:t>identity_loss_fn</w:t>
      </w:r>
      <w:proofErr w:type="spellEnd"/>
      <w:r w:rsidRPr="007066E7">
        <w:rPr>
          <w:rFonts w:ascii="Courier New" w:hAnsi="Courier New" w:cs="Courier New"/>
          <w:color w:val="000000"/>
        </w:rPr>
        <w:t>(M_B, M_B2A)</w:t>
      </w:r>
    </w:p>
    <w:p w14:paraId="5EC84E6F" w14:textId="0A02B358" w:rsidR="000B2220" w:rsidRPr="00911DBA" w:rsidRDefault="000B2220" w:rsidP="00B05706">
      <w:pPr>
        <w:pStyle w:val="Heading2"/>
      </w:pPr>
      <w:bookmarkStart w:id="304" w:name="_Toc52981562"/>
      <w:bookmarkStart w:id="305" w:name="_Toc54101882"/>
      <w:r w:rsidRPr="00911DBA">
        <w:t>Temporal</w:t>
      </w:r>
      <w:r w:rsidR="000C04E5" w:rsidRPr="00911DBA">
        <w:t xml:space="preserve"> </w:t>
      </w:r>
      <w:r w:rsidR="005061D7" w:rsidRPr="00911DBA">
        <w:t>Discriminator Network</w:t>
      </w:r>
      <w:r w:rsidRPr="00911DBA">
        <w:t xml:space="preserve"> Implementation</w:t>
      </w:r>
      <w:bookmarkEnd w:id="304"/>
      <w:bookmarkEnd w:id="305"/>
    </w:p>
    <w:p w14:paraId="4575D8AF" w14:textId="0E0F2453" w:rsidR="000B2220" w:rsidRPr="00911DBA" w:rsidRDefault="000B2220" w:rsidP="000B2220">
      <w:r w:rsidRPr="00911DBA">
        <w:t>This work also uses additional temporal aware discriminator network.</w:t>
      </w:r>
      <w:r w:rsidR="00962D0C" w:rsidRPr="00911DBA">
        <w:t xml:space="preserve"> As discusse</w:t>
      </w:r>
      <w:r w:rsidR="00C37F71" w:rsidRPr="00911DBA">
        <w:t>d</w:t>
      </w:r>
      <w:r w:rsidR="00962D0C" w:rsidRPr="00911DBA">
        <w:t xml:space="preserve"> in </w:t>
      </w:r>
      <w:r w:rsidR="00C37F71" w:rsidRPr="00911DBA">
        <w:t xml:space="preserve">the </w:t>
      </w:r>
      <w:r w:rsidR="00962D0C" w:rsidRPr="00911DBA">
        <w:t>presiding section</w:t>
      </w:r>
      <w:r w:rsidR="00A663C0" w:rsidRPr="00911DBA">
        <w:t>,</w:t>
      </w:r>
      <w:r w:rsidR="00962D0C" w:rsidRPr="00911DBA">
        <w:t xml:space="preserve"> it takes three images to discriminate</w:t>
      </w:r>
      <w:r w:rsidR="00F32C9D" w:rsidRPr="00911DBA">
        <w:t xml:space="preserve"> whether</w:t>
      </w:r>
      <w:r w:rsidR="00962D0C" w:rsidRPr="00911DBA">
        <w:t xml:space="preserve"> the images are real or fake.</w:t>
      </w:r>
    </w:p>
    <w:p w14:paraId="39B89BC0" w14:textId="77777777" w:rsidR="00C44AB6" w:rsidRPr="007066E7" w:rsidRDefault="009D4B82" w:rsidP="00640FBE">
      <w:pPr>
        <w:shd w:val="clear" w:color="auto" w:fill="F8F8FF"/>
        <w:spacing w:after="0"/>
        <w:jc w:val="left"/>
        <w:rPr>
          <w:rFonts w:ascii="Courier New" w:hAnsi="Courier New" w:cs="Courier New"/>
          <w:color w:val="000000"/>
        </w:rPr>
      </w:pPr>
      <w:r w:rsidRPr="007066E7">
        <w:rPr>
          <w:rFonts w:ascii="Courier New" w:hAnsi="Courier New" w:cs="Courier New"/>
          <w:color w:val="954121"/>
        </w:rPr>
        <w:t>def</w:t>
      </w:r>
      <w:r w:rsidRPr="007066E7">
        <w:rPr>
          <w:rFonts w:ascii="Courier New" w:hAnsi="Courier New" w:cs="Courier New"/>
          <w:color w:val="000000"/>
        </w:rPr>
        <w:t xml:space="preserve"> </w:t>
      </w:r>
      <w:proofErr w:type="spellStart"/>
      <w:r w:rsidRPr="007066E7">
        <w:rPr>
          <w:rFonts w:ascii="Courier New" w:hAnsi="Courier New" w:cs="Courier New"/>
          <w:b/>
          <w:color w:val="445588"/>
        </w:rPr>
        <w:t>build_discriminator</w:t>
      </w:r>
      <w:proofErr w:type="spellEnd"/>
      <w:r w:rsidRPr="007066E7">
        <w:rPr>
          <w:rFonts w:ascii="Courier New" w:hAnsi="Courier New" w:cs="Courier New"/>
          <w:color w:val="0000FF"/>
        </w:rPr>
        <w:t>(n)</w:t>
      </w:r>
      <w:r w:rsidRPr="007066E7">
        <w:rPr>
          <w:rFonts w:ascii="Courier New" w:hAnsi="Courier New" w:cs="Courier New"/>
          <w:color w:val="000000"/>
        </w:rPr>
        <w:t>:</w:t>
      </w:r>
    </w:p>
    <w:p w14:paraId="27783D75" w14:textId="1E868968" w:rsidR="00C44AB6" w:rsidRPr="007066E7" w:rsidRDefault="009D4B82" w:rsidP="00C44AB6">
      <w:pPr>
        <w:shd w:val="clear" w:color="auto" w:fill="F8F8FF"/>
        <w:spacing w:before="0" w:after="0"/>
        <w:jc w:val="left"/>
        <w:rPr>
          <w:rFonts w:ascii="Courier New" w:hAnsi="Courier New" w:cs="Courier New"/>
          <w:color w:val="000000"/>
        </w:rPr>
      </w:pPr>
      <w:r w:rsidRPr="007066E7">
        <w:rPr>
          <w:rFonts w:ascii="Courier New" w:hAnsi="Courier New" w:cs="Courier New"/>
          <w:color w:val="000000"/>
        </w:rPr>
        <w:tab/>
      </w:r>
      <w:proofErr w:type="spellStart"/>
      <w:r w:rsidRPr="007066E7">
        <w:rPr>
          <w:rFonts w:ascii="Courier New" w:hAnsi="Courier New" w:cs="Courier New"/>
          <w:color w:val="000000"/>
        </w:rPr>
        <w:t>inputA</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B</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r>
      <w:proofErr w:type="spellStart"/>
      <w:r w:rsidRPr="007066E7">
        <w:rPr>
          <w:rFonts w:ascii="Courier New" w:hAnsi="Courier New" w:cs="Courier New"/>
          <w:color w:val="000000"/>
        </w:rPr>
        <w:t>inputC</w:t>
      </w:r>
      <w:proofErr w:type="spellEnd"/>
      <w:r w:rsidRPr="007066E7">
        <w:rPr>
          <w:rFonts w:ascii="Courier New" w:hAnsi="Courier New" w:cs="Courier New"/>
          <w:color w:val="000000"/>
        </w:rPr>
        <w:t xml:space="preserve"> = </w:t>
      </w:r>
      <w:proofErr w:type="spellStart"/>
      <w:r w:rsidRPr="007066E7">
        <w:rPr>
          <w:rFonts w:ascii="Courier New" w:hAnsi="Courier New" w:cs="Courier New"/>
          <w:color w:val="000000"/>
        </w:rPr>
        <w:t>tf.keras.Input</w:t>
      </w:r>
      <w:proofErr w:type="spellEnd"/>
      <w:r w:rsidRPr="007066E7">
        <w:rPr>
          <w:rFonts w:ascii="Courier New" w:hAnsi="Courier New" w:cs="Courier New"/>
          <w:color w:val="000000"/>
        </w:rPr>
        <w:t>(shape = (</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256</w:t>
      </w:r>
      <w:r w:rsidRPr="007066E7">
        <w:rPr>
          <w:rFonts w:ascii="Courier New" w:hAnsi="Courier New" w:cs="Courier New"/>
          <w:color w:val="000000"/>
        </w:rPr>
        <w:t>,</w:t>
      </w:r>
      <w:r w:rsidRPr="007066E7">
        <w:rPr>
          <w:rFonts w:ascii="Courier New" w:hAnsi="Courier New" w:cs="Courier New"/>
          <w:color w:val="40A070"/>
        </w:rPr>
        <w:t>3</w:t>
      </w:r>
      <w:r w:rsidRPr="007066E7">
        <w:rPr>
          <w:rFonts w:ascii="Courier New" w:hAnsi="Courier New" w:cs="Courier New"/>
          <w:color w:val="000000"/>
        </w:rPr>
        <w:t>))</w:t>
      </w:r>
    </w:p>
    <w:p w14:paraId="109AD43B" w14:textId="77777777" w:rsidR="00F44CF7" w:rsidRPr="007066E7" w:rsidRDefault="00C44AB6"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t>#concatinate inputs</w:t>
      </w:r>
      <w:r w:rsidR="009D4B82" w:rsidRPr="007066E7">
        <w:rPr>
          <w:rFonts w:ascii="Courier New" w:hAnsi="Courier New" w:cs="Courier New"/>
          <w:color w:val="000000"/>
        </w:rPr>
        <w:br/>
      </w:r>
      <w:r w:rsidR="009D4B82" w:rsidRPr="007066E7">
        <w:rPr>
          <w:rFonts w:ascii="Courier New" w:hAnsi="Courier New" w:cs="Courier New"/>
          <w:color w:val="000000"/>
        </w:rPr>
        <w:tab/>
        <w:t xml:space="preserve">h = </w:t>
      </w:r>
      <w:proofErr w:type="spellStart"/>
      <w:r w:rsidR="009D4B82" w:rsidRPr="007066E7">
        <w:rPr>
          <w:rFonts w:ascii="Courier New" w:hAnsi="Courier New" w:cs="Courier New"/>
          <w:color w:val="000000"/>
        </w:rPr>
        <w:t>tf.keras.layers.Concatenate</w:t>
      </w:r>
      <w:proofErr w:type="spellEnd"/>
      <w:r w:rsidR="009D4B82" w:rsidRPr="007066E7">
        <w:rPr>
          <w:rFonts w:ascii="Courier New" w:hAnsi="Courier New" w:cs="Courier New"/>
          <w:color w:val="000000"/>
        </w:rPr>
        <w:t>()([x, y, z])</w:t>
      </w:r>
      <w:r w:rsidR="009D4B82" w:rsidRPr="007066E7">
        <w:rPr>
          <w:rFonts w:ascii="Courier New" w:hAnsi="Courier New" w:cs="Courier New"/>
          <w:color w:val="000000"/>
        </w:rPr>
        <w:br/>
      </w:r>
      <w:r w:rsidR="009D4B82" w:rsidRPr="007066E7">
        <w:rPr>
          <w:rFonts w:ascii="Courier New" w:hAnsi="Courier New" w:cs="Courier New"/>
          <w:color w:val="000000"/>
        </w:rPr>
        <w:tab/>
      </w:r>
    </w:p>
    <w:p w14:paraId="0B6747C7" w14:textId="02018D6A" w:rsidR="00640FBE" w:rsidRPr="007066E7" w:rsidRDefault="009D4B82" w:rsidP="00C44AB6">
      <w:pPr>
        <w:shd w:val="clear" w:color="auto" w:fill="F8F8FF"/>
        <w:spacing w:before="0" w:after="0"/>
        <w:ind w:firstLine="720"/>
        <w:jc w:val="left"/>
        <w:rPr>
          <w:rFonts w:ascii="Courier New" w:hAnsi="Courier New" w:cs="Courier New"/>
          <w:color w:val="000000"/>
        </w:rPr>
      </w:pPr>
      <w:r w:rsidRPr="007066E7">
        <w:rPr>
          <w:rFonts w:ascii="Courier New" w:hAnsi="Courier New" w:cs="Courier New"/>
          <w:color w:val="000000"/>
        </w:rPr>
        <w:lastRenderedPageBreak/>
        <w:t xml:space="preserve">d1 = conv2d(h, </w:t>
      </w:r>
      <w:r w:rsidRPr="007066E7">
        <w:rPr>
          <w:rFonts w:ascii="Courier New" w:hAnsi="Courier New" w:cs="Courier New"/>
          <w:color w:val="40A070"/>
        </w:rPr>
        <w:t>64</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2 = conv2d(d1, </w:t>
      </w:r>
      <w:r w:rsidRPr="007066E7">
        <w:rPr>
          <w:rFonts w:ascii="Courier New" w:hAnsi="Courier New" w:cs="Courier New"/>
          <w:color w:val="40A070"/>
        </w:rPr>
        <w:t>128</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sz w:val="28"/>
          <w:szCs w:val="28"/>
        </w:rPr>
        <w:br/>
      </w:r>
      <w:r w:rsidRPr="007066E7">
        <w:rPr>
          <w:rFonts w:ascii="Courier New" w:hAnsi="Courier New" w:cs="Courier New"/>
          <w:color w:val="000000"/>
          <w:sz w:val="28"/>
          <w:szCs w:val="28"/>
        </w:rPr>
        <w:tab/>
      </w:r>
      <w:r w:rsidRPr="007066E7">
        <w:rPr>
          <w:rFonts w:ascii="Courier New" w:hAnsi="Courier New" w:cs="Courier New"/>
          <w:color w:val="000000"/>
        </w:rPr>
        <w:t xml:space="preserve">d3 = conv2d(d2, </w:t>
      </w:r>
      <w:r w:rsidRPr="007066E7">
        <w:rPr>
          <w:rFonts w:ascii="Courier New" w:hAnsi="Courier New" w:cs="Courier New"/>
          <w:color w:val="40A070"/>
        </w:rPr>
        <w:t>256</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w:t>
      </w:r>
      <w:r w:rsidRPr="007066E7">
        <w:rPr>
          <w:rFonts w:ascii="Courier New" w:hAnsi="Courier New" w:cs="Courier New"/>
          <w:color w:val="000000"/>
        </w:rPr>
        <w:br/>
      </w:r>
      <w:r w:rsidRPr="007066E7">
        <w:rPr>
          <w:rFonts w:ascii="Courier New" w:hAnsi="Courier New" w:cs="Courier New"/>
          <w:color w:val="000000"/>
        </w:rPr>
        <w:tab/>
        <w:t xml:space="preserve">d4 = conv2d(d3, </w:t>
      </w:r>
      <w:r w:rsidRPr="007066E7">
        <w:rPr>
          <w:rFonts w:ascii="Courier New" w:hAnsi="Courier New" w:cs="Courier New"/>
          <w:color w:val="40A070"/>
        </w:rPr>
        <w:t>512</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2</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d5 = conv2d(d4,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40A070"/>
        </w:rPr>
        <w:t>4</w:t>
      </w:r>
      <w:r w:rsidRPr="007066E7">
        <w:rPr>
          <w:rFonts w:ascii="Courier New" w:hAnsi="Courier New" w:cs="Courier New"/>
          <w:color w:val="000000"/>
        </w:rPr>
        <w:t xml:space="preserve">, </w:t>
      </w:r>
      <w:r w:rsidRPr="007066E7">
        <w:rPr>
          <w:rFonts w:ascii="Courier New" w:hAnsi="Courier New" w:cs="Courier New"/>
          <w:color w:val="40A070"/>
        </w:rPr>
        <w:t>1</w:t>
      </w:r>
      <w:r w:rsidRPr="007066E7">
        <w:rPr>
          <w:rFonts w:ascii="Courier New" w:hAnsi="Courier New" w:cs="Courier New"/>
          <w:color w:val="000000"/>
        </w:rPr>
        <w:t xml:space="preserve">)  </w:t>
      </w:r>
      <w:r w:rsidRPr="007066E7">
        <w:rPr>
          <w:rFonts w:ascii="Courier New" w:hAnsi="Courier New" w:cs="Courier New"/>
          <w:color w:val="000000"/>
        </w:rPr>
        <w:br/>
      </w:r>
      <w:r w:rsidRPr="007066E7">
        <w:rPr>
          <w:rFonts w:ascii="Courier New" w:hAnsi="Courier New" w:cs="Courier New"/>
          <w:color w:val="000000"/>
        </w:rPr>
        <w:tab/>
        <w:t xml:space="preserve">x = </w:t>
      </w:r>
      <w:proofErr w:type="spellStart"/>
      <w:r w:rsidRPr="007066E7">
        <w:rPr>
          <w:rFonts w:ascii="Courier New" w:hAnsi="Courier New" w:cs="Courier New"/>
          <w:color w:val="000000"/>
        </w:rPr>
        <w:t>tf.keras.Model</w:t>
      </w:r>
      <w:proofErr w:type="spellEnd"/>
      <w:r w:rsidRPr="007066E7">
        <w:rPr>
          <w:rFonts w:ascii="Courier New" w:hAnsi="Courier New" w:cs="Courier New"/>
          <w:color w:val="000000"/>
        </w:rPr>
        <w:t>(img,d5,name=n)</w:t>
      </w:r>
    </w:p>
    <w:p w14:paraId="2997EEB1" w14:textId="3E2AE79F" w:rsidR="009D4B82" w:rsidRPr="007066E7" w:rsidRDefault="009D4B82" w:rsidP="00640FBE">
      <w:pPr>
        <w:shd w:val="clear" w:color="auto" w:fill="F8F8FF"/>
        <w:spacing w:before="0" w:after="0"/>
        <w:jc w:val="left"/>
        <w:rPr>
          <w:rFonts w:ascii="Courier New" w:hAnsi="Courier New" w:cs="Courier New"/>
        </w:rPr>
      </w:pPr>
      <w:r w:rsidRPr="007066E7">
        <w:rPr>
          <w:rFonts w:ascii="Courier New" w:hAnsi="Courier New" w:cs="Courier New"/>
          <w:color w:val="000000"/>
        </w:rPr>
        <w:tab/>
      </w:r>
      <w:r w:rsidRPr="007066E7">
        <w:rPr>
          <w:rFonts w:ascii="Courier New" w:hAnsi="Courier New" w:cs="Courier New"/>
          <w:color w:val="954121"/>
        </w:rPr>
        <w:t>return</w:t>
      </w:r>
      <w:r w:rsidRPr="007066E7">
        <w:rPr>
          <w:rFonts w:ascii="Courier New" w:hAnsi="Courier New" w:cs="Courier New"/>
          <w:color w:val="000000"/>
        </w:rPr>
        <w:t xml:space="preserve"> x</w:t>
      </w:r>
    </w:p>
    <w:p w14:paraId="12050186" w14:textId="6104435F" w:rsidR="00C44AB6" w:rsidRPr="00911DBA" w:rsidRDefault="0080681F" w:rsidP="008877A9">
      <w:r w:rsidRPr="00911DBA">
        <w:t xml:space="preserve">The </w:t>
      </w:r>
      <w:r w:rsidR="004B6C93" w:rsidRPr="00911DBA">
        <w:t>d</w:t>
      </w:r>
      <w:r w:rsidRPr="00911DBA">
        <w:t xml:space="preserve">iscriminator architecture and the output stay the same with </w:t>
      </w:r>
      <w:proofErr w:type="spellStart"/>
      <w:r w:rsidR="00C44AB6" w:rsidRPr="00911DBA">
        <w:t>p</w:t>
      </w:r>
      <w:r w:rsidRPr="00911DBA">
        <w:t>atc</w:t>
      </w:r>
      <w:r w:rsidR="00C44AB6" w:rsidRPr="00911DBA">
        <w:t>h</w:t>
      </w:r>
      <w:r w:rsidRPr="00911DBA">
        <w:t>GAN</w:t>
      </w:r>
      <w:proofErr w:type="spellEnd"/>
      <w:r w:rsidRPr="00911DBA">
        <w:t xml:space="preserve"> </w:t>
      </w:r>
      <w:r w:rsidRPr="00911DBA">
        <w:fldChar w:fldCharType="begin" w:fldLock="1"/>
      </w:r>
      <w:r w:rsidR="00C077EB" w:rsidRPr="00911DB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911DBA">
        <w:fldChar w:fldCharType="separate"/>
      </w:r>
      <w:r w:rsidR="00C077EB" w:rsidRPr="00911DBA">
        <w:rPr>
          <w:noProof/>
        </w:rPr>
        <w:t>[3]</w:t>
      </w:r>
      <w:r w:rsidRPr="00911DBA">
        <w:fldChar w:fldCharType="end"/>
      </w:r>
      <w:r w:rsidR="00613A2B" w:rsidRPr="00911DBA">
        <w:t>;</w:t>
      </w:r>
      <w:r w:rsidRPr="00911DBA">
        <w:t xml:space="preserve"> instead, the differences are just the </w:t>
      </w:r>
      <w:r w:rsidR="005505E7" w:rsidRPr="00911DBA">
        <w:t xml:space="preserve">concatenated </w:t>
      </w:r>
      <w:r w:rsidRPr="00911DBA">
        <w:t>input and the number of channels.</w:t>
      </w:r>
      <w:r w:rsidR="00044EF4" w:rsidRPr="00911DBA">
        <w:t xml:space="preserve"> This enforce</w:t>
      </w:r>
      <w:r w:rsidR="00CD2BE1" w:rsidRPr="00911DBA">
        <w:t>s</w:t>
      </w:r>
      <w:r w:rsidR="00044EF4" w:rsidRPr="00911DBA">
        <w:t xml:space="preserve"> the network to strictly focus on the relation among generated image</w:t>
      </w:r>
      <w:r w:rsidR="00613A2B" w:rsidRPr="00911DBA">
        <w:t>s</w:t>
      </w:r>
      <w:r w:rsidR="00044EF4" w:rsidRPr="00911DBA">
        <w:t xml:space="preserve"> and its relation with two previous images. </w:t>
      </w:r>
    </w:p>
    <w:p w14:paraId="78E217C4" w14:textId="710675B1" w:rsidR="008877A9" w:rsidRPr="007066E7" w:rsidRDefault="0082065A" w:rsidP="00F44CF7">
      <w:pPr>
        <w:shd w:val="clear" w:color="auto" w:fill="F8F8FF"/>
        <w:ind w:firstLine="720"/>
        <w:jc w:val="left"/>
        <w:rPr>
          <w:rFonts w:ascii="Courier New" w:hAnsi="Courier New" w:cs="Courier New"/>
          <w:sz w:val="32"/>
          <w:szCs w:val="32"/>
        </w:rPr>
      </w:pPr>
      <w:proofErr w:type="spellStart"/>
      <w:r w:rsidRPr="007066E7">
        <w:rPr>
          <w:rFonts w:ascii="Courier New" w:hAnsi="Courier New" w:cs="Courier New"/>
          <w:color w:val="000000"/>
        </w:rPr>
        <w:t>A_d_logits</w:t>
      </w:r>
      <w:proofErr w:type="spellEnd"/>
      <w:r w:rsidRPr="007066E7">
        <w:rPr>
          <w:rFonts w:ascii="Courier New" w:hAnsi="Courier New" w:cs="Courier New"/>
          <w:color w:val="000000"/>
        </w:rPr>
        <w:t xml:space="preserve"> = D_A((A,A_1,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B2A_d_logits = D_A((B2A,B2A_1,B2A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proofErr w:type="spellStart"/>
      <w:r w:rsidRPr="007066E7">
        <w:rPr>
          <w:rFonts w:ascii="Courier New" w:hAnsi="Courier New" w:cs="Courier New"/>
          <w:color w:val="000000"/>
        </w:rPr>
        <w:t>B_d_logits</w:t>
      </w:r>
      <w:proofErr w:type="spellEnd"/>
      <w:r w:rsidRPr="007066E7">
        <w:rPr>
          <w:rFonts w:ascii="Courier New" w:hAnsi="Courier New" w:cs="Courier New"/>
          <w:color w:val="000000"/>
        </w:rPr>
        <w:t xml:space="preserve"> = D_B((B,B_1,B_2), training=</w:t>
      </w:r>
      <w:r w:rsidRPr="007066E7">
        <w:rPr>
          <w:rFonts w:ascii="Courier New" w:hAnsi="Courier New" w:cs="Courier New"/>
          <w:color w:val="954121"/>
        </w:rPr>
        <w:t>True</w:t>
      </w:r>
      <w:r w:rsidRPr="007066E7">
        <w:rPr>
          <w:rFonts w:ascii="Courier New" w:hAnsi="Courier New" w:cs="Courier New"/>
          <w:color w:val="000000"/>
        </w:rPr>
        <w:t>)</w:t>
      </w:r>
      <w:r w:rsidRPr="007066E7">
        <w:rPr>
          <w:rFonts w:ascii="Courier New" w:hAnsi="Courier New" w:cs="Courier New"/>
          <w:color w:val="000000"/>
        </w:rPr>
        <w:br/>
      </w:r>
      <w:r w:rsidR="00E64C51" w:rsidRPr="007066E7">
        <w:rPr>
          <w:rFonts w:ascii="Courier New" w:hAnsi="Courier New" w:cs="Courier New"/>
          <w:color w:val="000000"/>
        </w:rPr>
        <w:t xml:space="preserve"> </w:t>
      </w:r>
      <w:r w:rsidR="00E64C51" w:rsidRPr="007066E7">
        <w:rPr>
          <w:rFonts w:ascii="Courier New" w:hAnsi="Courier New" w:cs="Courier New"/>
          <w:color w:val="000000"/>
        </w:rPr>
        <w:tab/>
      </w:r>
      <w:r w:rsidRPr="007066E7">
        <w:rPr>
          <w:rFonts w:ascii="Courier New" w:hAnsi="Courier New" w:cs="Courier New"/>
          <w:color w:val="000000"/>
        </w:rPr>
        <w:t>A2B_d_logits = D_B((A2B,A2B_1,A2B_2), training=</w:t>
      </w:r>
      <w:r w:rsidRPr="007066E7">
        <w:rPr>
          <w:rFonts w:ascii="Courier New" w:hAnsi="Courier New" w:cs="Courier New"/>
          <w:color w:val="954121"/>
        </w:rPr>
        <w:t>True</w:t>
      </w:r>
      <w:r w:rsidRPr="007066E7">
        <w:rPr>
          <w:rFonts w:ascii="Courier New" w:hAnsi="Courier New" w:cs="Courier New"/>
          <w:color w:val="000000"/>
        </w:rPr>
        <w:t>)</w:t>
      </w:r>
    </w:p>
    <w:p w14:paraId="2847A9B1" w14:textId="2E3344A7" w:rsidR="00DF109C" w:rsidRDefault="00DF109C" w:rsidP="00B05706">
      <w:pPr>
        <w:pStyle w:val="Heading2"/>
      </w:pPr>
      <w:bookmarkStart w:id="306" w:name="_Toc52981563"/>
      <w:bookmarkStart w:id="307" w:name="_Toc54101883"/>
      <w:r w:rsidRPr="00911DBA">
        <w:t>Experiment</w:t>
      </w:r>
      <w:r w:rsidR="0096032B" w:rsidRPr="00911DBA">
        <w:t xml:space="preserve"> Class</w:t>
      </w:r>
      <w:bookmarkEnd w:id="306"/>
      <w:bookmarkEnd w:id="307"/>
    </w:p>
    <w:p w14:paraId="732F6A0B" w14:textId="1F7A4AA5" w:rsidR="007066E7" w:rsidRPr="00911DBA" w:rsidRDefault="007066E7" w:rsidP="007066E7">
      <w:r w:rsidRPr="00911DBA">
        <w:t>To evaluate the essence of temporal information for video translation testing the initial hypothesis is mandatory. Five different classes of experiments are conducted, as shown below in Table 5-2 for each dataset group. The first three experiments focus on video translation on flower and viper datasets, while the rest two are basically for video retargeting on Obama-Trump and (</w:t>
      </w:r>
      <w:r w:rsidRPr="00911DBA">
        <w:rPr>
          <w:rFonts w:ascii="Nyala" w:hAnsi="Nyala" w:cs="Nyala"/>
          <w:lang w:val="am-ET"/>
        </w:rPr>
        <w:t>አዲስ</w:t>
      </w:r>
      <w:r w:rsidRPr="00911DBA">
        <w:t>)</w:t>
      </w:r>
      <w:r w:rsidRPr="00911DBA">
        <w:rPr>
          <w:lang w:val="am-ET"/>
        </w:rPr>
        <w:t xml:space="preserve"> </w:t>
      </w:r>
      <w:proofErr w:type="spellStart"/>
      <w:r w:rsidRPr="00911DBA">
        <w:t>Adiss</w:t>
      </w:r>
      <w:proofErr w:type="spellEnd"/>
      <w:r w:rsidRPr="00911DBA">
        <w:t xml:space="preserve"> datasets. The first class</w:t>
      </w:r>
      <w:r w:rsidR="00F14673">
        <w:t xml:space="preserve"> (CC)</w:t>
      </w:r>
      <w:r w:rsidRPr="00911DBA">
        <w:t xml:space="preserve"> is all about vanilla Cycle-GAN image translation on a given sequence of images, considering the spatial domain only. The second is regarding consider using feature preserving loss. The third one includes temporal discriminator build up on the second experiment. The fourth experimental class uses vanilla </w:t>
      </w:r>
      <w:proofErr w:type="spellStart"/>
      <w:r w:rsidRPr="00911DBA">
        <w:t>ReCycle</w:t>
      </w:r>
      <w:proofErr w:type="spellEnd"/>
      <w:r w:rsidRPr="00911DBA">
        <w:t xml:space="preserve">-GAN aiming video retargeting, and the last one merges </w:t>
      </w:r>
      <w:proofErr w:type="spellStart"/>
      <w:r w:rsidRPr="00911DBA">
        <w:t>ReCycle</w:t>
      </w:r>
      <w:proofErr w:type="spellEnd"/>
      <w:r w:rsidRPr="00911DBA">
        <w:t>-GAN with temporal discriminator which become a total of ten experiments.</w:t>
      </w:r>
    </w:p>
    <w:p w14:paraId="7FDD987A" w14:textId="7D040D39" w:rsidR="007066E7" w:rsidRDefault="007066E7" w:rsidP="007066E7"/>
    <w:p w14:paraId="1F7C2CD5" w14:textId="77777777" w:rsidR="007066E7" w:rsidRPr="007066E7" w:rsidRDefault="007066E7" w:rsidP="007066E7"/>
    <w:p w14:paraId="153F767B" w14:textId="7413860F" w:rsidR="009B0D83" w:rsidRPr="00911DBA" w:rsidRDefault="009B0D83" w:rsidP="009B0D83">
      <w:pPr>
        <w:pStyle w:val="Caption"/>
        <w:keepNext/>
        <w:jc w:val="center"/>
        <w:rPr>
          <w:color w:val="auto"/>
          <w:sz w:val="24"/>
          <w:szCs w:val="24"/>
        </w:rPr>
      </w:pPr>
      <w:bookmarkStart w:id="308" w:name="_Toc52970530"/>
      <w:bookmarkStart w:id="309" w:name="_Toc54089075"/>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5</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2</w:t>
      </w:r>
      <w:r w:rsidR="00416BA0" w:rsidRPr="00911DBA">
        <w:rPr>
          <w:color w:val="auto"/>
          <w:sz w:val="24"/>
          <w:szCs w:val="24"/>
        </w:rPr>
        <w:fldChar w:fldCharType="end"/>
      </w:r>
      <w:r w:rsidRPr="00911DBA">
        <w:rPr>
          <w:color w:val="auto"/>
          <w:sz w:val="24"/>
          <w:szCs w:val="24"/>
        </w:rPr>
        <w:t xml:space="preserve"> </w:t>
      </w:r>
      <w:r w:rsidR="00CE5A6B" w:rsidRPr="00911DBA">
        <w:rPr>
          <w:color w:val="auto"/>
          <w:sz w:val="24"/>
          <w:szCs w:val="24"/>
        </w:rPr>
        <w:t>L</w:t>
      </w:r>
      <w:r w:rsidRPr="00911DBA">
        <w:rPr>
          <w:color w:val="auto"/>
          <w:sz w:val="24"/>
          <w:szCs w:val="24"/>
        </w:rPr>
        <w:t>ists of experimental classes.</w:t>
      </w:r>
      <w:bookmarkEnd w:id="308"/>
      <w:bookmarkEnd w:id="309"/>
    </w:p>
    <w:tbl>
      <w:tblPr>
        <w:tblStyle w:val="TableGrid"/>
        <w:tblW w:w="0" w:type="auto"/>
        <w:tblLook w:val="04A0" w:firstRow="1" w:lastRow="0" w:firstColumn="1" w:lastColumn="0" w:noHBand="0" w:noVBand="1"/>
      </w:tblPr>
      <w:tblGrid>
        <w:gridCol w:w="1371"/>
        <w:gridCol w:w="2678"/>
        <w:gridCol w:w="1060"/>
        <w:gridCol w:w="1584"/>
        <w:gridCol w:w="2062"/>
      </w:tblGrid>
      <w:tr w:rsidR="00F01FED" w:rsidRPr="00911DBA" w14:paraId="41285540" w14:textId="1C479A47" w:rsidTr="009B0D83">
        <w:trPr>
          <w:trHeight w:val="278"/>
        </w:trPr>
        <w:tc>
          <w:tcPr>
            <w:tcW w:w="0" w:type="auto"/>
            <w:vAlign w:val="center"/>
          </w:tcPr>
          <w:p w14:paraId="3483D678" w14:textId="3958285D" w:rsidR="00F01FED" w:rsidRPr="00911DBA" w:rsidRDefault="00F01FED" w:rsidP="00351D35">
            <w:pPr>
              <w:spacing w:before="0"/>
              <w:jc w:val="center"/>
              <w:rPr>
                <w:b/>
                <w:bCs/>
                <w:i/>
                <w:iCs/>
                <w:sz w:val="23"/>
                <w:szCs w:val="23"/>
              </w:rPr>
            </w:pPr>
            <w:r w:rsidRPr="00911DBA">
              <w:rPr>
                <w:b/>
                <w:bCs/>
                <w:i/>
                <w:iCs/>
                <w:sz w:val="23"/>
                <w:szCs w:val="23"/>
              </w:rPr>
              <w:t>Notation</w:t>
            </w:r>
          </w:p>
        </w:tc>
        <w:tc>
          <w:tcPr>
            <w:tcW w:w="0" w:type="auto"/>
            <w:vAlign w:val="center"/>
          </w:tcPr>
          <w:p w14:paraId="6DCD6C75" w14:textId="1C115E66" w:rsidR="00F01FED" w:rsidRPr="00911DBA" w:rsidRDefault="00F01FED" w:rsidP="00351D35">
            <w:pPr>
              <w:spacing w:before="0"/>
              <w:jc w:val="center"/>
              <w:rPr>
                <w:b/>
                <w:bCs/>
                <w:i/>
                <w:iCs/>
                <w:sz w:val="23"/>
                <w:szCs w:val="23"/>
              </w:rPr>
            </w:pPr>
            <w:r w:rsidRPr="00911DBA">
              <w:rPr>
                <w:b/>
                <w:bCs/>
                <w:i/>
                <w:iCs/>
                <w:sz w:val="23"/>
                <w:szCs w:val="23"/>
              </w:rPr>
              <w:t>Experiment</w:t>
            </w:r>
          </w:p>
        </w:tc>
        <w:tc>
          <w:tcPr>
            <w:tcW w:w="1060" w:type="dxa"/>
            <w:vAlign w:val="center"/>
          </w:tcPr>
          <w:p w14:paraId="3E34EBCA" w14:textId="7659ED53" w:rsidR="00F01FED" w:rsidRPr="00911DBA" w:rsidRDefault="00F01FED" w:rsidP="00351D35">
            <w:pPr>
              <w:spacing w:before="0"/>
              <w:jc w:val="center"/>
              <w:rPr>
                <w:b/>
                <w:bCs/>
                <w:i/>
                <w:iCs/>
                <w:sz w:val="23"/>
                <w:szCs w:val="23"/>
              </w:rPr>
            </w:pPr>
            <w:r w:rsidRPr="00911DBA">
              <w:rPr>
                <w:b/>
                <w:bCs/>
                <w:i/>
                <w:iCs/>
                <w:sz w:val="23"/>
                <w:szCs w:val="23"/>
              </w:rPr>
              <w:t>Training Epochs</w:t>
            </w:r>
          </w:p>
        </w:tc>
        <w:tc>
          <w:tcPr>
            <w:tcW w:w="1584" w:type="dxa"/>
            <w:vAlign w:val="center"/>
          </w:tcPr>
          <w:p w14:paraId="7A04A6FB" w14:textId="7CA363D4" w:rsidR="00F01FED" w:rsidRPr="00911DBA" w:rsidRDefault="00F01FED" w:rsidP="00351D35">
            <w:pPr>
              <w:spacing w:before="0"/>
              <w:jc w:val="center"/>
              <w:rPr>
                <w:b/>
                <w:bCs/>
                <w:i/>
                <w:iCs/>
                <w:sz w:val="23"/>
                <w:szCs w:val="23"/>
              </w:rPr>
            </w:pPr>
            <w:r w:rsidRPr="00911DBA">
              <w:rPr>
                <w:b/>
                <w:bCs/>
                <w:i/>
                <w:iCs/>
                <w:sz w:val="23"/>
                <w:szCs w:val="23"/>
              </w:rPr>
              <w:t>Dataset</w:t>
            </w:r>
          </w:p>
        </w:tc>
        <w:tc>
          <w:tcPr>
            <w:tcW w:w="0" w:type="auto"/>
            <w:vAlign w:val="center"/>
          </w:tcPr>
          <w:p w14:paraId="40C78439" w14:textId="76FA43B6" w:rsidR="00F01FED" w:rsidRPr="00911DBA" w:rsidRDefault="00F01FED" w:rsidP="00351D35">
            <w:pPr>
              <w:spacing w:before="0"/>
              <w:jc w:val="center"/>
              <w:rPr>
                <w:b/>
                <w:bCs/>
                <w:i/>
                <w:iCs/>
                <w:sz w:val="23"/>
                <w:szCs w:val="23"/>
              </w:rPr>
            </w:pPr>
            <w:r w:rsidRPr="00911DBA">
              <w:rPr>
                <w:b/>
                <w:bCs/>
                <w:i/>
                <w:iCs/>
                <w:sz w:val="23"/>
                <w:szCs w:val="23"/>
              </w:rPr>
              <w:t>Model used</w:t>
            </w:r>
          </w:p>
        </w:tc>
      </w:tr>
      <w:tr w:rsidR="00F01FED" w:rsidRPr="00911DBA" w14:paraId="1B6A8D6A" w14:textId="6445611E" w:rsidTr="009B0D83">
        <w:trPr>
          <w:trHeight w:val="1295"/>
        </w:trPr>
        <w:tc>
          <w:tcPr>
            <w:tcW w:w="0" w:type="auto"/>
            <w:vAlign w:val="center"/>
          </w:tcPr>
          <w:p w14:paraId="2BAFB5D7" w14:textId="17C1ECB9" w:rsidR="00F01FED" w:rsidRPr="00911DBA" w:rsidRDefault="00F01FED" w:rsidP="00351D35">
            <w:pPr>
              <w:spacing w:before="0"/>
              <w:jc w:val="center"/>
              <w:rPr>
                <w:sz w:val="23"/>
                <w:szCs w:val="23"/>
              </w:rPr>
            </w:pPr>
            <w:r w:rsidRPr="00911DBA">
              <w:rPr>
                <w:sz w:val="23"/>
                <w:szCs w:val="23"/>
              </w:rPr>
              <w:t>CC</w:t>
            </w:r>
          </w:p>
        </w:tc>
        <w:tc>
          <w:tcPr>
            <w:tcW w:w="0" w:type="auto"/>
            <w:vAlign w:val="center"/>
          </w:tcPr>
          <w:p w14:paraId="435B4A39" w14:textId="701955A6" w:rsidR="00F01FED" w:rsidRPr="00911DBA" w:rsidRDefault="00351D35" w:rsidP="00351D35">
            <w:pPr>
              <w:spacing w:before="0"/>
              <w:contextualSpacing/>
              <w:jc w:val="center"/>
              <w:rPr>
                <w:sz w:val="23"/>
                <w:szCs w:val="23"/>
              </w:rPr>
            </w:pPr>
            <w:r w:rsidRPr="00911DBA">
              <w:rPr>
                <w:sz w:val="23"/>
                <w:szCs w:val="23"/>
              </w:rPr>
              <w:t>B</w:t>
            </w:r>
            <w:r w:rsidR="00C1397D" w:rsidRPr="00911DBA">
              <w:rPr>
                <w:sz w:val="23"/>
                <w:szCs w:val="23"/>
              </w:rPr>
              <w:t xml:space="preserve">aseline </w:t>
            </w:r>
            <w:proofErr w:type="spellStart"/>
            <w:r w:rsidR="00F01FED" w:rsidRPr="00911DBA">
              <w:rPr>
                <w:sz w:val="23"/>
                <w:szCs w:val="23"/>
              </w:rPr>
              <w:t>CycleGAN</w:t>
            </w:r>
            <w:proofErr w:type="spellEnd"/>
          </w:p>
        </w:tc>
        <w:tc>
          <w:tcPr>
            <w:tcW w:w="1060" w:type="dxa"/>
            <w:vAlign w:val="center"/>
          </w:tcPr>
          <w:p w14:paraId="1AEBB713" w14:textId="28E6470C" w:rsidR="00F01FED" w:rsidRPr="00911DBA" w:rsidRDefault="00F01FED" w:rsidP="00351D35">
            <w:pPr>
              <w:spacing w:before="0"/>
              <w:jc w:val="center"/>
              <w:rPr>
                <w:sz w:val="23"/>
                <w:szCs w:val="23"/>
              </w:rPr>
            </w:pPr>
            <w:r w:rsidRPr="00911DBA">
              <w:rPr>
                <w:sz w:val="23"/>
                <w:szCs w:val="23"/>
              </w:rPr>
              <w:t>20</w:t>
            </w:r>
            <w:r w:rsidR="00C160C4" w:rsidRPr="00911DBA">
              <w:rPr>
                <w:sz w:val="23"/>
                <w:szCs w:val="23"/>
              </w:rPr>
              <w:t>0</w:t>
            </w:r>
            <w:r w:rsidRPr="00911DBA">
              <w:rPr>
                <w:sz w:val="23"/>
                <w:szCs w:val="23"/>
              </w:rPr>
              <w:t xml:space="preserve"> epochs</w:t>
            </w:r>
            <w:r w:rsidR="00C160C4" w:rsidRPr="00911DBA">
              <w:rPr>
                <w:sz w:val="23"/>
                <w:szCs w:val="23"/>
              </w:rPr>
              <w:t>,</w:t>
            </w:r>
            <w:r w:rsidR="00351D35" w:rsidRPr="00911DBA">
              <w:rPr>
                <w:sz w:val="23"/>
                <w:szCs w:val="23"/>
              </w:rPr>
              <w:t xml:space="preserve"> </w:t>
            </w:r>
            <w:r w:rsidR="00C160C4" w:rsidRPr="00911DBA">
              <w:rPr>
                <w:sz w:val="23"/>
                <w:szCs w:val="23"/>
              </w:rPr>
              <w:t>20 epochs</w:t>
            </w:r>
          </w:p>
        </w:tc>
        <w:tc>
          <w:tcPr>
            <w:tcW w:w="1584" w:type="dxa"/>
            <w:vAlign w:val="center"/>
          </w:tcPr>
          <w:p w14:paraId="1742F83B" w14:textId="03CE25CE" w:rsidR="00F01FED" w:rsidRPr="00911DBA" w:rsidRDefault="00F01FED" w:rsidP="00351D35">
            <w:pPr>
              <w:spacing w:before="0"/>
              <w:jc w:val="center"/>
              <w:rPr>
                <w:sz w:val="23"/>
                <w:szCs w:val="23"/>
              </w:rPr>
            </w:pPr>
            <w:r w:rsidRPr="00911DBA">
              <w:rPr>
                <w:sz w:val="23"/>
                <w:szCs w:val="23"/>
              </w:rPr>
              <w:t xml:space="preserve">Flower dataset and </w:t>
            </w:r>
            <w:r w:rsidR="00B72B92" w:rsidRPr="00911DBA">
              <w:rPr>
                <w:sz w:val="23"/>
                <w:szCs w:val="23"/>
              </w:rPr>
              <w:t>Viper dataset</w:t>
            </w:r>
          </w:p>
        </w:tc>
        <w:tc>
          <w:tcPr>
            <w:tcW w:w="0" w:type="auto"/>
            <w:vAlign w:val="center"/>
          </w:tcPr>
          <w:p w14:paraId="203B3B9C" w14:textId="1F86F3C8" w:rsidR="00F01FED" w:rsidRPr="00911DBA" w:rsidRDefault="00F01FED" w:rsidP="00351D35">
            <w:pPr>
              <w:spacing w:before="0"/>
              <w:jc w:val="center"/>
              <w:rPr>
                <w:sz w:val="23"/>
                <w:szCs w:val="23"/>
              </w:rPr>
            </w:pPr>
            <w:r w:rsidRPr="00911DBA">
              <w:rPr>
                <w:sz w:val="23"/>
                <w:szCs w:val="23"/>
              </w:rPr>
              <w:t>Cycle-GAN</w:t>
            </w:r>
          </w:p>
        </w:tc>
      </w:tr>
      <w:tr w:rsidR="00B72B92" w:rsidRPr="00911DBA" w14:paraId="39E0671F" w14:textId="5AF1BEE7" w:rsidTr="009B0D83">
        <w:trPr>
          <w:trHeight w:val="1340"/>
        </w:trPr>
        <w:tc>
          <w:tcPr>
            <w:tcW w:w="0" w:type="auto"/>
            <w:vAlign w:val="center"/>
          </w:tcPr>
          <w:p w14:paraId="3A1431F3" w14:textId="620E7435" w:rsidR="00B72B92" w:rsidRPr="00911DBA" w:rsidRDefault="00B72B92" w:rsidP="00351D35">
            <w:pPr>
              <w:spacing w:before="0"/>
              <w:jc w:val="center"/>
              <w:rPr>
                <w:sz w:val="23"/>
                <w:szCs w:val="23"/>
              </w:rPr>
            </w:pPr>
            <w:r w:rsidRPr="00911DBA">
              <w:rPr>
                <w:sz w:val="23"/>
                <w:szCs w:val="23"/>
              </w:rPr>
              <w:t>CC+CP</w:t>
            </w:r>
          </w:p>
        </w:tc>
        <w:tc>
          <w:tcPr>
            <w:tcW w:w="0" w:type="auto"/>
            <w:vAlign w:val="center"/>
          </w:tcPr>
          <w:p w14:paraId="61BFE8C2" w14:textId="40AF1F76" w:rsidR="00B72B92" w:rsidRPr="00911DBA" w:rsidRDefault="00B72B92"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baseline generator trained with additional feature preserving loss</w:t>
            </w:r>
          </w:p>
        </w:tc>
        <w:tc>
          <w:tcPr>
            <w:tcW w:w="1060" w:type="dxa"/>
            <w:vAlign w:val="center"/>
          </w:tcPr>
          <w:p w14:paraId="55A8705A" w14:textId="55D00896"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61F7AD22" w14:textId="7B2B8B5F"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1A513EBC" w14:textId="7F39A83A" w:rsidR="00B72B92" w:rsidRPr="00911DBA" w:rsidRDefault="00B72B92" w:rsidP="00351D35">
            <w:pPr>
              <w:spacing w:before="0"/>
              <w:jc w:val="center"/>
              <w:rPr>
                <w:sz w:val="23"/>
                <w:szCs w:val="23"/>
              </w:rPr>
            </w:pPr>
            <w:r w:rsidRPr="00911DBA">
              <w:rPr>
                <w:sz w:val="23"/>
                <w:szCs w:val="23"/>
              </w:rPr>
              <w:t xml:space="preserve">Cycle-GAN </w:t>
            </w:r>
            <w:r w:rsidRPr="00911DBA">
              <w:t>and EfficientNet-B7</w:t>
            </w:r>
          </w:p>
        </w:tc>
      </w:tr>
      <w:tr w:rsidR="00B72B92" w:rsidRPr="00911DBA" w14:paraId="2CA18C32" w14:textId="2E539D0A" w:rsidTr="009B0D83">
        <w:trPr>
          <w:trHeight w:val="1439"/>
        </w:trPr>
        <w:tc>
          <w:tcPr>
            <w:tcW w:w="0" w:type="auto"/>
            <w:vAlign w:val="center"/>
          </w:tcPr>
          <w:p w14:paraId="5E7AED88" w14:textId="3DEDEFAF" w:rsidR="00B72B92" w:rsidRPr="00911DBA" w:rsidRDefault="00B72B92" w:rsidP="00351D35">
            <w:pPr>
              <w:spacing w:before="0"/>
              <w:jc w:val="center"/>
              <w:rPr>
                <w:sz w:val="23"/>
                <w:szCs w:val="23"/>
              </w:rPr>
            </w:pPr>
            <w:r w:rsidRPr="00911DBA">
              <w:rPr>
                <w:sz w:val="23"/>
                <w:szCs w:val="23"/>
              </w:rPr>
              <w:t>CC+CP+TD</w:t>
            </w:r>
          </w:p>
        </w:tc>
        <w:tc>
          <w:tcPr>
            <w:tcW w:w="0" w:type="auto"/>
            <w:vAlign w:val="center"/>
          </w:tcPr>
          <w:p w14:paraId="70E0EC45" w14:textId="5C8C9623" w:rsidR="00B72B92" w:rsidRPr="00911DBA" w:rsidRDefault="00EC3A5C" w:rsidP="00351D35">
            <w:pPr>
              <w:spacing w:before="0"/>
              <w:jc w:val="center"/>
              <w:rPr>
                <w:sz w:val="23"/>
                <w:szCs w:val="23"/>
              </w:rPr>
            </w:pPr>
            <w:proofErr w:type="spellStart"/>
            <w:r w:rsidRPr="00911DBA">
              <w:rPr>
                <w:sz w:val="23"/>
                <w:szCs w:val="23"/>
              </w:rPr>
              <w:t>Cyclegan</w:t>
            </w:r>
            <w:proofErr w:type="spellEnd"/>
            <w:r w:rsidRPr="00911DBA">
              <w:rPr>
                <w:sz w:val="23"/>
                <w:szCs w:val="23"/>
              </w:rPr>
              <w:t xml:space="preserve"> </w:t>
            </w:r>
            <w:r w:rsidR="00B72B92" w:rsidRPr="00911DBA">
              <w:rPr>
                <w:sz w:val="23"/>
                <w:szCs w:val="23"/>
              </w:rPr>
              <w:t xml:space="preserve">baseline generator trained with additional feature preserving loss and temporal </w:t>
            </w:r>
            <w:r w:rsidRPr="00911DBA">
              <w:rPr>
                <w:sz w:val="23"/>
                <w:szCs w:val="23"/>
              </w:rPr>
              <w:t>discriminator network</w:t>
            </w:r>
          </w:p>
        </w:tc>
        <w:tc>
          <w:tcPr>
            <w:tcW w:w="1060" w:type="dxa"/>
            <w:vAlign w:val="center"/>
          </w:tcPr>
          <w:p w14:paraId="4A6634A3" w14:textId="5C4ECB09" w:rsidR="00B72B92" w:rsidRPr="00911DBA" w:rsidRDefault="00C160C4" w:rsidP="00351D35">
            <w:pPr>
              <w:spacing w:before="0"/>
              <w:jc w:val="center"/>
              <w:rPr>
                <w:sz w:val="23"/>
                <w:szCs w:val="23"/>
              </w:rPr>
            </w:pPr>
            <w:r w:rsidRPr="00911DBA">
              <w:rPr>
                <w:sz w:val="23"/>
                <w:szCs w:val="23"/>
              </w:rPr>
              <w:t>200 epochs,</w:t>
            </w:r>
            <w:r w:rsidR="00351D35" w:rsidRPr="00911DBA">
              <w:rPr>
                <w:sz w:val="23"/>
                <w:szCs w:val="23"/>
              </w:rPr>
              <w:t xml:space="preserve"> </w:t>
            </w:r>
            <w:r w:rsidRPr="00911DBA">
              <w:rPr>
                <w:sz w:val="23"/>
                <w:szCs w:val="23"/>
              </w:rPr>
              <w:t>20 epochs</w:t>
            </w:r>
          </w:p>
        </w:tc>
        <w:tc>
          <w:tcPr>
            <w:tcW w:w="1584" w:type="dxa"/>
            <w:vAlign w:val="center"/>
          </w:tcPr>
          <w:p w14:paraId="75CB906A" w14:textId="2ED88391" w:rsidR="00B72B92" w:rsidRPr="00911DBA" w:rsidRDefault="00B72B92" w:rsidP="00351D35">
            <w:pPr>
              <w:spacing w:before="0"/>
              <w:jc w:val="center"/>
              <w:rPr>
                <w:sz w:val="23"/>
                <w:szCs w:val="23"/>
              </w:rPr>
            </w:pPr>
            <w:r w:rsidRPr="00911DBA">
              <w:rPr>
                <w:sz w:val="23"/>
                <w:szCs w:val="23"/>
              </w:rPr>
              <w:t>Flower dataset and Viper dataset</w:t>
            </w:r>
          </w:p>
        </w:tc>
        <w:tc>
          <w:tcPr>
            <w:tcW w:w="0" w:type="auto"/>
            <w:vAlign w:val="center"/>
          </w:tcPr>
          <w:p w14:paraId="7FD5155D" w14:textId="75B9D920" w:rsidR="00B72B92" w:rsidRPr="00911DBA" w:rsidRDefault="00B72B92" w:rsidP="00351D35">
            <w:pPr>
              <w:spacing w:before="0"/>
              <w:jc w:val="center"/>
              <w:rPr>
                <w:sz w:val="23"/>
                <w:szCs w:val="23"/>
              </w:rPr>
            </w:pPr>
            <w:r w:rsidRPr="00911DBA">
              <w:rPr>
                <w:sz w:val="23"/>
                <w:szCs w:val="23"/>
              </w:rPr>
              <w:t>Cycle-GAN, flownet2, and Temporal aware discriminator</w:t>
            </w:r>
            <w:r w:rsidRPr="00911DBA">
              <w:rPr>
                <w:rFonts w:eastAsiaTheme="minorEastAsia"/>
                <w:sz w:val="23"/>
                <w:szCs w:val="23"/>
              </w:rPr>
              <w:t>.</w:t>
            </w:r>
          </w:p>
        </w:tc>
      </w:tr>
      <w:tr w:rsidR="00B72B92" w:rsidRPr="00911DBA" w14:paraId="3951B356" w14:textId="4E42CBD1" w:rsidTr="009B0D83">
        <w:trPr>
          <w:trHeight w:val="1277"/>
        </w:trPr>
        <w:tc>
          <w:tcPr>
            <w:tcW w:w="0" w:type="auto"/>
            <w:vAlign w:val="center"/>
          </w:tcPr>
          <w:p w14:paraId="6034015F" w14:textId="5D19DC90" w:rsidR="00B72B92" w:rsidRPr="00911DBA" w:rsidRDefault="00B72B92" w:rsidP="00351D35">
            <w:pPr>
              <w:spacing w:before="0"/>
              <w:jc w:val="center"/>
              <w:rPr>
                <w:sz w:val="23"/>
                <w:szCs w:val="23"/>
              </w:rPr>
            </w:pPr>
            <w:r w:rsidRPr="00911DBA">
              <w:rPr>
                <w:sz w:val="23"/>
                <w:szCs w:val="23"/>
              </w:rPr>
              <w:t>RC</w:t>
            </w:r>
          </w:p>
        </w:tc>
        <w:tc>
          <w:tcPr>
            <w:tcW w:w="0" w:type="auto"/>
            <w:vAlign w:val="center"/>
          </w:tcPr>
          <w:p w14:paraId="46259512" w14:textId="4FC261CD" w:rsidR="00B72B92" w:rsidRPr="00911DBA" w:rsidRDefault="00351D35" w:rsidP="00351D35">
            <w:pPr>
              <w:spacing w:before="0"/>
              <w:jc w:val="center"/>
              <w:rPr>
                <w:sz w:val="23"/>
                <w:szCs w:val="23"/>
              </w:rPr>
            </w:pPr>
            <w:r w:rsidRPr="00911DBA">
              <w:rPr>
                <w:sz w:val="23"/>
                <w:szCs w:val="23"/>
              </w:rPr>
              <w:t>B</w:t>
            </w:r>
            <w:r w:rsidR="00C1397D" w:rsidRPr="00911DBA">
              <w:rPr>
                <w:sz w:val="23"/>
                <w:szCs w:val="23"/>
              </w:rPr>
              <w:t xml:space="preserve">aseline </w:t>
            </w:r>
            <w:proofErr w:type="spellStart"/>
            <w:r w:rsidR="00B72B92" w:rsidRPr="00911DBA">
              <w:rPr>
                <w:sz w:val="23"/>
                <w:szCs w:val="23"/>
              </w:rPr>
              <w:t>ReCycle</w:t>
            </w:r>
            <w:proofErr w:type="spellEnd"/>
            <w:r w:rsidR="00B72B92" w:rsidRPr="00911DBA">
              <w:rPr>
                <w:sz w:val="23"/>
                <w:szCs w:val="23"/>
              </w:rPr>
              <w:t>-GAN</w:t>
            </w:r>
          </w:p>
        </w:tc>
        <w:tc>
          <w:tcPr>
            <w:tcW w:w="1060" w:type="dxa"/>
            <w:vAlign w:val="center"/>
          </w:tcPr>
          <w:p w14:paraId="577E4700" w14:textId="77F2FC40"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w:t>
            </w:r>
            <w:r w:rsidR="00B72B92" w:rsidRPr="00911DBA">
              <w:t xml:space="preserve"> </w:t>
            </w:r>
            <w:r w:rsidR="00B72B92" w:rsidRPr="00911DBA">
              <w:rPr>
                <w:sz w:val="23"/>
                <w:szCs w:val="23"/>
              </w:rPr>
              <w:t>epochs</w:t>
            </w:r>
          </w:p>
        </w:tc>
        <w:tc>
          <w:tcPr>
            <w:tcW w:w="1584" w:type="dxa"/>
            <w:vAlign w:val="center"/>
          </w:tcPr>
          <w:p w14:paraId="7461C158" w14:textId="1B6F3640"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AD49B2C" w14:textId="1D703303" w:rsidR="00B72B92" w:rsidRPr="00911DBA" w:rsidRDefault="00B72B92" w:rsidP="00351D35">
            <w:pPr>
              <w:spacing w:before="0"/>
              <w:jc w:val="center"/>
              <w:rPr>
                <w:sz w:val="23"/>
                <w:szCs w:val="23"/>
              </w:rPr>
            </w:pPr>
            <w:proofErr w:type="spellStart"/>
            <w:r w:rsidRPr="00911DBA">
              <w:rPr>
                <w:sz w:val="23"/>
                <w:szCs w:val="23"/>
              </w:rPr>
              <w:t>ReCycle</w:t>
            </w:r>
            <w:proofErr w:type="spellEnd"/>
            <w:r w:rsidRPr="00911DBA">
              <w:rPr>
                <w:sz w:val="23"/>
                <w:szCs w:val="23"/>
              </w:rPr>
              <w:t>-GAN</w:t>
            </w:r>
          </w:p>
        </w:tc>
      </w:tr>
      <w:tr w:rsidR="00B72B92" w:rsidRPr="00911DBA" w14:paraId="4FBBAEA8" w14:textId="42B112CD" w:rsidTr="009B0D83">
        <w:trPr>
          <w:trHeight w:val="1250"/>
        </w:trPr>
        <w:tc>
          <w:tcPr>
            <w:tcW w:w="0" w:type="auto"/>
            <w:vAlign w:val="center"/>
          </w:tcPr>
          <w:p w14:paraId="5CF14FFE" w14:textId="6718620C" w:rsidR="00B72B92" w:rsidRPr="00911DBA" w:rsidRDefault="00B72B92" w:rsidP="00351D35">
            <w:pPr>
              <w:spacing w:before="0"/>
              <w:jc w:val="center"/>
              <w:rPr>
                <w:sz w:val="23"/>
                <w:szCs w:val="23"/>
              </w:rPr>
            </w:pPr>
            <w:r w:rsidRPr="00911DBA">
              <w:rPr>
                <w:sz w:val="23"/>
                <w:szCs w:val="23"/>
              </w:rPr>
              <w:t>RC+TD</w:t>
            </w:r>
          </w:p>
        </w:tc>
        <w:tc>
          <w:tcPr>
            <w:tcW w:w="0" w:type="auto"/>
            <w:vAlign w:val="center"/>
          </w:tcPr>
          <w:p w14:paraId="3096B517" w14:textId="7F4D984A" w:rsidR="00B72B92" w:rsidRPr="00911DBA" w:rsidRDefault="00B72B92" w:rsidP="00351D35">
            <w:pPr>
              <w:spacing w:before="0"/>
              <w:jc w:val="center"/>
              <w:rPr>
                <w:sz w:val="23"/>
                <w:szCs w:val="23"/>
              </w:rPr>
            </w:pPr>
            <w:proofErr w:type="spellStart"/>
            <w:r w:rsidRPr="00911DBA">
              <w:rPr>
                <w:sz w:val="23"/>
                <w:szCs w:val="23"/>
              </w:rPr>
              <w:t>ReCycle</w:t>
            </w:r>
            <w:proofErr w:type="spellEnd"/>
            <w:r w:rsidRPr="00911DBA">
              <w:rPr>
                <w:sz w:val="23"/>
                <w:szCs w:val="23"/>
              </w:rPr>
              <w:t xml:space="preserve">-GAN with temporal </w:t>
            </w:r>
            <w:r w:rsidR="00EC3A5C">
              <w:rPr>
                <w:sz w:val="23"/>
                <w:szCs w:val="23"/>
              </w:rPr>
              <w:t>d</w:t>
            </w:r>
            <w:r w:rsidRPr="00911DBA">
              <w:rPr>
                <w:sz w:val="23"/>
                <w:szCs w:val="23"/>
              </w:rPr>
              <w:t>iscriminator</w:t>
            </w:r>
          </w:p>
        </w:tc>
        <w:tc>
          <w:tcPr>
            <w:tcW w:w="1060" w:type="dxa"/>
            <w:vAlign w:val="center"/>
          </w:tcPr>
          <w:p w14:paraId="69A1334A" w14:textId="6182B70B" w:rsidR="00B72B92" w:rsidRPr="00911DBA" w:rsidRDefault="00CD2BE1" w:rsidP="00351D35">
            <w:pPr>
              <w:spacing w:before="0"/>
              <w:jc w:val="center"/>
              <w:rPr>
                <w:sz w:val="23"/>
                <w:szCs w:val="23"/>
              </w:rPr>
            </w:pPr>
            <w:r w:rsidRPr="00911DBA">
              <w:rPr>
                <w:sz w:val="23"/>
                <w:szCs w:val="23"/>
              </w:rPr>
              <w:t>3</w:t>
            </w:r>
            <w:r w:rsidR="00B72B92" w:rsidRPr="00911DBA">
              <w:rPr>
                <w:sz w:val="23"/>
                <w:szCs w:val="23"/>
              </w:rPr>
              <w:t>0 epochs</w:t>
            </w:r>
          </w:p>
        </w:tc>
        <w:tc>
          <w:tcPr>
            <w:tcW w:w="1584" w:type="dxa"/>
            <w:vAlign w:val="center"/>
          </w:tcPr>
          <w:p w14:paraId="60761401" w14:textId="3366B6F9" w:rsidR="00B72B92" w:rsidRPr="00911DBA" w:rsidRDefault="00B72B92" w:rsidP="00351D35">
            <w:pPr>
              <w:spacing w:before="0"/>
              <w:jc w:val="center"/>
              <w:rPr>
                <w:sz w:val="23"/>
                <w:szCs w:val="23"/>
              </w:rPr>
            </w:pPr>
            <w:r w:rsidRPr="00911DBA">
              <w:rPr>
                <w:sz w:val="23"/>
                <w:szCs w:val="23"/>
              </w:rPr>
              <w:t xml:space="preserve">Obama trump dataset and </w:t>
            </w:r>
            <w:proofErr w:type="spellStart"/>
            <w:r w:rsidRPr="00911DBA">
              <w:rPr>
                <w:sz w:val="23"/>
                <w:szCs w:val="23"/>
              </w:rPr>
              <w:t>Adiss</w:t>
            </w:r>
            <w:proofErr w:type="spellEnd"/>
            <w:r w:rsidRPr="00911DBA">
              <w:rPr>
                <w:sz w:val="23"/>
                <w:szCs w:val="23"/>
              </w:rPr>
              <w:t xml:space="preserve"> Dataset</w:t>
            </w:r>
          </w:p>
        </w:tc>
        <w:tc>
          <w:tcPr>
            <w:tcW w:w="0" w:type="auto"/>
            <w:vAlign w:val="center"/>
          </w:tcPr>
          <w:p w14:paraId="20AE09D3" w14:textId="65434334" w:rsidR="00B72B92" w:rsidRPr="00911DBA" w:rsidRDefault="00B72B92" w:rsidP="00351D35">
            <w:pPr>
              <w:spacing w:before="0"/>
              <w:jc w:val="center"/>
              <w:rPr>
                <w:sz w:val="23"/>
                <w:szCs w:val="23"/>
              </w:rPr>
            </w:pPr>
            <w:proofErr w:type="spellStart"/>
            <w:r w:rsidRPr="00911DBA">
              <w:rPr>
                <w:sz w:val="23"/>
                <w:szCs w:val="23"/>
              </w:rPr>
              <w:t>ReCycle</w:t>
            </w:r>
            <w:proofErr w:type="spellEnd"/>
            <w:r w:rsidRPr="00911DBA">
              <w:rPr>
                <w:sz w:val="23"/>
                <w:szCs w:val="23"/>
              </w:rPr>
              <w:t>-GAN &amp; temporal Discriminator</w:t>
            </w:r>
          </w:p>
        </w:tc>
      </w:tr>
    </w:tbl>
    <w:p w14:paraId="28E27152" w14:textId="77777777" w:rsidR="007066E7" w:rsidRDefault="007066E7" w:rsidP="00057461">
      <w:pPr>
        <w:pStyle w:val="Title"/>
        <w:rPr>
          <w:rFonts w:cs="Times New Roman"/>
        </w:rPr>
        <w:sectPr w:rsidR="007066E7" w:rsidSect="00707275">
          <w:pgSz w:w="11906" w:h="16838" w:code="9"/>
          <w:pgMar w:top="1440" w:right="1440" w:bottom="1440" w:left="1701" w:header="720" w:footer="720" w:gutter="0"/>
          <w:cols w:space="720"/>
          <w:docGrid w:linePitch="360"/>
        </w:sectPr>
      </w:pPr>
    </w:p>
    <w:p w14:paraId="78B4D664" w14:textId="77777777" w:rsidR="00707275" w:rsidRDefault="00707275" w:rsidP="00057461">
      <w:pPr>
        <w:pStyle w:val="Title"/>
        <w:rPr>
          <w:rFonts w:cs="Times New Roman"/>
        </w:rPr>
        <w:sectPr w:rsidR="00707275" w:rsidSect="00EE3F33">
          <w:type w:val="continuous"/>
          <w:pgSz w:w="11906" w:h="16838" w:code="9"/>
          <w:pgMar w:top="1440" w:right="1440" w:bottom="1440" w:left="1701" w:header="720" w:footer="720" w:gutter="0"/>
          <w:cols w:space="720"/>
          <w:docGrid w:linePitch="360"/>
        </w:sectPr>
      </w:pPr>
    </w:p>
    <w:p w14:paraId="5365B308" w14:textId="189A7630" w:rsidR="004331CD" w:rsidRPr="00911DBA" w:rsidRDefault="00F03254" w:rsidP="00057461">
      <w:pPr>
        <w:pStyle w:val="Title"/>
        <w:rPr>
          <w:rFonts w:cs="Times New Roman"/>
        </w:rPr>
      </w:pPr>
      <w:r w:rsidRPr="00911DBA">
        <w:rPr>
          <w:rFonts w:cs="Times New Roman"/>
        </w:rPr>
        <w:lastRenderedPageBreak/>
        <w:t>CH</w:t>
      </w:r>
      <w:r w:rsidR="00764E48" w:rsidRPr="00911DBA">
        <w:rPr>
          <w:rFonts w:cs="Times New Roman"/>
        </w:rPr>
        <w:t>A</w:t>
      </w:r>
      <w:r w:rsidR="00AB7C07" w:rsidRPr="00911DBA">
        <w:rPr>
          <w:rFonts w:cs="Times New Roman"/>
        </w:rPr>
        <w:t xml:space="preserve">PTER </w:t>
      </w:r>
      <w:r w:rsidR="00186288" w:rsidRPr="00911DBA">
        <w:rPr>
          <w:rFonts w:cs="Times New Roman"/>
        </w:rPr>
        <w:t>SIX</w:t>
      </w:r>
    </w:p>
    <w:p w14:paraId="11492985" w14:textId="09106B08" w:rsidR="009E631F" w:rsidRPr="00911DBA" w:rsidRDefault="0094358C" w:rsidP="00F17022">
      <w:pPr>
        <w:pStyle w:val="Heading1"/>
        <w:numPr>
          <w:ilvl w:val="0"/>
          <w:numId w:val="10"/>
        </w:numPr>
        <w:rPr>
          <w:rFonts w:cs="Times New Roman"/>
        </w:rPr>
      </w:pPr>
      <w:bookmarkStart w:id="310" w:name="_Toc52981564"/>
      <w:bookmarkStart w:id="311" w:name="_Toc54101884"/>
      <w:r w:rsidRPr="00911DBA">
        <w:rPr>
          <w:rFonts w:cs="Times New Roman"/>
        </w:rPr>
        <w:t xml:space="preserve">RESULTS AND </w:t>
      </w:r>
      <w:r w:rsidR="003604A9" w:rsidRPr="00911DBA">
        <w:rPr>
          <w:rFonts w:cs="Times New Roman"/>
          <w:caps w:val="0"/>
        </w:rPr>
        <w:t>DISCUSSION</w:t>
      </w:r>
      <w:bookmarkStart w:id="312" w:name="_Toc44462758"/>
      <w:bookmarkStart w:id="313" w:name="_Toc44644550"/>
      <w:bookmarkStart w:id="314" w:name="_Toc44647403"/>
      <w:bookmarkStart w:id="315" w:name="_Toc46593361"/>
      <w:bookmarkStart w:id="316" w:name="_Toc46593434"/>
      <w:bookmarkStart w:id="317" w:name="_Toc46600154"/>
      <w:bookmarkStart w:id="318" w:name="_Toc46600230"/>
      <w:bookmarkStart w:id="319" w:name="_Toc46601459"/>
      <w:bookmarkStart w:id="320" w:name="_Toc46601596"/>
      <w:bookmarkStart w:id="321" w:name="_Toc46746857"/>
      <w:bookmarkStart w:id="322" w:name="_Toc47207638"/>
      <w:bookmarkStart w:id="323" w:name="_Toc47231550"/>
      <w:bookmarkStart w:id="324" w:name="_Toc48646342"/>
      <w:bookmarkStart w:id="325" w:name="_Toc48646436"/>
      <w:bookmarkStart w:id="326" w:name="_Toc50399199"/>
      <w:bookmarkStart w:id="327" w:name="_Toc50399277"/>
      <w:bookmarkEnd w:id="310"/>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rsidR="003604A9">
        <w:rPr>
          <w:rFonts w:cs="Times New Roman"/>
          <w:caps w:val="0"/>
        </w:rPr>
        <w:t>S</w:t>
      </w:r>
      <w:bookmarkEnd w:id="311"/>
    </w:p>
    <w:p w14:paraId="6C366B95" w14:textId="6732882A" w:rsidR="005E7E91" w:rsidRPr="00911DBA" w:rsidRDefault="00A236A8" w:rsidP="00B05706">
      <w:pPr>
        <w:pStyle w:val="Heading2"/>
      </w:pPr>
      <w:bookmarkStart w:id="328" w:name="_Toc52981565"/>
      <w:bookmarkStart w:id="329" w:name="_Toc54101885"/>
      <w:r w:rsidRPr="00911DBA">
        <w:t xml:space="preserve">Chapter </w:t>
      </w:r>
      <w:r w:rsidR="005E7E91" w:rsidRPr="00911DBA">
        <w:t>Overview</w:t>
      </w:r>
      <w:bookmarkEnd w:id="328"/>
      <w:bookmarkEnd w:id="329"/>
    </w:p>
    <w:p w14:paraId="40479E00" w14:textId="4004B4E3" w:rsidR="00482E5A" w:rsidRPr="00911DBA" w:rsidRDefault="002368E0" w:rsidP="00482E5A">
      <w:pPr>
        <w:rPr>
          <w:i/>
          <w:iCs/>
        </w:rPr>
      </w:pPr>
      <w:r w:rsidRPr="00911DBA">
        <w:t>Previous</w:t>
      </w:r>
      <w:r w:rsidR="00D52181" w:rsidRPr="00911DBA">
        <w:t xml:space="preserve"> </w:t>
      </w:r>
      <w:r w:rsidR="00A236A8" w:rsidRPr="00911DBA">
        <w:t>ch</w:t>
      </w:r>
      <w:r w:rsidR="005D003C" w:rsidRPr="00911DBA">
        <w:t>apter</w:t>
      </w:r>
      <w:r w:rsidR="005C0949" w:rsidRPr="00911DBA">
        <w:t>s</w:t>
      </w:r>
      <w:r w:rsidR="005D003C" w:rsidRPr="00911DBA">
        <w:t xml:space="preserve"> identified the methodologies that were</w:t>
      </w:r>
      <w:r w:rsidR="00D52181" w:rsidRPr="00911DBA">
        <w:t xml:space="preserve"> </w:t>
      </w:r>
      <w:r w:rsidR="005D003C" w:rsidRPr="00911DBA">
        <w:t xml:space="preserve">selected to </w:t>
      </w:r>
      <w:r w:rsidR="00140570" w:rsidRPr="00911DBA">
        <w:t xml:space="preserve">experimentally </w:t>
      </w:r>
      <w:r w:rsidR="005D003C" w:rsidRPr="00911DBA">
        <w:t xml:space="preserve">investigate the </w:t>
      </w:r>
      <w:r w:rsidRPr="00911DBA">
        <w:t>research propositions</w:t>
      </w:r>
      <w:r w:rsidR="00D54C2E" w:rsidRPr="00911DBA">
        <w:t>—t</w:t>
      </w:r>
      <w:r w:rsidR="005D003C" w:rsidRPr="00911DBA">
        <w:t xml:space="preserve">his </w:t>
      </w:r>
      <w:r w:rsidRPr="00911DBA">
        <w:t>section</w:t>
      </w:r>
      <w:r w:rsidR="005D003C" w:rsidRPr="00911DBA">
        <w:t xml:space="preserve"> reports on the </w:t>
      </w:r>
      <w:r w:rsidRPr="00911DBA">
        <w:t>outcomes of</w:t>
      </w:r>
      <w:r w:rsidR="005D003C" w:rsidRPr="00911DBA">
        <w:t xml:space="preserve"> the </w:t>
      </w:r>
      <w:r w:rsidR="00A236A8" w:rsidRPr="00911DBA">
        <w:t>e</w:t>
      </w:r>
      <w:r w:rsidR="00D54973" w:rsidRPr="00911DBA">
        <w:t>xperimental</w:t>
      </w:r>
      <w:r w:rsidR="005D003C" w:rsidRPr="00911DBA">
        <w:t xml:space="preserve"> </w:t>
      </w:r>
      <w:r w:rsidRPr="00911DBA">
        <w:t>stage</w:t>
      </w:r>
      <w:r w:rsidR="005D003C" w:rsidRPr="00911DBA">
        <w:t xml:space="preserve">. The data collected and information are </w:t>
      </w:r>
      <w:r w:rsidRPr="00911DBA">
        <w:t>analyzed</w:t>
      </w:r>
      <w:r w:rsidR="005D003C" w:rsidRPr="00911DBA">
        <w:t xml:space="preserve"> </w:t>
      </w:r>
      <w:r w:rsidR="00EF78F6" w:rsidRPr="00911DBA">
        <w:t>concerning</w:t>
      </w:r>
      <w:r w:rsidR="005D003C" w:rsidRPr="00911DBA">
        <w:t xml:space="preserve"> the </w:t>
      </w:r>
      <w:r w:rsidR="00D54973" w:rsidRPr="00911DBA">
        <w:t>principal</w:t>
      </w:r>
      <w:r w:rsidR="00D52181" w:rsidRPr="00911DBA">
        <w:t xml:space="preserve"> </w:t>
      </w:r>
      <w:r w:rsidR="005D003C" w:rsidRPr="00911DBA">
        <w:t xml:space="preserve">research </w:t>
      </w:r>
      <w:r w:rsidR="00783DDF" w:rsidRPr="00911DBA">
        <w:t>goal</w:t>
      </w:r>
      <w:r w:rsidR="005D003C" w:rsidRPr="00911DBA">
        <w:t xml:space="preserve"> posed in this </w:t>
      </w:r>
      <w:r w:rsidRPr="00911DBA">
        <w:t>thesis:</w:t>
      </w:r>
      <w:r w:rsidR="00D54973" w:rsidRPr="00911DBA">
        <w:t xml:space="preserve"> </w:t>
      </w:r>
      <w:r w:rsidR="000D29E0" w:rsidRPr="00911DBA">
        <w:t>How to preserve</w:t>
      </w:r>
      <w:r w:rsidR="00115F59" w:rsidRPr="00911DBA">
        <w:t xml:space="preserve"> temporal</w:t>
      </w:r>
      <w:r w:rsidR="000D29E0" w:rsidRPr="00911DBA">
        <w:t xml:space="preserve"> </w:t>
      </w:r>
      <w:r w:rsidRPr="00911DBA">
        <w:t>consistency</w:t>
      </w:r>
      <w:r w:rsidR="000D29E0" w:rsidRPr="00911DBA">
        <w:t xml:space="preserve"> for </w:t>
      </w:r>
      <w:r w:rsidR="00A33D77" w:rsidRPr="00911DBA">
        <w:t xml:space="preserve">a </w:t>
      </w:r>
      <w:r w:rsidR="00507715" w:rsidRPr="00911DBA">
        <w:t>video-to-video</w:t>
      </w:r>
      <w:r w:rsidR="000D29E0" w:rsidRPr="00911DBA">
        <w:t xml:space="preserve"> translation</w:t>
      </w:r>
      <w:r w:rsidR="00865D44" w:rsidRPr="00911DBA">
        <w:t>?</w:t>
      </w:r>
      <w:r w:rsidR="006D5801" w:rsidRPr="00911DBA">
        <w:rPr>
          <w:i/>
          <w:iCs/>
        </w:rPr>
        <w:t xml:space="preserve"> </w:t>
      </w:r>
      <w:r w:rsidR="00D54C2E" w:rsidRPr="00911DBA">
        <w:t>Moreover,</w:t>
      </w:r>
      <w:r w:rsidR="006D5801" w:rsidRPr="00911DBA">
        <w:t xml:space="preserve"> this </w:t>
      </w:r>
      <w:r w:rsidR="00A51853" w:rsidRPr="00911DBA">
        <w:t xml:space="preserve">thesis </w:t>
      </w:r>
      <w:r w:rsidR="006D5801" w:rsidRPr="00911DBA">
        <w:t xml:space="preserve">work </w:t>
      </w:r>
      <w:r w:rsidR="00E0156A" w:rsidRPr="00911DBA">
        <w:t>proposes a</w:t>
      </w:r>
      <w:r w:rsidR="00A51853" w:rsidRPr="00911DBA">
        <w:t xml:space="preserve"> hypothesis</w:t>
      </w:r>
      <w:r w:rsidR="00095BE8" w:rsidRPr="00911DBA">
        <w:t xml:space="preserve"> that</w:t>
      </w:r>
      <w:r w:rsidR="00095BE8" w:rsidRPr="00911DBA">
        <w:rPr>
          <w:i/>
          <w:iCs/>
        </w:rPr>
        <w:t xml:space="preserve"> “adding temporal consistency constrain would improve </w:t>
      </w:r>
      <w:r w:rsidR="004B0685" w:rsidRPr="00911DBA">
        <w:rPr>
          <w:i/>
          <w:iCs/>
        </w:rPr>
        <w:t>temporal consistency between successive frames</w:t>
      </w:r>
      <w:r w:rsidR="004B1F81" w:rsidRPr="00911DBA">
        <w:rPr>
          <w:i/>
          <w:iCs/>
        </w:rPr>
        <w:t>.</w:t>
      </w:r>
      <w:r w:rsidR="00095BE8" w:rsidRPr="00911DBA">
        <w:rPr>
          <w:i/>
          <w:iCs/>
        </w:rPr>
        <w:t>”</w:t>
      </w:r>
      <w:r w:rsidR="00CF3597" w:rsidRPr="00911DBA">
        <w:rPr>
          <w:i/>
          <w:iCs/>
        </w:rPr>
        <w:t>.</w:t>
      </w:r>
    </w:p>
    <w:p w14:paraId="0F55F47A" w14:textId="5320ECA0" w:rsidR="00480E04" w:rsidRPr="00911DBA" w:rsidRDefault="00507715" w:rsidP="00B05706">
      <w:pPr>
        <w:pStyle w:val="Heading2"/>
      </w:pPr>
      <w:bookmarkStart w:id="330" w:name="_Toc52981566"/>
      <w:bookmarkStart w:id="331" w:name="_Toc54101886"/>
      <w:r w:rsidRPr="00911DBA">
        <w:t>Video-to-</w:t>
      </w:r>
      <w:r w:rsidR="00A236A8" w:rsidRPr="00911DBA">
        <w:t>V</w:t>
      </w:r>
      <w:r w:rsidRPr="00911DBA">
        <w:t>ideo</w:t>
      </w:r>
      <w:r w:rsidR="00480E04" w:rsidRPr="00911DBA">
        <w:t xml:space="preserve"> Translation</w:t>
      </w:r>
      <w:bookmarkEnd w:id="330"/>
      <w:bookmarkEnd w:id="331"/>
    </w:p>
    <w:p w14:paraId="6D76ED31" w14:textId="77777777" w:rsidR="00363B84" w:rsidRPr="00911DBA" w:rsidRDefault="00480E04" w:rsidP="002E05D7">
      <w:r w:rsidRPr="00911DBA">
        <w:t xml:space="preserve">The </w:t>
      </w:r>
      <w:r w:rsidR="00507715" w:rsidRPr="00911DBA">
        <w:t>video-to-video</w:t>
      </w:r>
      <w:r w:rsidRPr="00911DBA">
        <w:t xml:space="preserve"> translation takes a </w:t>
      </w:r>
      <w:r w:rsidR="00A874C9" w:rsidRPr="00911DBA">
        <w:t>video</w:t>
      </w:r>
      <w:r w:rsidRPr="00911DBA">
        <w:t xml:space="preserve"> from the scene as an input </w:t>
      </w:r>
      <w:r w:rsidR="00FC080F" w:rsidRPr="00911DBA">
        <w:t>to generate an equivalent video in other domains with the consideration of</w:t>
      </w:r>
      <w:r w:rsidR="007C40E2" w:rsidRPr="00911DBA">
        <w:t xml:space="preserve"> </w:t>
      </w:r>
      <w:r w:rsidR="00C92FAB" w:rsidRPr="00911DBA">
        <w:t>preserving temporal information.</w:t>
      </w:r>
      <w:r w:rsidR="00CF3597" w:rsidRPr="00911DBA">
        <w:t xml:space="preserve"> </w:t>
      </w:r>
      <w:r w:rsidR="003A6BFE" w:rsidRPr="00911DBA">
        <w:t xml:space="preserve">This work </w:t>
      </w:r>
      <w:r w:rsidR="00E8548E" w:rsidRPr="00911DBA">
        <w:t>conducts</w:t>
      </w:r>
      <w:r w:rsidR="003A6BFE" w:rsidRPr="00911DBA">
        <w:t xml:space="preserve"> </w:t>
      </w:r>
      <w:r w:rsidR="00CF3597" w:rsidRPr="00911DBA">
        <w:t xml:space="preserve">different </w:t>
      </w:r>
      <w:r w:rsidR="00C92FAB" w:rsidRPr="00911DBA">
        <w:t xml:space="preserve">training </w:t>
      </w:r>
      <w:r w:rsidR="00CF3597" w:rsidRPr="00911DBA">
        <w:t>experiment</w:t>
      </w:r>
      <w:r w:rsidR="00FC080F" w:rsidRPr="00911DBA">
        <w:t>s to explain the qualitative and quantitative outcomes of comparing</w:t>
      </w:r>
      <w:r w:rsidR="0093027A" w:rsidRPr="00911DBA">
        <w:t xml:space="preserve"> the baselines on which the study is based </w:t>
      </w:r>
      <w:r w:rsidR="003416C7" w:rsidRPr="00911DBA">
        <w:t xml:space="preserve">tested on different </w:t>
      </w:r>
      <w:r w:rsidR="0093027A" w:rsidRPr="00911DBA">
        <w:t>datasets.</w:t>
      </w:r>
      <w:r w:rsidR="00894EE4" w:rsidRPr="00911DBA">
        <w:t xml:space="preserve"> This </w:t>
      </w:r>
      <w:r w:rsidR="004B0685" w:rsidRPr="00911DBA">
        <w:t>research work</w:t>
      </w:r>
      <w:r w:rsidR="00894EE4" w:rsidRPr="00911DBA">
        <w:t xml:space="preserve"> </w:t>
      </w:r>
      <w:r w:rsidR="004B0685" w:rsidRPr="00911DBA">
        <w:t>use</w:t>
      </w:r>
      <w:r w:rsidR="003201BD" w:rsidRPr="00911DBA">
        <w:t>s</w:t>
      </w:r>
      <w:r w:rsidR="004B0685" w:rsidRPr="00911DBA">
        <w:t xml:space="preserve"> </w:t>
      </w:r>
      <w:r w:rsidR="003201BD" w:rsidRPr="00911DBA">
        <w:t xml:space="preserve">the </w:t>
      </w:r>
      <w:r w:rsidR="004B0685" w:rsidRPr="00911DBA">
        <w:t xml:space="preserve">inception score (IS) and </w:t>
      </w:r>
      <w:r w:rsidR="003201BD" w:rsidRPr="00911DBA">
        <w:t xml:space="preserve">a </w:t>
      </w:r>
      <w:r w:rsidR="004E67A9" w:rsidRPr="00911DBA">
        <w:t xml:space="preserve">Human evaluation study </w:t>
      </w:r>
      <w:r w:rsidR="004B0685" w:rsidRPr="00911DBA">
        <w:t>to evaluate the experimental outcome.</w:t>
      </w:r>
      <w:r w:rsidR="004562E6" w:rsidRPr="00911DBA">
        <w:t xml:space="preserve"> Using the training algorithms mentioned in the segment. </w:t>
      </w:r>
      <w:hyperlink w:anchor="_Proposed_work" w:history="1">
        <w:r w:rsidR="004562E6" w:rsidRPr="00911DBA">
          <w:rPr>
            <w:rStyle w:val="Hyperlink"/>
          </w:rPr>
          <w:t>4.2</w:t>
        </w:r>
      </w:hyperlink>
      <w:r w:rsidR="004562E6" w:rsidRPr="00911DBA">
        <w:t>.</w:t>
      </w:r>
      <w:r w:rsidR="002E05D7" w:rsidRPr="00911DBA">
        <w:t xml:space="preserve"> </w:t>
      </w:r>
    </w:p>
    <w:p w14:paraId="5C0E3ED6" w14:textId="61087160" w:rsidR="002F6995" w:rsidRPr="00911DBA" w:rsidRDefault="002E05D7" w:rsidP="002E05D7">
      <w:r w:rsidRPr="00911DBA">
        <w:t xml:space="preserve">The models compared in the evaluation are shown in Table </w:t>
      </w:r>
      <w:r w:rsidR="00416BA0" w:rsidRPr="00911DBA">
        <w:t>5-2</w:t>
      </w:r>
      <w:r w:rsidR="00BE665D" w:rsidRPr="00911DBA">
        <w:t>.</w:t>
      </w:r>
      <w:r w:rsidR="004E67A9" w:rsidRPr="00911DBA">
        <w:t xml:space="preserve"> As discussed in </w:t>
      </w:r>
      <w:r w:rsidR="007F3AD3" w:rsidRPr="00911DBA">
        <w:t>the e</w:t>
      </w:r>
      <w:r w:rsidR="004E67A9" w:rsidRPr="00911DBA">
        <w:t>valuation metrics</w:t>
      </w:r>
      <w:r w:rsidR="00CD4A77" w:rsidRPr="00911DBA">
        <w:t>,</w:t>
      </w:r>
      <w:r w:rsidR="004E67A9" w:rsidRPr="00911DBA">
        <w:t xml:space="preserve"> </w:t>
      </w:r>
      <w:r w:rsidR="003242FA" w:rsidRPr="00911DBA">
        <w:t xml:space="preserve">the </w:t>
      </w:r>
      <w:r w:rsidR="004E67A9" w:rsidRPr="00911DBA">
        <w:t xml:space="preserve">Human evaluation study </w:t>
      </w:r>
      <w:r w:rsidR="00E83153" w:rsidRPr="00911DBA">
        <w:t>follows</w:t>
      </w:r>
      <w:r w:rsidR="004E67A9" w:rsidRPr="00911DBA">
        <w:t xml:space="preserve"> two protocols</w:t>
      </w:r>
      <w:r w:rsidR="002211BF" w:rsidRPr="00911DBA">
        <w:t xml:space="preserve">. The first </w:t>
      </w:r>
      <w:r w:rsidR="00B62753" w:rsidRPr="00911DBA">
        <w:t xml:space="preserve">question </w:t>
      </w:r>
      <w:r w:rsidR="002211BF" w:rsidRPr="00911DBA">
        <w:t>ask which video looks more real showing generated videos only</w:t>
      </w:r>
      <w:r w:rsidR="00A31A3F" w:rsidRPr="00911DBA">
        <w:t>,</w:t>
      </w:r>
      <w:r w:rsidR="00363B84" w:rsidRPr="00911DBA">
        <w:t xml:space="preserve"> which are labeled P1 in the next section</w:t>
      </w:r>
      <w:r w:rsidR="002211BF" w:rsidRPr="00911DBA">
        <w:t>. T</w:t>
      </w:r>
      <w:r w:rsidR="00CD4A77" w:rsidRPr="00911DBA">
        <w:t xml:space="preserve">he second </w:t>
      </w:r>
      <w:r w:rsidR="007366A7" w:rsidRPr="00911DBA">
        <w:t>question</w:t>
      </w:r>
      <w:r w:rsidR="00FF1863" w:rsidRPr="00911DBA">
        <w:t xml:space="preserve"> </w:t>
      </w:r>
      <w:r w:rsidR="00B62753" w:rsidRPr="00911DBA">
        <w:t xml:space="preserve">request </w:t>
      </w:r>
      <w:r w:rsidR="00FF1863" w:rsidRPr="00911DBA">
        <w:t xml:space="preserve">which </w:t>
      </w:r>
      <w:r w:rsidR="003242FA" w:rsidRPr="00911DBA">
        <w:t xml:space="preserve">one </w:t>
      </w:r>
      <w:r w:rsidR="00FF1863" w:rsidRPr="00911DBA">
        <w:t xml:space="preserve">looks </w:t>
      </w:r>
      <w:r w:rsidR="00FF1863" w:rsidRPr="00911DBA">
        <w:rPr>
          <w:color w:val="202124"/>
          <w:spacing w:val="2"/>
          <w:shd w:val="clear" w:color="auto" w:fill="FFFFFF"/>
        </w:rPr>
        <w:t>more realistic and natural translation</w:t>
      </w:r>
      <w:r w:rsidR="003242FA" w:rsidRPr="00911DBA">
        <w:rPr>
          <w:color w:val="202124"/>
          <w:spacing w:val="2"/>
          <w:shd w:val="clear" w:color="auto" w:fill="FFFFFF"/>
        </w:rPr>
        <w:t xml:space="preserve"> by showing real </w:t>
      </w:r>
      <w:r w:rsidR="002211BF" w:rsidRPr="00911DBA">
        <w:rPr>
          <w:color w:val="202124"/>
          <w:spacing w:val="2"/>
          <w:shd w:val="clear" w:color="auto" w:fill="FFFFFF"/>
        </w:rPr>
        <w:t xml:space="preserve">input video </w:t>
      </w:r>
      <w:r w:rsidR="003242FA" w:rsidRPr="00911DBA">
        <w:rPr>
          <w:color w:val="202124"/>
          <w:spacing w:val="2"/>
          <w:shd w:val="clear" w:color="auto" w:fill="FFFFFF"/>
        </w:rPr>
        <w:t xml:space="preserve">and </w:t>
      </w:r>
      <w:r w:rsidR="00666B66" w:rsidRPr="00911DBA">
        <w:rPr>
          <w:color w:val="202124"/>
          <w:spacing w:val="2"/>
          <w:shd w:val="clear" w:color="auto" w:fill="FFFFFF"/>
        </w:rPr>
        <w:t xml:space="preserve">the fake </w:t>
      </w:r>
      <w:r w:rsidR="003242FA" w:rsidRPr="00911DBA">
        <w:rPr>
          <w:color w:val="202124"/>
          <w:spacing w:val="2"/>
          <w:shd w:val="clear" w:color="auto" w:fill="FFFFFF"/>
        </w:rPr>
        <w:t xml:space="preserve">generated videos </w:t>
      </w:r>
      <w:r w:rsidR="00701D1E" w:rsidRPr="00911DBA">
        <w:rPr>
          <w:color w:val="202124"/>
          <w:spacing w:val="2"/>
          <w:shd w:val="clear" w:color="auto" w:fill="FFFFFF"/>
        </w:rPr>
        <w:t>side by sid</w:t>
      </w:r>
      <w:r w:rsidR="00B132E4" w:rsidRPr="00911DBA">
        <w:rPr>
          <w:color w:val="202124"/>
          <w:spacing w:val="2"/>
          <w:shd w:val="clear" w:color="auto" w:fill="FFFFFF"/>
        </w:rPr>
        <w:t xml:space="preserve">e and the result </w:t>
      </w:r>
      <w:r w:rsidR="00363B84" w:rsidRPr="00911DBA">
        <w:rPr>
          <w:color w:val="202124"/>
          <w:spacing w:val="2"/>
          <w:shd w:val="clear" w:color="auto" w:fill="FFFFFF"/>
        </w:rPr>
        <w:t>lab</w:t>
      </w:r>
      <w:r w:rsidR="00186288" w:rsidRPr="00911DBA">
        <w:rPr>
          <w:color w:val="202124"/>
          <w:spacing w:val="2"/>
          <w:shd w:val="clear" w:color="auto" w:fill="FFFFFF"/>
        </w:rPr>
        <w:t>e</w:t>
      </w:r>
      <w:r w:rsidR="00363B84" w:rsidRPr="00911DBA">
        <w:rPr>
          <w:color w:val="202124"/>
          <w:spacing w:val="2"/>
          <w:shd w:val="clear" w:color="auto" w:fill="FFFFFF"/>
        </w:rPr>
        <w:t>led P2</w:t>
      </w:r>
      <w:r w:rsidR="003242FA" w:rsidRPr="00911DBA">
        <w:rPr>
          <w:color w:val="202124"/>
          <w:spacing w:val="2"/>
          <w:shd w:val="clear" w:color="auto" w:fill="FFFFFF"/>
        </w:rPr>
        <w:t>.</w:t>
      </w:r>
      <w:r w:rsidR="002211BF" w:rsidRPr="00911DBA">
        <w:rPr>
          <w:color w:val="202124"/>
          <w:spacing w:val="2"/>
          <w:shd w:val="clear" w:color="auto" w:fill="FFFFFF"/>
        </w:rPr>
        <w:t xml:space="preserve"> </w:t>
      </w:r>
      <w:r w:rsidR="005E0A30" w:rsidRPr="00911DBA">
        <w:rPr>
          <w:color w:val="202124"/>
          <w:spacing w:val="2"/>
          <w:shd w:val="clear" w:color="auto" w:fill="FFFFFF"/>
        </w:rPr>
        <w:t>In fact,</w:t>
      </w:r>
      <w:r w:rsidR="00315BE5" w:rsidRPr="00911DBA">
        <w:rPr>
          <w:color w:val="202124"/>
          <w:spacing w:val="2"/>
          <w:shd w:val="clear" w:color="auto" w:fill="FFFFFF"/>
        </w:rPr>
        <w:t xml:space="preserve"> </w:t>
      </w:r>
      <w:r w:rsidR="005E0A30" w:rsidRPr="00911DBA">
        <w:rPr>
          <w:color w:val="202124"/>
          <w:spacing w:val="2"/>
          <w:shd w:val="clear" w:color="auto" w:fill="FFFFFF"/>
        </w:rPr>
        <w:t xml:space="preserve">P1 and P2 </w:t>
      </w:r>
      <w:r w:rsidR="00A31A3F" w:rsidRPr="00911DBA">
        <w:rPr>
          <w:color w:val="202124"/>
          <w:spacing w:val="2"/>
          <w:shd w:val="clear" w:color="auto" w:fill="FFFFFF"/>
        </w:rPr>
        <w:t>answer</w:t>
      </w:r>
      <w:r w:rsidR="006D4F2D" w:rsidRPr="00911DBA">
        <w:rPr>
          <w:color w:val="202124"/>
          <w:spacing w:val="2"/>
          <w:shd w:val="clear" w:color="auto" w:fill="FFFFFF"/>
        </w:rPr>
        <w:t xml:space="preserve"> to</w:t>
      </w:r>
      <w:r w:rsidR="005E0A30" w:rsidRPr="00911DBA">
        <w:rPr>
          <w:color w:val="202124"/>
          <w:spacing w:val="2"/>
          <w:shd w:val="clear" w:color="auto" w:fill="FFFFFF"/>
        </w:rPr>
        <w:t xml:space="preserve"> </w:t>
      </w:r>
      <w:r w:rsidR="006D4F2D" w:rsidRPr="00911DBA">
        <w:rPr>
          <w:color w:val="202124"/>
          <w:spacing w:val="2"/>
          <w:shd w:val="clear" w:color="auto" w:fill="FFFFFF"/>
        </w:rPr>
        <w:t xml:space="preserve">a </w:t>
      </w:r>
      <w:r w:rsidR="005E0A30" w:rsidRPr="00911DBA">
        <w:rPr>
          <w:color w:val="202124"/>
          <w:spacing w:val="2"/>
          <w:shd w:val="clear" w:color="auto" w:fill="FFFFFF"/>
        </w:rPr>
        <w:t xml:space="preserve">different aspect of the result. Since P1 asks how good the generated video regardless of how the translation is good or not. </w:t>
      </w:r>
      <w:r w:rsidR="006D4F2D" w:rsidRPr="00911DBA">
        <w:rPr>
          <w:color w:val="202124"/>
          <w:spacing w:val="2"/>
          <w:shd w:val="clear" w:color="auto" w:fill="FFFFFF"/>
        </w:rPr>
        <w:t>O</w:t>
      </w:r>
      <w:r w:rsidR="005E0A30" w:rsidRPr="00911DBA">
        <w:rPr>
          <w:color w:val="202124"/>
          <w:spacing w:val="2"/>
          <w:shd w:val="clear" w:color="auto" w:fill="FFFFFF"/>
        </w:rPr>
        <w:t xml:space="preserve">n </w:t>
      </w:r>
      <w:r w:rsidR="006D4F2D" w:rsidRPr="00911DBA">
        <w:rPr>
          <w:color w:val="202124"/>
          <w:spacing w:val="2"/>
          <w:shd w:val="clear" w:color="auto" w:fill="FFFFFF"/>
        </w:rPr>
        <w:t xml:space="preserve">the </w:t>
      </w:r>
      <w:r w:rsidR="005E0A30" w:rsidRPr="00911DBA">
        <w:rPr>
          <w:color w:val="202124"/>
          <w:spacing w:val="2"/>
          <w:shd w:val="clear" w:color="auto" w:fill="FFFFFF"/>
        </w:rPr>
        <w:t xml:space="preserve">other hand, P2 </w:t>
      </w:r>
      <w:r w:rsidR="00CA70E1" w:rsidRPr="00911DBA">
        <w:rPr>
          <w:color w:val="202124"/>
          <w:spacing w:val="2"/>
          <w:shd w:val="clear" w:color="auto" w:fill="FFFFFF"/>
        </w:rPr>
        <w:t>does not</w:t>
      </w:r>
      <w:r w:rsidR="005E0A30" w:rsidRPr="00911DBA">
        <w:rPr>
          <w:color w:val="202124"/>
          <w:spacing w:val="2"/>
          <w:shd w:val="clear" w:color="auto" w:fill="FFFFFF"/>
        </w:rPr>
        <w:t xml:space="preserve"> consider the quality of </w:t>
      </w:r>
      <w:r w:rsidR="006D4F2D" w:rsidRPr="00911DBA">
        <w:rPr>
          <w:color w:val="202124"/>
          <w:spacing w:val="2"/>
          <w:shd w:val="clear" w:color="auto" w:fill="FFFFFF"/>
        </w:rPr>
        <w:t xml:space="preserve">the </w:t>
      </w:r>
      <w:r w:rsidR="005E0A30" w:rsidRPr="00911DBA">
        <w:rPr>
          <w:color w:val="202124"/>
          <w:spacing w:val="2"/>
          <w:shd w:val="clear" w:color="auto" w:fill="FFFFFF"/>
        </w:rPr>
        <w:t>generated video only</w:t>
      </w:r>
      <w:r w:rsidR="00AB1493" w:rsidRPr="00911DBA">
        <w:rPr>
          <w:color w:val="202124"/>
          <w:spacing w:val="2"/>
          <w:shd w:val="clear" w:color="auto" w:fill="FFFFFF"/>
        </w:rPr>
        <w:t>,</w:t>
      </w:r>
      <w:r w:rsidR="005E0A30" w:rsidRPr="00911DBA">
        <w:rPr>
          <w:color w:val="202124"/>
          <w:spacing w:val="2"/>
          <w:shd w:val="clear" w:color="auto" w:fill="FFFFFF"/>
        </w:rPr>
        <w:t xml:space="preserve"> but also how realistic the translation </w:t>
      </w:r>
      <w:r w:rsidR="006D4F2D" w:rsidRPr="00911DBA">
        <w:rPr>
          <w:color w:val="202124"/>
          <w:spacing w:val="2"/>
          <w:shd w:val="clear" w:color="auto" w:fill="FFFFFF"/>
        </w:rPr>
        <w:t xml:space="preserve">is </w:t>
      </w:r>
      <w:r w:rsidR="005E0A30" w:rsidRPr="00911DBA">
        <w:rPr>
          <w:color w:val="202124"/>
          <w:spacing w:val="2"/>
          <w:shd w:val="clear" w:color="auto" w:fill="FFFFFF"/>
        </w:rPr>
        <w:t xml:space="preserve">compared to the original input video. </w:t>
      </w:r>
      <w:r w:rsidR="003053A4" w:rsidRPr="00911DBA">
        <w:rPr>
          <w:color w:val="202124"/>
          <w:spacing w:val="2"/>
          <w:shd w:val="clear" w:color="auto" w:fill="FFFFFF"/>
        </w:rPr>
        <w:t xml:space="preserve">All training parameter was set to </w:t>
      </w:r>
      <w:r w:rsidR="00BE344D" w:rsidRPr="00911DBA">
        <w:rPr>
          <w:color w:val="202124"/>
          <w:spacing w:val="2"/>
          <w:shd w:val="clear" w:color="auto" w:fill="FFFFFF"/>
        </w:rPr>
        <w:t>ten</w:t>
      </w:r>
      <w:r w:rsidR="003053A4" w:rsidRPr="00911DBA">
        <w:rPr>
          <w:color w:val="202124"/>
          <w:spacing w:val="2"/>
          <w:shd w:val="clear" w:color="auto" w:fill="FFFFFF"/>
        </w:rPr>
        <w:t xml:space="preserve"> except identity loss </w:t>
      </w:r>
      <w:r w:rsidR="00BE344D" w:rsidRPr="00911DBA">
        <w:rPr>
          <w:color w:val="202124"/>
          <w:spacing w:val="2"/>
          <w:shd w:val="clear" w:color="auto" w:fill="FFFFFF"/>
        </w:rPr>
        <w:t>which</w:t>
      </w:r>
      <w:r w:rsidR="003053A4" w:rsidRPr="00911DBA">
        <w:rPr>
          <w:color w:val="202124"/>
          <w:spacing w:val="2"/>
          <w:shd w:val="clear" w:color="auto" w:fill="FFFFFF"/>
        </w:rPr>
        <w:t xml:space="preserve"> is </w:t>
      </w:r>
      <w:r w:rsidR="00BE344D" w:rsidRPr="00911DBA">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911DBA">
        <w:rPr>
          <w:rFonts w:eastAsiaTheme="minorEastAsia"/>
        </w:rPr>
        <w:t xml:space="preserve"> </w:t>
      </w:r>
      <m:oMath>
        <m:r>
          <m:rPr>
            <m:sty m:val="p"/>
          </m:rPr>
          <w:rPr>
            <w:rFonts w:ascii="Cambria Math" w:eastAsiaTheme="minorEastAsia" w:hAnsi="Cambria Math"/>
          </w:rPr>
          <m:t>μ=5</m:t>
        </m:r>
      </m:oMath>
      <w:r w:rsidR="00BE344D" w:rsidRPr="00911DBA">
        <w:rPr>
          <w:rFonts w:eastAsiaTheme="minorEastAsia"/>
        </w:rPr>
        <w:t>)</w:t>
      </w:r>
      <w:r w:rsidR="003053A4" w:rsidRPr="00911DBA">
        <w:rPr>
          <w:color w:val="202124"/>
          <w:spacing w:val="2"/>
          <w:shd w:val="clear" w:color="auto" w:fill="FFFFFF"/>
        </w:rPr>
        <w:t xml:space="preserve">. </w:t>
      </w:r>
      <w:r w:rsidR="005E0A30" w:rsidRPr="00911DBA">
        <w:rPr>
          <w:color w:val="202124"/>
          <w:spacing w:val="2"/>
          <w:shd w:val="clear" w:color="auto" w:fill="FFFFFF"/>
        </w:rPr>
        <w:t>The next section confers results and discussion on the experiment output found on each dataset.</w:t>
      </w:r>
    </w:p>
    <w:p w14:paraId="62415684" w14:textId="1E5238AF" w:rsidR="002F6995" w:rsidRPr="00911DBA" w:rsidRDefault="002F6995" w:rsidP="00BC6457">
      <w:pPr>
        <w:pStyle w:val="Heading3"/>
      </w:pPr>
      <w:bookmarkStart w:id="332" w:name="_Toc52981567"/>
      <w:bookmarkStart w:id="333" w:name="_Toc54101887"/>
      <w:r w:rsidRPr="00911DBA">
        <w:lastRenderedPageBreak/>
        <w:t>Flower</w:t>
      </w:r>
      <w:r w:rsidR="00CD4B7E" w:rsidRPr="00911DBA">
        <w:t>-</w:t>
      </w:r>
      <w:r w:rsidRPr="00911DBA">
        <w:t>to</w:t>
      </w:r>
      <w:r w:rsidR="00CD4B7E" w:rsidRPr="00911DBA">
        <w:t>-</w:t>
      </w:r>
      <w:r w:rsidR="0050786F" w:rsidRPr="00911DBA">
        <w:t>F</w:t>
      </w:r>
      <w:r w:rsidRPr="00911DBA">
        <w:t>lower</w:t>
      </w:r>
      <w:bookmarkEnd w:id="332"/>
      <w:bookmarkEnd w:id="333"/>
      <w:r w:rsidRPr="00911DBA">
        <w:t xml:space="preserve"> </w:t>
      </w:r>
    </w:p>
    <w:p w14:paraId="51B7EA2E" w14:textId="2A2E7F4D" w:rsidR="0054340B" w:rsidRPr="00911DBA" w:rsidRDefault="00807815" w:rsidP="0054340B">
      <w:r w:rsidRPr="00911DBA">
        <w:t>Figure 6</w:t>
      </w:r>
      <w:r w:rsidR="00F84749" w:rsidRPr="00911DBA">
        <w:t>-</w:t>
      </w:r>
      <w:r w:rsidR="005449D6" w:rsidRPr="00911DBA">
        <w:t>2</w:t>
      </w:r>
      <w:r w:rsidRPr="00911DBA">
        <w:t xml:space="preserve"> demonstrates </w:t>
      </w:r>
      <w:r w:rsidR="00727B0C" w:rsidRPr="00911DBA">
        <w:t>this</w:t>
      </w:r>
      <w:r w:rsidRPr="00911DBA">
        <w:t xml:space="preserve"> method's synthesized frames on the </w:t>
      </w:r>
      <w:r w:rsidR="00520EEE" w:rsidRPr="00911DBA">
        <w:t>f</w:t>
      </w:r>
      <w:r w:rsidRPr="00911DBA">
        <w:t xml:space="preserve">lower </w:t>
      </w:r>
      <w:r w:rsidR="00A01F17" w:rsidRPr="00911DBA">
        <w:t>dataset</w:t>
      </w:r>
      <w:r w:rsidRPr="00911DBA">
        <w:t>.</w:t>
      </w:r>
      <w:r w:rsidR="00912433" w:rsidRPr="00911DBA">
        <w:t xml:space="preserve"> The experiment takes around 2 days for training (200 epochs).</w:t>
      </w:r>
      <w:r w:rsidRPr="00911DBA">
        <w:t xml:space="preserve"> The videos in this dataset show the blooming of different flowers, which is a relatively slow</w:t>
      </w:r>
      <w:r w:rsidR="00922B0C" w:rsidRPr="00911DBA">
        <w:t xml:space="preserve"> process,</w:t>
      </w:r>
      <w:r w:rsidRPr="00911DBA">
        <w:t xml:space="preserve"> meaning the shifts between adjacent frames are </w:t>
      </w:r>
      <w:r w:rsidR="008E0934" w:rsidRPr="00911DBA">
        <w:t>relatively</w:t>
      </w:r>
      <w:r w:rsidRPr="00911DBA">
        <w:t xml:space="preserve"> small. </w:t>
      </w:r>
      <w:r w:rsidR="00D90C54" w:rsidRPr="00911DBA">
        <w:t xml:space="preserve"> </w:t>
      </w:r>
      <w:r w:rsidR="00AB1493" w:rsidRPr="00911DBA">
        <w:t>The proposed</w:t>
      </w:r>
      <w:r w:rsidR="00760735" w:rsidRPr="00911DBA">
        <w:t xml:space="preserve"> algorithm can generally</w:t>
      </w:r>
      <w:r w:rsidR="000960B2" w:rsidRPr="00911DBA">
        <w:t xml:space="preserve"> preserve</w:t>
      </w:r>
      <w:r w:rsidR="002C43B5" w:rsidRPr="00911DBA">
        <w:t xml:space="preserve"> </w:t>
      </w:r>
      <w:r w:rsidR="003201BD" w:rsidRPr="00911DBA">
        <w:t xml:space="preserve">the </w:t>
      </w:r>
      <w:r w:rsidR="002C43B5" w:rsidRPr="00911DBA">
        <w:t xml:space="preserve">consistency of a sense and content information based on the given input </w:t>
      </w:r>
      <w:r w:rsidR="00A473B9" w:rsidRPr="00911DBA">
        <w:t>video</w:t>
      </w:r>
      <w:r w:rsidR="005A5086" w:rsidRPr="00911DBA">
        <w:t xml:space="preserve">. </w:t>
      </w:r>
      <w:r w:rsidR="0054340B" w:rsidRPr="00911DBA">
        <w:t xml:space="preserve">The translated flower in each target field retains a continuity for much of the time, with input flower at a different domain. Table </w:t>
      </w:r>
      <w:r w:rsidR="00416BA0" w:rsidRPr="00911DBA">
        <w:t>6-1</w:t>
      </w:r>
      <w:r w:rsidR="0054340B" w:rsidRPr="00911DBA">
        <w:rPr>
          <w:color w:val="FF0000"/>
        </w:rPr>
        <w:t xml:space="preserve"> </w:t>
      </w:r>
      <w:r w:rsidR="005449D6" w:rsidRPr="00911DBA">
        <w:t xml:space="preserve">and Figure 6-2 </w:t>
      </w:r>
      <w:r w:rsidR="0054340B" w:rsidRPr="00911DBA">
        <w:t xml:space="preserve">shows the inception score </w:t>
      </w:r>
      <w:r w:rsidR="005449D6" w:rsidRPr="00911DBA">
        <w:t xml:space="preserve">and Human evaluation study </w:t>
      </w:r>
      <w:r w:rsidR="0054340B" w:rsidRPr="00911DBA">
        <w:t xml:space="preserve">of experimental runs of the network. </w:t>
      </w:r>
    </w:p>
    <w:p w14:paraId="4E7D0AA6" w14:textId="3A84AF0B" w:rsidR="00644015" w:rsidRPr="00911DBA" w:rsidRDefault="00644015" w:rsidP="007B531A">
      <w:pPr>
        <w:pStyle w:val="Caption"/>
        <w:keepNext/>
        <w:spacing w:after="0"/>
        <w:jc w:val="center"/>
        <w:rPr>
          <w:color w:val="auto"/>
          <w:sz w:val="24"/>
          <w:szCs w:val="24"/>
        </w:rPr>
      </w:pPr>
      <w:bookmarkStart w:id="334" w:name="_Toc52970531"/>
      <w:bookmarkStart w:id="335" w:name="_Toc54089076"/>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1</w:t>
      </w:r>
      <w:r w:rsidR="00416BA0" w:rsidRPr="00911DBA">
        <w:rPr>
          <w:color w:val="auto"/>
          <w:sz w:val="24"/>
          <w:szCs w:val="24"/>
        </w:rPr>
        <w:fldChar w:fldCharType="end"/>
      </w:r>
      <w:r w:rsidRPr="00911DBA">
        <w:rPr>
          <w:color w:val="auto"/>
          <w:sz w:val="24"/>
          <w:szCs w:val="24"/>
        </w:rPr>
        <w:t xml:space="preserve"> IS score and </w:t>
      </w:r>
      <w:r w:rsidR="00E71545" w:rsidRPr="00911DBA">
        <w:rPr>
          <w:color w:val="auto"/>
          <w:sz w:val="24"/>
          <w:szCs w:val="24"/>
        </w:rPr>
        <w:t>Human evaluation study</w:t>
      </w:r>
      <w:r w:rsidRPr="00911DBA">
        <w:rPr>
          <w:color w:val="auto"/>
          <w:sz w:val="24"/>
          <w:szCs w:val="24"/>
        </w:rPr>
        <w:t xml:space="preserve"> </w:t>
      </w:r>
      <w:r w:rsidR="00EA4CFC" w:rsidRPr="00911DBA">
        <w:rPr>
          <w:color w:val="auto"/>
          <w:sz w:val="24"/>
          <w:szCs w:val="24"/>
        </w:rPr>
        <w:t>Result on</w:t>
      </w:r>
      <w:r w:rsidRPr="00911DBA">
        <w:rPr>
          <w:color w:val="auto"/>
          <w:sz w:val="24"/>
          <w:szCs w:val="24"/>
        </w:rPr>
        <w:t xml:space="preserve"> flower Dataset</w:t>
      </w:r>
      <w:bookmarkEnd w:id="334"/>
      <w:bookmarkEnd w:id="3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80"/>
        <w:gridCol w:w="1805"/>
        <w:gridCol w:w="1805"/>
        <w:gridCol w:w="1715"/>
        <w:gridCol w:w="1715"/>
      </w:tblGrid>
      <w:tr w:rsidR="00752877" w:rsidRPr="00911DBA" w14:paraId="60CE3325" w14:textId="2A5D1112" w:rsidTr="007366A7">
        <w:trPr>
          <w:trHeight w:val="360"/>
        </w:trPr>
        <w:tc>
          <w:tcPr>
            <w:tcW w:w="1699" w:type="dxa"/>
            <w:vMerge w:val="restart"/>
            <w:vAlign w:val="center"/>
          </w:tcPr>
          <w:p w14:paraId="161D0B02" w14:textId="398DD7EA" w:rsidR="00752877" w:rsidRPr="00911DBA" w:rsidRDefault="00752877" w:rsidP="004629C6">
            <w:pPr>
              <w:spacing w:before="0"/>
              <w:jc w:val="left"/>
            </w:pPr>
            <w:r w:rsidRPr="00911DBA">
              <w:t>Methods</w:t>
            </w:r>
          </w:p>
        </w:tc>
        <w:tc>
          <w:tcPr>
            <w:tcW w:w="7327" w:type="dxa"/>
            <w:gridSpan w:val="5"/>
            <w:vAlign w:val="center"/>
          </w:tcPr>
          <w:p w14:paraId="6F0938C0" w14:textId="77777777" w:rsidR="001A0524" w:rsidRPr="00911DBA" w:rsidRDefault="001A0524" w:rsidP="004629C6">
            <w:pPr>
              <w:spacing w:before="0"/>
              <w:jc w:val="center"/>
            </w:pPr>
          </w:p>
          <w:p w14:paraId="4F64B6AE" w14:textId="6AC051A6" w:rsidR="00752877" w:rsidRPr="00911DBA" w:rsidRDefault="00752877" w:rsidP="004629C6">
            <w:pPr>
              <w:spacing w:before="0"/>
              <w:jc w:val="center"/>
            </w:pPr>
            <w:r w:rsidRPr="00911DBA">
              <w:t>Flower</w:t>
            </w:r>
          </w:p>
        </w:tc>
      </w:tr>
      <w:tr w:rsidR="001D1D7D" w:rsidRPr="00911DBA" w14:paraId="53D04EEC" w14:textId="484B6740" w:rsidTr="007366A7">
        <w:trPr>
          <w:trHeight w:val="360"/>
        </w:trPr>
        <w:tc>
          <w:tcPr>
            <w:tcW w:w="1699" w:type="dxa"/>
            <w:vMerge/>
            <w:vAlign w:val="center"/>
          </w:tcPr>
          <w:p w14:paraId="421863D2" w14:textId="77777777" w:rsidR="001D1D7D" w:rsidRPr="00911DBA"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911DBA" w:rsidRDefault="001D1D7D" w:rsidP="004629C6">
            <w:pPr>
              <w:spacing w:before="0"/>
              <w:jc w:val="center"/>
            </w:pPr>
            <w:r w:rsidRPr="00911DBA">
              <w:t>IS</w:t>
            </w:r>
          </w:p>
        </w:tc>
        <w:tc>
          <w:tcPr>
            <w:tcW w:w="3562" w:type="dxa"/>
            <w:gridSpan w:val="2"/>
            <w:vMerge w:val="restart"/>
            <w:tcBorders>
              <w:top w:val="single" w:sz="4" w:space="0" w:color="auto"/>
              <w:left w:val="nil"/>
            </w:tcBorders>
            <w:vAlign w:val="center"/>
          </w:tcPr>
          <w:p w14:paraId="654F5C7C" w14:textId="77777777" w:rsidR="00277276" w:rsidRPr="00911DBA" w:rsidRDefault="001D1D7D" w:rsidP="00277276">
            <w:pPr>
              <w:spacing w:before="0"/>
              <w:jc w:val="center"/>
            </w:pPr>
            <w:r w:rsidRPr="00911DBA">
              <w:t>Av</w:t>
            </w:r>
            <w:r w:rsidR="00710E8B" w:rsidRPr="00911DBA">
              <w:t>e</w:t>
            </w:r>
            <w:r w:rsidRPr="00911DBA">
              <w:t>rage Human evaluation</w:t>
            </w:r>
          </w:p>
          <w:p w14:paraId="0FC4CD1B" w14:textId="309BFFAD" w:rsidR="001D1D7D" w:rsidRPr="00911DBA" w:rsidRDefault="001D1D7D" w:rsidP="00277276">
            <w:pPr>
              <w:spacing w:before="0"/>
              <w:jc w:val="center"/>
            </w:pPr>
            <w:r w:rsidRPr="00911DBA">
              <w:t>study</w:t>
            </w:r>
            <w:r w:rsidR="00277276" w:rsidRPr="00911DBA">
              <w:t xml:space="preserve"> per domain</w:t>
            </w:r>
            <w:r w:rsidRPr="00911DBA">
              <w:rPr>
                <w:rStyle w:val="FootnoteReference"/>
              </w:rPr>
              <w:footnoteReference w:id="5"/>
            </w:r>
          </w:p>
        </w:tc>
      </w:tr>
      <w:tr w:rsidR="001D1D7D" w:rsidRPr="00911DBA"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911DBA" w:rsidRDefault="001D1D7D" w:rsidP="004629C6">
            <w:pPr>
              <w:spacing w:before="0"/>
              <w:jc w:val="left"/>
            </w:pPr>
            <w:r w:rsidRPr="00911DBA">
              <w:t>Real dataset</w:t>
            </w:r>
          </w:p>
        </w:tc>
        <w:tc>
          <w:tcPr>
            <w:tcW w:w="1839" w:type="dxa"/>
            <w:tcBorders>
              <w:bottom w:val="single" w:sz="4" w:space="0" w:color="auto"/>
            </w:tcBorders>
            <w:vAlign w:val="center"/>
          </w:tcPr>
          <w:p w14:paraId="7A39AAD2" w14:textId="212EC96B" w:rsidR="001D1D7D" w:rsidRPr="00911DBA" w:rsidRDefault="001D1D7D" w:rsidP="004629C6">
            <w:pPr>
              <w:spacing w:before="0"/>
              <w:jc w:val="center"/>
            </w:pPr>
            <w:r w:rsidRPr="00911DBA">
              <w:t>1.165</w:t>
            </w:r>
            <w:r w:rsidR="0013760B" w:rsidRPr="00911DBA">
              <w:t>±</w:t>
            </w:r>
            <w:r w:rsidRPr="00911DBA">
              <w:t>0.030</w:t>
            </w:r>
          </w:p>
        </w:tc>
        <w:tc>
          <w:tcPr>
            <w:tcW w:w="1839" w:type="dxa"/>
            <w:tcBorders>
              <w:bottom w:val="single" w:sz="4" w:space="0" w:color="auto"/>
            </w:tcBorders>
            <w:vAlign w:val="center"/>
          </w:tcPr>
          <w:p w14:paraId="76F4AEC1" w14:textId="252B1C94" w:rsidR="001D1D7D" w:rsidRPr="00911DBA" w:rsidRDefault="001D1D7D" w:rsidP="004629C6">
            <w:pPr>
              <w:spacing w:before="0"/>
              <w:jc w:val="center"/>
            </w:pPr>
            <w:r w:rsidRPr="00911DBA">
              <w:t>1.248±0.055</w:t>
            </w:r>
          </w:p>
        </w:tc>
        <w:tc>
          <w:tcPr>
            <w:tcW w:w="3562" w:type="dxa"/>
            <w:gridSpan w:val="2"/>
            <w:vMerge/>
            <w:tcBorders>
              <w:bottom w:val="single" w:sz="4" w:space="0" w:color="auto"/>
            </w:tcBorders>
          </w:tcPr>
          <w:p w14:paraId="7C6012F3" w14:textId="77777777" w:rsidR="001D1D7D" w:rsidRPr="00911DBA" w:rsidRDefault="001D1D7D" w:rsidP="004629C6">
            <w:pPr>
              <w:spacing w:before="0"/>
              <w:jc w:val="center"/>
            </w:pPr>
          </w:p>
        </w:tc>
      </w:tr>
      <w:tr w:rsidR="00454886" w:rsidRPr="00911DBA"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911DBA"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911DBA" w:rsidRDefault="00454886" w:rsidP="004629C6">
            <w:pPr>
              <w:spacing w:before="0"/>
              <w:jc w:val="center"/>
            </w:pPr>
            <w:r w:rsidRPr="00911DBA">
              <w:t>Domain A</w:t>
            </w:r>
          </w:p>
        </w:tc>
        <w:tc>
          <w:tcPr>
            <w:tcW w:w="1839" w:type="dxa"/>
            <w:tcBorders>
              <w:top w:val="single" w:sz="4" w:space="0" w:color="auto"/>
              <w:bottom w:val="single" w:sz="4" w:space="0" w:color="auto"/>
            </w:tcBorders>
            <w:vAlign w:val="center"/>
          </w:tcPr>
          <w:p w14:paraId="53FE5BF4" w14:textId="6B851F40" w:rsidR="00454886" w:rsidRPr="00911DBA" w:rsidRDefault="00454886" w:rsidP="004629C6">
            <w:pPr>
              <w:spacing w:before="0"/>
              <w:jc w:val="center"/>
            </w:pPr>
            <w:r w:rsidRPr="00911DBA">
              <w:t>Domain B</w:t>
            </w:r>
          </w:p>
        </w:tc>
        <w:tc>
          <w:tcPr>
            <w:tcW w:w="1781" w:type="dxa"/>
            <w:tcBorders>
              <w:top w:val="single" w:sz="4" w:space="0" w:color="auto"/>
              <w:bottom w:val="single" w:sz="4" w:space="0" w:color="auto"/>
            </w:tcBorders>
            <w:vAlign w:val="center"/>
          </w:tcPr>
          <w:p w14:paraId="601A8C96" w14:textId="57FC1863" w:rsidR="00454886" w:rsidRPr="00911DBA" w:rsidRDefault="00454886" w:rsidP="004629C6">
            <w:pPr>
              <w:spacing w:before="0"/>
              <w:jc w:val="center"/>
            </w:pPr>
            <w:r w:rsidRPr="00911DBA">
              <w:t>Domain A</w:t>
            </w:r>
          </w:p>
        </w:tc>
        <w:tc>
          <w:tcPr>
            <w:tcW w:w="1781" w:type="dxa"/>
            <w:tcBorders>
              <w:top w:val="single" w:sz="4" w:space="0" w:color="auto"/>
              <w:bottom w:val="single" w:sz="4" w:space="0" w:color="auto"/>
            </w:tcBorders>
            <w:vAlign w:val="center"/>
          </w:tcPr>
          <w:p w14:paraId="3AB01314" w14:textId="7D4080FA" w:rsidR="00454886" w:rsidRPr="00911DBA" w:rsidRDefault="00454886" w:rsidP="004629C6">
            <w:pPr>
              <w:spacing w:before="0"/>
              <w:jc w:val="center"/>
            </w:pPr>
            <w:r w:rsidRPr="00911DBA">
              <w:t>Domain B</w:t>
            </w:r>
          </w:p>
        </w:tc>
      </w:tr>
      <w:tr w:rsidR="00F6355B" w:rsidRPr="00911DBA"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911DBA" w:rsidRDefault="00F6355B" w:rsidP="00F6355B">
            <w:pPr>
              <w:spacing w:before="0"/>
              <w:jc w:val="left"/>
            </w:pPr>
            <w:r w:rsidRPr="00911DBA">
              <w:t>CC</w:t>
            </w:r>
          </w:p>
        </w:tc>
        <w:tc>
          <w:tcPr>
            <w:tcW w:w="1839" w:type="dxa"/>
            <w:tcBorders>
              <w:top w:val="single" w:sz="4" w:space="0" w:color="auto"/>
            </w:tcBorders>
            <w:vAlign w:val="center"/>
          </w:tcPr>
          <w:p w14:paraId="699CD4E4" w14:textId="04A54593" w:rsidR="00F6355B" w:rsidRPr="00911DBA" w:rsidRDefault="00F6355B" w:rsidP="00F6355B">
            <w:pPr>
              <w:spacing w:before="0"/>
              <w:jc w:val="center"/>
            </w:pPr>
            <w:r w:rsidRPr="00911DBA">
              <w:t>1.022±0.002</w:t>
            </w:r>
          </w:p>
        </w:tc>
        <w:tc>
          <w:tcPr>
            <w:tcW w:w="1839" w:type="dxa"/>
            <w:tcBorders>
              <w:top w:val="single" w:sz="4" w:space="0" w:color="auto"/>
            </w:tcBorders>
            <w:vAlign w:val="center"/>
          </w:tcPr>
          <w:p w14:paraId="40A01AA6" w14:textId="52A8E642" w:rsidR="00F6355B" w:rsidRPr="00911DBA" w:rsidRDefault="00F6355B" w:rsidP="00F6355B">
            <w:pPr>
              <w:spacing w:before="0"/>
              <w:jc w:val="center"/>
            </w:pPr>
            <w:r w:rsidRPr="00911DBA">
              <w:t>1.102±0.031</w:t>
            </w:r>
          </w:p>
        </w:tc>
        <w:tc>
          <w:tcPr>
            <w:tcW w:w="1781" w:type="dxa"/>
            <w:tcBorders>
              <w:top w:val="single" w:sz="4" w:space="0" w:color="auto"/>
            </w:tcBorders>
            <w:vAlign w:val="center"/>
          </w:tcPr>
          <w:p w14:paraId="1BA9AA9C" w14:textId="19376597" w:rsidR="00F6355B" w:rsidRPr="00911DBA" w:rsidRDefault="00F6355B" w:rsidP="00F6355B">
            <w:pPr>
              <w:spacing w:before="0"/>
              <w:jc w:val="center"/>
            </w:pPr>
            <w:r w:rsidRPr="00911DBA">
              <w:rPr>
                <w:color w:val="222222"/>
                <w:shd w:val="clear" w:color="auto" w:fill="FFFFFF"/>
              </w:rPr>
              <w:t>25%</w:t>
            </w:r>
          </w:p>
        </w:tc>
        <w:tc>
          <w:tcPr>
            <w:tcW w:w="1781" w:type="dxa"/>
            <w:tcBorders>
              <w:top w:val="single" w:sz="4" w:space="0" w:color="auto"/>
            </w:tcBorders>
            <w:vAlign w:val="center"/>
          </w:tcPr>
          <w:p w14:paraId="5735943A" w14:textId="6AA2BB52" w:rsidR="00F6355B" w:rsidRPr="00911DBA" w:rsidRDefault="00F6355B" w:rsidP="00F6355B">
            <w:pPr>
              <w:spacing w:before="0"/>
              <w:jc w:val="center"/>
            </w:pPr>
            <w:r w:rsidRPr="00911DBA">
              <w:rPr>
                <w:color w:val="222222"/>
                <w:shd w:val="clear" w:color="auto" w:fill="FFFFFF"/>
              </w:rPr>
              <w:t>3.1%</w:t>
            </w:r>
          </w:p>
        </w:tc>
      </w:tr>
      <w:tr w:rsidR="00F6355B" w:rsidRPr="00911DBA" w14:paraId="6490F0FE" w14:textId="688D8A1F" w:rsidTr="00F95196">
        <w:trPr>
          <w:trHeight w:val="360"/>
        </w:trPr>
        <w:tc>
          <w:tcPr>
            <w:tcW w:w="1786" w:type="dxa"/>
            <w:gridSpan w:val="2"/>
            <w:vAlign w:val="center"/>
          </w:tcPr>
          <w:p w14:paraId="719B1FA4" w14:textId="7668FC36" w:rsidR="00F6355B" w:rsidRPr="00911DBA" w:rsidRDefault="00F6355B" w:rsidP="00F6355B">
            <w:pPr>
              <w:spacing w:before="0"/>
              <w:jc w:val="left"/>
            </w:pPr>
            <w:r w:rsidRPr="00911DBA">
              <w:t>CC + CP</w:t>
            </w:r>
          </w:p>
        </w:tc>
        <w:tc>
          <w:tcPr>
            <w:tcW w:w="1839" w:type="dxa"/>
            <w:vAlign w:val="center"/>
          </w:tcPr>
          <w:p w14:paraId="6719D1C2" w14:textId="4CD1FC1A" w:rsidR="00F6355B" w:rsidRPr="00911DBA" w:rsidRDefault="00F6355B" w:rsidP="00F6355B">
            <w:pPr>
              <w:spacing w:before="0"/>
              <w:jc w:val="center"/>
            </w:pPr>
            <w:r w:rsidRPr="00911DBA">
              <w:t>1.023±0.009</w:t>
            </w:r>
          </w:p>
        </w:tc>
        <w:tc>
          <w:tcPr>
            <w:tcW w:w="1839" w:type="dxa"/>
            <w:vAlign w:val="center"/>
          </w:tcPr>
          <w:p w14:paraId="6B1FDF17" w14:textId="53B231A4" w:rsidR="00F6355B" w:rsidRPr="00911DBA" w:rsidRDefault="00F6355B" w:rsidP="00F6355B">
            <w:pPr>
              <w:spacing w:before="0"/>
              <w:jc w:val="center"/>
            </w:pPr>
            <w:r w:rsidRPr="00911DBA">
              <w:t>1.122±0.184</w:t>
            </w:r>
          </w:p>
        </w:tc>
        <w:tc>
          <w:tcPr>
            <w:tcW w:w="1781" w:type="dxa"/>
            <w:vAlign w:val="center"/>
          </w:tcPr>
          <w:p w14:paraId="22B3236B" w14:textId="7D412001" w:rsidR="00F6355B" w:rsidRPr="00911DBA" w:rsidRDefault="00F6355B" w:rsidP="00F6355B">
            <w:pPr>
              <w:spacing w:before="0"/>
              <w:jc w:val="center"/>
            </w:pPr>
            <w:r w:rsidRPr="00911DBA">
              <w:rPr>
                <w:color w:val="222222"/>
                <w:shd w:val="clear" w:color="auto" w:fill="FFFFFF"/>
              </w:rPr>
              <w:t>9.4%</w:t>
            </w:r>
          </w:p>
        </w:tc>
        <w:tc>
          <w:tcPr>
            <w:tcW w:w="1781" w:type="dxa"/>
            <w:vAlign w:val="center"/>
          </w:tcPr>
          <w:p w14:paraId="18F8B8EE" w14:textId="7FF92F8C" w:rsidR="00F6355B" w:rsidRPr="00911DBA" w:rsidRDefault="00F6355B" w:rsidP="00F6355B">
            <w:pPr>
              <w:spacing w:before="0"/>
              <w:jc w:val="center"/>
            </w:pPr>
            <w:r w:rsidRPr="00911DBA">
              <w:t>0</w:t>
            </w:r>
            <w:r w:rsidRPr="00911DBA">
              <w:rPr>
                <w:color w:val="222222"/>
                <w:shd w:val="clear" w:color="auto" w:fill="FFFFFF"/>
              </w:rPr>
              <w:t>%</w:t>
            </w:r>
          </w:p>
        </w:tc>
      </w:tr>
      <w:tr w:rsidR="00F6355B" w:rsidRPr="00911DBA" w14:paraId="72BEC241" w14:textId="1A8B4E53" w:rsidTr="00C83876">
        <w:trPr>
          <w:trHeight w:val="162"/>
        </w:trPr>
        <w:tc>
          <w:tcPr>
            <w:tcW w:w="1786" w:type="dxa"/>
            <w:gridSpan w:val="2"/>
            <w:vAlign w:val="center"/>
          </w:tcPr>
          <w:p w14:paraId="277A213C" w14:textId="5A2817CF" w:rsidR="00F6355B" w:rsidRPr="00911DBA" w:rsidRDefault="00F6355B" w:rsidP="00F6355B">
            <w:pPr>
              <w:spacing w:before="0"/>
              <w:jc w:val="left"/>
            </w:pPr>
            <w:r w:rsidRPr="00911DBA">
              <w:t>CC + CP + TD</w:t>
            </w:r>
          </w:p>
        </w:tc>
        <w:tc>
          <w:tcPr>
            <w:tcW w:w="1839" w:type="dxa"/>
            <w:vAlign w:val="center"/>
          </w:tcPr>
          <w:p w14:paraId="1359AFED" w14:textId="10C2D8D4" w:rsidR="00F6355B" w:rsidRPr="00911DBA" w:rsidRDefault="00F6355B" w:rsidP="00F6355B">
            <w:pPr>
              <w:spacing w:before="0"/>
              <w:jc w:val="center"/>
              <w:rPr>
                <w:b/>
                <w:bCs/>
              </w:rPr>
            </w:pPr>
            <w:r w:rsidRPr="00911DBA">
              <w:rPr>
                <w:b/>
                <w:bCs/>
              </w:rPr>
              <w:t>1.138±0.041</w:t>
            </w:r>
          </w:p>
        </w:tc>
        <w:tc>
          <w:tcPr>
            <w:tcW w:w="1839" w:type="dxa"/>
            <w:vAlign w:val="center"/>
          </w:tcPr>
          <w:p w14:paraId="6F2FBACE" w14:textId="0F507AFB" w:rsidR="00F6355B" w:rsidRPr="00911DBA" w:rsidRDefault="00F6355B" w:rsidP="00F6355B">
            <w:pPr>
              <w:spacing w:before="0"/>
              <w:jc w:val="center"/>
              <w:rPr>
                <w:b/>
                <w:bCs/>
              </w:rPr>
            </w:pPr>
            <w:r w:rsidRPr="00911DBA">
              <w:rPr>
                <w:b/>
                <w:bCs/>
              </w:rPr>
              <w:t>1.162±0.025</w:t>
            </w:r>
          </w:p>
        </w:tc>
        <w:tc>
          <w:tcPr>
            <w:tcW w:w="1781" w:type="dxa"/>
            <w:vAlign w:val="center"/>
          </w:tcPr>
          <w:p w14:paraId="5862674D" w14:textId="4675B183" w:rsidR="00F6355B" w:rsidRPr="00911DBA" w:rsidRDefault="00F6355B" w:rsidP="00F6355B">
            <w:pPr>
              <w:spacing w:before="0"/>
              <w:jc w:val="center"/>
              <w:rPr>
                <w:b/>
                <w:bCs/>
              </w:rPr>
            </w:pPr>
            <w:r w:rsidRPr="00911DBA">
              <w:rPr>
                <w:b/>
                <w:bCs/>
              </w:rPr>
              <w:t>65.6</w:t>
            </w:r>
            <w:r w:rsidRPr="00911DBA">
              <w:rPr>
                <w:b/>
                <w:bCs/>
                <w:color w:val="222222"/>
                <w:shd w:val="clear" w:color="auto" w:fill="FFFFFF"/>
              </w:rPr>
              <w:t>%</w:t>
            </w:r>
          </w:p>
        </w:tc>
        <w:tc>
          <w:tcPr>
            <w:tcW w:w="1781" w:type="dxa"/>
            <w:vAlign w:val="center"/>
          </w:tcPr>
          <w:p w14:paraId="6D4894E6" w14:textId="15A20A3E" w:rsidR="00F6355B" w:rsidRPr="00911DBA" w:rsidRDefault="00F6355B" w:rsidP="00F6355B">
            <w:pPr>
              <w:keepNext/>
              <w:spacing w:before="0"/>
              <w:jc w:val="center"/>
              <w:rPr>
                <w:b/>
                <w:bCs/>
              </w:rPr>
            </w:pPr>
            <w:r w:rsidRPr="00911DBA">
              <w:rPr>
                <w:b/>
                <w:bCs/>
              </w:rPr>
              <w:t>96.9</w:t>
            </w:r>
            <w:r w:rsidRPr="00911DBA">
              <w:rPr>
                <w:b/>
                <w:bCs/>
                <w:color w:val="222222"/>
                <w:shd w:val="clear" w:color="auto" w:fill="FFFFFF"/>
              </w:rPr>
              <w:t>%</w:t>
            </w:r>
          </w:p>
        </w:tc>
      </w:tr>
    </w:tbl>
    <w:p w14:paraId="0D774979" w14:textId="4A3E0F92" w:rsidR="00084E99" w:rsidRPr="00911DBA" w:rsidRDefault="00D26C0C" w:rsidP="00D26C0C">
      <w:pPr>
        <w:jc w:val="center"/>
      </w:pPr>
      <w:r w:rsidRPr="00911DBA">
        <w:t>Bold values indicate the best results in the experiments</w:t>
      </w:r>
      <w:r w:rsidR="00C83876" w:rsidRPr="00911DBA">
        <w:t>.</w:t>
      </w:r>
    </w:p>
    <w:p w14:paraId="6D628952" w14:textId="0776552B" w:rsidR="00A236A8" w:rsidRPr="00911DBA" w:rsidRDefault="00A236A8" w:rsidP="00A236A8">
      <w:pPr>
        <w:spacing w:after="0"/>
      </w:pPr>
      <w:r w:rsidRPr="00911DBA">
        <w:t>Quantitative Experimental result demonstrate</w:t>
      </w:r>
      <w:r w:rsidR="00B90330" w:rsidRPr="00911DBA">
        <w:t>s</w:t>
      </w:r>
      <w:r w:rsidRPr="00911DBA">
        <w:t xml:space="preserve"> the proposed model score better quality and variation among the result it generates; this indicate</w:t>
      </w:r>
      <w:r w:rsidR="00B90330" w:rsidRPr="00911DBA">
        <w:t>s</w:t>
      </w:r>
      <w:r w:rsidRPr="00911DBA">
        <w:t xml:space="preserve"> the generated frames are quite unique. But CC and CC+CP model produces redundant frames comparatively; this is maybe because of the models lack of shape awareness. </w:t>
      </w:r>
    </w:p>
    <w:p w14:paraId="783AEE52" w14:textId="42D95BEA" w:rsidR="00A236A8" w:rsidRPr="00911DBA" w:rsidRDefault="00A236A8" w:rsidP="00A236A8">
      <w:pPr>
        <w:spacing w:after="0"/>
      </w:pPr>
      <w:r w:rsidRPr="00911DBA">
        <w:t>Another experiment conduct</w:t>
      </w:r>
      <w:r w:rsidR="00EC4608" w:rsidRPr="00911DBA">
        <w:t>ed</w:t>
      </w:r>
      <w:r w:rsidRPr="00911DBA">
        <w:t xml:space="preserve"> Human evaluation score</w:t>
      </w:r>
      <w:r w:rsidR="00EC4608" w:rsidRPr="00911DBA">
        <w:t xml:space="preserve"> show</w:t>
      </w:r>
      <w:r w:rsidRPr="00911DBA">
        <w:t xml:space="preserve">, this thesis model is qualitatively better based on </w:t>
      </w:r>
      <w:r w:rsidR="00B90330" w:rsidRPr="00911DBA">
        <w:t xml:space="preserve">the </w:t>
      </w:r>
      <w:r w:rsidRPr="00911DBA">
        <w:t>human perceptual view in all P1, P2</w:t>
      </w:r>
      <w:r w:rsidR="00B90330" w:rsidRPr="00911DBA">
        <w:t>,</w:t>
      </w:r>
      <w:r w:rsidRPr="00911DBA">
        <w:t xml:space="preserve"> and Average score p</w:t>
      </w:r>
      <w:r w:rsidR="00B90330" w:rsidRPr="00911DBA">
        <w:t xml:space="preserve">er </w:t>
      </w:r>
      <w:r w:rsidRPr="00911DBA">
        <w:t>class. On the other hand, even though the Inception score of CC+CP outperforms vanilla Cycle-GAN, the Human evaluation study shows CC excel CC+CP. Indeed, The CC+CP network even amplifies the flickering effect.</w:t>
      </w:r>
    </w:p>
    <w:p w14:paraId="64A67133" w14:textId="77777777" w:rsidR="00912433" w:rsidRPr="00911DBA" w:rsidRDefault="00912433" w:rsidP="00912433">
      <w:pPr>
        <w:keepNext/>
        <w:jc w:val="center"/>
      </w:pPr>
      <w:r w:rsidRPr="00911DBA">
        <w:rPr>
          <w:noProof/>
        </w:rPr>
        <w:lastRenderedPageBreak/>
        <w:drawing>
          <wp:inline distT="0" distB="0" distL="0" distR="0" wp14:anchorId="49E02487" wp14:editId="0396642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911DBA">
        <w:rPr>
          <w:noProof/>
        </w:rPr>
        <w:drawing>
          <wp:inline distT="0" distB="0" distL="0" distR="0" wp14:anchorId="38E03F13" wp14:editId="3B8DD077">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051A8F6" w14:textId="768AAD02" w:rsidR="00912433" w:rsidRPr="00911DBA" w:rsidRDefault="00912433" w:rsidP="00912433">
      <w:pPr>
        <w:pStyle w:val="Caption"/>
        <w:jc w:val="center"/>
        <w:rPr>
          <w:color w:val="000000" w:themeColor="text1"/>
          <w:sz w:val="24"/>
          <w:szCs w:val="24"/>
        </w:rPr>
      </w:pPr>
      <w:bookmarkStart w:id="336" w:name="_Toc52980543"/>
      <w:bookmarkStart w:id="337" w:name="_Toc54089174"/>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1</w:t>
      </w:r>
      <w:r w:rsidR="00670E54">
        <w:rPr>
          <w:color w:val="000000" w:themeColor="text1"/>
          <w:sz w:val="24"/>
          <w:szCs w:val="24"/>
        </w:rPr>
        <w:fldChar w:fldCharType="end"/>
      </w:r>
      <w:r w:rsidRPr="00911DBA">
        <w:rPr>
          <w:color w:val="000000" w:themeColor="text1"/>
          <w:sz w:val="24"/>
          <w:szCs w:val="24"/>
        </w:rPr>
        <w:t xml:space="preserve"> Human </w:t>
      </w:r>
      <w:r w:rsidR="00520EEE" w:rsidRPr="00911DBA">
        <w:rPr>
          <w:color w:val="000000" w:themeColor="text1"/>
          <w:sz w:val="24"/>
          <w:szCs w:val="24"/>
        </w:rPr>
        <w:t>e</w:t>
      </w:r>
      <w:r w:rsidRPr="00911DBA">
        <w:rPr>
          <w:color w:val="000000" w:themeColor="text1"/>
          <w:sz w:val="24"/>
          <w:szCs w:val="24"/>
        </w:rPr>
        <w:t xml:space="preserve">valuation </w:t>
      </w:r>
      <w:r w:rsidR="00520EEE" w:rsidRPr="00911DBA">
        <w:rPr>
          <w:color w:val="000000" w:themeColor="text1"/>
          <w:sz w:val="24"/>
          <w:szCs w:val="24"/>
        </w:rPr>
        <w:t>s</w:t>
      </w:r>
      <w:r w:rsidRPr="00911DBA">
        <w:rPr>
          <w:color w:val="000000" w:themeColor="text1"/>
          <w:sz w:val="24"/>
          <w:szCs w:val="24"/>
        </w:rPr>
        <w:t>tudy on flower dataset</w:t>
      </w:r>
      <w:bookmarkEnd w:id="336"/>
      <w:bookmarkEnd w:id="337"/>
    </w:p>
    <w:p w14:paraId="37CBD3BD" w14:textId="4262A296" w:rsidR="00912433" w:rsidRPr="00911DBA" w:rsidRDefault="00912433" w:rsidP="00912433">
      <w:pPr>
        <w:spacing w:before="0" w:after="0"/>
        <w:jc w:val="center"/>
        <w:rPr>
          <w:sz w:val="22"/>
          <w:szCs w:val="22"/>
        </w:rPr>
      </w:pPr>
      <w:r w:rsidRPr="00911DBA">
        <w:rPr>
          <w:sz w:val="22"/>
          <w:szCs w:val="22"/>
        </w:rPr>
        <w:t>(</w:t>
      </w:r>
      <w:r w:rsidR="005449D6" w:rsidRPr="00911DBA">
        <w:rPr>
          <w:sz w:val="22"/>
          <w:szCs w:val="22"/>
        </w:rPr>
        <w:t>L</w:t>
      </w:r>
      <w:r w:rsidRPr="00911DBA">
        <w:rPr>
          <w:sz w:val="22"/>
          <w:szCs w:val="22"/>
        </w:rPr>
        <w:t xml:space="preserve">eft) </w:t>
      </w:r>
      <w:r w:rsidR="00520EEE" w:rsidRPr="00911DBA">
        <w:rPr>
          <w:sz w:val="22"/>
          <w:szCs w:val="22"/>
        </w:rPr>
        <w:t>h</w:t>
      </w:r>
      <w:r w:rsidRPr="00911DBA">
        <w:rPr>
          <w:sz w:val="22"/>
          <w:szCs w:val="22"/>
        </w:rPr>
        <w:t xml:space="preserve">uman evaluation study found after showing fake videos only to participants, </w:t>
      </w:r>
    </w:p>
    <w:p w14:paraId="2186C27E" w14:textId="070A46AE" w:rsidR="00912433" w:rsidRPr="00911DBA" w:rsidRDefault="00912433" w:rsidP="00912433">
      <w:pPr>
        <w:spacing w:before="0" w:after="0"/>
        <w:jc w:val="center"/>
        <w:rPr>
          <w:sz w:val="22"/>
          <w:szCs w:val="22"/>
        </w:rPr>
      </w:pPr>
      <w:r w:rsidRPr="00911DBA">
        <w:rPr>
          <w:sz w:val="22"/>
          <w:szCs w:val="22"/>
        </w:rPr>
        <w:t xml:space="preserve">(right) </w:t>
      </w:r>
      <w:r w:rsidR="00520EEE" w:rsidRPr="00911DBA">
        <w:rPr>
          <w:sz w:val="22"/>
          <w:szCs w:val="22"/>
        </w:rPr>
        <w:t>h</w:t>
      </w:r>
      <w:r w:rsidRPr="00911DBA">
        <w:rPr>
          <w:sz w:val="22"/>
          <w:szCs w:val="22"/>
        </w:rPr>
        <w:t>uman evaluation study based on generated videos with the corresponding real video input. Higher values indicate the best results in the experiments.</w:t>
      </w:r>
    </w:p>
    <w:p w14:paraId="05A161D3" w14:textId="7F00FE4A" w:rsidR="00315BE5" w:rsidRPr="00911DBA" w:rsidRDefault="00D14663" w:rsidP="00FD2CAA">
      <w:pPr>
        <w:spacing w:after="0"/>
      </w:pPr>
      <w:r w:rsidRPr="00911DBA">
        <w:t>Even if, temporal continuity can be preserved by model CC+CP+TD</w:t>
      </w:r>
      <w:r w:rsidR="0031673A" w:rsidRPr="00911DBA">
        <w:t>.</w:t>
      </w:r>
      <w:r w:rsidRPr="00911DBA">
        <w:t xml:space="preserve"> </w:t>
      </w:r>
      <w:r w:rsidR="00BD0295" w:rsidRPr="00911DBA">
        <w:t xml:space="preserve">Figure 6-2 shows that </w:t>
      </w:r>
      <w:r w:rsidRPr="00911DBA">
        <w:t>the result generated</w:t>
      </w:r>
      <w:r w:rsidR="00BD0295" w:rsidRPr="00911DBA">
        <w:t xml:space="preserve"> contains many artifacts because of the vanishing gradient problem. </w:t>
      </w:r>
      <w:r w:rsidR="00627686" w:rsidRPr="00911DBA">
        <w:t>This indicate</w:t>
      </w:r>
      <w:r w:rsidR="00B62753" w:rsidRPr="00911DBA">
        <w:t>s</w:t>
      </w:r>
      <w:r w:rsidR="00470C13" w:rsidRPr="00911DBA">
        <w:t>,</w:t>
      </w:r>
      <w:r w:rsidR="00627686" w:rsidRPr="00911DBA">
        <w:t xml:space="preserve"> </w:t>
      </w:r>
      <w:r w:rsidR="00BD0295" w:rsidRPr="00911DBA">
        <w:t xml:space="preserve">training the model does not really have much weight changes after some epochs (meaning the gradient becomes very low-approximate to zero, multiplication of a small number further minimizes </w:t>
      </w:r>
      <w:r w:rsidR="00470C13" w:rsidRPr="00911DBA">
        <w:t>model weight</w:t>
      </w:r>
      <w:r w:rsidR="00BD0295" w:rsidRPr="00911DBA">
        <w:t>) so any gradient update does change almost nothing in backpropagation. As a result</w:t>
      </w:r>
      <w:r w:rsidR="002A186E" w:rsidRPr="00911DBA">
        <w:t>,</w:t>
      </w:r>
      <w:r w:rsidR="00BD0295" w:rsidRPr="00911DBA">
        <w:t xml:space="preserve"> </w:t>
      </w:r>
      <w:r w:rsidR="001367AE" w:rsidRPr="00911DBA">
        <w:t>the</w:t>
      </w:r>
      <w:r w:rsidR="00BD0295" w:rsidRPr="00911DBA">
        <w:t xml:space="preserve"> discriminator network of CC+CP+TD becomes too complicated to be tricked by the generator network. </w:t>
      </w:r>
    </w:p>
    <w:p w14:paraId="2BDD5FEC" w14:textId="373A5453" w:rsidR="001A03C0" w:rsidRPr="00911DBA" w:rsidRDefault="00BD0295" w:rsidP="00311535">
      <w:pPr>
        <w:spacing w:after="0"/>
      </w:pPr>
      <w:r w:rsidRPr="00911DBA">
        <w:t xml:space="preserve">As seen in </w:t>
      </w:r>
      <w:r w:rsidR="00520EEE" w:rsidRPr="00911DBA">
        <w:t>F</w:t>
      </w:r>
      <w:r w:rsidRPr="00911DBA">
        <w:t>igure 6-</w:t>
      </w:r>
      <w:r w:rsidR="00CA309D" w:rsidRPr="00911DBA">
        <w:t>3</w:t>
      </w:r>
      <w:r w:rsidRPr="00911DBA">
        <w:t xml:space="preserve"> below, the discriminator loss becomes slightly </w:t>
      </w:r>
      <w:proofErr w:type="gramStart"/>
      <w:r w:rsidRPr="00911DBA">
        <w:t>similar to</w:t>
      </w:r>
      <w:proofErr w:type="gramEnd"/>
      <w:r w:rsidRPr="00911DBA">
        <w:t xml:space="preserve"> zero, and the generator loss will escalate to one. All the generator generated images are known as false, in other words, the discriminator network quickly bits the generator</w:t>
      </w:r>
      <w:r w:rsidR="00DC5884" w:rsidRPr="00911DBA">
        <w:t>. S</w:t>
      </w:r>
      <w:r w:rsidR="005C2D73" w:rsidRPr="00911DBA">
        <w:t>ince</w:t>
      </w:r>
      <w:r w:rsidR="00DC5884" w:rsidRPr="00911DBA">
        <w:t xml:space="preserve"> </w:t>
      </w:r>
      <w:r w:rsidR="00AA0A61" w:rsidRPr="00911DBA">
        <w:t xml:space="preserve">ideal </w:t>
      </w:r>
      <w:r w:rsidR="005C2D73" w:rsidRPr="00911DBA">
        <w:t>G</w:t>
      </w:r>
      <w:r w:rsidR="00DC5884" w:rsidRPr="00911DBA">
        <w:t xml:space="preserve">AN </w:t>
      </w:r>
      <w:r w:rsidR="005C2D73" w:rsidRPr="00911DBA">
        <w:t xml:space="preserve">training </w:t>
      </w:r>
      <w:r w:rsidR="00AA0A61" w:rsidRPr="00911DBA">
        <w:t>intentions</w:t>
      </w:r>
      <w:r w:rsidR="005C2D73" w:rsidRPr="00911DBA">
        <w:t xml:space="preserve"> for </w:t>
      </w:r>
      <w:proofErr w:type="spellStart"/>
      <w:r w:rsidR="00520EEE" w:rsidRPr="00911DBA">
        <w:t>n</w:t>
      </w:r>
      <w:r w:rsidR="005C2D73" w:rsidRPr="00911DBA">
        <w:t>ash</w:t>
      </w:r>
      <w:proofErr w:type="spellEnd"/>
      <w:r w:rsidR="005C2D73" w:rsidRPr="00911DBA">
        <w:t xml:space="preserve"> equilibrium to balance the generator and the discriminator network</w:t>
      </w:r>
      <w:r w:rsidR="00B62753" w:rsidRPr="00911DBA">
        <w:t>,</w:t>
      </w:r>
      <w:r w:rsidR="005C2D73" w:rsidRPr="00911DBA">
        <w:t xml:space="preserve"> the loss indicate</w:t>
      </w:r>
      <w:r w:rsidR="00B90330" w:rsidRPr="00911DBA">
        <w:t>s</w:t>
      </w:r>
      <w:r w:rsidR="005C2D73" w:rsidRPr="00911DBA">
        <w:t xml:space="preserve"> quite the opposite.</w:t>
      </w:r>
      <w:r w:rsidR="00311535" w:rsidRPr="00911DBA">
        <w:t xml:space="preserve"> </w:t>
      </w:r>
      <w:r w:rsidR="00FD2CAA" w:rsidRPr="00911DBA">
        <w:t xml:space="preserve">To mitigate </w:t>
      </w:r>
      <w:r w:rsidR="004B3B9C" w:rsidRPr="00911DBA">
        <w:t xml:space="preserve">the </w:t>
      </w:r>
      <w:r w:rsidR="00FD2CAA" w:rsidRPr="00911DBA">
        <w:t xml:space="preserve">vanishing gradient and gradient explosion problem, gradient penalty </w:t>
      </w:r>
      <w:r w:rsidR="003053A4" w:rsidRPr="00911DBA">
        <w:t xml:space="preserve">had been applied </w:t>
      </w:r>
      <w:r w:rsidR="00FD2CAA" w:rsidRPr="00911DBA">
        <w:t>to the discriminator network</w:t>
      </w:r>
      <w:r w:rsidR="003053A4" w:rsidRPr="00911DBA">
        <w:t xml:space="preserve"> of</w:t>
      </w:r>
      <w:r w:rsidR="00FD2CAA" w:rsidRPr="00911DBA">
        <w:t xml:space="preserve"> </w:t>
      </w:r>
      <w:r w:rsidR="00CA309D" w:rsidRPr="00911DBA">
        <w:t>CC+CP+TD;</w:t>
      </w:r>
      <w:r w:rsidR="00FD2CAA" w:rsidRPr="00911DBA">
        <w:t xml:space="preserve"> th</w:t>
      </w:r>
      <w:r w:rsidR="00CA309D" w:rsidRPr="00911DBA">
        <w:t>is</w:t>
      </w:r>
      <w:r w:rsidR="00FD2CAA" w:rsidRPr="00911DBA">
        <w:t xml:space="preserve"> improves the generated output video quality,</w:t>
      </w:r>
      <w:r w:rsidR="00CA309D" w:rsidRPr="00911DBA">
        <w:t xml:space="preserve"> </w:t>
      </w:r>
      <w:r w:rsidR="00311535" w:rsidRPr="00911DBA">
        <w:t>furthermore</w:t>
      </w:r>
      <w:r w:rsidR="00B90330" w:rsidRPr="00911DBA">
        <w:t>,</w:t>
      </w:r>
      <w:r w:rsidR="00CA309D" w:rsidRPr="00911DBA">
        <w:t xml:space="preserve"> the loss of the network indicates gradient penalty had </w:t>
      </w:r>
      <w:r w:rsidR="003053A4" w:rsidRPr="00911DBA">
        <w:t xml:space="preserve">further </w:t>
      </w:r>
      <w:r w:rsidR="00CA309D" w:rsidRPr="00911DBA">
        <w:t>stabilize</w:t>
      </w:r>
      <w:r w:rsidR="00B90330" w:rsidRPr="00911DBA">
        <w:t>d</w:t>
      </w:r>
      <w:r w:rsidR="00CA309D" w:rsidRPr="00911DBA">
        <w:t xml:space="preserve"> the</w:t>
      </w:r>
      <w:r w:rsidR="003053A4" w:rsidRPr="00911DBA">
        <w:t xml:space="preserve"> whole</w:t>
      </w:r>
      <w:r w:rsidR="00CA309D" w:rsidRPr="00911DBA">
        <w:t xml:space="preserve"> training</w:t>
      </w:r>
      <w:r w:rsidR="003053A4" w:rsidRPr="00911DBA">
        <w:t xml:space="preserve"> process</w:t>
      </w:r>
      <w:r w:rsidR="00FD2CAA" w:rsidRPr="00911DBA">
        <w:t xml:space="preserve"> as shown in figure 6-</w:t>
      </w:r>
      <w:r w:rsidR="00CA309D" w:rsidRPr="00911DBA">
        <w:t>4</w:t>
      </w:r>
      <w:r w:rsidR="00FD2CAA" w:rsidRPr="00911DBA">
        <w:t xml:space="preserve"> below. (however, for a fair comparison </w:t>
      </w:r>
      <w:r w:rsidR="00810615" w:rsidRPr="00911DBA">
        <w:t xml:space="preserve">gradient penalty result has not included </w:t>
      </w:r>
      <w:r w:rsidR="004B3B9C" w:rsidRPr="00911DBA">
        <w:t>i</w:t>
      </w:r>
      <w:r w:rsidR="00810615" w:rsidRPr="00911DBA">
        <w:t xml:space="preserve">n </w:t>
      </w:r>
      <w:r w:rsidR="004B3B9C" w:rsidRPr="00911DBA">
        <w:t xml:space="preserve">the </w:t>
      </w:r>
      <w:r w:rsidR="00FD2CAA" w:rsidRPr="00911DBA">
        <w:t>Human evaluation study and Inception score</w:t>
      </w:r>
      <w:r w:rsidR="00810615" w:rsidRPr="00911DBA">
        <w:t xml:space="preserve"> report</w:t>
      </w:r>
      <w:r w:rsidR="00FD2CAA" w:rsidRPr="00911DBA">
        <w:t xml:space="preserve">.). </w:t>
      </w:r>
      <w:r w:rsidR="001A03C0" w:rsidRPr="00911DBA">
        <w:t>From the above observation, this work performs advantages over Cycle-GAN</w:t>
      </w:r>
      <w:r w:rsidR="0031673A" w:rsidRPr="00911DBA">
        <w:t xml:space="preserve"> </w:t>
      </w:r>
      <w:r w:rsidR="001A03C0" w:rsidRPr="00911DBA">
        <w:t xml:space="preserve">(CC) and Cycle-GAN with </w:t>
      </w:r>
      <w:r w:rsidR="001A03C0" w:rsidRPr="00911DBA">
        <w:lastRenderedPageBreak/>
        <w:t>Feature preserving loss (</w:t>
      </w:r>
      <w:r w:rsidR="001A03C0" w:rsidRPr="00911DBA">
        <w:rPr>
          <w:i/>
          <w:iCs/>
        </w:rPr>
        <w:t>CC+CP</w:t>
      </w:r>
      <w:r w:rsidR="001A03C0" w:rsidRPr="00911DBA">
        <w:t xml:space="preserve">), due to the improvements of video continuity and stability brought by the spatial-temporal constraint.  </w:t>
      </w:r>
    </w:p>
    <w:p w14:paraId="53C1B8B6" w14:textId="77777777" w:rsidR="0016397C" w:rsidRPr="00911DBA" w:rsidRDefault="0016397C" w:rsidP="00311535">
      <w:pPr>
        <w:spacing w:after="0"/>
      </w:pP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48"/>
        <w:gridCol w:w="8107"/>
      </w:tblGrid>
      <w:tr w:rsidR="00CC06E1" w:rsidRPr="00911DBA" w14:paraId="08D9AB32" w14:textId="77777777" w:rsidTr="0016397C">
        <w:trPr>
          <w:cantSplit/>
          <w:trHeight w:val="3737"/>
          <w:jc w:val="center"/>
        </w:trPr>
        <w:tc>
          <w:tcPr>
            <w:tcW w:w="321" w:type="pct"/>
            <w:textDirection w:val="btLr"/>
            <w:vAlign w:val="center"/>
          </w:tcPr>
          <w:p w14:paraId="3C6D2ED7" w14:textId="77777777" w:rsidR="00CC06E1" w:rsidRPr="00911DBA" w:rsidRDefault="00CC06E1" w:rsidP="00CC06E1">
            <w:pPr>
              <w:spacing w:before="0"/>
              <w:ind w:right="113"/>
              <w:jc w:val="center"/>
              <w:rPr>
                <w:rFonts w:eastAsiaTheme="majorEastAsia"/>
                <w:bCs/>
              </w:rPr>
            </w:pPr>
            <w:r w:rsidRPr="00911DBA">
              <w:rPr>
                <w:rFonts w:eastAsiaTheme="majorEastAsia"/>
                <w:bCs/>
              </w:rPr>
              <w:t>Discriminator l</w:t>
            </w:r>
            <w:r w:rsidRPr="00911DBA">
              <w:rPr>
                <w:bCs/>
              </w:rPr>
              <w:t>oss</w:t>
            </w:r>
          </w:p>
        </w:tc>
        <w:tc>
          <w:tcPr>
            <w:tcW w:w="4679" w:type="pct"/>
            <w:vMerge w:val="restart"/>
          </w:tcPr>
          <w:p w14:paraId="43AAC1CD" w14:textId="31FFE646" w:rsidR="00CC06E1" w:rsidRPr="00911DBA" w:rsidRDefault="00311535" w:rsidP="00CC06E1">
            <w:pPr>
              <w:rPr>
                <w:rFonts w:eastAsiaTheme="majorEastAsia"/>
                <w:bCs/>
              </w:rPr>
            </w:pPr>
            <w:r w:rsidRPr="00911DBA">
              <w:rPr>
                <w:noProof/>
              </w:rPr>
              <mc:AlternateContent>
                <mc:Choice Requires="wpg">
                  <w:drawing>
                    <wp:anchor distT="0" distB="0" distL="114300" distR="114300" simplePos="0" relativeHeight="251897856" behindDoc="0" locked="0" layoutInCell="1" allowOverlap="1" wp14:anchorId="4131DEAD" wp14:editId="4A832EF6">
                      <wp:simplePos x="0" y="0"/>
                      <wp:positionH relativeFrom="column">
                        <wp:posOffset>-66040</wp:posOffset>
                      </wp:positionH>
                      <wp:positionV relativeFrom="paragraph">
                        <wp:posOffset>108585</wp:posOffset>
                      </wp:positionV>
                      <wp:extent cx="4933950" cy="5690870"/>
                      <wp:effectExtent l="0" t="0" r="0" b="5080"/>
                      <wp:wrapTopAndBottom/>
                      <wp:docPr id="234" name="Group 234"/>
                      <wp:cNvGraphicFramePr/>
                      <a:graphic xmlns:a="http://schemas.openxmlformats.org/drawingml/2006/main">
                        <a:graphicData uri="http://schemas.microsoft.com/office/word/2010/wordprocessingGroup">
                          <wpg:wgp>
                            <wpg:cNvGrpSpPr/>
                            <wpg:grpSpPr>
                              <a:xfrm>
                                <a:off x="0" y="0"/>
                                <a:ext cx="4933950" cy="5690870"/>
                                <a:chOff x="0" y="0"/>
                                <a:chExt cx="5532120" cy="5345285"/>
                              </a:xfrm>
                            </wpg:grpSpPr>
                            <pic:pic xmlns:pic="http://schemas.openxmlformats.org/drawingml/2006/picture">
                              <pic:nvPicPr>
                                <pic:cNvPr id="12" name="Picture 12"/>
                                <pic:cNvPicPr>
                                  <a:picLocks noChangeAspect="1"/>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6">
                                  <a:extLst>
                                    <a:ext uri="{BEBA8EAE-BF5A-486C-A8C5-ECC9F3942E4B}">
                                      <a14:imgProps xmlns:a14="http://schemas.microsoft.com/office/drawing/2010/main">
                                        <a14:imgLayer r:embed="rId57">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80B8719" id="Group 234" o:spid="_x0000_s1026" style="position:absolute;margin-left:-5.2pt;margin-top:8.55pt;width:388.5pt;height:448.1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8"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9" o:title="" cropleft="605f" cropright="-605f"/>
                      </v:shape>
                      <w10:wrap type="topAndBottom"/>
                    </v:group>
                  </w:pict>
                </mc:Fallback>
              </mc:AlternateContent>
            </w:r>
          </w:p>
        </w:tc>
      </w:tr>
      <w:tr w:rsidR="00CC06E1" w:rsidRPr="00911DBA" w14:paraId="35216690" w14:textId="77777777" w:rsidTr="0016397C">
        <w:trPr>
          <w:cantSplit/>
          <w:trHeight w:val="3085"/>
          <w:jc w:val="center"/>
        </w:trPr>
        <w:tc>
          <w:tcPr>
            <w:tcW w:w="321" w:type="pct"/>
            <w:textDirection w:val="btLr"/>
            <w:vAlign w:val="center"/>
          </w:tcPr>
          <w:p w14:paraId="2A36E274" w14:textId="52A83166" w:rsidR="00CC06E1" w:rsidRPr="00911DBA" w:rsidRDefault="00311535" w:rsidP="00311535">
            <w:pPr>
              <w:spacing w:before="0" w:line="360" w:lineRule="auto"/>
              <w:jc w:val="center"/>
              <w:rPr>
                <w:rFonts w:eastAsiaTheme="majorEastAsia"/>
                <w:bCs/>
              </w:rPr>
            </w:pPr>
            <w:r w:rsidRPr="00911DBA">
              <w:rPr>
                <w:rFonts w:eastAsiaTheme="majorEastAsia"/>
                <w:bCs/>
              </w:rPr>
              <w:t>Generator loss</w:t>
            </w:r>
          </w:p>
        </w:tc>
        <w:tc>
          <w:tcPr>
            <w:tcW w:w="4679" w:type="pct"/>
            <w:vMerge/>
          </w:tcPr>
          <w:p w14:paraId="169A364A" w14:textId="77777777" w:rsidR="00CC06E1" w:rsidRPr="00911DBA" w:rsidRDefault="00CC06E1" w:rsidP="00CC06E1">
            <w:pPr>
              <w:rPr>
                <w:noProof/>
              </w:rPr>
            </w:pPr>
          </w:p>
        </w:tc>
      </w:tr>
    </w:tbl>
    <w:p w14:paraId="150759B8" w14:textId="42C7B933" w:rsidR="00CC06E1" w:rsidRPr="00911DBA" w:rsidRDefault="00CC06E1" w:rsidP="00CC06E1">
      <w:pPr>
        <w:pStyle w:val="Caption"/>
        <w:jc w:val="center"/>
        <w:rPr>
          <w:color w:val="auto"/>
          <w:sz w:val="24"/>
          <w:szCs w:val="24"/>
        </w:rPr>
      </w:pPr>
      <w:bookmarkStart w:id="338" w:name="_Toc52980544"/>
      <w:bookmarkStart w:id="339" w:name="_Toc54089175"/>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2</w:t>
      </w:r>
      <w:r w:rsidR="00670E54">
        <w:rPr>
          <w:color w:val="auto"/>
          <w:sz w:val="24"/>
          <w:szCs w:val="24"/>
        </w:rPr>
        <w:fldChar w:fldCharType="end"/>
      </w:r>
      <w:r w:rsidRPr="00911DBA">
        <w:rPr>
          <w:color w:val="auto"/>
          <w:sz w:val="24"/>
          <w:szCs w:val="24"/>
        </w:rPr>
        <w:t xml:space="preserve"> </w:t>
      </w:r>
      <w:r w:rsidR="00A06A7C" w:rsidRPr="00911DBA">
        <w:rPr>
          <w:color w:val="auto"/>
          <w:sz w:val="24"/>
          <w:szCs w:val="24"/>
        </w:rPr>
        <w:t>Training loss, v</w:t>
      </w:r>
      <w:r w:rsidRPr="00911DBA">
        <w:rPr>
          <w:color w:val="auto"/>
          <w:sz w:val="24"/>
          <w:szCs w:val="24"/>
        </w:rPr>
        <w:t>anishing problem on CC+CP+TD</w:t>
      </w:r>
      <w:bookmarkEnd w:id="338"/>
      <w:bookmarkEnd w:id="339"/>
    </w:p>
    <w:p w14:paraId="0633041D" w14:textId="3F9D1C9D" w:rsidR="00A236A8" w:rsidRPr="00911DBA" w:rsidRDefault="00520EEE" w:rsidP="00311535">
      <w:pPr>
        <w:spacing w:after="0"/>
        <w:jc w:val="center"/>
        <w:sectPr w:rsidR="00A236A8" w:rsidRPr="00911DBA" w:rsidSect="00707275">
          <w:pgSz w:w="11906" w:h="16838" w:code="9"/>
          <w:pgMar w:top="1440" w:right="1440" w:bottom="1440" w:left="1701" w:header="720" w:footer="720" w:gutter="0"/>
          <w:cols w:space="720"/>
          <w:docGrid w:linePitch="360"/>
        </w:sectPr>
      </w:pPr>
      <w:r w:rsidRPr="00911DBA">
        <w:rPr>
          <w:rFonts w:eastAsiaTheme="majorEastAsia"/>
          <w:bCs/>
        </w:rPr>
        <w:t>(</w:t>
      </w:r>
      <w:r w:rsidR="00CC06E1" w:rsidRPr="00911DBA">
        <w:rPr>
          <w:rFonts w:eastAsiaTheme="majorEastAsia"/>
          <w:bCs/>
        </w:rPr>
        <w:t>Top</w:t>
      </w:r>
      <w:r w:rsidRPr="00911DBA">
        <w:rPr>
          <w:rFonts w:eastAsiaTheme="majorEastAsia"/>
          <w:bCs/>
        </w:rPr>
        <w:t>)</w:t>
      </w:r>
      <w:r w:rsidR="00CC06E1" w:rsidRPr="00911DBA">
        <w:rPr>
          <w:rFonts w:eastAsiaTheme="majorEastAsia"/>
          <w:bCs/>
        </w:rPr>
        <w:t xml:space="preserve"> Discriminator network, and </w:t>
      </w:r>
      <w:r w:rsidRPr="00911DBA">
        <w:rPr>
          <w:rFonts w:eastAsiaTheme="majorEastAsia"/>
          <w:bCs/>
        </w:rPr>
        <w:t>(</w:t>
      </w:r>
      <w:r w:rsidR="00CC06E1" w:rsidRPr="00911DBA">
        <w:rPr>
          <w:rFonts w:eastAsiaTheme="majorEastAsia"/>
          <w:bCs/>
        </w:rPr>
        <w:t>bottom</w:t>
      </w:r>
      <w:r w:rsidRPr="00911DBA">
        <w:rPr>
          <w:rFonts w:eastAsiaTheme="majorEastAsia"/>
          <w:bCs/>
        </w:rPr>
        <w:t>)</w:t>
      </w:r>
      <w:r w:rsidR="00CC06E1" w:rsidRPr="00911DBA">
        <w:rPr>
          <w:rFonts w:eastAsiaTheme="majorEastAsia"/>
          <w:bCs/>
        </w:rPr>
        <w:t xml:space="preserve"> Generator network,</w:t>
      </w:r>
      <w:r w:rsidR="00311535" w:rsidRPr="00911DBA">
        <w:rPr>
          <w:rFonts w:eastAsiaTheme="majorEastAsia"/>
          <w:bCs/>
        </w:rPr>
        <w:t xml:space="preserve"> </w:t>
      </w:r>
      <w:r w:rsidRPr="00911DBA">
        <w:rPr>
          <w:rFonts w:eastAsiaTheme="majorEastAsia"/>
          <w:bCs/>
        </w:rPr>
        <w:t>(r</w:t>
      </w:r>
      <w:r w:rsidR="00CC06E1" w:rsidRPr="00911DBA">
        <w:rPr>
          <w:rFonts w:eastAsiaTheme="majorEastAsia"/>
          <w:bCs/>
        </w:rPr>
        <w:t>ed</w:t>
      </w:r>
      <w:r w:rsidRPr="00911DBA">
        <w:rPr>
          <w:rFonts w:eastAsiaTheme="majorEastAsia"/>
          <w:bCs/>
        </w:rPr>
        <w:t>)</w:t>
      </w:r>
      <w:r w:rsidR="00CC06E1" w:rsidRPr="00911DBA">
        <w:rPr>
          <w:rFonts w:eastAsiaTheme="majorEastAsia"/>
          <w:bCs/>
        </w:rPr>
        <w:t>:</w:t>
      </w:r>
      <w:r w:rsidR="00CC06E1" w:rsidRPr="00911DBA">
        <w:t xml:space="preserve"> CC+CP+TD, </w:t>
      </w:r>
      <w:r w:rsidRPr="00911DBA">
        <w:t>(b</w:t>
      </w:r>
      <w:r w:rsidR="00CC06E1" w:rsidRPr="00911DBA">
        <w:t>lue</w:t>
      </w:r>
      <w:r w:rsidRPr="00911DBA">
        <w:t>)</w:t>
      </w:r>
      <w:r w:rsidR="00CC06E1" w:rsidRPr="00911DBA">
        <w:t xml:space="preserve">: CC+CP, </w:t>
      </w:r>
      <w:r w:rsidRPr="00911DBA">
        <w:t>(o</w:t>
      </w:r>
      <w:r w:rsidR="00CC06E1" w:rsidRPr="00911DBA">
        <w:t>range</w:t>
      </w:r>
      <w:r w:rsidRPr="00911DBA">
        <w:t>):</w:t>
      </w:r>
      <w:r w:rsidR="00CC06E1" w:rsidRPr="00911DBA">
        <w:t xml:space="preserve"> CC. The CC+CP+TD discriminator loss quickly fail</w:t>
      </w:r>
      <w:r w:rsidR="00B62753" w:rsidRPr="00911DBA">
        <w:t>s</w:t>
      </w:r>
      <w:r w:rsidR="00CC06E1" w:rsidRPr="00911DBA">
        <w:t xml:space="preserve"> to zero result</w:t>
      </w:r>
      <w:r w:rsidR="00B62753" w:rsidRPr="00911DBA">
        <w:t>s</w:t>
      </w:r>
      <w:r w:rsidR="00CC06E1" w:rsidRPr="00911DBA">
        <w:t xml:space="preserve"> the generator loss to explode to one.</w:t>
      </w:r>
    </w:p>
    <w:tbl>
      <w:tblPr>
        <w:tblStyle w:val="TableGrid"/>
        <w:tblpPr w:leftFromText="180" w:rightFromText="180" w:vertAnchor="text" w:horzAnchor="margin" w:tblpY="34"/>
        <w:tblW w:w="5000" w:type="pct"/>
        <w:tblBorders>
          <w:insideH w:val="none" w:sz="0" w:space="0" w:color="auto"/>
          <w:insideV w:val="none" w:sz="0" w:space="0" w:color="auto"/>
        </w:tblBorders>
        <w:tblLook w:val="04A0" w:firstRow="1" w:lastRow="0" w:firstColumn="1" w:lastColumn="0" w:noHBand="0" w:noVBand="1"/>
      </w:tblPr>
      <w:tblGrid>
        <w:gridCol w:w="590"/>
        <w:gridCol w:w="8165"/>
      </w:tblGrid>
      <w:tr w:rsidR="0016397C" w:rsidRPr="00911DBA" w14:paraId="3F69EC52" w14:textId="77777777" w:rsidTr="0016397C">
        <w:trPr>
          <w:cantSplit/>
          <w:trHeight w:val="1299"/>
        </w:trPr>
        <w:tc>
          <w:tcPr>
            <w:tcW w:w="337" w:type="pct"/>
            <w:textDirection w:val="btLr"/>
            <w:vAlign w:val="center"/>
          </w:tcPr>
          <w:p w14:paraId="7E2AF072" w14:textId="77777777" w:rsidR="0016397C" w:rsidRPr="00911DBA" w:rsidRDefault="0016397C" w:rsidP="00CE04A1">
            <w:pPr>
              <w:spacing w:before="0"/>
              <w:ind w:left="113" w:right="113"/>
              <w:jc w:val="center"/>
              <w:rPr>
                <w:sz w:val="22"/>
                <w:szCs w:val="22"/>
              </w:rPr>
            </w:pPr>
            <w:r w:rsidRPr="00911DBA">
              <w:lastRenderedPageBreak/>
              <w:t>Input</w:t>
            </w:r>
          </w:p>
        </w:tc>
        <w:tc>
          <w:tcPr>
            <w:tcW w:w="4663" w:type="pct"/>
            <w:vMerge w:val="restart"/>
            <w:textDirection w:val="tbRl"/>
            <w:vAlign w:val="center"/>
          </w:tcPr>
          <w:p w14:paraId="505747CA" w14:textId="44FF8CDE" w:rsidR="0016397C" w:rsidRPr="00911DBA" w:rsidRDefault="0016397C" w:rsidP="00BD469E">
            <w:pPr>
              <w:spacing w:before="0"/>
              <w:ind w:left="113" w:right="113"/>
              <w:rPr>
                <w:noProof/>
              </w:rPr>
            </w:pPr>
            <w:r w:rsidRPr="00911DBA">
              <w:rPr>
                <w:noProof/>
              </w:rPr>
              <mc:AlternateContent>
                <mc:Choice Requires="wpg">
                  <w:drawing>
                    <wp:anchor distT="0" distB="0" distL="114300" distR="114300" simplePos="0" relativeHeight="251909120" behindDoc="0" locked="0" layoutInCell="1" allowOverlap="1" wp14:anchorId="1ACBED74" wp14:editId="0CFD9438">
                      <wp:simplePos x="0" y="0"/>
                      <wp:positionH relativeFrom="column">
                        <wp:posOffset>-5091426</wp:posOffset>
                      </wp:positionH>
                      <wp:positionV relativeFrom="paragraph">
                        <wp:posOffset>189</wp:posOffset>
                      </wp:positionV>
                      <wp:extent cx="4981421" cy="6750758"/>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4981421" cy="6750758"/>
                                <a:chOff x="31527" y="0"/>
                                <a:chExt cx="5151124" cy="6750758"/>
                              </a:xfrm>
                            </wpg:grpSpPr>
                            <pic:pic xmlns:pic="http://schemas.openxmlformats.org/drawingml/2006/picture">
                              <pic:nvPicPr>
                                <pic:cNvPr id="251" name="Picture 251"/>
                                <pic:cNvPicPr>
                                  <a:picLocks noChangeAspect="1"/>
                                </pic:cNvPicPr>
                              </pic:nvPicPr>
                              <pic:blipFill rotWithShape="1">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l="1" r="1"/>
                                <a:stretch/>
                              </pic:blipFill>
                              <pic:spPr bwMode="auto">
                                <a:xfrm>
                                  <a:off x="31531" y="0"/>
                                  <a:ext cx="5151120" cy="330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31527" y="3342078"/>
                                  <a:ext cx="5150289" cy="3408680"/>
                                </a:xfrm>
                                <a:prstGeom prst="rect">
                                  <a:avLst/>
                                </a:prstGeom>
                                <a:noFill/>
                                <a:ln>
                                  <a:noFill/>
                                </a:ln>
                              </pic:spPr>
                            </pic:pic>
                          </wpg:wgp>
                        </a:graphicData>
                      </a:graphic>
                      <wp14:sizeRelH relativeFrom="margin">
                        <wp14:pctWidth>0</wp14:pctWidth>
                      </wp14:sizeRelH>
                    </wp:anchor>
                  </w:drawing>
                </mc:Choice>
                <mc:Fallback>
                  <w:pict>
                    <v:group w14:anchorId="04C9227E" id="Group 224" o:spid="_x0000_s1026" style="position:absolute;margin-left:-400.9pt;margin-top:0;width:392.25pt;height:531.55pt;z-index:251909120;mso-width-relative:margin" coordorigin="315" coordsize="51511,67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">
                      <v:shape id="Picture 251" o:spid="_x0000_s1027" type="#_x0000_t75" style="position:absolute;left:315;width:5151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">
                        <v:imagedata r:id="rId64" o:title="" cropleft="1f" cropright="1f"/>
                      </v:shape>
                      <v:shape id="Picture 10" o:spid="_x0000_s1028" type="#_x0000_t75" style="position:absolute;left:315;top:33420;width:51503;height:34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">
                        <v:imagedata r:id="rId65" o:title=""/>
                      </v:shape>
                      <w10:wrap type="topAndBottom"/>
                    </v:group>
                  </w:pict>
                </mc:Fallback>
              </mc:AlternateContent>
            </w:r>
          </w:p>
        </w:tc>
      </w:tr>
      <w:tr w:rsidR="0016397C" w:rsidRPr="00911DBA" w14:paraId="678F1C64" w14:textId="77777777" w:rsidTr="0016397C">
        <w:trPr>
          <w:cantSplit/>
          <w:trHeight w:val="1299"/>
        </w:trPr>
        <w:tc>
          <w:tcPr>
            <w:tcW w:w="337" w:type="pct"/>
            <w:textDirection w:val="btLr"/>
            <w:vAlign w:val="center"/>
          </w:tcPr>
          <w:p w14:paraId="5D9BDAC2"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3F241D91" w14:textId="5A533405" w:rsidR="0016397C" w:rsidRPr="00911DBA" w:rsidRDefault="0016397C" w:rsidP="00BD469E">
            <w:pPr>
              <w:spacing w:before="0"/>
              <w:ind w:left="113" w:right="113"/>
              <w:rPr>
                <w:noProof/>
              </w:rPr>
            </w:pPr>
          </w:p>
        </w:tc>
      </w:tr>
      <w:tr w:rsidR="0016397C" w:rsidRPr="00911DBA" w14:paraId="7D5B3C49" w14:textId="77777777" w:rsidTr="0016397C">
        <w:trPr>
          <w:cantSplit/>
          <w:trHeight w:val="1299"/>
        </w:trPr>
        <w:tc>
          <w:tcPr>
            <w:tcW w:w="337" w:type="pct"/>
            <w:textDirection w:val="btLr"/>
            <w:vAlign w:val="center"/>
          </w:tcPr>
          <w:p w14:paraId="78410490" w14:textId="77777777" w:rsidR="0016397C" w:rsidRPr="00911DBA" w:rsidRDefault="0016397C" w:rsidP="00CE04A1">
            <w:pPr>
              <w:spacing w:before="0"/>
              <w:ind w:left="113" w:right="113"/>
              <w:jc w:val="center"/>
              <w:rPr>
                <w:sz w:val="22"/>
                <w:szCs w:val="22"/>
              </w:rPr>
            </w:pPr>
            <w:r w:rsidRPr="00911DBA">
              <w:t>CC+CP</w:t>
            </w:r>
          </w:p>
        </w:tc>
        <w:tc>
          <w:tcPr>
            <w:tcW w:w="4663" w:type="pct"/>
            <w:vMerge/>
            <w:textDirection w:val="tbRl"/>
          </w:tcPr>
          <w:p w14:paraId="7158F927" w14:textId="490524CB" w:rsidR="0016397C" w:rsidRPr="00911DBA" w:rsidRDefault="0016397C" w:rsidP="00BD469E">
            <w:pPr>
              <w:spacing w:before="0"/>
              <w:ind w:left="113" w:right="113"/>
              <w:rPr>
                <w:noProof/>
              </w:rPr>
            </w:pPr>
          </w:p>
        </w:tc>
      </w:tr>
      <w:tr w:rsidR="0016397C" w:rsidRPr="00911DBA" w14:paraId="5506D1FC" w14:textId="77777777" w:rsidTr="0016397C">
        <w:trPr>
          <w:cantSplit/>
          <w:trHeight w:val="1490"/>
        </w:trPr>
        <w:tc>
          <w:tcPr>
            <w:tcW w:w="337" w:type="pct"/>
            <w:textDirection w:val="btLr"/>
            <w:vAlign w:val="center"/>
          </w:tcPr>
          <w:p w14:paraId="3024A4BF"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extDirection w:val="tbRl"/>
          </w:tcPr>
          <w:p w14:paraId="08D10057" w14:textId="7483DA7E" w:rsidR="0016397C" w:rsidRPr="00911DBA" w:rsidRDefault="0016397C" w:rsidP="00BD469E">
            <w:pPr>
              <w:spacing w:before="0"/>
              <w:ind w:left="113" w:right="113"/>
              <w:rPr>
                <w:noProof/>
              </w:rPr>
            </w:pPr>
          </w:p>
        </w:tc>
      </w:tr>
      <w:tr w:rsidR="0016397C" w:rsidRPr="00911DBA" w14:paraId="2F81BD96" w14:textId="77777777" w:rsidTr="0016397C">
        <w:trPr>
          <w:cantSplit/>
          <w:trHeight w:val="1299"/>
        </w:trPr>
        <w:tc>
          <w:tcPr>
            <w:tcW w:w="337" w:type="pct"/>
            <w:textDirection w:val="btLr"/>
            <w:vAlign w:val="center"/>
          </w:tcPr>
          <w:p w14:paraId="01B29C39" w14:textId="77777777" w:rsidR="0016397C" w:rsidRPr="00911DBA" w:rsidRDefault="0016397C" w:rsidP="00CE04A1">
            <w:pPr>
              <w:spacing w:before="0"/>
              <w:ind w:left="113" w:right="113"/>
              <w:jc w:val="center"/>
              <w:rPr>
                <w:sz w:val="22"/>
                <w:szCs w:val="22"/>
              </w:rPr>
            </w:pPr>
            <w:r w:rsidRPr="00911DBA">
              <w:t>Input</w:t>
            </w:r>
          </w:p>
        </w:tc>
        <w:tc>
          <w:tcPr>
            <w:tcW w:w="4663" w:type="pct"/>
            <w:vMerge/>
            <w:textDirection w:val="tbRl"/>
          </w:tcPr>
          <w:p w14:paraId="3C1FEADC" w14:textId="08E0A2E1" w:rsidR="0016397C" w:rsidRPr="00911DBA" w:rsidRDefault="0016397C" w:rsidP="00CE04A1">
            <w:pPr>
              <w:spacing w:before="0"/>
              <w:ind w:left="113" w:right="113"/>
            </w:pPr>
          </w:p>
        </w:tc>
      </w:tr>
      <w:tr w:rsidR="0016397C" w:rsidRPr="00911DBA" w14:paraId="4D13F6D3" w14:textId="77777777" w:rsidTr="0016397C">
        <w:trPr>
          <w:cantSplit/>
          <w:trHeight w:val="1299"/>
        </w:trPr>
        <w:tc>
          <w:tcPr>
            <w:tcW w:w="337" w:type="pct"/>
            <w:textDirection w:val="btLr"/>
            <w:vAlign w:val="center"/>
          </w:tcPr>
          <w:p w14:paraId="1F52EECC" w14:textId="77777777" w:rsidR="0016397C" w:rsidRPr="00911DBA" w:rsidRDefault="0016397C" w:rsidP="00CE04A1">
            <w:pPr>
              <w:spacing w:before="0"/>
              <w:ind w:left="113" w:right="113"/>
              <w:jc w:val="center"/>
              <w:rPr>
                <w:sz w:val="22"/>
                <w:szCs w:val="22"/>
              </w:rPr>
            </w:pPr>
            <w:r w:rsidRPr="00911DBA">
              <w:t>CC</w:t>
            </w:r>
          </w:p>
        </w:tc>
        <w:tc>
          <w:tcPr>
            <w:tcW w:w="4663" w:type="pct"/>
            <w:vMerge/>
            <w:textDirection w:val="tbRl"/>
          </w:tcPr>
          <w:p w14:paraId="4B9FD0A4" w14:textId="77777777" w:rsidR="0016397C" w:rsidRPr="00911DBA" w:rsidRDefault="0016397C" w:rsidP="00CE04A1">
            <w:pPr>
              <w:spacing w:before="0"/>
              <w:ind w:left="113" w:right="113"/>
              <w:rPr>
                <w:noProof/>
              </w:rPr>
            </w:pPr>
          </w:p>
        </w:tc>
      </w:tr>
      <w:tr w:rsidR="0016397C" w:rsidRPr="00911DBA" w14:paraId="368234D9" w14:textId="77777777" w:rsidTr="0016397C">
        <w:trPr>
          <w:cantSplit/>
          <w:trHeight w:val="1299"/>
        </w:trPr>
        <w:tc>
          <w:tcPr>
            <w:tcW w:w="337" w:type="pct"/>
            <w:textDirection w:val="btLr"/>
            <w:vAlign w:val="center"/>
          </w:tcPr>
          <w:p w14:paraId="11F0CEED" w14:textId="77777777" w:rsidR="0016397C" w:rsidRPr="00911DBA" w:rsidRDefault="0016397C" w:rsidP="00CE04A1">
            <w:pPr>
              <w:spacing w:before="0"/>
              <w:ind w:left="113" w:right="113"/>
              <w:jc w:val="center"/>
              <w:rPr>
                <w:sz w:val="22"/>
                <w:szCs w:val="22"/>
              </w:rPr>
            </w:pPr>
            <w:r w:rsidRPr="00911DBA">
              <w:t>CC+CP</w:t>
            </w:r>
          </w:p>
        </w:tc>
        <w:tc>
          <w:tcPr>
            <w:tcW w:w="4663" w:type="pct"/>
            <w:vMerge/>
          </w:tcPr>
          <w:p w14:paraId="5E3F1E81" w14:textId="77777777" w:rsidR="0016397C" w:rsidRPr="00911DBA" w:rsidRDefault="0016397C" w:rsidP="00CE04A1">
            <w:pPr>
              <w:spacing w:before="0"/>
              <w:rPr>
                <w:noProof/>
              </w:rPr>
            </w:pPr>
          </w:p>
        </w:tc>
      </w:tr>
      <w:tr w:rsidR="0016397C" w:rsidRPr="00911DBA" w14:paraId="0E22AA1B" w14:textId="77777777" w:rsidTr="0016397C">
        <w:trPr>
          <w:cantSplit/>
          <w:trHeight w:val="1340"/>
        </w:trPr>
        <w:tc>
          <w:tcPr>
            <w:tcW w:w="337" w:type="pct"/>
            <w:textDirection w:val="btLr"/>
            <w:vAlign w:val="center"/>
          </w:tcPr>
          <w:p w14:paraId="3C323795" w14:textId="77777777" w:rsidR="0016397C" w:rsidRPr="00911DBA" w:rsidRDefault="0016397C" w:rsidP="00CE04A1">
            <w:pPr>
              <w:spacing w:before="0"/>
              <w:ind w:left="113" w:right="113"/>
              <w:jc w:val="center"/>
              <w:rPr>
                <w:sz w:val="22"/>
                <w:szCs w:val="22"/>
              </w:rPr>
            </w:pPr>
            <w:r w:rsidRPr="00911DBA">
              <w:rPr>
                <w:sz w:val="22"/>
                <w:szCs w:val="22"/>
              </w:rPr>
              <w:t>CC+CP+TD</w:t>
            </w:r>
          </w:p>
        </w:tc>
        <w:tc>
          <w:tcPr>
            <w:tcW w:w="4663" w:type="pct"/>
            <w:vMerge/>
          </w:tcPr>
          <w:p w14:paraId="6D8B254B" w14:textId="77777777" w:rsidR="0016397C" w:rsidRPr="00911DBA" w:rsidRDefault="0016397C" w:rsidP="00311535">
            <w:pPr>
              <w:keepNext/>
              <w:spacing w:before="0"/>
              <w:rPr>
                <w:noProof/>
              </w:rPr>
            </w:pPr>
          </w:p>
        </w:tc>
      </w:tr>
    </w:tbl>
    <w:p w14:paraId="0636CA21" w14:textId="5CE29973" w:rsidR="00311535" w:rsidRPr="00911DBA" w:rsidRDefault="00311535" w:rsidP="00311535">
      <w:pPr>
        <w:pStyle w:val="Caption"/>
        <w:framePr w:w="5154" w:hSpace="181" w:wrap="notBeside" w:vAnchor="text" w:hAnchor="page" w:x="3966" w:y="10776"/>
        <w:rPr>
          <w:color w:val="auto"/>
          <w:sz w:val="24"/>
          <w:szCs w:val="24"/>
        </w:rPr>
      </w:pPr>
      <w:bookmarkStart w:id="340" w:name="_Toc52980545"/>
      <w:bookmarkStart w:id="341" w:name="_Toc54089176"/>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3</w:t>
      </w:r>
      <w:r w:rsidR="00670E54">
        <w:rPr>
          <w:color w:val="auto"/>
          <w:sz w:val="24"/>
          <w:szCs w:val="24"/>
        </w:rPr>
        <w:fldChar w:fldCharType="end"/>
      </w:r>
      <w:r w:rsidRPr="00911DBA">
        <w:rPr>
          <w:color w:val="auto"/>
          <w:sz w:val="24"/>
          <w:szCs w:val="24"/>
        </w:rPr>
        <w:t xml:space="preserve"> </w:t>
      </w:r>
      <w:r w:rsidR="00CE5A6B" w:rsidRPr="00911DBA">
        <w:rPr>
          <w:color w:val="auto"/>
          <w:sz w:val="24"/>
          <w:szCs w:val="24"/>
        </w:rPr>
        <w:t>F</w:t>
      </w:r>
      <w:r w:rsidRPr="00911DBA">
        <w:rPr>
          <w:color w:val="auto"/>
          <w:sz w:val="24"/>
          <w:szCs w:val="24"/>
        </w:rPr>
        <w:t>lower to flower translation result</w:t>
      </w:r>
      <w:bookmarkEnd w:id="340"/>
      <w:bookmarkEnd w:id="341"/>
    </w:p>
    <w:p w14:paraId="79807897" w14:textId="76C7C11D" w:rsidR="00A236A8" w:rsidRPr="00911DBA" w:rsidRDefault="00D910EC" w:rsidP="00311535">
      <w:pPr>
        <w:spacing w:before="0"/>
        <w:jc w:val="center"/>
        <w:rPr>
          <w:rFonts w:eastAsiaTheme="majorEastAsia"/>
          <w:bCs/>
        </w:rPr>
      </w:pPr>
      <w:r w:rsidRPr="00911DBA">
        <w:rPr>
          <w:rStyle w:val="Heading4Char"/>
          <w:rFonts w:cs="Times New Roman"/>
          <w:b w:val="0"/>
          <w:bCs/>
          <w:i w:val="0"/>
          <w:iCs w:val="0"/>
        </w:rPr>
        <w:t xml:space="preserve">The </w:t>
      </w:r>
      <w:r w:rsidR="00624D23" w:rsidRPr="00911DBA">
        <w:rPr>
          <w:rStyle w:val="Heading4Char"/>
          <w:rFonts w:cs="Times New Roman"/>
          <w:b w:val="0"/>
          <w:bCs/>
          <w:i w:val="0"/>
          <w:iCs w:val="0"/>
        </w:rPr>
        <w:t xml:space="preserve">real images </w:t>
      </w:r>
      <w:r w:rsidR="00ED437D" w:rsidRPr="00911DBA">
        <w:rPr>
          <w:rStyle w:val="Heading4Char"/>
          <w:rFonts w:cs="Times New Roman"/>
          <w:b w:val="0"/>
          <w:bCs/>
          <w:i w:val="0"/>
          <w:iCs w:val="0"/>
        </w:rPr>
        <w:t>lab</w:t>
      </w:r>
      <w:r w:rsidR="00033136" w:rsidRPr="00911DBA">
        <w:rPr>
          <w:rStyle w:val="Heading4Char"/>
          <w:rFonts w:cs="Times New Roman"/>
          <w:b w:val="0"/>
          <w:bCs/>
          <w:i w:val="0"/>
          <w:iCs w:val="0"/>
        </w:rPr>
        <w:t>e</w:t>
      </w:r>
      <w:r w:rsidR="00ED437D" w:rsidRPr="00911DBA">
        <w:rPr>
          <w:rStyle w:val="Heading4Char"/>
          <w:rFonts w:cs="Times New Roman"/>
          <w:b w:val="0"/>
          <w:bCs/>
          <w:i w:val="0"/>
          <w:iCs w:val="0"/>
        </w:rPr>
        <w:t>led Input</w:t>
      </w:r>
      <w:r w:rsidR="00624D23" w:rsidRPr="00911DBA">
        <w:rPr>
          <w:rStyle w:val="Heading4Char"/>
          <w:rFonts w:cs="Times New Roman"/>
          <w:b w:val="0"/>
          <w:bCs/>
          <w:i w:val="0"/>
          <w:iCs w:val="0"/>
        </w:rPr>
        <w:t xml:space="preserve"> that the synthetic images are based on. </w:t>
      </w:r>
      <w:r w:rsidR="003B0F25" w:rsidRPr="00911DBA">
        <w:rPr>
          <w:rStyle w:val="Heading4Char"/>
          <w:rFonts w:cs="Times New Roman"/>
          <w:b w:val="0"/>
          <w:bCs/>
          <w:i w:val="0"/>
          <w:iCs w:val="0"/>
        </w:rPr>
        <w:t>The s</w:t>
      </w:r>
      <w:r w:rsidR="00624D23" w:rsidRPr="00911DBA">
        <w:rPr>
          <w:rStyle w:val="Heading4Char"/>
          <w:rFonts w:cs="Times New Roman"/>
          <w:b w:val="0"/>
          <w:bCs/>
          <w:i w:val="0"/>
          <w:iCs w:val="0"/>
        </w:rPr>
        <w:t>econd</w:t>
      </w:r>
      <w:r w:rsidR="003B0F25" w:rsidRPr="00911DBA">
        <w:rPr>
          <w:rStyle w:val="Heading4Char"/>
          <w:rFonts w:cs="Times New Roman"/>
          <w:b w:val="0"/>
          <w:bCs/>
          <w:i w:val="0"/>
          <w:iCs w:val="0"/>
        </w:rPr>
        <w:t>-</w:t>
      </w:r>
      <w:r w:rsidR="00624D23" w:rsidRPr="00911DBA">
        <w:rPr>
          <w:rStyle w:val="Heading4Char"/>
          <w:rFonts w:cs="Times New Roman"/>
          <w:b w:val="0"/>
          <w:bCs/>
          <w:i w:val="0"/>
          <w:iCs w:val="0"/>
        </w:rPr>
        <w:t xml:space="preserve">row is the result of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Third</w:t>
      </w:r>
      <w:r w:rsidR="003B0F25" w:rsidRPr="00911DBA">
        <w:rPr>
          <w:rStyle w:val="Heading4Char"/>
          <w:rFonts w:cs="Times New Roman"/>
          <w:b w:val="0"/>
          <w:bCs/>
          <w:i w:val="0"/>
          <w:iCs w:val="0"/>
        </w:rPr>
        <w:t>-</w:t>
      </w:r>
      <w:r w:rsidR="00624D23" w:rsidRPr="00911DBA">
        <w:rPr>
          <w:rStyle w:val="Heading4Char"/>
          <w:rFonts w:cs="Times New Roman"/>
          <w:b w:val="0"/>
          <w:bCs/>
          <w:i w:val="0"/>
          <w:iCs w:val="0"/>
        </w:rPr>
        <w:t>row show</w:t>
      </w:r>
      <w:r w:rsidR="003B0F25"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927604" w:rsidRPr="00911DBA">
        <w:rPr>
          <w:rStyle w:val="Heading4Char"/>
          <w:rFonts w:cs="Times New Roman"/>
          <w:b w:val="0"/>
          <w:bCs/>
          <w:i w:val="0"/>
          <w:iCs w:val="0"/>
        </w:rPr>
        <w:t>Cycle-GAN</w:t>
      </w:r>
      <w:r w:rsidR="00624D23" w:rsidRPr="00911DBA">
        <w:rPr>
          <w:rStyle w:val="Heading4Char"/>
          <w:rFonts w:cs="Times New Roman"/>
          <w:b w:val="0"/>
          <w:bCs/>
          <w:i w:val="0"/>
          <w:iCs w:val="0"/>
        </w:rPr>
        <w:t xml:space="preserve"> with Feature preserving loss,</w:t>
      </w:r>
      <w:r w:rsidR="00520EEE" w:rsidRPr="00911DBA">
        <w:rPr>
          <w:rStyle w:val="Heading4Char"/>
          <w:rFonts w:cs="Times New Roman"/>
          <w:b w:val="0"/>
          <w:bCs/>
          <w:i w:val="0"/>
          <w:iCs w:val="0"/>
        </w:rPr>
        <w:t xml:space="preserve"> and</w:t>
      </w:r>
      <w:r w:rsidR="00624D23" w:rsidRPr="00911DBA">
        <w:rPr>
          <w:rStyle w:val="Heading4Char"/>
          <w:rFonts w:cs="Times New Roman"/>
          <w:b w:val="0"/>
          <w:bCs/>
          <w:i w:val="0"/>
          <w:iCs w:val="0"/>
        </w:rPr>
        <w:t xml:space="preserve"> the last include</w:t>
      </w:r>
      <w:r w:rsidR="00B62753" w:rsidRPr="00911DBA">
        <w:rPr>
          <w:rStyle w:val="Heading4Char"/>
          <w:rFonts w:cs="Times New Roman"/>
          <w:b w:val="0"/>
          <w:bCs/>
          <w:i w:val="0"/>
          <w:iCs w:val="0"/>
        </w:rPr>
        <w:t>s</w:t>
      </w:r>
      <w:r w:rsidR="00624D23" w:rsidRPr="00911DBA">
        <w:rPr>
          <w:rStyle w:val="Heading4Char"/>
          <w:rFonts w:cs="Times New Roman"/>
          <w:b w:val="0"/>
          <w:bCs/>
          <w:i w:val="0"/>
          <w:iCs w:val="0"/>
        </w:rPr>
        <w:t xml:space="preserve"> </w:t>
      </w:r>
      <w:r w:rsidR="00520EEE" w:rsidRPr="00911DBA">
        <w:rPr>
          <w:rStyle w:val="Heading4Char"/>
          <w:rFonts w:cs="Times New Roman"/>
          <w:b w:val="0"/>
          <w:bCs/>
          <w:i w:val="0"/>
          <w:iCs w:val="0"/>
        </w:rPr>
        <w:t>temporal discriminator</w:t>
      </w:r>
      <w:r w:rsidR="00624D23" w:rsidRPr="00911DBA">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501"/>
        <w:gridCol w:w="8254"/>
      </w:tblGrid>
      <w:tr w:rsidR="00A236A8" w:rsidRPr="00911DBA" w14:paraId="10E950AD" w14:textId="77777777" w:rsidTr="003604A9">
        <w:trPr>
          <w:cantSplit/>
          <w:trHeight w:val="1833"/>
        </w:trPr>
        <w:tc>
          <w:tcPr>
            <w:tcW w:w="281" w:type="pct"/>
            <w:textDirection w:val="btLr"/>
            <w:vAlign w:val="center"/>
          </w:tcPr>
          <w:p w14:paraId="26FA35AC" w14:textId="0F8437A3" w:rsidR="00A236A8" w:rsidRPr="00911DBA" w:rsidRDefault="00520EEE" w:rsidP="00A3760F">
            <w:pPr>
              <w:spacing w:before="0"/>
              <w:ind w:right="113"/>
              <w:jc w:val="center"/>
            </w:pPr>
            <w:r w:rsidRPr="00911DBA">
              <w:lastRenderedPageBreak/>
              <w:t>R</w:t>
            </w:r>
            <w:r w:rsidR="00A236A8" w:rsidRPr="00911DBA">
              <w:t xml:space="preserve">esult </w:t>
            </w:r>
            <w:r w:rsidRPr="00911DBA">
              <w:t>o</w:t>
            </w:r>
            <w:r w:rsidR="00A236A8" w:rsidRPr="00911DBA">
              <w:t>utput</w:t>
            </w:r>
          </w:p>
        </w:tc>
        <w:tc>
          <w:tcPr>
            <w:tcW w:w="4719" w:type="pct"/>
            <w:vMerge w:val="restart"/>
          </w:tcPr>
          <w:p w14:paraId="67E9D6FB" w14:textId="3883FBF8" w:rsidR="00A236A8" w:rsidRPr="00911DBA" w:rsidRDefault="00A3760F" w:rsidP="003B4813">
            <w:pPr>
              <w:keepNext/>
              <w:spacing w:before="0"/>
              <w:jc w:val="center"/>
            </w:pPr>
            <w:r>
              <w:rPr>
                <w:noProof/>
              </w:rPr>
              <mc:AlternateContent>
                <mc:Choice Requires="wpg">
                  <w:drawing>
                    <wp:anchor distT="0" distB="0" distL="114300" distR="114300" simplePos="0" relativeHeight="251916288" behindDoc="0" locked="0" layoutInCell="1" allowOverlap="1" wp14:anchorId="3A662BE4" wp14:editId="3C58FA88">
                      <wp:simplePos x="0" y="0"/>
                      <wp:positionH relativeFrom="column">
                        <wp:posOffset>-14605</wp:posOffset>
                      </wp:positionH>
                      <wp:positionV relativeFrom="paragraph">
                        <wp:posOffset>71755</wp:posOffset>
                      </wp:positionV>
                      <wp:extent cx="5158105" cy="5704840"/>
                      <wp:effectExtent l="19050" t="19050" r="23495" b="10160"/>
                      <wp:wrapTopAndBottom/>
                      <wp:docPr id="51" name="Group 51"/>
                      <wp:cNvGraphicFramePr/>
                      <a:graphic xmlns:a="http://schemas.openxmlformats.org/drawingml/2006/main">
                        <a:graphicData uri="http://schemas.microsoft.com/office/word/2010/wordprocessingGroup">
                          <wpg:wgp>
                            <wpg:cNvGrpSpPr/>
                            <wpg:grpSpPr>
                              <a:xfrm>
                                <a:off x="0" y="0"/>
                                <a:ext cx="5158105" cy="5704840"/>
                                <a:chOff x="-9525" y="-970400"/>
                                <a:chExt cx="4975225" cy="4920141"/>
                              </a:xfrm>
                            </wpg:grpSpPr>
                            <wpg:grpSp>
                              <wpg:cNvPr id="52" name="Group 52"/>
                              <wpg:cNvGrpSpPr/>
                              <wpg:grpSpPr>
                                <a:xfrm>
                                  <a:off x="0" y="0"/>
                                  <a:ext cx="4956175" cy="3949741"/>
                                  <a:chOff x="0" y="0"/>
                                  <a:chExt cx="5457886" cy="3949931"/>
                                </a:xfrm>
                              </wpg:grpSpPr>
                              <pic:pic xmlns:pic="http://schemas.openxmlformats.org/drawingml/2006/picture">
                                <pic:nvPicPr>
                                  <pic:cNvPr id="53" name="Picture 53"/>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884" r="8041"/>
                                  <a:stretch/>
                                </pic:blipFill>
                                <pic:spPr bwMode="auto">
                                  <a:xfrm>
                                    <a:off x="0" y="0"/>
                                    <a:ext cx="5457886" cy="206565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r="8114"/>
                                  <a:stretch/>
                                </pic:blipFill>
                                <pic:spPr bwMode="auto">
                                  <a:xfrm>
                                    <a:off x="0" y="1909041"/>
                                    <a:ext cx="5457885" cy="2040890"/>
                                  </a:xfrm>
                                  <a:prstGeom prst="rect">
                                    <a:avLst/>
                                  </a:prstGeom>
                                  <a:noFill/>
                                  <a:ln>
                                    <a:solidFill>
                                      <a:schemeClr val="tx1"/>
                                    </a:solidFill>
                                  </a:ln>
                                </pic:spPr>
                              </pic:pic>
                            </wpg:grpSp>
                            <pic:pic xmlns:pic="http://schemas.openxmlformats.org/drawingml/2006/picture">
                              <pic:nvPicPr>
                                <pic:cNvPr id="55" name="Picture 55"/>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9525" y="-970400"/>
                                  <a:ext cx="4975225" cy="970400"/>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DEF98AF" id="Group 51" o:spid="_x0000_s1026" style="position:absolute;margin-left:-1.15pt;margin-top:5.65pt;width:406.15pt;height:449.2pt;z-index:251916288;mso-width-relative:margin;mso-height-relative:margin" coordorigin="-95,-9704" coordsize="49752,49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">
                      <v:group id="Group 52" o:spid="_x0000_s1027" style="position:absolute;width:49561;height:39497" coordsize="54578,3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icture 53" o:spid="_x0000_s1028" type="#_x0000_t75" style="position:absolute;width:54578;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" stroked="t" strokecolor="black [3213]">
                          <v:stroke joinstyle="round"/>
                          <v:imagedata r:id="rId71" o:title="" cropleft="579f" cropright="5270f"/>
                          <v:path arrowok="t"/>
                        </v:shape>
                        <v:shape id="Picture 54" o:spid="_x0000_s1029" type="#_x0000_t75" style="position:absolute;top:19090;width:54578;height:20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" stroked="t" strokecolor="black [3213]">
                          <v:imagedata r:id="rId72" o:title="" cropright="5318f"/>
                          <v:path arrowok="t"/>
                        </v:shape>
                      </v:group>
                      <v:shape id="Picture 55" o:spid="_x0000_s1030" type="#_x0000_t75" style="position:absolute;left:-95;top:-9704;width:49752;height:9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" stroked="t" strokecolor="black [3213]">
                        <v:imagedata r:id="rId73" o:title=""/>
                        <v:path arrowok="t"/>
                      </v:shape>
                      <w10:wrap type="topAndBottom"/>
                    </v:group>
                  </w:pict>
                </mc:Fallback>
              </mc:AlternateContent>
            </w:r>
          </w:p>
        </w:tc>
      </w:tr>
      <w:tr w:rsidR="00A236A8" w:rsidRPr="00911DBA" w14:paraId="49FFB5F1" w14:textId="77777777" w:rsidTr="003604A9">
        <w:trPr>
          <w:cantSplit/>
          <w:trHeight w:val="3629"/>
        </w:trPr>
        <w:tc>
          <w:tcPr>
            <w:tcW w:w="281" w:type="pct"/>
            <w:textDirection w:val="btLr"/>
            <w:vAlign w:val="center"/>
          </w:tcPr>
          <w:p w14:paraId="0E98A2F3" w14:textId="17502853" w:rsidR="00A236A8" w:rsidRPr="00911DBA" w:rsidRDefault="00A236A8" w:rsidP="003B4813">
            <w:pPr>
              <w:spacing w:before="0"/>
              <w:ind w:right="113"/>
              <w:jc w:val="center"/>
            </w:pPr>
            <w:r w:rsidRPr="00911DBA">
              <w:rPr>
                <w:noProof/>
              </w:rPr>
              <w:t>Generator loss</w:t>
            </w:r>
          </w:p>
        </w:tc>
        <w:tc>
          <w:tcPr>
            <w:tcW w:w="4719" w:type="pct"/>
            <w:vMerge/>
          </w:tcPr>
          <w:p w14:paraId="10AFF968" w14:textId="2028504B" w:rsidR="00A236A8" w:rsidRPr="00911DBA" w:rsidRDefault="00A236A8" w:rsidP="003B4813">
            <w:pPr>
              <w:keepNext/>
              <w:spacing w:before="0"/>
              <w:jc w:val="center"/>
              <w:rPr>
                <w:noProof/>
              </w:rPr>
            </w:pPr>
          </w:p>
        </w:tc>
      </w:tr>
      <w:tr w:rsidR="00A236A8" w:rsidRPr="00911DBA" w14:paraId="70A62A40" w14:textId="77777777" w:rsidTr="003604A9">
        <w:trPr>
          <w:cantSplit/>
          <w:trHeight w:val="3914"/>
        </w:trPr>
        <w:tc>
          <w:tcPr>
            <w:tcW w:w="281" w:type="pct"/>
            <w:textDirection w:val="btLr"/>
            <w:vAlign w:val="center"/>
          </w:tcPr>
          <w:p w14:paraId="3B828392" w14:textId="6BD9A307" w:rsidR="00A236A8" w:rsidRPr="00911DBA" w:rsidRDefault="00A236A8" w:rsidP="003B4813">
            <w:pPr>
              <w:spacing w:before="0"/>
              <w:ind w:right="113"/>
              <w:jc w:val="center"/>
            </w:pPr>
            <w:r w:rsidRPr="00911DBA">
              <w:rPr>
                <w:noProof/>
              </w:rPr>
              <w:t>Discriminator loss</w:t>
            </w:r>
          </w:p>
        </w:tc>
        <w:tc>
          <w:tcPr>
            <w:tcW w:w="4719" w:type="pct"/>
            <w:vMerge/>
          </w:tcPr>
          <w:p w14:paraId="18FE58ED" w14:textId="1A2E5F2D" w:rsidR="00A236A8" w:rsidRPr="00911DBA" w:rsidRDefault="00A236A8" w:rsidP="003B4813">
            <w:pPr>
              <w:keepNext/>
              <w:spacing w:before="0"/>
              <w:jc w:val="center"/>
              <w:rPr>
                <w:noProof/>
              </w:rPr>
            </w:pPr>
          </w:p>
        </w:tc>
      </w:tr>
    </w:tbl>
    <w:p w14:paraId="089A2D03" w14:textId="74EC7C3E" w:rsidR="005B675D" w:rsidRPr="00911DBA" w:rsidRDefault="00781389" w:rsidP="005B675D">
      <w:pPr>
        <w:pStyle w:val="Caption"/>
        <w:jc w:val="center"/>
        <w:rPr>
          <w:color w:val="auto"/>
          <w:sz w:val="24"/>
          <w:szCs w:val="24"/>
        </w:rPr>
      </w:pPr>
      <w:bookmarkStart w:id="342" w:name="_Toc52980546"/>
      <w:bookmarkStart w:id="343" w:name="_Toc54089177"/>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4</w:t>
      </w:r>
      <w:r w:rsidR="00670E54">
        <w:rPr>
          <w:color w:val="auto"/>
          <w:sz w:val="24"/>
          <w:szCs w:val="24"/>
        </w:rPr>
        <w:fldChar w:fldCharType="end"/>
      </w:r>
      <w:r w:rsidRPr="00911DBA">
        <w:rPr>
          <w:color w:val="auto"/>
          <w:sz w:val="24"/>
          <w:szCs w:val="24"/>
        </w:rPr>
        <w:t xml:space="preserve"> CC+CP+TD with gradient </w:t>
      </w:r>
      <w:r w:rsidR="00032052" w:rsidRPr="00911DBA">
        <w:rPr>
          <w:color w:val="auto"/>
          <w:sz w:val="24"/>
          <w:szCs w:val="24"/>
        </w:rPr>
        <w:t>penalty</w:t>
      </w:r>
      <w:bookmarkEnd w:id="342"/>
      <w:bookmarkEnd w:id="343"/>
    </w:p>
    <w:p w14:paraId="59B5C28D" w14:textId="111D10D4" w:rsidR="00E95FB1" w:rsidRPr="00911DBA" w:rsidRDefault="00E95FB1" w:rsidP="00A3760F">
      <w:pPr>
        <w:keepNext/>
        <w:spacing w:before="0" w:after="0"/>
        <w:jc w:val="center"/>
      </w:pPr>
      <w:r w:rsidRPr="00911DBA">
        <w:rPr>
          <w:noProof/>
        </w:rPr>
        <w:t xml:space="preserve"> (</w:t>
      </w:r>
      <w:r w:rsidR="00520EEE" w:rsidRPr="00911DBA">
        <w:rPr>
          <w:noProof/>
        </w:rPr>
        <w:t>T</w:t>
      </w:r>
      <w:r w:rsidRPr="00911DBA">
        <w:rPr>
          <w:noProof/>
        </w:rPr>
        <w:t>op)</w:t>
      </w:r>
      <w:r w:rsidR="00520EEE" w:rsidRPr="00911DBA">
        <w:rPr>
          <w:noProof/>
        </w:rPr>
        <w:t xml:space="preserve"> o</w:t>
      </w:r>
      <w:r w:rsidRPr="00911DBA">
        <w:rPr>
          <w:noProof/>
        </w:rPr>
        <w:t xml:space="preserve">utput sample (middle) </w:t>
      </w:r>
      <w:r w:rsidR="00520EEE" w:rsidRPr="00911DBA">
        <w:rPr>
          <w:noProof/>
        </w:rPr>
        <w:t>g</w:t>
      </w:r>
      <w:r w:rsidRPr="00911DBA">
        <w:rPr>
          <w:noProof/>
        </w:rPr>
        <w:t>enerator loss,</w:t>
      </w:r>
      <w:r w:rsidR="00A3760F">
        <w:rPr>
          <w:noProof/>
        </w:rPr>
        <w:t xml:space="preserve"> </w:t>
      </w:r>
      <w:r w:rsidRPr="00911DBA">
        <w:rPr>
          <w:noProof/>
        </w:rPr>
        <w:t>and (</w:t>
      </w:r>
      <w:r w:rsidR="006B7B7E" w:rsidRPr="00911DBA">
        <w:rPr>
          <w:noProof/>
        </w:rPr>
        <w:t>b</w:t>
      </w:r>
      <w:r w:rsidRPr="00911DBA">
        <w:rPr>
          <w:noProof/>
        </w:rPr>
        <w:t xml:space="preserve">ottom) </w:t>
      </w:r>
      <w:r w:rsidR="00520EEE" w:rsidRPr="00911DBA">
        <w:rPr>
          <w:noProof/>
        </w:rPr>
        <w:t>d</w:t>
      </w:r>
      <w:r w:rsidRPr="00911DBA">
        <w:rPr>
          <w:noProof/>
        </w:rPr>
        <w:t>iscriminator loss</w:t>
      </w:r>
      <w:r w:rsidR="00A3760F">
        <w:rPr>
          <w:noProof/>
        </w:rPr>
        <w:t>, the x-axis tells the number of instances and the y-axis indicates the loss.</w:t>
      </w:r>
    </w:p>
    <w:p w14:paraId="2FDC102D" w14:textId="12336BAB" w:rsidR="00611134" w:rsidRPr="00911DBA" w:rsidRDefault="00611134" w:rsidP="00BC6457">
      <w:pPr>
        <w:pStyle w:val="Heading3"/>
        <w:numPr>
          <w:ilvl w:val="2"/>
          <w:numId w:val="13"/>
        </w:numPr>
      </w:pPr>
      <w:bookmarkStart w:id="344" w:name="_Toc52981568"/>
      <w:bookmarkStart w:id="345" w:name="_Toc54101888"/>
      <w:r w:rsidRPr="00911DBA">
        <w:t>Sunset</w:t>
      </w:r>
      <w:r w:rsidR="00962383" w:rsidRPr="00911DBA">
        <w:t>-</w:t>
      </w:r>
      <w:r w:rsidRPr="00911DBA">
        <w:t>to</w:t>
      </w:r>
      <w:r w:rsidR="00962383" w:rsidRPr="00911DBA">
        <w:t>-</w:t>
      </w:r>
      <w:r w:rsidRPr="00911DBA">
        <w:t>Day</w:t>
      </w:r>
      <w:bookmarkEnd w:id="344"/>
      <w:bookmarkEnd w:id="345"/>
    </w:p>
    <w:p w14:paraId="72F61C9B" w14:textId="65100668" w:rsidR="004F15E6" w:rsidRPr="00911DBA" w:rsidRDefault="00611134" w:rsidP="00134F16">
      <w:proofErr w:type="gramStart"/>
      <w:r w:rsidRPr="00911DBA">
        <w:t>Similar to</w:t>
      </w:r>
      <w:proofErr w:type="gramEnd"/>
      <w:r w:rsidRPr="00911DBA">
        <w:t xml:space="preserve"> flower</w:t>
      </w:r>
      <w:r w:rsidR="0031673A" w:rsidRPr="00911DBA">
        <w:t>-to-flower</w:t>
      </w:r>
      <w:r w:rsidRPr="00911DBA">
        <w:t xml:space="preserve"> translation</w:t>
      </w:r>
      <w:r w:rsidR="00D54C2E" w:rsidRPr="00911DBA">
        <w:t>,</w:t>
      </w:r>
      <w:r w:rsidRPr="00911DBA">
        <w:t xml:space="preserve"> this experiment </w:t>
      </w:r>
      <w:r w:rsidR="00F8316B" w:rsidRPr="00911DBA">
        <w:t>uses</w:t>
      </w:r>
      <w:r w:rsidRPr="00911DBA">
        <w:t xml:space="preserve"> </w:t>
      </w:r>
      <w:r w:rsidR="00134F16" w:rsidRPr="00911DBA">
        <w:t xml:space="preserve">the </w:t>
      </w:r>
      <w:r w:rsidRPr="00911DBA">
        <w:t xml:space="preserve">same </w:t>
      </w:r>
      <w:r w:rsidR="00A35742" w:rsidRPr="00911DBA">
        <w:t xml:space="preserve">training </w:t>
      </w:r>
      <w:r w:rsidRPr="00911DBA">
        <w:t>setup</w:t>
      </w:r>
      <w:r w:rsidR="00733582" w:rsidRPr="00911DBA">
        <w:t xml:space="preserve">, </w:t>
      </w:r>
      <w:r w:rsidR="00F8316B" w:rsidRPr="00911DBA">
        <w:t>except</w:t>
      </w:r>
      <w:r w:rsidR="00733582" w:rsidRPr="00911DBA">
        <w:t xml:space="preserve"> uses </w:t>
      </w:r>
      <w:r w:rsidR="00284B22" w:rsidRPr="00911DBA">
        <w:t xml:space="preserve">a </w:t>
      </w:r>
      <w:r w:rsidR="004E4FE1" w:rsidRPr="00911DBA">
        <w:t xml:space="preserve">subset of </w:t>
      </w:r>
      <w:r w:rsidR="00733582" w:rsidRPr="00911DBA">
        <w:t>viper dataset</w:t>
      </w:r>
      <w:r w:rsidR="004E4FE1" w:rsidRPr="00911DBA">
        <w:t xml:space="preserve"> target to translate </w:t>
      </w:r>
      <w:r w:rsidR="00520EEE" w:rsidRPr="00911DBA">
        <w:t>d</w:t>
      </w:r>
      <w:r w:rsidR="004E4FE1" w:rsidRPr="00911DBA">
        <w:t xml:space="preserve">ay time </w:t>
      </w:r>
      <w:r w:rsidR="00A40299" w:rsidRPr="00911DBA">
        <w:t>video</w:t>
      </w:r>
      <w:r w:rsidR="004E4FE1" w:rsidRPr="00911DBA">
        <w:t xml:space="preserve"> to </w:t>
      </w:r>
      <w:r w:rsidR="00520EEE" w:rsidRPr="00911DBA">
        <w:t>s</w:t>
      </w:r>
      <w:r w:rsidR="004E4FE1" w:rsidRPr="00911DBA">
        <w:t>unset</w:t>
      </w:r>
      <w:r w:rsidR="00A40299" w:rsidRPr="00911DBA">
        <w:t xml:space="preserve"> video</w:t>
      </w:r>
      <w:r w:rsidR="005056D9" w:rsidRPr="00911DBA">
        <w:t xml:space="preserve"> and </w:t>
      </w:r>
      <w:r w:rsidR="007777A2" w:rsidRPr="00911DBA">
        <w:t>vice versa</w:t>
      </w:r>
      <w:r w:rsidR="00134F16" w:rsidRPr="00911DBA">
        <w:t xml:space="preserve">. </w:t>
      </w:r>
      <w:r w:rsidR="009E52DB" w:rsidRPr="00911DBA">
        <w:t xml:space="preserve">It </w:t>
      </w:r>
      <w:r w:rsidR="009E5689" w:rsidRPr="00911DBA">
        <w:t>takes</w:t>
      </w:r>
      <w:r w:rsidR="00271DD3" w:rsidRPr="00911DBA">
        <w:t xml:space="preserve"> around </w:t>
      </w:r>
      <w:r w:rsidR="00271DD3" w:rsidRPr="00911DBA">
        <w:rPr>
          <w:color w:val="000000" w:themeColor="text1"/>
        </w:rPr>
        <w:t>1.</w:t>
      </w:r>
      <w:r w:rsidR="003502F8" w:rsidRPr="00911DBA">
        <w:rPr>
          <w:color w:val="000000" w:themeColor="text1"/>
        </w:rPr>
        <w:t>1</w:t>
      </w:r>
      <w:r w:rsidR="00271DD3" w:rsidRPr="00911DBA">
        <w:rPr>
          <w:color w:val="000000" w:themeColor="text1"/>
        </w:rPr>
        <w:t xml:space="preserve">6 sec per image and </w:t>
      </w:r>
      <w:r w:rsidR="00D54C2E" w:rsidRPr="00911DBA">
        <w:rPr>
          <w:color w:val="000000" w:themeColor="text1"/>
        </w:rPr>
        <w:t xml:space="preserve">a </w:t>
      </w:r>
      <w:r w:rsidR="00271DD3" w:rsidRPr="00911DBA">
        <w:rPr>
          <w:color w:val="000000" w:themeColor="text1"/>
        </w:rPr>
        <w:t xml:space="preserve">total </w:t>
      </w:r>
      <w:r w:rsidR="00520EEE" w:rsidRPr="00911DBA">
        <w:rPr>
          <w:color w:val="000000" w:themeColor="text1"/>
        </w:rPr>
        <w:t>of 3.75</w:t>
      </w:r>
      <w:r w:rsidR="00306B44" w:rsidRPr="00911DBA">
        <w:rPr>
          <w:color w:val="000000" w:themeColor="text1"/>
        </w:rPr>
        <w:t xml:space="preserve"> days</w:t>
      </w:r>
      <w:r w:rsidR="009234E7" w:rsidRPr="00911DBA">
        <w:rPr>
          <w:color w:val="000000" w:themeColor="text1"/>
        </w:rPr>
        <w:t xml:space="preserve">, </w:t>
      </w:r>
      <w:r w:rsidR="00271DD3" w:rsidRPr="00911DBA">
        <w:rPr>
          <w:color w:val="000000" w:themeColor="text1"/>
        </w:rPr>
        <w:t>train</w:t>
      </w:r>
      <w:r w:rsidR="00C3125E" w:rsidRPr="00911DBA">
        <w:rPr>
          <w:color w:val="000000" w:themeColor="text1"/>
        </w:rPr>
        <w:t xml:space="preserve"> for </w:t>
      </w:r>
      <w:r w:rsidR="00567EEE" w:rsidRPr="00911DBA">
        <w:rPr>
          <w:color w:val="000000" w:themeColor="text1"/>
        </w:rPr>
        <w:t>20 epochs</w:t>
      </w:r>
      <w:r w:rsidR="00271DD3" w:rsidRPr="00911DBA">
        <w:rPr>
          <w:color w:val="000000" w:themeColor="text1"/>
        </w:rPr>
        <w:t>.</w:t>
      </w:r>
      <w:r w:rsidR="009E5689" w:rsidRPr="00911DBA">
        <w:rPr>
          <w:color w:val="000000" w:themeColor="text1"/>
        </w:rPr>
        <w:t xml:space="preserve"> </w:t>
      </w:r>
      <w:r w:rsidR="00134F16" w:rsidRPr="00911DBA">
        <w:t xml:space="preserve">The task of </w:t>
      </w:r>
      <w:r w:rsidR="00520EEE" w:rsidRPr="00911DBA">
        <w:t>s</w:t>
      </w:r>
      <w:r w:rsidR="00134F16" w:rsidRPr="00911DBA">
        <w:t>unset</w:t>
      </w:r>
      <w:r w:rsidR="00B90330" w:rsidRPr="00911DBA">
        <w:t>-</w:t>
      </w:r>
      <w:r w:rsidR="00134F16" w:rsidRPr="00911DBA">
        <w:t>to</w:t>
      </w:r>
      <w:r w:rsidR="00B90330" w:rsidRPr="00911DBA">
        <w:t>-</w:t>
      </w:r>
      <w:r w:rsidR="00520EEE" w:rsidRPr="00911DBA">
        <w:t>d</w:t>
      </w:r>
      <w:r w:rsidR="00134F16" w:rsidRPr="00911DBA">
        <w:t xml:space="preserve">ay is shown to explain the </w:t>
      </w:r>
      <w:r w:rsidR="00095C30" w:rsidRPr="00911DBA">
        <w:t>influence</w:t>
      </w:r>
      <w:r w:rsidR="00134F16" w:rsidRPr="00911DBA">
        <w:t xml:space="preserve"> of our exploitation of </w:t>
      </w:r>
      <w:r w:rsidR="00217565" w:rsidRPr="00911DBA">
        <w:t xml:space="preserve">the </w:t>
      </w:r>
      <w:r w:rsidR="00134F16" w:rsidRPr="00911DBA">
        <w:t xml:space="preserve">proposed </w:t>
      </w:r>
      <w:r w:rsidR="00134F16" w:rsidRPr="00911DBA">
        <w:lastRenderedPageBreak/>
        <w:t xml:space="preserve">solution of </w:t>
      </w:r>
      <w:r w:rsidR="00217565" w:rsidRPr="00911DBA">
        <w:t xml:space="preserve">this </w:t>
      </w:r>
      <w:r w:rsidR="00134F16" w:rsidRPr="00911DBA">
        <w:t xml:space="preserve">thesis; therefore, more focus on the video quality improvements shown in </w:t>
      </w:r>
      <w:r w:rsidR="00520EEE" w:rsidRPr="00911DBA">
        <w:t>F</w:t>
      </w:r>
      <w:r w:rsidR="00B44A08" w:rsidRPr="00911DBA">
        <w:t xml:space="preserve">igure </w:t>
      </w:r>
      <w:r w:rsidR="004D6C4F" w:rsidRPr="00911DBA">
        <w:t>6-</w:t>
      </w:r>
      <w:r w:rsidR="007A0D7E" w:rsidRPr="00911DBA">
        <w:t>5</w:t>
      </w:r>
      <w:r w:rsidR="007708B5" w:rsidRPr="00911DBA">
        <w:t xml:space="preserve"> and Figure 6-7</w:t>
      </w:r>
      <w:r w:rsidR="00B90330" w:rsidRPr="00911DBA">
        <w:t>.</w:t>
      </w:r>
      <w:r w:rsidR="002E05D7" w:rsidRPr="00911DBA">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911DBA" w14:paraId="6644087E" w14:textId="77777777" w:rsidTr="00351E8B">
        <w:trPr>
          <w:cantSplit/>
          <w:trHeight w:val="1243"/>
        </w:trPr>
        <w:tc>
          <w:tcPr>
            <w:tcW w:w="399" w:type="pct"/>
            <w:textDirection w:val="btLr"/>
            <w:vAlign w:val="center"/>
          </w:tcPr>
          <w:p w14:paraId="31B09440" w14:textId="4683155F" w:rsidR="00FE6FE7" w:rsidRPr="00911DBA" w:rsidRDefault="00212C33" w:rsidP="00257F81">
            <w:pPr>
              <w:spacing w:before="0"/>
              <w:ind w:left="113" w:right="113"/>
              <w:jc w:val="center"/>
              <w:rPr>
                <w:noProof/>
              </w:rPr>
            </w:pPr>
            <w:r w:rsidRPr="00911DBA">
              <w:rPr>
                <w:sz w:val="20"/>
                <w:szCs w:val="20"/>
              </w:rPr>
              <w:t>Input</w:t>
            </w:r>
          </w:p>
        </w:tc>
        <w:tc>
          <w:tcPr>
            <w:tcW w:w="4601" w:type="pct"/>
            <w:vMerge w:val="restart"/>
            <w:textDirection w:val="tbRl"/>
          </w:tcPr>
          <w:p w14:paraId="215573B1" w14:textId="156E91CE" w:rsidR="00FE6FE7" w:rsidRPr="00911DBA" w:rsidRDefault="00FE6FE7" w:rsidP="00257F81">
            <w:pPr>
              <w:spacing w:before="0"/>
              <w:ind w:left="113" w:right="113"/>
            </w:pPr>
            <w:r w:rsidRPr="00911DBA">
              <w:rPr>
                <w:noProof/>
              </w:rPr>
              <w:drawing>
                <wp:anchor distT="0" distB="0" distL="114300" distR="114300" simplePos="0" relativeHeight="251846656" behindDoc="0" locked="0" layoutInCell="1" allowOverlap="1" wp14:anchorId="6ED5405C" wp14:editId="073C1FEB">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BEBA8EAE-BF5A-486C-A8C5-ECC9F3942E4B}">
                                <a14:imgProps xmlns:a14="http://schemas.microsoft.com/office/drawing/2010/main">
                                  <a14:imgLayer r:embed="rId75">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911DBA" w14:paraId="41D5FC5F" w14:textId="77777777" w:rsidTr="00351E8B">
        <w:trPr>
          <w:cantSplit/>
          <w:trHeight w:val="1243"/>
        </w:trPr>
        <w:tc>
          <w:tcPr>
            <w:tcW w:w="399" w:type="pct"/>
            <w:textDirection w:val="btLr"/>
            <w:vAlign w:val="center"/>
          </w:tcPr>
          <w:p w14:paraId="103C6F31" w14:textId="53A4DA44" w:rsidR="00FE6FE7" w:rsidRPr="00911DBA" w:rsidRDefault="00FE6FE7" w:rsidP="00257F81">
            <w:pPr>
              <w:spacing w:before="0"/>
              <w:ind w:left="113" w:right="113"/>
              <w:jc w:val="center"/>
            </w:pPr>
            <w:r w:rsidRPr="00911DBA">
              <w:rPr>
                <w:sz w:val="20"/>
                <w:szCs w:val="20"/>
              </w:rPr>
              <w:t>CC</w:t>
            </w:r>
          </w:p>
        </w:tc>
        <w:tc>
          <w:tcPr>
            <w:tcW w:w="4601" w:type="pct"/>
            <w:vMerge/>
            <w:textDirection w:val="tbRl"/>
          </w:tcPr>
          <w:p w14:paraId="2B99AEDC" w14:textId="5E341CA9" w:rsidR="00FE6FE7" w:rsidRPr="00911DBA" w:rsidRDefault="00FE6FE7" w:rsidP="00257F81">
            <w:pPr>
              <w:spacing w:before="0"/>
              <w:ind w:left="113" w:right="113"/>
            </w:pPr>
          </w:p>
        </w:tc>
      </w:tr>
      <w:tr w:rsidR="00FE6FE7" w:rsidRPr="00911DBA" w14:paraId="69D51B96" w14:textId="77777777" w:rsidTr="00351E8B">
        <w:trPr>
          <w:cantSplit/>
          <w:trHeight w:val="1243"/>
        </w:trPr>
        <w:tc>
          <w:tcPr>
            <w:tcW w:w="399" w:type="pct"/>
            <w:textDirection w:val="btLr"/>
            <w:vAlign w:val="center"/>
          </w:tcPr>
          <w:p w14:paraId="19731AF3" w14:textId="01C1202C" w:rsidR="00FE6FE7" w:rsidRPr="00911DBA" w:rsidRDefault="00FE6FE7" w:rsidP="00257F81">
            <w:pPr>
              <w:spacing w:before="0"/>
              <w:ind w:left="113" w:right="113"/>
              <w:jc w:val="center"/>
            </w:pPr>
            <w:r w:rsidRPr="00911DBA">
              <w:rPr>
                <w:sz w:val="20"/>
                <w:szCs w:val="20"/>
              </w:rPr>
              <w:t>CC+CP</w:t>
            </w:r>
          </w:p>
        </w:tc>
        <w:tc>
          <w:tcPr>
            <w:tcW w:w="4601" w:type="pct"/>
            <w:vMerge/>
          </w:tcPr>
          <w:p w14:paraId="2A49BC9A" w14:textId="79825E93" w:rsidR="00FE6FE7" w:rsidRPr="00911DBA" w:rsidRDefault="00FE6FE7" w:rsidP="00257F81">
            <w:pPr>
              <w:spacing w:before="0"/>
            </w:pPr>
          </w:p>
        </w:tc>
      </w:tr>
      <w:tr w:rsidR="00FE6FE7" w:rsidRPr="00911DBA" w14:paraId="580522CF" w14:textId="77777777" w:rsidTr="00351E8B">
        <w:trPr>
          <w:cantSplit/>
          <w:trHeight w:val="1243"/>
        </w:trPr>
        <w:tc>
          <w:tcPr>
            <w:tcW w:w="399" w:type="pct"/>
            <w:textDirection w:val="btLr"/>
            <w:vAlign w:val="center"/>
          </w:tcPr>
          <w:p w14:paraId="251C8B8B" w14:textId="046CFB23" w:rsidR="00FE6FE7" w:rsidRPr="00911DBA" w:rsidRDefault="00FE6FE7" w:rsidP="00257F81">
            <w:pPr>
              <w:spacing w:before="0"/>
              <w:ind w:left="113" w:right="113"/>
              <w:jc w:val="center"/>
            </w:pPr>
            <w:r w:rsidRPr="00911DBA">
              <w:rPr>
                <w:sz w:val="20"/>
                <w:szCs w:val="20"/>
              </w:rPr>
              <w:t>CC+TD</w:t>
            </w:r>
          </w:p>
        </w:tc>
        <w:tc>
          <w:tcPr>
            <w:tcW w:w="4601" w:type="pct"/>
            <w:vMerge/>
          </w:tcPr>
          <w:p w14:paraId="4B069EC1" w14:textId="6FDDA554" w:rsidR="00FE6FE7" w:rsidRPr="00911DBA" w:rsidRDefault="00FE6FE7" w:rsidP="00257F81">
            <w:pPr>
              <w:keepNext/>
              <w:spacing w:before="0"/>
            </w:pPr>
          </w:p>
        </w:tc>
      </w:tr>
      <w:tr w:rsidR="00660F23" w:rsidRPr="00911DBA" w14:paraId="5334C4AD" w14:textId="77777777" w:rsidTr="00351E8B">
        <w:trPr>
          <w:cantSplit/>
          <w:trHeight w:val="1243"/>
        </w:trPr>
        <w:tc>
          <w:tcPr>
            <w:tcW w:w="405" w:type="pct"/>
            <w:textDirection w:val="btLr"/>
            <w:vAlign w:val="center"/>
          </w:tcPr>
          <w:p w14:paraId="294A8003" w14:textId="01809E6D" w:rsidR="00660F23" w:rsidRPr="00911DBA" w:rsidRDefault="00212C33" w:rsidP="00257F81">
            <w:pPr>
              <w:spacing w:before="0"/>
              <w:ind w:left="113" w:right="113"/>
              <w:jc w:val="center"/>
              <w:rPr>
                <w:noProof/>
              </w:rPr>
            </w:pPr>
            <w:r w:rsidRPr="00911DBA">
              <w:rPr>
                <w:sz w:val="20"/>
                <w:szCs w:val="20"/>
              </w:rPr>
              <w:t>Input</w:t>
            </w:r>
          </w:p>
        </w:tc>
        <w:tc>
          <w:tcPr>
            <w:tcW w:w="4595" w:type="pct"/>
            <w:vMerge w:val="restart"/>
            <w:textDirection w:val="tbRl"/>
          </w:tcPr>
          <w:p w14:paraId="2A1DC5AA" w14:textId="77777777" w:rsidR="00660F23" w:rsidRPr="00911DBA" w:rsidRDefault="00660F23" w:rsidP="00257F81">
            <w:pPr>
              <w:spacing w:before="0"/>
              <w:ind w:left="113" w:right="113"/>
            </w:pPr>
            <w:r w:rsidRPr="00911DBA">
              <w:rPr>
                <w:noProof/>
              </w:rPr>
              <w:drawing>
                <wp:anchor distT="0" distB="0" distL="114300" distR="114300" simplePos="0" relativeHeight="251848704" behindDoc="0" locked="0" layoutInCell="1" allowOverlap="1" wp14:anchorId="72DACF40" wp14:editId="15AE701E">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911DBA" w14:paraId="06761B6B" w14:textId="77777777" w:rsidTr="00351E8B">
        <w:trPr>
          <w:cantSplit/>
          <w:trHeight w:val="1243"/>
        </w:trPr>
        <w:tc>
          <w:tcPr>
            <w:tcW w:w="405" w:type="pct"/>
            <w:textDirection w:val="btLr"/>
            <w:vAlign w:val="center"/>
          </w:tcPr>
          <w:p w14:paraId="411BC895" w14:textId="77777777" w:rsidR="00660F23" w:rsidRPr="00911DBA" w:rsidRDefault="00660F23" w:rsidP="00257F81">
            <w:pPr>
              <w:spacing w:before="0"/>
              <w:ind w:left="113" w:right="113"/>
              <w:jc w:val="center"/>
            </w:pPr>
            <w:r w:rsidRPr="00911DBA">
              <w:rPr>
                <w:sz w:val="20"/>
                <w:szCs w:val="20"/>
              </w:rPr>
              <w:t>CC</w:t>
            </w:r>
          </w:p>
        </w:tc>
        <w:tc>
          <w:tcPr>
            <w:tcW w:w="4595" w:type="pct"/>
            <w:vMerge/>
            <w:textDirection w:val="tbRl"/>
          </w:tcPr>
          <w:p w14:paraId="61EAC435" w14:textId="77777777" w:rsidR="00660F23" w:rsidRPr="00911DBA" w:rsidRDefault="00660F23" w:rsidP="00257F81">
            <w:pPr>
              <w:spacing w:before="0"/>
              <w:ind w:left="113" w:right="113"/>
            </w:pPr>
          </w:p>
        </w:tc>
      </w:tr>
      <w:tr w:rsidR="00660F23" w:rsidRPr="00911DBA" w14:paraId="58CD1AA4" w14:textId="77777777" w:rsidTr="00351E8B">
        <w:trPr>
          <w:cantSplit/>
          <w:trHeight w:val="1243"/>
        </w:trPr>
        <w:tc>
          <w:tcPr>
            <w:tcW w:w="405" w:type="pct"/>
            <w:textDirection w:val="btLr"/>
            <w:vAlign w:val="center"/>
          </w:tcPr>
          <w:p w14:paraId="24AEE964" w14:textId="77777777" w:rsidR="00660F23" w:rsidRPr="00911DBA" w:rsidRDefault="00660F23" w:rsidP="00257F81">
            <w:pPr>
              <w:spacing w:before="0"/>
              <w:ind w:left="113" w:right="113"/>
              <w:jc w:val="center"/>
            </w:pPr>
            <w:r w:rsidRPr="00911DBA">
              <w:rPr>
                <w:sz w:val="20"/>
                <w:szCs w:val="20"/>
              </w:rPr>
              <w:t>CC+CP</w:t>
            </w:r>
          </w:p>
        </w:tc>
        <w:tc>
          <w:tcPr>
            <w:tcW w:w="4595" w:type="pct"/>
            <w:vMerge/>
          </w:tcPr>
          <w:p w14:paraId="653C63CA" w14:textId="77777777" w:rsidR="00660F23" w:rsidRPr="00911DBA" w:rsidRDefault="00660F23" w:rsidP="00257F81">
            <w:pPr>
              <w:spacing w:before="0"/>
            </w:pPr>
          </w:p>
        </w:tc>
      </w:tr>
      <w:tr w:rsidR="00660F23" w:rsidRPr="00911DBA" w14:paraId="66660500" w14:textId="77777777" w:rsidTr="00351E8B">
        <w:trPr>
          <w:cantSplit/>
          <w:trHeight w:val="1243"/>
        </w:trPr>
        <w:tc>
          <w:tcPr>
            <w:tcW w:w="405" w:type="pct"/>
            <w:textDirection w:val="btLr"/>
            <w:vAlign w:val="center"/>
          </w:tcPr>
          <w:p w14:paraId="14047C2E" w14:textId="77777777" w:rsidR="00660F23" w:rsidRPr="00911DBA" w:rsidRDefault="00660F23" w:rsidP="00257F81">
            <w:pPr>
              <w:spacing w:before="0"/>
              <w:ind w:left="113" w:right="113"/>
              <w:jc w:val="center"/>
            </w:pPr>
            <w:r w:rsidRPr="00911DBA">
              <w:rPr>
                <w:sz w:val="20"/>
                <w:szCs w:val="20"/>
              </w:rPr>
              <w:t>CC+TD</w:t>
            </w:r>
          </w:p>
        </w:tc>
        <w:tc>
          <w:tcPr>
            <w:tcW w:w="4595" w:type="pct"/>
            <w:vMerge/>
          </w:tcPr>
          <w:p w14:paraId="0B1CAEAE" w14:textId="77777777" w:rsidR="00660F23" w:rsidRPr="00911DBA" w:rsidRDefault="00660F23" w:rsidP="00257F81">
            <w:pPr>
              <w:keepNext/>
              <w:spacing w:before="0"/>
            </w:pPr>
          </w:p>
        </w:tc>
      </w:tr>
    </w:tbl>
    <w:p w14:paraId="78D64B65" w14:textId="63ED3D40" w:rsidR="003C06FF" w:rsidRPr="00911DBA" w:rsidRDefault="003C06FF" w:rsidP="003C06FF">
      <w:pPr>
        <w:pStyle w:val="Caption"/>
        <w:jc w:val="center"/>
        <w:rPr>
          <w:color w:val="auto"/>
          <w:sz w:val="24"/>
          <w:szCs w:val="24"/>
        </w:rPr>
      </w:pPr>
      <w:bookmarkStart w:id="346" w:name="_Toc52980547"/>
      <w:bookmarkStart w:id="347" w:name="_Toc54089178"/>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5</w:t>
      </w:r>
      <w:r w:rsidR="00670E54">
        <w:rPr>
          <w:color w:val="auto"/>
          <w:sz w:val="24"/>
          <w:szCs w:val="24"/>
        </w:rPr>
        <w:fldChar w:fldCharType="end"/>
      </w:r>
      <w:r w:rsidRPr="00911DBA">
        <w:rPr>
          <w:color w:val="auto"/>
          <w:sz w:val="24"/>
          <w:szCs w:val="24"/>
        </w:rPr>
        <w:t xml:space="preserve"> Sunset</w:t>
      </w:r>
      <w:r w:rsidR="00B90330" w:rsidRPr="00911DBA">
        <w:rPr>
          <w:color w:val="auto"/>
          <w:sz w:val="24"/>
          <w:szCs w:val="24"/>
        </w:rPr>
        <w:t>-</w:t>
      </w:r>
      <w:r w:rsidRPr="00911DBA">
        <w:rPr>
          <w:color w:val="auto"/>
          <w:sz w:val="24"/>
          <w:szCs w:val="24"/>
        </w:rPr>
        <w:t>to</w:t>
      </w:r>
      <w:r w:rsidR="00B90330" w:rsidRPr="00911DBA">
        <w:rPr>
          <w:color w:val="auto"/>
          <w:sz w:val="24"/>
          <w:szCs w:val="24"/>
        </w:rPr>
        <w:t>-</w:t>
      </w:r>
      <w:r w:rsidR="00520EEE" w:rsidRPr="00911DBA">
        <w:rPr>
          <w:color w:val="auto"/>
          <w:sz w:val="24"/>
          <w:szCs w:val="24"/>
        </w:rPr>
        <w:t>day translation output result</w:t>
      </w:r>
      <w:bookmarkEnd w:id="346"/>
      <w:bookmarkEnd w:id="347"/>
    </w:p>
    <w:p w14:paraId="3B8D5B07" w14:textId="5CAC49D8" w:rsidR="00015C8A" w:rsidRPr="00911DBA" w:rsidRDefault="003A0C48" w:rsidP="00416BA0">
      <w:r w:rsidRPr="00911DBA">
        <w:t>Eventually, this work positively improves visual quality</w:t>
      </w:r>
      <w:r w:rsidR="00F25C3E" w:rsidRPr="00911DBA">
        <w:t>,</w:t>
      </w:r>
      <w:r w:rsidRPr="00911DBA">
        <w:t xml:space="preserve"> as confirmed in IS and Human evaluation study results (Table </w:t>
      </w:r>
      <w:r w:rsidR="00416BA0" w:rsidRPr="00911DBA">
        <w:t>6-2</w:t>
      </w:r>
      <w:r w:rsidRPr="00911DBA">
        <w:t>). This experiment may tell us a great deal about our method because the network can convert complex datasets successfully</w:t>
      </w:r>
      <w:r w:rsidR="00272C89" w:rsidRPr="00911DBA">
        <w:t>,</w:t>
      </w:r>
      <w:r w:rsidRPr="00911DBA">
        <w:t xml:space="preserve"> while compared to the flower dataset.</w:t>
      </w:r>
    </w:p>
    <w:p w14:paraId="12639E83" w14:textId="547CAB4D" w:rsidR="00416BA0" w:rsidRPr="00911DBA" w:rsidRDefault="00416BA0" w:rsidP="00416BA0">
      <w:pPr>
        <w:pStyle w:val="Caption"/>
        <w:keepNext/>
        <w:jc w:val="center"/>
        <w:rPr>
          <w:color w:val="auto"/>
          <w:sz w:val="24"/>
          <w:szCs w:val="24"/>
        </w:rPr>
      </w:pPr>
      <w:bookmarkStart w:id="348" w:name="_Toc52970532"/>
      <w:bookmarkStart w:id="349" w:name="_Toc54089077"/>
      <w:r w:rsidRPr="00911DBA">
        <w:rPr>
          <w:color w:val="auto"/>
          <w:sz w:val="24"/>
          <w:szCs w:val="24"/>
        </w:rPr>
        <w:lastRenderedPageBreak/>
        <w:t xml:space="preserve">Table </w:t>
      </w:r>
      <w:r w:rsidRPr="00911DBA">
        <w:rPr>
          <w:color w:val="auto"/>
          <w:sz w:val="24"/>
          <w:szCs w:val="24"/>
        </w:rPr>
        <w:fldChar w:fldCharType="begin"/>
      </w:r>
      <w:r w:rsidRPr="00911DBA">
        <w:rPr>
          <w:color w:val="auto"/>
          <w:sz w:val="24"/>
          <w:szCs w:val="24"/>
        </w:rPr>
        <w:instrText xml:space="preserve"> STYLEREF 1 \s </w:instrText>
      </w:r>
      <w:r w:rsidRPr="00911DBA">
        <w:rPr>
          <w:color w:val="auto"/>
          <w:sz w:val="24"/>
          <w:szCs w:val="24"/>
        </w:rPr>
        <w:fldChar w:fldCharType="separate"/>
      </w:r>
      <w:r w:rsidR="00F4292B">
        <w:rPr>
          <w:noProof/>
          <w:color w:val="auto"/>
          <w:sz w:val="24"/>
          <w:szCs w:val="24"/>
        </w:rPr>
        <w:t>6</w:t>
      </w:r>
      <w:r w:rsidRPr="00911DBA">
        <w:rPr>
          <w:color w:val="auto"/>
          <w:sz w:val="24"/>
          <w:szCs w:val="24"/>
        </w:rPr>
        <w:fldChar w:fldCharType="end"/>
      </w:r>
      <w:r w:rsidRPr="00911DBA">
        <w:rPr>
          <w:color w:val="auto"/>
          <w:sz w:val="24"/>
          <w:szCs w:val="24"/>
        </w:rPr>
        <w:noBreakHyphen/>
      </w:r>
      <w:r w:rsidRPr="00911DBA">
        <w:rPr>
          <w:color w:val="auto"/>
          <w:sz w:val="24"/>
          <w:szCs w:val="24"/>
        </w:rPr>
        <w:fldChar w:fldCharType="begin"/>
      </w:r>
      <w:r w:rsidRPr="00911DBA">
        <w:rPr>
          <w:color w:val="auto"/>
          <w:sz w:val="24"/>
          <w:szCs w:val="24"/>
        </w:rPr>
        <w:instrText xml:space="preserve"> SEQ Table \* ARABIC \s 1 </w:instrText>
      </w:r>
      <w:r w:rsidRPr="00911DBA">
        <w:rPr>
          <w:color w:val="auto"/>
          <w:sz w:val="24"/>
          <w:szCs w:val="24"/>
        </w:rPr>
        <w:fldChar w:fldCharType="separate"/>
      </w:r>
      <w:r w:rsidR="00F4292B">
        <w:rPr>
          <w:noProof/>
          <w:color w:val="auto"/>
          <w:sz w:val="24"/>
          <w:szCs w:val="24"/>
        </w:rPr>
        <w:t>2</w:t>
      </w:r>
      <w:r w:rsidRPr="00911DBA">
        <w:rPr>
          <w:color w:val="auto"/>
          <w:sz w:val="24"/>
          <w:szCs w:val="24"/>
        </w:rPr>
        <w:fldChar w:fldCharType="end"/>
      </w:r>
      <w:r w:rsidRPr="00911DBA">
        <w:rPr>
          <w:color w:val="auto"/>
          <w:sz w:val="24"/>
          <w:szCs w:val="24"/>
        </w:rPr>
        <w:t xml:space="preserve"> IS score and Human evaluation study Result on Viper Dataset</w:t>
      </w:r>
      <w:bookmarkEnd w:id="348"/>
      <w:bookmarkEnd w:id="34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911DBA"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911DBA" w:rsidRDefault="003C06FF" w:rsidP="002176C0">
            <w:pPr>
              <w:spacing w:before="0"/>
              <w:jc w:val="left"/>
            </w:pPr>
            <w:r w:rsidRPr="00911DBA">
              <w:t>Methods</w:t>
            </w:r>
          </w:p>
        </w:tc>
        <w:tc>
          <w:tcPr>
            <w:tcW w:w="4017" w:type="pct"/>
            <w:gridSpan w:val="4"/>
            <w:tcBorders>
              <w:bottom w:val="single" w:sz="4" w:space="0" w:color="auto"/>
            </w:tcBorders>
            <w:vAlign w:val="center"/>
          </w:tcPr>
          <w:p w14:paraId="33E7481A" w14:textId="77777777" w:rsidR="003C06FF" w:rsidRPr="00911DBA" w:rsidRDefault="003C06FF" w:rsidP="002176C0">
            <w:pPr>
              <w:spacing w:before="0"/>
              <w:jc w:val="center"/>
            </w:pPr>
            <w:r w:rsidRPr="00911DBA">
              <w:t>Day to Sunset</w:t>
            </w:r>
          </w:p>
        </w:tc>
      </w:tr>
      <w:tr w:rsidR="003C06FF" w:rsidRPr="00911DBA" w14:paraId="40E63306" w14:textId="77777777" w:rsidTr="006917A9">
        <w:trPr>
          <w:trHeight w:val="355"/>
        </w:trPr>
        <w:tc>
          <w:tcPr>
            <w:tcW w:w="983" w:type="pct"/>
            <w:vMerge/>
            <w:tcBorders>
              <w:top w:val="single" w:sz="4" w:space="0" w:color="auto"/>
            </w:tcBorders>
            <w:vAlign w:val="center"/>
          </w:tcPr>
          <w:p w14:paraId="2515CF64" w14:textId="77777777" w:rsidR="003C06FF" w:rsidRPr="00911DBA"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911DBA" w:rsidRDefault="003C06FF" w:rsidP="002176C0">
            <w:pPr>
              <w:spacing w:before="0"/>
              <w:jc w:val="center"/>
              <w:rPr>
                <w:b/>
                <w:bCs/>
              </w:rPr>
            </w:pPr>
            <w:r w:rsidRPr="00911DBA">
              <w:t>IS</w:t>
            </w:r>
          </w:p>
        </w:tc>
        <w:tc>
          <w:tcPr>
            <w:tcW w:w="2009" w:type="pct"/>
            <w:gridSpan w:val="2"/>
            <w:vMerge w:val="restart"/>
            <w:tcBorders>
              <w:top w:val="single" w:sz="4" w:space="0" w:color="auto"/>
            </w:tcBorders>
            <w:vAlign w:val="center"/>
          </w:tcPr>
          <w:p w14:paraId="6C088AB0" w14:textId="77777777" w:rsidR="002360E6" w:rsidRPr="00911DBA" w:rsidRDefault="002360E6" w:rsidP="002360E6">
            <w:pPr>
              <w:spacing w:before="0"/>
              <w:jc w:val="center"/>
            </w:pPr>
            <w:r w:rsidRPr="00911DBA">
              <w:t>Average Human evaluation</w:t>
            </w:r>
          </w:p>
          <w:p w14:paraId="3DD57494" w14:textId="676A2E7F" w:rsidR="003C06FF" w:rsidRPr="00911DBA" w:rsidRDefault="002360E6" w:rsidP="002360E6">
            <w:pPr>
              <w:spacing w:before="0"/>
              <w:jc w:val="center"/>
            </w:pPr>
            <w:r w:rsidRPr="00911DBA">
              <w:t>study per domain</w:t>
            </w:r>
            <w:r w:rsidRPr="00911DBA">
              <w:rPr>
                <w:rStyle w:val="FootnoteReference"/>
              </w:rPr>
              <w:t xml:space="preserve"> </w:t>
            </w:r>
            <w:r w:rsidR="00F916C5" w:rsidRPr="00911DBA">
              <w:rPr>
                <w:rStyle w:val="FootnoteReference"/>
              </w:rPr>
              <w:footnoteReference w:id="6"/>
            </w:r>
          </w:p>
        </w:tc>
      </w:tr>
      <w:tr w:rsidR="003C06FF" w:rsidRPr="00911DBA" w14:paraId="7860E71B" w14:textId="77777777" w:rsidTr="006917A9">
        <w:trPr>
          <w:trHeight w:val="355"/>
        </w:trPr>
        <w:tc>
          <w:tcPr>
            <w:tcW w:w="983" w:type="pct"/>
            <w:tcBorders>
              <w:bottom w:val="single" w:sz="4" w:space="0" w:color="auto"/>
            </w:tcBorders>
            <w:vAlign w:val="center"/>
          </w:tcPr>
          <w:p w14:paraId="5A403E2D" w14:textId="77777777" w:rsidR="003C06FF" w:rsidRPr="00911DBA" w:rsidRDefault="003C06FF" w:rsidP="002176C0">
            <w:pPr>
              <w:spacing w:before="0"/>
              <w:jc w:val="left"/>
            </w:pPr>
            <w:r w:rsidRPr="00911DBA">
              <w:t>Real data</w:t>
            </w:r>
          </w:p>
        </w:tc>
        <w:tc>
          <w:tcPr>
            <w:tcW w:w="1004" w:type="pct"/>
            <w:tcBorders>
              <w:bottom w:val="single" w:sz="4" w:space="0" w:color="auto"/>
            </w:tcBorders>
            <w:vAlign w:val="center"/>
          </w:tcPr>
          <w:p w14:paraId="6D9E2BBF" w14:textId="77777777" w:rsidR="003C06FF" w:rsidRPr="00911DBA" w:rsidRDefault="003C06FF" w:rsidP="002176C0">
            <w:pPr>
              <w:spacing w:before="0"/>
              <w:jc w:val="center"/>
              <w:rPr>
                <w:b/>
                <w:bCs/>
                <w:i/>
                <w:iCs/>
              </w:rPr>
            </w:pPr>
            <w:r w:rsidRPr="00911DBA">
              <w:rPr>
                <w:i/>
                <w:iCs/>
              </w:rPr>
              <w:t>3.56s±0.21</w:t>
            </w:r>
          </w:p>
        </w:tc>
        <w:tc>
          <w:tcPr>
            <w:tcW w:w="1005" w:type="pct"/>
            <w:tcBorders>
              <w:bottom w:val="single" w:sz="4" w:space="0" w:color="auto"/>
            </w:tcBorders>
            <w:vAlign w:val="center"/>
          </w:tcPr>
          <w:p w14:paraId="680131B3" w14:textId="77777777" w:rsidR="003C06FF" w:rsidRPr="00911DBA" w:rsidRDefault="003C06FF" w:rsidP="002176C0">
            <w:pPr>
              <w:spacing w:before="0"/>
              <w:jc w:val="center"/>
              <w:rPr>
                <w:i/>
                <w:iCs/>
              </w:rPr>
            </w:pPr>
            <w:r w:rsidRPr="00911DBA">
              <w:rPr>
                <w:i/>
                <w:iCs/>
              </w:rPr>
              <w:t>3.81±0.44</w:t>
            </w:r>
          </w:p>
        </w:tc>
        <w:tc>
          <w:tcPr>
            <w:tcW w:w="2009" w:type="pct"/>
            <w:gridSpan w:val="2"/>
            <w:vMerge/>
            <w:tcBorders>
              <w:bottom w:val="single" w:sz="4" w:space="0" w:color="auto"/>
            </w:tcBorders>
          </w:tcPr>
          <w:p w14:paraId="10DC8ED9" w14:textId="77777777" w:rsidR="003C06FF" w:rsidRPr="00911DBA" w:rsidRDefault="003C06FF" w:rsidP="002176C0">
            <w:pPr>
              <w:spacing w:before="0"/>
              <w:jc w:val="center"/>
            </w:pPr>
          </w:p>
        </w:tc>
      </w:tr>
      <w:tr w:rsidR="004B3CCB" w:rsidRPr="00911DBA" w14:paraId="6267A874" w14:textId="77777777" w:rsidTr="006917A9">
        <w:trPr>
          <w:trHeight w:val="355"/>
        </w:trPr>
        <w:tc>
          <w:tcPr>
            <w:tcW w:w="983" w:type="pct"/>
            <w:tcBorders>
              <w:top w:val="single" w:sz="4" w:space="0" w:color="auto"/>
            </w:tcBorders>
            <w:vAlign w:val="center"/>
          </w:tcPr>
          <w:p w14:paraId="388EF391" w14:textId="77777777" w:rsidR="004B3CCB" w:rsidRPr="00911DBA"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540A8E21" w14:textId="3F76C12D" w:rsidR="004B3CCB" w:rsidRPr="00911DBA" w:rsidRDefault="004B3CCB" w:rsidP="002176C0">
            <w:pPr>
              <w:spacing w:before="0"/>
              <w:jc w:val="center"/>
            </w:pPr>
            <w:r w:rsidRPr="00911DBA">
              <w:t>Sunset</w:t>
            </w:r>
          </w:p>
        </w:tc>
        <w:tc>
          <w:tcPr>
            <w:tcW w:w="1004" w:type="pct"/>
            <w:tcBorders>
              <w:top w:val="single" w:sz="4" w:space="0" w:color="auto"/>
              <w:bottom w:val="single" w:sz="4" w:space="0" w:color="auto"/>
            </w:tcBorders>
            <w:vAlign w:val="center"/>
          </w:tcPr>
          <w:p w14:paraId="33FB6739" w14:textId="127B9E2F" w:rsidR="004B3CCB" w:rsidRPr="00911DBA" w:rsidRDefault="004B3CCB" w:rsidP="002176C0">
            <w:pPr>
              <w:spacing w:before="0"/>
              <w:jc w:val="center"/>
            </w:pPr>
            <w:r w:rsidRPr="00911DBA">
              <w:t>Day</w:t>
            </w:r>
          </w:p>
        </w:tc>
        <w:tc>
          <w:tcPr>
            <w:tcW w:w="1005" w:type="pct"/>
            <w:tcBorders>
              <w:top w:val="single" w:sz="4" w:space="0" w:color="auto"/>
              <w:bottom w:val="single" w:sz="4" w:space="0" w:color="auto"/>
            </w:tcBorders>
            <w:vAlign w:val="center"/>
          </w:tcPr>
          <w:p w14:paraId="4EB3CA60" w14:textId="07625BF8" w:rsidR="004B3CCB" w:rsidRPr="00911DBA" w:rsidRDefault="004B3CCB" w:rsidP="002176C0">
            <w:pPr>
              <w:spacing w:before="0"/>
              <w:jc w:val="center"/>
            </w:pPr>
            <w:r w:rsidRPr="00911DBA">
              <w:t>Sunset</w:t>
            </w:r>
          </w:p>
        </w:tc>
      </w:tr>
      <w:tr w:rsidR="003B523F" w:rsidRPr="00911DBA" w14:paraId="4282CC32" w14:textId="77777777" w:rsidTr="006917A9">
        <w:trPr>
          <w:trHeight w:val="355"/>
        </w:trPr>
        <w:tc>
          <w:tcPr>
            <w:tcW w:w="983" w:type="pct"/>
            <w:vAlign w:val="center"/>
          </w:tcPr>
          <w:p w14:paraId="3DB65357" w14:textId="77777777" w:rsidR="003B523F" w:rsidRPr="00911DBA" w:rsidRDefault="003B523F" w:rsidP="003B523F">
            <w:pPr>
              <w:spacing w:before="0"/>
              <w:jc w:val="left"/>
            </w:pPr>
            <w:r w:rsidRPr="00911DBA">
              <w:t>CC</w:t>
            </w:r>
          </w:p>
        </w:tc>
        <w:tc>
          <w:tcPr>
            <w:tcW w:w="1004" w:type="pct"/>
            <w:tcBorders>
              <w:top w:val="single" w:sz="4" w:space="0" w:color="auto"/>
            </w:tcBorders>
            <w:vAlign w:val="center"/>
          </w:tcPr>
          <w:p w14:paraId="16A80B59" w14:textId="77777777" w:rsidR="003B523F" w:rsidRPr="00911DBA" w:rsidRDefault="003B523F" w:rsidP="003B523F">
            <w:pPr>
              <w:spacing w:before="0"/>
              <w:jc w:val="center"/>
            </w:pPr>
            <w:r w:rsidRPr="00911DBA">
              <w:t>2.50±0.17</w:t>
            </w:r>
          </w:p>
        </w:tc>
        <w:tc>
          <w:tcPr>
            <w:tcW w:w="1005" w:type="pct"/>
            <w:tcBorders>
              <w:top w:val="single" w:sz="4" w:space="0" w:color="auto"/>
            </w:tcBorders>
            <w:vAlign w:val="center"/>
          </w:tcPr>
          <w:p w14:paraId="47C80789" w14:textId="77777777" w:rsidR="003B523F" w:rsidRPr="00911DBA" w:rsidRDefault="003B523F" w:rsidP="003B523F">
            <w:pPr>
              <w:spacing w:before="0"/>
              <w:jc w:val="center"/>
            </w:pPr>
            <w:r w:rsidRPr="00911DBA">
              <w:t>2.71±0.19</w:t>
            </w:r>
          </w:p>
        </w:tc>
        <w:tc>
          <w:tcPr>
            <w:tcW w:w="1004" w:type="pct"/>
            <w:tcBorders>
              <w:top w:val="single" w:sz="4" w:space="0" w:color="auto"/>
            </w:tcBorders>
            <w:vAlign w:val="center"/>
          </w:tcPr>
          <w:p w14:paraId="5FD5E111" w14:textId="455DC1E3" w:rsidR="003B523F" w:rsidRPr="00911DBA" w:rsidRDefault="003B523F" w:rsidP="003B523F">
            <w:pPr>
              <w:spacing w:before="0"/>
              <w:jc w:val="center"/>
            </w:pPr>
            <w:r w:rsidRPr="00911DBA">
              <w:t>0%</w:t>
            </w:r>
          </w:p>
        </w:tc>
        <w:tc>
          <w:tcPr>
            <w:tcW w:w="1005" w:type="pct"/>
            <w:tcBorders>
              <w:top w:val="single" w:sz="4" w:space="0" w:color="auto"/>
            </w:tcBorders>
            <w:vAlign w:val="center"/>
          </w:tcPr>
          <w:p w14:paraId="2B284243" w14:textId="1E9C2344" w:rsidR="003B523F" w:rsidRPr="00911DBA" w:rsidRDefault="003B523F" w:rsidP="003B523F">
            <w:pPr>
              <w:spacing w:before="0"/>
              <w:jc w:val="center"/>
            </w:pPr>
            <w:r w:rsidRPr="00911DBA">
              <w:t>5%</w:t>
            </w:r>
          </w:p>
        </w:tc>
      </w:tr>
      <w:tr w:rsidR="003B523F" w:rsidRPr="00911DBA" w14:paraId="3191F5AB" w14:textId="77777777" w:rsidTr="006917A9">
        <w:trPr>
          <w:trHeight w:val="355"/>
        </w:trPr>
        <w:tc>
          <w:tcPr>
            <w:tcW w:w="983" w:type="pct"/>
            <w:vAlign w:val="center"/>
          </w:tcPr>
          <w:p w14:paraId="2EE07B6C" w14:textId="77777777" w:rsidR="003B523F" w:rsidRPr="00911DBA" w:rsidRDefault="003B523F" w:rsidP="003B523F">
            <w:pPr>
              <w:spacing w:before="0"/>
              <w:jc w:val="left"/>
            </w:pPr>
            <w:r w:rsidRPr="00911DBA">
              <w:t>CC + CP</w:t>
            </w:r>
          </w:p>
        </w:tc>
        <w:tc>
          <w:tcPr>
            <w:tcW w:w="1004" w:type="pct"/>
            <w:vAlign w:val="center"/>
          </w:tcPr>
          <w:p w14:paraId="74EBAF3B" w14:textId="77777777" w:rsidR="003B523F" w:rsidRPr="00911DBA" w:rsidRDefault="003B523F" w:rsidP="003B523F">
            <w:pPr>
              <w:spacing w:before="0"/>
              <w:jc w:val="center"/>
            </w:pPr>
            <w:r w:rsidRPr="00911DBA">
              <w:t>3.09±0.07</w:t>
            </w:r>
          </w:p>
        </w:tc>
        <w:tc>
          <w:tcPr>
            <w:tcW w:w="1005" w:type="pct"/>
            <w:vAlign w:val="center"/>
          </w:tcPr>
          <w:p w14:paraId="10AE51D6" w14:textId="77777777" w:rsidR="003B523F" w:rsidRPr="00911DBA" w:rsidRDefault="003B523F" w:rsidP="003B523F">
            <w:pPr>
              <w:spacing w:before="0"/>
              <w:jc w:val="center"/>
            </w:pPr>
            <w:r w:rsidRPr="00911DBA">
              <w:rPr>
                <w:b/>
                <w:bCs/>
              </w:rPr>
              <w:t>3.64±0.26</w:t>
            </w:r>
          </w:p>
        </w:tc>
        <w:tc>
          <w:tcPr>
            <w:tcW w:w="1004" w:type="pct"/>
            <w:vAlign w:val="center"/>
          </w:tcPr>
          <w:p w14:paraId="0A864BB2" w14:textId="38E3F3BD" w:rsidR="003B523F" w:rsidRPr="00911DBA" w:rsidRDefault="003B523F" w:rsidP="003B523F">
            <w:pPr>
              <w:spacing w:before="0"/>
              <w:jc w:val="center"/>
            </w:pPr>
            <w:r w:rsidRPr="00911DBA">
              <w:t>40%</w:t>
            </w:r>
          </w:p>
        </w:tc>
        <w:tc>
          <w:tcPr>
            <w:tcW w:w="1005" w:type="pct"/>
            <w:vAlign w:val="center"/>
          </w:tcPr>
          <w:p w14:paraId="5D12B40B" w14:textId="6701A392" w:rsidR="003B523F" w:rsidRPr="00911DBA" w:rsidRDefault="003B523F" w:rsidP="003B523F">
            <w:pPr>
              <w:spacing w:before="0"/>
              <w:jc w:val="center"/>
            </w:pPr>
            <w:r w:rsidRPr="00911DBA">
              <w:t>40%</w:t>
            </w:r>
          </w:p>
        </w:tc>
      </w:tr>
      <w:tr w:rsidR="003B523F" w:rsidRPr="00911DBA" w14:paraId="5FA8CCE7" w14:textId="77777777" w:rsidTr="006917A9">
        <w:trPr>
          <w:trHeight w:val="355"/>
        </w:trPr>
        <w:tc>
          <w:tcPr>
            <w:tcW w:w="983" w:type="pct"/>
            <w:vAlign w:val="center"/>
          </w:tcPr>
          <w:p w14:paraId="478A7BA2" w14:textId="77777777" w:rsidR="003B523F" w:rsidRPr="00911DBA" w:rsidRDefault="003B523F" w:rsidP="003B523F">
            <w:pPr>
              <w:spacing w:before="0"/>
              <w:jc w:val="left"/>
            </w:pPr>
            <w:r w:rsidRPr="00911DBA">
              <w:t>CC + TD</w:t>
            </w:r>
          </w:p>
        </w:tc>
        <w:tc>
          <w:tcPr>
            <w:tcW w:w="1004" w:type="pct"/>
            <w:vAlign w:val="center"/>
          </w:tcPr>
          <w:p w14:paraId="26B5DFE1" w14:textId="77777777" w:rsidR="003B523F" w:rsidRPr="00911DBA" w:rsidRDefault="003B523F" w:rsidP="003B523F">
            <w:pPr>
              <w:spacing w:before="0"/>
              <w:jc w:val="center"/>
            </w:pPr>
            <w:r w:rsidRPr="00911DBA">
              <w:rPr>
                <w:b/>
                <w:bCs/>
              </w:rPr>
              <w:t>3.23±0.13</w:t>
            </w:r>
          </w:p>
        </w:tc>
        <w:tc>
          <w:tcPr>
            <w:tcW w:w="1005" w:type="pct"/>
            <w:vAlign w:val="center"/>
          </w:tcPr>
          <w:p w14:paraId="2A5A6F0A" w14:textId="3D86451B" w:rsidR="003B523F" w:rsidRPr="00911DBA" w:rsidRDefault="003B523F" w:rsidP="003B523F">
            <w:pPr>
              <w:spacing w:before="0"/>
              <w:jc w:val="center"/>
              <w:rPr>
                <w:b/>
                <w:bCs/>
              </w:rPr>
            </w:pPr>
            <w:r w:rsidRPr="00911DBA">
              <w:t>3.61±0.11</w:t>
            </w:r>
          </w:p>
        </w:tc>
        <w:tc>
          <w:tcPr>
            <w:tcW w:w="1004" w:type="pct"/>
            <w:vAlign w:val="center"/>
          </w:tcPr>
          <w:p w14:paraId="6A62A43A" w14:textId="1C0A5E12" w:rsidR="003B523F" w:rsidRPr="00911DBA" w:rsidRDefault="003B523F" w:rsidP="003B523F">
            <w:pPr>
              <w:spacing w:before="0"/>
              <w:jc w:val="center"/>
              <w:rPr>
                <w:b/>
                <w:bCs/>
              </w:rPr>
            </w:pPr>
            <w:r w:rsidRPr="00911DBA">
              <w:rPr>
                <w:b/>
                <w:bCs/>
              </w:rPr>
              <w:t>60%</w:t>
            </w:r>
          </w:p>
        </w:tc>
        <w:tc>
          <w:tcPr>
            <w:tcW w:w="1005" w:type="pct"/>
            <w:vAlign w:val="center"/>
          </w:tcPr>
          <w:p w14:paraId="65433DDA" w14:textId="44ED0266" w:rsidR="003B523F" w:rsidRPr="00911DBA" w:rsidRDefault="003B523F" w:rsidP="003B523F">
            <w:pPr>
              <w:keepNext/>
              <w:spacing w:before="0"/>
              <w:jc w:val="center"/>
            </w:pPr>
            <w:r w:rsidRPr="00911DBA">
              <w:rPr>
                <w:b/>
                <w:bCs/>
              </w:rPr>
              <w:t>55%</w:t>
            </w:r>
          </w:p>
        </w:tc>
      </w:tr>
    </w:tbl>
    <w:p w14:paraId="4F4CD3E0" w14:textId="737B9145" w:rsidR="004913CC" w:rsidRPr="00911DBA" w:rsidRDefault="004913CC" w:rsidP="004913CC">
      <w:pPr>
        <w:jc w:val="center"/>
      </w:pPr>
      <w:bookmarkStart w:id="350" w:name="_Observation:"/>
      <w:bookmarkEnd w:id="350"/>
      <w:r w:rsidRPr="00911DBA">
        <w:t>Bold values indicate the best results in the experiments.</w:t>
      </w:r>
    </w:p>
    <w:p w14:paraId="7F834F69" w14:textId="77777777" w:rsidR="00966ED8" w:rsidRPr="00911DBA" w:rsidRDefault="00BE121C" w:rsidP="00966ED8">
      <w:pPr>
        <w:keepNext/>
        <w:jc w:val="left"/>
      </w:pPr>
      <w:r w:rsidRPr="00911DBA">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911DBA">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680E88B" w14:textId="170F1D7A" w:rsidR="00BE121C" w:rsidRPr="00911DBA" w:rsidRDefault="00966ED8" w:rsidP="00966ED8">
      <w:pPr>
        <w:pStyle w:val="Caption"/>
        <w:jc w:val="center"/>
        <w:rPr>
          <w:color w:val="000000" w:themeColor="text1"/>
          <w:sz w:val="24"/>
          <w:szCs w:val="24"/>
        </w:rPr>
      </w:pPr>
      <w:bookmarkStart w:id="351" w:name="_Toc52980548"/>
      <w:bookmarkStart w:id="352" w:name="_Toc54089179"/>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Pr="00911DBA">
        <w:rPr>
          <w:color w:val="000000" w:themeColor="text1"/>
          <w:sz w:val="24"/>
          <w:szCs w:val="24"/>
        </w:rPr>
        <w:t xml:space="preserve"> Human Evaluation Study on </w:t>
      </w:r>
      <w:r w:rsidR="00837ADF" w:rsidRPr="00911DBA">
        <w:rPr>
          <w:color w:val="000000" w:themeColor="text1"/>
          <w:sz w:val="24"/>
          <w:szCs w:val="24"/>
        </w:rPr>
        <w:t>Viper</w:t>
      </w:r>
      <w:r w:rsidRPr="00911DBA">
        <w:rPr>
          <w:color w:val="000000" w:themeColor="text1"/>
          <w:sz w:val="24"/>
          <w:szCs w:val="24"/>
        </w:rPr>
        <w:t xml:space="preserve"> dataset</w:t>
      </w:r>
      <w:bookmarkEnd w:id="351"/>
      <w:bookmarkEnd w:id="352"/>
    </w:p>
    <w:p w14:paraId="3CE3A231" w14:textId="14AA068A" w:rsidR="00C83876" w:rsidRPr="00911DBA" w:rsidRDefault="00C83876" w:rsidP="00C83876">
      <w:pPr>
        <w:spacing w:after="0"/>
        <w:jc w:val="center"/>
      </w:pPr>
      <w:r w:rsidRPr="00911DBA">
        <w:t xml:space="preserve">(left) </w:t>
      </w:r>
      <w:r w:rsidR="00803A54" w:rsidRPr="00911DBA">
        <w:t>a</w:t>
      </w:r>
      <w:r w:rsidRPr="00911DBA">
        <w:t xml:space="preserve"> human evaluation study found after showing fake videos only to participants, </w:t>
      </w:r>
    </w:p>
    <w:p w14:paraId="0FF75388" w14:textId="77777777" w:rsidR="00D42396" w:rsidRDefault="00C83876" w:rsidP="00DA48DA">
      <w:pPr>
        <w:spacing w:before="0" w:after="0"/>
        <w:jc w:val="center"/>
        <w:rPr>
          <w:sz w:val="22"/>
          <w:szCs w:val="22"/>
        </w:rPr>
      </w:pPr>
      <w:r w:rsidRPr="00911DBA">
        <w:t xml:space="preserve">(right) </w:t>
      </w:r>
      <w:r w:rsidR="00803A54" w:rsidRPr="00911DBA">
        <w:t>a</w:t>
      </w:r>
      <w:r w:rsidRPr="00911DBA">
        <w:t xml:space="preserve"> human evaluation study found after showing fake videos with the corresponding real video input.</w:t>
      </w:r>
      <w:r w:rsidRPr="00911DBA">
        <w:rPr>
          <w:sz w:val="22"/>
          <w:szCs w:val="22"/>
        </w:rPr>
        <w:t xml:space="preserve"> Higher values indicate the best results</w:t>
      </w:r>
      <w:r w:rsidR="00D42396">
        <w:rPr>
          <w:sz w:val="22"/>
          <w:szCs w:val="22"/>
        </w:rPr>
        <w:t>.</w:t>
      </w:r>
    </w:p>
    <w:p w14:paraId="3388D817" w14:textId="5ED8493D" w:rsidR="00AC2146" w:rsidRPr="00911DBA" w:rsidRDefault="00D42396" w:rsidP="00D42396">
      <w:pPr>
        <w:spacing w:before="0" w:after="0"/>
      </w:pPr>
      <w:r>
        <w:rPr>
          <w:sz w:val="22"/>
          <w:szCs w:val="22"/>
        </w:rPr>
        <w:t>I</w:t>
      </w:r>
      <w:r w:rsidR="00C83876" w:rsidRPr="00911DBA">
        <w:rPr>
          <w:sz w:val="22"/>
          <w:szCs w:val="22"/>
        </w:rPr>
        <w:t>n the experiments</w:t>
      </w:r>
      <w:r w:rsidR="00DA48DA" w:rsidRPr="00911DBA">
        <w:rPr>
          <w:sz w:val="22"/>
          <w:szCs w:val="22"/>
        </w:rPr>
        <w:t xml:space="preserve"> </w:t>
      </w:r>
      <w:r w:rsidR="00116876" w:rsidRPr="00911DBA">
        <w:rPr>
          <w:sz w:val="22"/>
          <w:szCs w:val="22"/>
        </w:rPr>
        <w:t>CC+CP almost catch</w:t>
      </w:r>
      <w:r w:rsidR="000F018C" w:rsidRPr="00911DBA">
        <w:rPr>
          <w:sz w:val="22"/>
          <w:szCs w:val="22"/>
        </w:rPr>
        <w:t>es</w:t>
      </w:r>
      <w:r w:rsidR="00116876" w:rsidRPr="00911DBA">
        <w:rPr>
          <w:sz w:val="22"/>
          <w:szCs w:val="22"/>
        </w:rPr>
        <w:t xml:space="preserve"> CC+CP+TD</w:t>
      </w:r>
      <w:r>
        <w:rPr>
          <w:sz w:val="22"/>
          <w:szCs w:val="22"/>
        </w:rPr>
        <w:t xml:space="preserve"> a</w:t>
      </w:r>
      <w:r w:rsidR="008446E9" w:rsidRPr="00911DBA">
        <w:t>s shown in the above result report</w:t>
      </w:r>
      <w:r w:rsidR="007E0636" w:rsidRPr="00911DBA">
        <w:t>,</w:t>
      </w:r>
      <w:r w:rsidR="008446E9" w:rsidRPr="00911DBA">
        <w:t xml:space="preserve"> </w:t>
      </w:r>
      <w:r w:rsidR="00827FF3" w:rsidRPr="00911DBA">
        <w:t xml:space="preserve">CC+CP performs </w:t>
      </w:r>
      <w:r w:rsidR="00756BC2" w:rsidRPr="00911DBA">
        <w:t xml:space="preserve">much </w:t>
      </w:r>
      <w:r w:rsidR="000C2053" w:rsidRPr="00911DBA">
        <w:t>better</w:t>
      </w:r>
      <w:r w:rsidR="00756BC2" w:rsidRPr="00911DBA">
        <w:t xml:space="preserve"> </w:t>
      </w:r>
      <w:r w:rsidR="00827FF3" w:rsidRPr="00911DBA">
        <w:t xml:space="preserve">in </w:t>
      </w:r>
      <w:r w:rsidR="000F018C" w:rsidRPr="00911DBA">
        <w:t xml:space="preserve">the </w:t>
      </w:r>
      <w:r w:rsidR="00803A54" w:rsidRPr="00911DBA">
        <w:t>s</w:t>
      </w:r>
      <w:r w:rsidR="00827FF3" w:rsidRPr="00911DBA">
        <w:t>unset</w:t>
      </w:r>
      <w:r w:rsidR="000F018C" w:rsidRPr="00911DBA">
        <w:t>-</w:t>
      </w:r>
      <w:r w:rsidR="00827FF3" w:rsidRPr="00911DBA">
        <w:t>to</w:t>
      </w:r>
      <w:r w:rsidR="000F018C" w:rsidRPr="00911DBA">
        <w:t>-</w:t>
      </w:r>
      <w:r w:rsidR="00803A54" w:rsidRPr="00911DBA">
        <w:t>d</w:t>
      </w:r>
      <w:r w:rsidR="00827FF3" w:rsidRPr="00911DBA">
        <w:t xml:space="preserve">ay datasets </w:t>
      </w:r>
      <w:r w:rsidR="007D1881" w:rsidRPr="00911DBA">
        <w:t>than</w:t>
      </w:r>
      <w:r w:rsidR="00827FF3" w:rsidRPr="00911DBA">
        <w:t xml:space="preserve"> the flower translation</w:t>
      </w:r>
      <w:r w:rsidR="00036144" w:rsidRPr="00911DBA">
        <w:t>,</w:t>
      </w:r>
      <w:r w:rsidR="00827FF3" w:rsidRPr="00911DBA">
        <w:t xml:space="preserve"> as shown in </w:t>
      </w:r>
      <w:r w:rsidR="00803A54" w:rsidRPr="00911DBA">
        <w:t>T</w:t>
      </w:r>
      <w:r w:rsidR="00827FF3" w:rsidRPr="00911DBA">
        <w:t xml:space="preserve">able </w:t>
      </w:r>
      <w:r w:rsidR="005049E3" w:rsidRPr="00911DBA">
        <w:t>6-2</w:t>
      </w:r>
      <w:r w:rsidR="00827FF3" w:rsidRPr="00911DBA">
        <w:t xml:space="preserve"> above</w:t>
      </w:r>
      <w:r w:rsidR="000C2053" w:rsidRPr="00911DBA">
        <w:t>.</w:t>
      </w:r>
      <w:r w:rsidR="00663DEF" w:rsidRPr="00911DBA">
        <w:t xml:space="preserve"> Even more</w:t>
      </w:r>
      <w:r w:rsidR="000F018C" w:rsidRPr="00911DBA">
        <w:t>,</w:t>
      </w:r>
      <w:r w:rsidR="00663DEF" w:rsidRPr="00911DBA">
        <w:t xml:space="preserve"> CC+CP performs as good as this thesis work as </w:t>
      </w:r>
      <w:r w:rsidR="00803A54" w:rsidRPr="00911DBA">
        <w:t>F</w:t>
      </w:r>
      <w:r w:rsidR="00663DEF" w:rsidRPr="00911DBA">
        <w:t>igure 6-6 shows</w:t>
      </w:r>
      <w:r w:rsidR="008446E9" w:rsidRPr="00911DBA">
        <w:t xml:space="preserve"> (P1 result show this work exceed CC+CP by</w:t>
      </w:r>
      <w:r w:rsidR="006917A9" w:rsidRPr="00911DBA">
        <w:t xml:space="preserve"> only</w:t>
      </w:r>
      <w:r w:rsidR="008446E9" w:rsidRPr="00911DBA">
        <w:t xml:space="preserve"> one</w:t>
      </w:r>
      <w:r w:rsidR="006917A9" w:rsidRPr="00911DBA">
        <w:t xml:space="preserve"> vote</w:t>
      </w:r>
      <w:r w:rsidR="008446E9" w:rsidRPr="00911DBA">
        <w:t>)</w:t>
      </w:r>
      <w:r w:rsidR="00663DEF" w:rsidRPr="00911DBA">
        <w:t>.</w:t>
      </w:r>
      <w:r w:rsidR="000C2053" w:rsidRPr="00911DBA">
        <w:t xml:space="preserve"> </w:t>
      </w:r>
      <w:r w:rsidR="00827FF3" w:rsidRPr="00911DBA">
        <w:t>I suppose it</w:t>
      </w:r>
      <w:r w:rsidR="00850A4F" w:rsidRPr="00911DBA">
        <w:t xml:space="preserve"> i</w:t>
      </w:r>
      <w:r w:rsidR="00827FF3" w:rsidRPr="00911DBA">
        <w:t xml:space="preserve">s because the </w:t>
      </w:r>
      <w:r w:rsidR="000F018C" w:rsidRPr="00911DBA">
        <w:t>E</w:t>
      </w:r>
      <w:r w:rsidR="00827FF3" w:rsidRPr="00911DBA">
        <w:t xml:space="preserve">fficientnet-B7 feature </w:t>
      </w:r>
      <w:r w:rsidR="00036144" w:rsidRPr="00911DBA">
        <w:t>extracting</w:t>
      </w:r>
      <w:r w:rsidR="00827FF3" w:rsidRPr="00911DBA">
        <w:t xml:space="preserve"> network trains on </w:t>
      </w:r>
      <w:r w:rsidR="000C0360" w:rsidRPr="00911DBA">
        <w:t>I</w:t>
      </w:r>
      <w:r w:rsidR="00827FF3" w:rsidRPr="00911DBA">
        <w:t>mage</w:t>
      </w:r>
      <w:r w:rsidR="00C0758A" w:rsidRPr="00911DBA">
        <w:t>N</w:t>
      </w:r>
      <w:r w:rsidR="00827FF3" w:rsidRPr="00911DBA">
        <w:t>et</w:t>
      </w:r>
      <w:r w:rsidR="00F64A14" w:rsidRPr="00911DBA">
        <w:t xml:space="preserve">. </w:t>
      </w:r>
      <w:r w:rsidR="00827FF3" w:rsidRPr="00911DBA">
        <w:t>I did</w:t>
      </w:r>
      <w:r w:rsidR="00850A4F" w:rsidRPr="00911DBA">
        <w:t xml:space="preserve"> no</w:t>
      </w:r>
      <w:r w:rsidR="00827FF3" w:rsidRPr="00911DBA">
        <w:t>t think there were substantial flower blooming</w:t>
      </w:r>
      <w:r w:rsidR="00901B0E" w:rsidRPr="00911DBA">
        <w:t xml:space="preserve"> </w:t>
      </w:r>
      <w:r w:rsidR="004B7D63" w:rsidRPr="00911DBA">
        <w:t>(in fact</w:t>
      </w:r>
      <w:r w:rsidR="00EC3A5C">
        <w:t>,</w:t>
      </w:r>
      <w:r w:rsidR="004B7D63" w:rsidRPr="00911DBA">
        <w:t xml:space="preserve"> it only contains 1197 images of flower</w:t>
      </w:r>
      <w:r w:rsidR="00DE7503" w:rsidRPr="00911DBA">
        <w:t>s</w:t>
      </w:r>
      <w:r w:rsidR="00657765" w:rsidRPr="00911DBA">
        <w:t xml:space="preserve">, </w:t>
      </w:r>
      <w:r w:rsidR="00657765" w:rsidRPr="00911DBA">
        <w:lastRenderedPageBreak/>
        <w:t xml:space="preserve">which is around 0.0084% of the </w:t>
      </w:r>
      <w:r w:rsidR="00941653" w:rsidRPr="00911DBA">
        <w:t>entire</w:t>
      </w:r>
      <w:r w:rsidR="00657765" w:rsidRPr="00911DBA">
        <w:t xml:space="preserve"> dataset.</w:t>
      </w:r>
      <w:r w:rsidR="004B7D63" w:rsidRPr="00911DBA">
        <w:t>)</w:t>
      </w:r>
      <w:r w:rsidR="00827FF3" w:rsidRPr="00911DBA">
        <w:t xml:space="preserve"> instances in training so the network might not be able to extract </w:t>
      </w:r>
      <w:r w:rsidR="00C253D0" w:rsidRPr="00911DBA">
        <w:t>adequate</w:t>
      </w:r>
      <w:r w:rsidR="00827FF3" w:rsidRPr="00911DBA">
        <w:t xml:space="preserve"> features in flower </w:t>
      </w:r>
      <w:r w:rsidR="00C253D0" w:rsidRPr="00911DBA">
        <w:t>video</w:t>
      </w:r>
      <w:r w:rsidR="00850A4F" w:rsidRPr="00911DBA">
        <w:t>.</w:t>
      </w:r>
      <w:r w:rsidR="00C22A95" w:rsidRPr="00911DBA">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911DBA" w14:paraId="7BF14718" w14:textId="67567E7A" w:rsidTr="00DC6BD6">
        <w:trPr>
          <w:trHeight w:val="274"/>
        </w:trPr>
        <w:tc>
          <w:tcPr>
            <w:tcW w:w="511" w:type="dxa"/>
            <w:vMerge w:val="restart"/>
          </w:tcPr>
          <w:p w14:paraId="662C52F6" w14:textId="6ED23145" w:rsidR="00445A5A" w:rsidRPr="00911DBA" w:rsidRDefault="00445A5A" w:rsidP="001F2A91">
            <w:pPr>
              <w:spacing w:before="0"/>
              <w:jc w:val="center"/>
            </w:pPr>
          </w:p>
        </w:tc>
        <w:tc>
          <w:tcPr>
            <w:tcW w:w="2521" w:type="dxa"/>
            <w:shd w:val="clear" w:color="auto" w:fill="auto"/>
            <w:vAlign w:val="center"/>
          </w:tcPr>
          <w:p w14:paraId="243B3E46" w14:textId="7104F4B2" w:rsidR="00445A5A" w:rsidRPr="00911DBA" w:rsidRDefault="00445A5A" w:rsidP="001F2A91">
            <w:pPr>
              <w:spacing w:before="0"/>
              <w:jc w:val="center"/>
            </w:pPr>
            <w:r w:rsidRPr="00911DBA">
              <w:t>Input</w:t>
            </w:r>
          </w:p>
        </w:tc>
        <w:tc>
          <w:tcPr>
            <w:tcW w:w="2521" w:type="dxa"/>
            <w:shd w:val="clear" w:color="auto" w:fill="auto"/>
            <w:vAlign w:val="center"/>
          </w:tcPr>
          <w:p w14:paraId="0FD0C332" w14:textId="77777777" w:rsidR="00445A5A" w:rsidRPr="00911DBA" w:rsidRDefault="00445A5A" w:rsidP="001F2A91">
            <w:pPr>
              <w:spacing w:before="0"/>
              <w:jc w:val="center"/>
            </w:pPr>
            <w:r w:rsidRPr="00911DBA">
              <w:t>CC</w:t>
            </w:r>
          </w:p>
        </w:tc>
        <w:tc>
          <w:tcPr>
            <w:tcW w:w="2522" w:type="dxa"/>
            <w:shd w:val="clear" w:color="auto" w:fill="auto"/>
            <w:vAlign w:val="center"/>
          </w:tcPr>
          <w:p w14:paraId="56DD1EBE" w14:textId="77777777" w:rsidR="00445A5A" w:rsidRPr="00911DBA" w:rsidRDefault="00445A5A" w:rsidP="001F2A91">
            <w:pPr>
              <w:spacing w:before="0"/>
              <w:jc w:val="center"/>
            </w:pPr>
            <w:r w:rsidRPr="00911DBA">
              <w:t>CC+TD+CP</w:t>
            </w:r>
          </w:p>
        </w:tc>
      </w:tr>
      <w:tr w:rsidR="00445A5A" w:rsidRPr="00911DBA" w14:paraId="1965A7BA" w14:textId="1770DB22" w:rsidTr="00DC6BD6">
        <w:trPr>
          <w:trHeight w:val="1971"/>
        </w:trPr>
        <w:tc>
          <w:tcPr>
            <w:tcW w:w="511" w:type="dxa"/>
            <w:vMerge/>
          </w:tcPr>
          <w:p w14:paraId="01AC65FE" w14:textId="77777777" w:rsidR="00445A5A" w:rsidRPr="00911DBA" w:rsidRDefault="00445A5A" w:rsidP="001F2A91">
            <w:pPr>
              <w:spacing w:before="0"/>
              <w:jc w:val="center"/>
              <w:rPr>
                <w:noProof/>
              </w:rPr>
            </w:pPr>
          </w:p>
        </w:tc>
        <w:tc>
          <w:tcPr>
            <w:tcW w:w="7564" w:type="dxa"/>
            <w:gridSpan w:val="3"/>
            <w:vMerge w:val="restart"/>
          </w:tcPr>
          <w:p w14:paraId="04C51FE8" w14:textId="77F28723" w:rsidR="00445A5A" w:rsidRPr="00911DBA" w:rsidRDefault="005F386D" w:rsidP="005F386D">
            <w:pPr>
              <w:spacing w:before="0"/>
              <w:jc w:val="center"/>
            </w:pPr>
            <w:r w:rsidRPr="00911DBA">
              <w:rPr>
                <w:noProof/>
              </w:rPr>
              <w:drawing>
                <wp:inline distT="0" distB="0" distL="0" distR="0" wp14:anchorId="2E37456C" wp14:editId="32AC24A3">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BEBA8EAE-BF5A-486C-A8C5-ECC9F3942E4B}">
                                <a14:imgProps xmlns:a14="http://schemas.microsoft.com/office/drawing/2010/main">
                                  <a14:imgLayer r:embed="rId81">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911DBA" w14:paraId="31E4B3EC" w14:textId="77777777" w:rsidTr="00DC6BD6">
        <w:trPr>
          <w:cantSplit/>
          <w:trHeight w:val="1538"/>
        </w:trPr>
        <w:tc>
          <w:tcPr>
            <w:tcW w:w="511" w:type="dxa"/>
            <w:textDirection w:val="btLr"/>
          </w:tcPr>
          <w:p w14:paraId="68C56312" w14:textId="53850635" w:rsidR="001F2A91" w:rsidRPr="00911DBA" w:rsidRDefault="001F2A91" w:rsidP="001F2A91">
            <w:pPr>
              <w:spacing w:before="0"/>
              <w:ind w:left="113" w:right="113"/>
              <w:jc w:val="center"/>
              <w:rPr>
                <w:noProof/>
              </w:rPr>
            </w:pPr>
            <w:r w:rsidRPr="00911DBA">
              <w:rPr>
                <w:noProof/>
              </w:rPr>
              <w:t>Green</w:t>
            </w:r>
          </w:p>
        </w:tc>
        <w:tc>
          <w:tcPr>
            <w:tcW w:w="7564" w:type="dxa"/>
            <w:gridSpan w:val="3"/>
            <w:vMerge/>
            <w:vAlign w:val="center"/>
          </w:tcPr>
          <w:p w14:paraId="7776A0F9" w14:textId="77777777" w:rsidR="001F2A91" w:rsidRPr="00911DBA" w:rsidRDefault="001F2A91" w:rsidP="001F2A91">
            <w:pPr>
              <w:spacing w:before="0"/>
              <w:jc w:val="center"/>
            </w:pPr>
          </w:p>
        </w:tc>
      </w:tr>
      <w:tr w:rsidR="001F2A91" w:rsidRPr="00911DBA" w14:paraId="21FA5F48" w14:textId="77777777" w:rsidTr="00DC6BD6">
        <w:trPr>
          <w:trHeight w:val="1701"/>
        </w:trPr>
        <w:tc>
          <w:tcPr>
            <w:tcW w:w="511" w:type="dxa"/>
            <w:textDirection w:val="btLr"/>
          </w:tcPr>
          <w:p w14:paraId="585AFD8E" w14:textId="28671E3A" w:rsidR="001F2A91" w:rsidRPr="00911DBA" w:rsidRDefault="001F2A91" w:rsidP="001F2A91">
            <w:pPr>
              <w:spacing w:before="0"/>
              <w:ind w:left="113" w:right="113"/>
              <w:jc w:val="center"/>
              <w:rPr>
                <w:noProof/>
              </w:rPr>
            </w:pPr>
            <w:r w:rsidRPr="00911DBA">
              <w:rPr>
                <w:noProof/>
              </w:rPr>
              <w:t>Yellow</w:t>
            </w:r>
          </w:p>
        </w:tc>
        <w:tc>
          <w:tcPr>
            <w:tcW w:w="7564" w:type="dxa"/>
            <w:gridSpan w:val="3"/>
            <w:vMerge/>
            <w:textDirection w:val="btLr"/>
            <w:vAlign w:val="center"/>
          </w:tcPr>
          <w:p w14:paraId="35BE1F1B" w14:textId="77777777" w:rsidR="001F2A91" w:rsidRPr="00911DBA" w:rsidRDefault="001F2A91" w:rsidP="001F2A91">
            <w:pPr>
              <w:spacing w:before="0"/>
              <w:ind w:left="113" w:right="113"/>
              <w:jc w:val="center"/>
            </w:pPr>
          </w:p>
        </w:tc>
      </w:tr>
      <w:tr w:rsidR="001F2A91" w:rsidRPr="00911DBA" w14:paraId="6B39B196" w14:textId="77777777" w:rsidTr="00DC6BD6">
        <w:trPr>
          <w:trHeight w:val="1287"/>
        </w:trPr>
        <w:tc>
          <w:tcPr>
            <w:tcW w:w="511" w:type="dxa"/>
            <w:textDirection w:val="btLr"/>
          </w:tcPr>
          <w:p w14:paraId="513A9458" w14:textId="78FC342F" w:rsidR="001F2A91" w:rsidRPr="00911DBA" w:rsidRDefault="001F2A91" w:rsidP="001F2A91">
            <w:pPr>
              <w:spacing w:before="0"/>
              <w:ind w:left="113" w:right="113"/>
              <w:jc w:val="center"/>
              <w:rPr>
                <w:noProof/>
              </w:rPr>
            </w:pPr>
            <w:r w:rsidRPr="00911DBA">
              <w:rPr>
                <w:noProof/>
              </w:rPr>
              <w:t>Red</w:t>
            </w:r>
          </w:p>
        </w:tc>
        <w:tc>
          <w:tcPr>
            <w:tcW w:w="7564" w:type="dxa"/>
            <w:gridSpan w:val="3"/>
            <w:vMerge/>
            <w:textDirection w:val="btLr"/>
            <w:vAlign w:val="center"/>
          </w:tcPr>
          <w:p w14:paraId="4F59CC4F" w14:textId="77777777" w:rsidR="001F2A91" w:rsidRPr="00911DBA" w:rsidRDefault="001F2A91" w:rsidP="001F2A91">
            <w:pPr>
              <w:spacing w:before="0"/>
              <w:ind w:left="113" w:right="113"/>
              <w:jc w:val="center"/>
            </w:pPr>
          </w:p>
        </w:tc>
      </w:tr>
    </w:tbl>
    <w:p w14:paraId="43AF37E3" w14:textId="742E9C8A" w:rsidR="00C74752" w:rsidRPr="00911DBA" w:rsidRDefault="00C74752" w:rsidP="00C74752">
      <w:pPr>
        <w:pStyle w:val="Caption"/>
        <w:jc w:val="center"/>
        <w:rPr>
          <w:color w:val="auto"/>
          <w:sz w:val="24"/>
          <w:szCs w:val="24"/>
        </w:rPr>
      </w:pPr>
      <w:bookmarkStart w:id="353" w:name="_Toc52980549"/>
      <w:bookmarkStart w:id="354" w:name="_Toc54089180"/>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7</w:t>
      </w:r>
      <w:r w:rsidR="00670E54">
        <w:rPr>
          <w:color w:val="auto"/>
          <w:sz w:val="24"/>
          <w:szCs w:val="24"/>
        </w:rPr>
        <w:fldChar w:fldCharType="end"/>
      </w:r>
      <w:r w:rsidRPr="00911DBA">
        <w:rPr>
          <w:color w:val="auto"/>
          <w:sz w:val="24"/>
          <w:szCs w:val="24"/>
        </w:rPr>
        <w:t xml:space="preserve"> Comparison between Cycle-GAN with this thesis work</w:t>
      </w:r>
      <w:r w:rsidR="00AC2146" w:rsidRPr="00911DBA">
        <w:rPr>
          <w:color w:val="auto"/>
          <w:sz w:val="24"/>
          <w:szCs w:val="24"/>
        </w:rPr>
        <w:t xml:space="preserve"> on Sunset to Day</w:t>
      </w:r>
      <w:bookmarkEnd w:id="353"/>
      <w:bookmarkEnd w:id="354"/>
    </w:p>
    <w:p w14:paraId="43A43342" w14:textId="6D34B702" w:rsidR="00AC2146" w:rsidRPr="00911DBA" w:rsidRDefault="00AC2146" w:rsidP="005F386D">
      <w:pPr>
        <w:jc w:val="center"/>
      </w:pPr>
      <w:r w:rsidRPr="00911DBA">
        <w:t>(</w:t>
      </w:r>
      <w:r w:rsidR="00803A54" w:rsidRPr="00911DBA">
        <w:t>L</w:t>
      </w:r>
      <w:r w:rsidRPr="00911DBA">
        <w:t>eft) input images, (cent</w:t>
      </w:r>
      <w:r w:rsidR="005F3EF1" w:rsidRPr="00911DBA">
        <w:t>er</w:t>
      </w:r>
      <w:r w:rsidRPr="00911DBA">
        <w:t>) Cycle-GAN,</w:t>
      </w:r>
      <w:r w:rsidR="0050530B" w:rsidRPr="00911DBA">
        <w:t xml:space="preserve"> </w:t>
      </w:r>
      <w:r w:rsidRPr="00911DBA">
        <w:t>(right) this thesis work</w:t>
      </w:r>
      <w:r w:rsidR="00EA5191" w:rsidRPr="00911DBA">
        <w:t>, CC+CP+TD can preserve the detail</w:t>
      </w:r>
      <w:r w:rsidR="005F3EF1" w:rsidRPr="00911DBA">
        <w:t>ed</w:t>
      </w:r>
      <w:r w:rsidR="00EA5191" w:rsidRPr="00911DBA">
        <w:t xml:space="preserve"> content </w:t>
      </w:r>
      <w:r w:rsidR="009F5C43" w:rsidRPr="00911DBA">
        <w:t xml:space="preserve">and color </w:t>
      </w:r>
      <w:r w:rsidR="00EA5191" w:rsidRPr="00911DBA">
        <w:t>information than CC</w:t>
      </w:r>
      <w:r w:rsidR="00932365" w:rsidRPr="00911DBA">
        <w:t>.</w:t>
      </w:r>
    </w:p>
    <w:p w14:paraId="634DFF1C" w14:textId="67E14525" w:rsidR="009F5BC5" w:rsidRPr="00911DBA" w:rsidRDefault="007E0636" w:rsidP="00711F97">
      <w:r w:rsidRPr="00911DBA">
        <w:t>For this reason</w:t>
      </w:r>
      <w:r w:rsidR="00803A54" w:rsidRPr="00911DBA">
        <w:t xml:space="preserve">, the network performed badly due to this cause. CC+CP+TD was impacted by the vanishing of the gradient problem in the tiny dataset as seen in the flower to flower translation, and maybe the viper dataset is big </w:t>
      </w:r>
      <w:r w:rsidR="00D054FF" w:rsidRPr="00911DBA">
        <w:t xml:space="preserve">enough </w:t>
      </w:r>
      <w:r w:rsidR="00803A54" w:rsidRPr="00911DBA">
        <w:t>as the pixelated and the artifacts problem in the flower translation has diminished even better.</w:t>
      </w:r>
      <w:r w:rsidR="00E226FB" w:rsidRPr="00911DBA">
        <w:t xml:space="preserve"> </w:t>
      </w:r>
      <w:r w:rsidR="00803A54" w:rsidRPr="00911DBA">
        <w:t xml:space="preserve">The Human evaluation study scores tell that </w:t>
      </w:r>
      <w:proofErr w:type="gramStart"/>
      <w:r w:rsidR="00803A54" w:rsidRPr="00911DBA">
        <w:t>a majority of</w:t>
      </w:r>
      <w:proofErr w:type="gramEnd"/>
      <w:r w:rsidR="00803A54" w:rsidRPr="00911DBA">
        <w:t xml:space="preserve"> the participants prefer our synthesized videos than those comparative models </w:t>
      </w:r>
      <w:r w:rsidR="004D7E51" w:rsidRPr="00911DBA">
        <w:t xml:space="preserve">55% </w:t>
      </w:r>
      <w:r w:rsidR="00803A54" w:rsidRPr="00911DBA">
        <w:t xml:space="preserve">over Cycle-GAN and </w:t>
      </w:r>
      <w:r w:rsidR="004D7E51" w:rsidRPr="00911DBA">
        <w:t xml:space="preserve">17.5% </w:t>
      </w:r>
      <w:r w:rsidR="00803A54" w:rsidRPr="00911DBA">
        <w:t>on Cycle-GAN</w:t>
      </w:r>
      <w:r w:rsidR="004D7E51" w:rsidRPr="00911DBA">
        <w:t xml:space="preserve"> with feature preserving loss</w:t>
      </w:r>
      <w:r w:rsidR="00803A54" w:rsidRPr="00911DBA">
        <w:t>.</w:t>
      </w:r>
      <w:r w:rsidR="00A3760F">
        <w:t xml:space="preserve"> </w:t>
      </w:r>
      <w:r w:rsidR="00711F97" w:rsidRPr="00911DBA">
        <w:t>Figure</w:t>
      </w:r>
      <w:r w:rsidR="004A3A15" w:rsidRPr="00911DBA">
        <w:t xml:space="preserve"> </w:t>
      </w:r>
      <w:r w:rsidR="00711F97" w:rsidRPr="00911DBA">
        <w:t>6-7 shows that CC does not retain detailed information, but this model generates a decent result</w:t>
      </w:r>
      <w:r w:rsidR="00F522DD" w:rsidRPr="00911DBA">
        <w:t xml:space="preserve"> </w:t>
      </w:r>
      <w:r w:rsidR="00625EC2" w:rsidRPr="00911DBA">
        <w:t>positively toward content translation</w:t>
      </w:r>
      <w:r w:rsidR="00BB2E0F" w:rsidRPr="00911DBA">
        <w:t xml:space="preserve"> </w:t>
      </w:r>
      <w:r w:rsidR="00F522DD" w:rsidRPr="00911DBA">
        <w:t>c</w:t>
      </w:r>
      <w:r w:rsidR="00711F97" w:rsidRPr="00911DBA">
        <w:t xml:space="preserve">ompared </w:t>
      </w:r>
      <w:r w:rsidR="00F522DD" w:rsidRPr="00911DBA">
        <w:t>with CC</w:t>
      </w:r>
      <w:r w:rsidR="00625EC2" w:rsidRPr="00911DBA">
        <w:t>.</w:t>
      </w:r>
      <w:r w:rsidR="00BD7FA2" w:rsidRPr="00911DBA">
        <w:t xml:space="preserve"> </w:t>
      </w:r>
      <w:r w:rsidR="00711F97" w:rsidRPr="00911DBA">
        <w:t xml:space="preserve"> </w:t>
      </w:r>
      <w:r w:rsidR="00BC1EBE" w:rsidRPr="00911DBA">
        <w:t>A</w:t>
      </w:r>
      <w:r w:rsidR="00BD7FA2" w:rsidRPr="00911DBA">
        <w:t xml:space="preserve">s shown </w:t>
      </w:r>
      <w:r w:rsidR="00BC1EBE" w:rsidRPr="00911DBA">
        <w:t xml:space="preserve">in </w:t>
      </w:r>
      <w:r w:rsidR="003224CD" w:rsidRPr="00911DBA">
        <w:t xml:space="preserve">the </w:t>
      </w:r>
      <w:r w:rsidR="00BD7FA2" w:rsidRPr="00911DBA">
        <w:t xml:space="preserve">above </w:t>
      </w:r>
      <w:r w:rsidR="00BC1EBE" w:rsidRPr="00911DBA">
        <w:t>figure,</w:t>
      </w:r>
      <w:r w:rsidR="00A82DDC" w:rsidRPr="00911DBA">
        <w:t xml:space="preserve"> </w:t>
      </w:r>
      <w:r w:rsidR="00482A2B" w:rsidRPr="00911DBA">
        <w:t>black</w:t>
      </w:r>
      <w:r w:rsidR="00A82DDC" w:rsidRPr="00911DBA">
        <w:t xml:space="preserve"> artifacts hover the building</w:t>
      </w:r>
      <w:r w:rsidR="006021DA" w:rsidRPr="00911DBA">
        <w:t xml:space="preserve"> </w:t>
      </w:r>
      <w:r w:rsidR="00A82DDC" w:rsidRPr="00911DBA">
        <w:t>(red box),</w:t>
      </w:r>
      <w:r w:rsidR="00BC1EBE" w:rsidRPr="00911DBA">
        <w:t xml:space="preserve"> the </w:t>
      </w:r>
      <w:r w:rsidR="00BD7FA2" w:rsidRPr="00911DBA">
        <w:t>car shape alter</w:t>
      </w:r>
      <w:r w:rsidR="003224CD" w:rsidRPr="00911DBA">
        <w:t>e</w:t>
      </w:r>
      <w:r w:rsidR="00BD7FA2" w:rsidRPr="00911DBA">
        <w:t xml:space="preserve">d </w:t>
      </w:r>
      <w:r w:rsidR="00BD7FA2" w:rsidRPr="00911DBA">
        <w:lastRenderedPageBreak/>
        <w:t>a bit</w:t>
      </w:r>
      <w:r w:rsidR="00A82DDC" w:rsidRPr="00911DBA">
        <w:t xml:space="preserve"> </w:t>
      </w:r>
      <w:r w:rsidR="003852CF" w:rsidRPr="00911DBA">
        <w:t>(yellow</w:t>
      </w:r>
      <w:r w:rsidR="00A82DDC" w:rsidRPr="00911DBA">
        <w:t xml:space="preserve"> box</w:t>
      </w:r>
      <w:r w:rsidR="003852CF" w:rsidRPr="00911DBA">
        <w:t>)</w:t>
      </w:r>
      <w:r w:rsidR="00B62753" w:rsidRPr="00911DBA">
        <w:t>,</w:t>
      </w:r>
      <w:r w:rsidR="00BD7FA2" w:rsidRPr="00911DBA">
        <w:t xml:space="preserve"> and the color of </w:t>
      </w:r>
      <w:r w:rsidR="003224CD" w:rsidRPr="00911DBA">
        <w:t xml:space="preserve">the </w:t>
      </w:r>
      <w:r w:rsidR="00BD7FA2" w:rsidRPr="00911DBA">
        <w:t>road line</w:t>
      </w:r>
      <w:r w:rsidR="003852CF" w:rsidRPr="00911DBA">
        <w:t xml:space="preserve"> (green</w:t>
      </w:r>
      <w:r w:rsidR="00A82DDC" w:rsidRPr="00911DBA">
        <w:t xml:space="preserve"> box</w:t>
      </w:r>
      <w:r w:rsidR="003852CF" w:rsidRPr="00911DBA">
        <w:t>)</w:t>
      </w:r>
      <w:r w:rsidR="00BD7FA2" w:rsidRPr="00911DBA">
        <w:t xml:space="preserve"> change </w:t>
      </w:r>
      <w:r w:rsidR="003224CD" w:rsidRPr="00911DBA">
        <w:t>as</w:t>
      </w:r>
      <w:r w:rsidR="00BD7FA2" w:rsidRPr="00911DBA">
        <w:t xml:space="preserve"> the result of Cycle-GAN. But </w:t>
      </w:r>
      <w:r w:rsidR="003224CD" w:rsidRPr="00911DBA">
        <w:t xml:space="preserve">the </w:t>
      </w:r>
      <w:r w:rsidR="00BD7FA2" w:rsidRPr="00911DBA">
        <w:t>proposed model can preserve the color and shape of the input frame</w:t>
      </w:r>
      <w:r w:rsidR="003224CD" w:rsidRPr="00911DBA">
        <w:t xml:space="preserve"> better than comparative work</w:t>
      </w:r>
      <w:r w:rsidR="00BD7FA2" w:rsidRPr="00911DBA">
        <w:t>.</w:t>
      </w:r>
      <w:r w:rsidR="003852CF" w:rsidRPr="00911DBA">
        <w:t xml:space="preserve"> </w:t>
      </w:r>
    </w:p>
    <w:p w14:paraId="32AB7526" w14:textId="6D7535F9" w:rsidR="00EA6C9F" w:rsidRPr="00911DBA" w:rsidRDefault="0027678E" w:rsidP="00BC6457">
      <w:pPr>
        <w:pStyle w:val="Heading3"/>
      </w:pPr>
      <w:bookmarkStart w:id="355" w:name="_Face_to_Face"/>
      <w:bookmarkStart w:id="356" w:name="_Toc52981569"/>
      <w:bookmarkStart w:id="357" w:name="_Toc54101889"/>
      <w:bookmarkEnd w:id="355"/>
      <w:r w:rsidRPr="00911DBA">
        <w:t>Obama-to-Trump</w:t>
      </w:r>
      <w:bookmarkEnd w:id="356"/>
      <w:bookmarkEnd w:id="357"/>
    </w:p>
    <w:p w14:paraId="64CEC578" w14:textId="240CFC6F" w:rsidR="009C59B4" w:rsidRPr="00911DBA" w:rsidRDefault="009C59B4" w:rsidP="00EA6C9F">
      <w:r w:rsidRPr="00911DBA">
        <w:t xml:space="preserve">Unlike in the previous two video-to-video translation experiments which designed for translating spatial information, and content from input video to generated one, video retargeting in </w:t>
      </w:r>
      <w:r w:rsidR="0051380E" w:rsidRPr="00911DBA">
        <w:t>an</w:t>
      </w:r>
      <w:r w:rsidRPr="00911DBA">
        <w:t>other way</w:t>
      </w:r>
      <w:r w:rsidR="008569A8" w:rsidRPr="00911DBA">
        <w:t xml:space="preserve">, </w:t>
      </w:r>
      <w:r w:rsidRPr="00911DBA">
        <w:t>aim</w:t>
      </w:r>
      <w:r w:rsidR="008569A8" w:rsidRPr="00911DBA">
        <w:t xml:space="preserve"> to </w:t>
      </w:r>
      <w:r w:rsidRPr="00911DBA">
        <w:t>translate video motion from source to driving video.</w:t>
      </w:r>
    </w:p>
    <w:p w14:paraId="27A84BEC" w14:textId="6BE2D612" w:rsidR="003E548C" w:rsidRPr="00911DBA" w:rsidRDefault="00EB44CA" w:rsidP="00EA6C9F">
      <w:r w:rsidRPr="00911DBA">
        <w:t>In this experiment</w:t>
      </w:r>
      <w:r w:rsidR="00EA6C9F" w:rsidRPr="00911DBA">
        <w:t xml:space="preserve">, </w:t>
      </w:r>
      <w:r w:rsidR="0051380E" w:rsidRPr="00911DBA">
        <w:t>O</w:t>
      </w:r>
      <w:r w:rsidR="00EA6C9F" w:rsidRPr="00911DBA">
        <w:t>bama</w:t>
      </w:r>
      <w:r w:rsidR="007B39E6" w:rsidRPr="00911DBA">
        <w:t xml:space="preserve"> to </w:t>
      </w:r>
      <w:r w:rsidR="00803A54" w:rsidRPr="00911DBA">
        <w:t>t</w:t>
      </w:r>
      <w:r w:rsidR="00EA6C9F" w:rsidRPr="00911DBA">
        <w:t xml:space="preserve">rump </w:t>
      </w:r>
      <w:r w:rsidR="00240911" w:rsidRPr="00911DBA">
        <w:t xml:space="preserve">translation </w:t>
      </w:r>
      <w:r w:rsidR="00EA6C9F" w:rsidRPr="00911DBA">
        <w:t xml:space="preserve">using </w:t>
      </w:r>
      <w:r w:rsidR="00BD593C" w:rsidRPr="00911DBA">
        <w:t xml:space="preserve">the </w:t>
      </w:r>
      <w:r w:rsidR="00273B7D" w:rsidRPr="00911DBA">
        <w:t>Recycle</w:t>
      </w:r>
      <w:r w:rsidR="00AC5123" w:rsidRPr="00911DBA">
        <w:t>-</w:t>
      </w:r>
      <w:r w:rsidR="00273B7D" w:rsidRPr="00911DBA">
        <w:t xml:space="preserve">GAN </w:t>
      </w:r>
      <w:r w:rsidR="007F3E12" w:rsidRPr="00911DBA">
        <w:t xml:space="preserve">and </w:t>
      </w:r>
      <w:proofErr w:type="spellStart"/>
      <w:r w:rsidR="007F3E12" w:rsidRPr="00911DBA">
        <w:t>ReCycle</w:t>
      </w:r>
      <w:proofErr w:type="spellEnd"/>
      <w:r w:rsidR="007F3E12" w:rsidRPr="00911DBA">
        <w:t>-GAN with temporal discriminator</w:t>
      </w:r>
      <w:r w:rsidR="008569A8" w:rsidRPr="00911DBA">
        <w:t xml:space="preserve"> has been evaluated</w:t>
      </w:r>
      <w:r w:rsidR="009B0995" w:rsidRPr="00911DBA">
        <w:t>.</w:t>
      </w:r>
      <w:r w:rsidR="007F3E12" w:rsidRPr="00911DBA">
        <w:t xml:space="preserve"> </w:t>
      </w:r>
      <w:r w:rsidR="0051380E" w:rsidRPr="00911DBA">
        <w:t>The r</w:t>
      </w:r>
      <w:r w:rsidR="00FF4CAF" w:rsidRPr="00911DBA">
        <w:t>esult shows b</w:t>
      </w:r>
      <w:r w:rsidR="007F3E12" w:rsidRPr="00911DBA">
        <w:t xml:space="preserve">oth approaches </w:t>
      </w:r>
      <w:proofErr w:type="gramStart"/>
      <w:r w:rsidR="007F3E12" w:rsidRPr="00911DBA">
        <w:t>are capable of a</w:t>
      </w:r>
      <w:r w:rsidR="00D14AA4" w:rsidRPr="00911DBA">
        <w:t>ss</w:t>
      </w:r>
      <w:r w:rsidR="007F3E12" w:rsidRPr="00911DBA">
        <w:t>essing</w:t>
      </w:r>
      <w:proofErr w:type="gramEnd"/>
      <w:r w:rsidR="007F3E12" w:rsidRPr="00911DBA">
        <w:t xml:space="preserve"> the stylistic facial gestures of Donald Trump</w:t>
      </w:r>
      <w:r w:rsidR="009A15E1" w:rsidRPr="00911DBA">
        <w:t xml:space="preserve"> and Barack Obama</w:t>
      </w:r>
      <w:r w:rsidR="008F5475" w:rsidRPr="00911DBA">
        <w:rPr>
          <w:rStyle w:val="FootnoteReference"/>
        </w:rPr>
        <w:footnoteReference w:id="7"/>
      </w:r>
      <w:r w:rsidR="007F3E12" w:rsidRPr="00911DBA">
        <w:t xml:space="preserve"> </w:t>
      </w:r>
      <w:r w:rsidR="007F3E12" w:rsidRPr="00911DBA">
        <w:rPr>
          <w:i/>
          <w:iCs/>
        </w:rPr>
        <w:t>(Please note that the photos are very minimal in their representation</w:t>
      </w:r>
      <w:r w:rsidR="007F3E12" w:rsidRPr="00911DBA">
        <w:t xml:space="preserve">). </w:t>
      </w:r>
      <w:r w:rsidR="004566DD" w:rsidRPr="00911DBA">
        <w:t>Nevertheless,</w:t>
      </w:r>
      <w:r w:rsidR="007F3E12" w:rsidRPr="00911DBA">
        <w:t xml:space="preserve"> mouth motion slightly Differ</w:t>
      </w:r>
      <w:r w:rsidR="004566DD" w:rsidRPr="00911DBA">
        <w:t>,</w:t>
      </w:r>
      <w:r w:rsidR="007F3E12" w:rsidRPr="00911DBA">
        <w:t xml:space="preserve"> as shown in the above figure 6-</w:t>
      </w:r>
      <w:r w:rsidR="003F1C46" w:rsidRPr="00911DBA">
        <w:t>10</w:t>
      </w:r>
      <w:r w:rsidR="007F3E12" w:rsidRPr="00911DBA">
        <w:t xml:space="preserve">. For example, in Trump to Obama translation, </w:t>
      </w:r>
      <w:r w:rsidR="00043864" w:rsidRPr="00911DBA">
        <w:t xml:space="preserve">the </w:t>
      </w:r>
      <w:r w:rsidR="00216D27" w:rsidRPr="00911DBA">
        <w:t>RC+TD</w:t>
      </w:r>
      <w:r w:rsidR="007F3E12" w:rsidRPr="00911DBA">
        <w:t xml:space="preserve"> model fetches trump mouth movement more reasonably than the comparative model </w:t>
      </w:r>
      <w:proofErr w:type="spellStart"/>
      <w:r w:rsidR="000F018C" w:rsidRPr="00911DBA">
        <w:t>R</w:t>
      </w:r>
      <w:r w:rsidR="007F3E12" w:rsidRPr="00911DBA">
        <w:t>e</w:t>
      </w:r>
      <w:r w:rsidR="000F018C" w:rsidRPr="00911DBA">
        <w:t>C</w:t>
      </w:r>
      <w:r w:rsidR="007F3E12" w:rsidRPr="00911DBA">
        <w:t>ycle</w:t>
      </w:r>
      <w:proofErr w:type="spellEnd"/>
      <w:r w:rsidR="007F3E12" w:rsidRPr="00911DBA">
        <w:t xml:space="preserve"> GAN</w:t>
      </w:r>
      <w:r w:rsidR="00E57B26" w:rsidRPr="00911DBA">
        <w:t xml:space="preserve">. </w:t>
      </w:r>
      <w:r w:rsidR="001808CC" w:rsidRPr="00911DBA">
        <w:t>Training takes around 4.12 days</w:t>
      </w:r>
      <w:r w:rsidR="00AE146D" w:rsidRPr="00911DBA">
        <w:t xml:space="preserve"> for </w:t>
      </w:r>
      <w:r w:rsidR="00567EEE" w:rsidRPr="00911DBA">
        <w:t>30 epochs</w:t>
      </w:r>
      <w:r w:rsidR="001808CC" w:rsidRPr="00911DBA">
        <w:t>.</w:t>
      </w:r>
    </w:p>
    <w:p w14:paraId="04E19D8B" w14:textId="11063DAF" w:rsidR="00980300" w:rsidRPr="00911DBA" w:rsidRDefault="00980300" w:rsidP="00980300">
      <w:r w:rsidRPr="00911DBA">
        <w:t xml:space="preserve">The IS result shows this thesis work </w:t>
      </w:r>
      <w:proofErr w:type="spellStart"/>
      <w:r w:rsidR="00CD44E9" w:rsidRPr="00911DBA">
        <w:t>ReCycle</w:t>
      </w:r>
      <w:proofErr w:type="spellEnd"/>
      <w:r w:rsidR="00CD44E9" w:rsidRPr="00911DBA">
        <w:t xml:space="preserve">-GAN with </w:t>
      </w:r>
      <w:r w:rsidR="00803A54" w:rsidRPr="00911DBA">
        <w:t xml:space="preserve">temporal discriminator </w:t>
      </w:r>
      <w:r w:rsidR="00CD44E9" w:rsidRPr="00911DBA">
        <w:t>(RC+TD</w:t>
      </w:r>
      <w:r w:rsidRPr="00911DBA">
        <w:t xml:space="preserve">) advantages over </w:t>
      </w:r>
      <w:proofErr w:type="spellStart"/>
      <w:r w:rsidRPr="00911DBA">
        <w:t>ReCycle</w:t>
      </w:r>
      <w:proofErr w:type="spellEnd"/>
      <w:r w:rsidRPr="00911DBA">
        <w:t>-GAN(RC). (</w:t>
      </w:r>
      <w:r w:rsidR="000E04FF" w:rsidRPr="00911DBA">
        <w:t>i</w:t>
      </w:r>
      <w:r w:rsidRPr="00911DBA">
        <w:t>.</w:t>
      </w:r>
      <w:r w:rsidR="000E04FF" w:rsidRPr="00911DBA">
        <w:t>e</w:t>
      </w:r>
      <w:r w:rsidRPr="00911DBA">
        <w:t xml:space="preserve">. Content preserving network cannot be implemented since this work focuses on video Retargeting). In comparison with that of the </w:t>
      </w:r>
      <w:proofErr w:type="spellStart"/>
      <w:r w:rsidRPr="00911DBA">
        <w:t>ReCycle</w:t>
      </w:r>
      <w:proofErr w:type="spellEnd"/>
      <w:r w:rsidRPr="00911DBA">
        <w:t xml:space="preserve">-GAN, our network increases the IS </w:t>
      </w:r>
      <w:r w:rsidR="009A15E1" w:rsidRPr="00911DBA">
        <w:t xml:space="preserve">with </w:t>
      </w:r>
      <w:r w:rsidR="001A03C0" w:rsidRPr="00911DBA">
        <w:t xml:space="preserve">a </w:t>
      </w:r>
      <w:r w:rsidR="009A15E1" w:rsidRPr="00911DBA">
        <w:t xml:space="preserve">slight </w:t>
      </w:r>
      <w:r w:rsidR="001A03C0" w:rsidRPr="00911DBA">
        <w:t>advantage</w:t>
      </w:r>
      <w:r w:rsidR="009A15E1" w:rsidRPr="00911DBA">
        <w:t xml:space="preserve"> as shown below</w:t>
      </w:r>
      <w:r w:rsidR="003F1C46" w:rsidRPr="00911DBA">
        <w:t xml:space="preserve"> </w:t>
      </w:r>
      <w:r w:rsidR="00065935" w:rsidRPr="00911DBA">
        <w:t>i</w:t>
      </w:r>
      <w:r w:rsidR="003F1C46" w:rsidRPr="00911DBA">
        <w:t xml:space="preserve">n Table </w:t>
      </w:r>
      <w:r w:rsidR="00244643" w:rsidRPr="00911DBA">
        <w:t>6-3</w:t>
      </w:r>
      <w:r w:rsidRPr="00911DBA">
        <w:t xml:space="preserve">, and </w:t>
      </w:r>
      <w:r w:rsidR="009A15E1" w:rsidRPr="00911DBA">
        <w:t xml:space="preserve">it also </w:t>
      </w:r>
      <w:r w:rsidRPr="00911DBA">
        <w:t xml:space="preserve">outperforms human </w:t>
      </w:r>
      <w:r w:rsidR="009A15E1" w:rsidRPr="00911DBA">
        <w:t xml:space="preserve">evaluation study </w:t>
      </w:r>
      <w:r w:rsidRPr="00911DBA">
        <w:t>by 4</w:t>
      </w:r>
      <w:r w:rsidR="009A15E1" w:rsidRPr="00911DBA">
        <w:t>0</w:t>
      </w:r>
      <w:r w:rsidRPr="00911DBA">
        <w:t>% of base work</w:t>
      </w:r>
      <w:r w:rsidR="009A15E1" w:rsidRPr="00911DBA">
        <w:t>.</w:t>
      </w:r>
    </w:p>
    <w:p w14:paraId="422A7962" w14:textId="282939EF" w:rsidR="0016397C" w:rsidRPr="00911DBA" w:rsidRDefault="0016397C" w:rsidP="0016397C">
      <w:bookmarkStart w:id="358" w:name="_Toc52970533"/>
      <w:r w:rsidRPr="00911DBA">
        <w:t xml:space="preserve">RC model has been suffered from image flipping problem as shown below in Figure 6-9, which truly inherited from the convolutional neural network </w:t>
      </w:r>
      <w:r w:rsidRPr="00911DBA">
        <w:fldChar w:fldCharType="begin" w:fldLock="1"/>
      </w:r>
      <w:r w:rsidR="00B56E1E">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5]","plainTextFormattedCitation":"[55]","previouslyFormattedCitation":"[56]"},"properties":{"noteIndex":0},"schema":"https://github.com/citation-style-language/schema/raw/master/csl-citation.json"}</w:instrText>
      </w:r>
      <w:r w:rsidRPr="00911DBA">
        <w:fldChar w:fldCharType="separate"/>
      </w:r>
      <w:r w:rsidR="00B56E1E" w:rsidRPr="00B56E1E">
        <w:rPr>
          <w:noProof/>
        </w:rPr>
        <w:t>[55]</w:t>
      </w:r>
      <w:r w:rsidRPr="00911DBA">
        <w:fldChar w:fldCharType="end"/>
      </w:r>
      <w:r w:rsidRPr="00911DBA">
        <w:t xml:space="preserve">. (But for fair comparison in Figure 6-10, RC output images have been aligning according to the input.). However, RC+TD could maintain input video alignment which indicates the temporal discriminator network has better orientation awareness in its model weight. On the other hand, the temporal discriminator network positively impacts video retargeting based on qualitative and quantitative evaluations discussed above; however, since Temporal Discriminator forces RC+TD model, the distance between successive frames become very small and </w:t>
      </w:r>
      <w:r w:rsidRPr="00911DBA">
        <w:lastRenderedPageBreak/>
        <w:t>similar, doing so limit motion change which sometimes makes the result too static and unreal.</w:t>
      </w:r>
    </w:p>
    <w:p w14:paraId="2B216C8A" w14:textId="2AB86F14" w:rsidR="009A15E1" w:rsidRPr="00911DBA" w:rsidRDefault="009A15E1" w:rsidP="009A15E1">
      <w:pPr>
        <w:pStyle w:val="Caption"/>
        <w:keepNext/>
        <w:jc w:val="center"/>
        <w:rPr>
          <w:color w:val="auto"/>
          <w:sz w:val="24"/>
          <w:szCs w:val="24"/>
        </w:rPr>
      </w:pPr>
      <w:bookmarkStart w:id="359" w:name="_Toc54089078"/>
      <w:r w:rsidRPr="00911DBA">
        <w:rPr>
          <w:color w:val="auto"/>
          <w:sz w:val="24"/>
          <w:szCs w:val="24"/>
        </w:rPr>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3</w:t>
      </w:r>
      <w:r w:rsidR="00416BA0" w:rsidRPr="00911DBA">
        <w:rPr>
          <w:color w:val="auto"/>
          <w:sz w:val="24"/>
          <w:szCs w:val="24"/>
        </w:rPr>
        <w:fldChar w:fldCharType="end"/>
      </w:r>
      <w:r w:rsidRPr="00911DBA">
        <w:rPr>
          <w:color w:val="auto"/>
          <w:sz w:val="24"/>
          <w:szCs w:val="24"/>
        </w:rPr>
        <w:t xml:space="preserve"> </w:t>
      </w:r>
      <w:r w:rsidR="00803A54" w:rsidRPr="00911DBA">
        <w:rPr>
          <w:color w:val="auto"/>
          <w:sz w:val="24"/>
          <w:szCs w:val="24"/>
        </w:rPr>
        <w:t>Obama to trump inception score and human evaluation study.</w:t>
      </w:r>
      <w:bookmarkEnd w:id="358"/>
      <w:bookmarkEnd w:id="35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911DBA"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911DBA" w:rsidRDefault="009A15E1" w:rsidP="005559A3">
            <w:pPr>
              <w:spacing w:before="0"/>
              <w:jc w:val="left"/>
            </w:pPr>
            <w:r w:rsidRPr="00911DBA">
              <w:t>Methods</w:t>
            </w:r>
          </w:p>
        </w:tc>
        <w:tc>
          <w:tcPr>
            <w:tcW w:w="4018" w:type="pct"/>
            <w:gridSpan w:val="4"/>
            <w:tcBorders>
              <w:bottom w:val="single" w:sz="4" w:space="0" w:color="auto"/>
            </w:tcBorders>
            <w:vAlign w:val="center"/>
          </w:tcPr>
          <w:p w14:paraId="0CA0AD70" w14:textId="77777777" w:rsidR="009A15E1" w:rsidRPr="00911DBA" w:rsidRDefault="009A15E1" w:rsidP="005559A3">
            <w:pPr>
              <w:spacing w:before="0"/>
              <w:jc w:val="center"/>
            </w:pPr>
            <w:r w:rsidRPr="00911DBA">
              <w:t xml:space="preserve">Obama to Trump </w:t>
            </w:r>
          </w:p>
        </w:tc>
      </w:tr>
      <w:tr w:rsidR="009A15E1" w:rsidRPr="00911DBA" w14:paraId="7D3ADEAF" w14:textId="77777777" w:rsidTr="00D14AA4">
        <w:trPr>
          <w:trHeight w:val="318"/>
        </w:trPr>
        <w:tc>
          <w:tcPr>
            <w:tcW w:w="982" w:type="pct"/>
            <w:vMerge/>
            <w:tcBorders>
              <w:top w:val="single" w:sz="4" w:space="0" w:color="auto"/>
            </w:tcBorders>
            <w:vAlign w:val="center"/>
          </w:tcPr>
          <w:p w14:paraId="713A67A0" w14:textId="77777777" w:rsidR="009A15E1" w:rsidRPr="00911DBA"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911DBA" w:rsidRDefault="009A15E1" w:rsidP="005559A3">
            <w:pPr>
              <w:spacing w:before="0"/>
              <w:jc w:val="center"/>
              <w:rPr>
                <w:b/>
                <w:bCs/>
              </w:rPr>
            </w:pPr>
            <w:r w:rsidRPr="00911DBA">
              <w:t>IS</w:t>
            </w:r>
          </w:p>
        </w:tc>
        <w:tc>
          <w:tcPr>
            <w:tcW w:w="2009" w:type="pct"/>
            <w:gridSpan w:val="2"/>
            <w:vMerge w:val="restart"/>
            <w:tcBorders>
              <w:top w:val="single" w:sz="4" w:space="0" w:color="auto"/>
            </w:tcBorders>
            <w:vAlign w:val="center"/>
          </w:tcPr>
          <w:p w14:paraId="52CC365D" w14:textId="43C216C8" w:rsidR="009A15E1" w:rsidRPr="00911DBA" w:rsidRDefault="009A15E1" w:rsidP="005559A3">
            <w:pPr>
              <w:spacing w:before="0"/>
              <w:jc w:val="center"/>
            </w:pPr>
            <w:r w:rsidRPr="00911DBA">
              <w:t xml:space="preserve">Average </w:t>
            </w:r>
            <w:r w:rsidR="00803A54" w:rsidRPr="00911DBA">
              <w:t>h</w:t>
            </w:r>
            <w:r w:rsidRPr="00911DBA">
              <w:t>uman evaluation</w:t>
            </w:r>
          </w:p>
          <w:p w14:paraId="7F4E630D" w14:textId="77777777" w:rsidR="009A15E1" w:rsidRPr="00911DBA" w:rsidRDefault="009A15E1" w:rsidP="005559A3">
            <w:pPr>
              <w:spacing w:before="0"/>
              <w:jc w:val="center"/>
            </w:pPr>
            <w:r w:rsidRPr="00911DBA">
              <w:t>study per domain</w:t>
            </w:r>
            <w:r w:rsidRPr="00911DBA">
              <w:rPr>
                <w:rStyle w:val="FootnoteReference"/>
              </w:rPr>
              <w:t xml:space="preserve"> </w:t>
            </w:r>
            <w:r w:rsidRPr="00911DBA">
              <w:rPr>
                <w:rStyle w:val="FootnoteReference"/>
              </w:rPr>
              <w:footnoteReference w:id="8"/>
            </w:r>
          </w:p>
        </w:tc>
      </w:tr>
      <w:tr w:rsidR="009A15E1" w:rsidRPr="00911DBA" w14:paraId="5AC88505" w14:textId="77777777" w:rsidTr="00D14AA4">
        <w:trPr>
          <w:trHeight w:val="450"/>
        </w:trPr>
        <w:tc>
          <w:tcPr>
            <w:tcW w:w="982" w:type="pct"/>
            <w:tcBorders>
              <w:bottom w:val="single" w:sz="4" w:space="0" w:color="auto"/>
            </w:tcBorders>
            <w:vAlign w:val="center"/>
          </w:tcPr>
          <w:p w14:paraId="567DCE3E" w14:textId="77777777" w:rsidR="009A15E1" w:rsidRPr="00911DBA" w:rsidRDefault="009A15E1" w:rsidP="005559A3">
            <w:pPr>
              <w:spacing w:before="0"/>
              <w:jc w:val="left"/>
            </w:pPr>
            <w:r w:rsidRPr="00911DBA">
              <w:t>Real data</w:t>
            </w:r>
          </w:p>
        </w:tc>
        <w:tc>
          <w:tcPr>
            <w:tcW w:w="1004" w:type="pct"/>
            <w:tcBorders>
              <w:bottom w:val="single" w:sz="4" w:space="0" w:color="auto"/>
            </w:tcBorders>
            <w:vAlign w:val="center"/>
          </w:tcPr>
          <w:p w14:paraId="335E054E" w14:textId="77777777" w:rsidR="009A15E1" w:rsidRPr="00911DBA" w:rsidRDefault="009A15E1" w:rsidP="005559A3">
            <w:pPr>
              <w:spacing w:before="0"/>
              <w:jc w:val="center"/>
              <w:rPr>
                <w:b/>
                <w:bCs/>
              </w:rPr>
            </w:pPr>
            <w:r w:rsidRPr="00911DBA">
              <w:t>1.283±0.102</w:t>
            </w:r>
          </w:p>
        </w:tc>
        <w:tc>
          <w:tcPr>
            <w:tcW w:w="1005" w:type="pct"/>
            <w:tcBorders>
              <w:bottom w:val="single" w:sz="4" w:space="0" w:color="auto"/>
            </w:tcBorders>
            <w:vAlign w:val="center"/>
          </w:tcPr>
          <w:p w14:paraId="38FE4094" w14:textId="77777777" w:rsidR="009A15E1" w:rsidRPr="00911DBA" w:rsidRDefault="009A15E1" w:rsidP="005559A3">
            <w:pPr>
              <w:spacing w:before="0"/>
              <w:jc w:val="center"/>
            </w:pPr>
            <w:r w:rsidRPr="00911DBA">
              <w:t>1.069±0.274</w:t>
            </w:r>
          </w:p>
        </w:tc>
        <w:tc>
          <w:tcPr>
            <w:tcW w:w="2009" w:type="pct"/>
            <w:gridSpan w:val="2"/>
            <w:vMerge/>
            <w:tcBorders>
              <w:bottom w:val="single" w:sz="4" w:space="0" w:color="auto"/>
            </w:tcBorders>
          </w:tcPr>
          <w:p w14:paraId="0D002CEF" w14:textId="77777777" w:rsidR="009A15E1" w:rsidRPr="00911DBA" w:rsidRDefault="009A15E1" w:rsidP="005559A3">
            <w:pPr>
              <w:spacing w:before="0"/>
              <w:jc w:val="center"/>
            </w:pPr>
          </w:p>
        </w:tc>
      </w:tr>
      <w:tr w:rsidR="009A15E1" w:rsidRPr="00911DBA" w14:paraId="4337C1BD" w14:textId="77777777" w:rsidTr="00D14AA4">
        <w:trPr>
          <w:trHeight w:val="476"/>
        </w:trPr>
        <w:tc>
          <w:tcPr>
            <w:tcW w:w="982" w:type="pct"/>
            <w:tcBorders>
              <w:top w:val="single" w:sz="4" w:space="0" w:color="auto"/>
            </w:tcBorders>
            <w:vAlign w:val="center"/>
          </w:tcPr>
          <w:p w14:paraId="59A3F37F" w14:textId="77777777" w:rsidR="009A15E1" w:rsidRPr="00911DBA"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6B92A1E0" w14:textId="77777777" w:rsidR="009A15E1" w:rsidRPr="00911DBA" w:rsidRDefault="009A15E1" w:rsidP="005559A3">
            <w:pPr>
              <w:spacing w:before="0"/>
              <w:jc w:val="center"/>
            </w:pPr>
            <w:r w:rsidRPr="00911DBA">
              <w:t>Trump</w:t>
            </w:r>
          </w:p>
        </w:tc>
        <w:tc>
          <w:tcPr>
            <w:tcW w:w="1004" w:type="pct"/>
            <w:tcBorders>
              <w:top w:val="single" w:sz="4" w:space="0" w:color="auto"/>
              <w:bottom w:val="single" w:sz="4" w:space="0" w:color="auto"/>
            </w:tcBorders>
            <w:vAlign w:val="center"/>
          </w:tcPr>
          <w:p w14:paraId="735908CF" w14:textId="77777777" w:rsidR="009A15E1" w:rsidRPr="00911DBA" w:rsidRDefault="009A15E1" w:rsidP="005559A3">
            <w:pPr>
              <w:spacing w:before="0"/>
              <w:jc w:val="center"/>
            </w:pPr>
            <w:r w:rsidRPr="00911DBA">
              <w:t>Obama</w:t>
            </w:r>
          </w:p>
        </w:tc>
        <w:tc>
          <w:tcPr>
            <w:tcW w:w="1005" w:type="pct"/>
            <w:tcBorders>
              <w:top w:val="single" w:sz="4" w:space="0" w:color="auto"/>
              <w:bottom w:val="single" w:sz="4" w:space="0" w:color="auto"/>
            </w:tcBorders>
            <w:vAlign w:val="center"/>
          </w:tcPr>
          <w:p w14:paraId="39B3D679" w14:textId="77777777" w:rsidR="009A15E1" w:rsidRPr="00911DBA" w:rsidRDefault="009A15E1" w:rsidP="005559A3">
            <w:pPr>
              <w:spacing w:before="0"/>
              <w:jc w:val="center"/>
            </w:pPr>
            <w:r w:rsidRPr="00911DBA">
              <w:t>Trump</w:t>
            </w:r>
          </w:p>
        </w:tc>
      </w:tr>
      <w:tr w:rsidR="009A15E1" w:rsidRPr="00911DBA" w14:paraId="10CD7D8B" w14:textId="77777777" w:rsidTr="00D14AA4">
        <w:trPr>
          <w:trHeight w:val="521"/>
        </w:trPr>
        <w:tc>
          <w:tcPr>
            <w:tcW w:w="982" w:type="pct"/>
            <w:vAlign w:val="center"/>
          </w:tcPr>
          <w:p w14:paraId="4D104B12" w14:textId="77777777" w:rsidR="009A15E1" w:rsidRPr="00911DBA" w:rsidRDefault="009A15E1" w:rsidP="005559A3">
            <w:pPr>
              <w:spacing w:before="0"/>
              <w:jc w:val="left"/>
            </w:pPr>
            <w:r w:rsidRPr="00911DBA">
              <w:t>RC</w:t>
            </w:r>
          </w:p>
        </w:tc>
        <w:tc>
          <w:tcPr>
            <w:tcW w:w="1004" w:type="pct"/>
            <w:tcBorders>
              <w:top w:val="single" w:sz="4" w:space="0" w:color="auto"/>
            </w:tcBorders>
            <w:vAlign w:val="center"/>
          </w:tcPr>
          <w:p w14:paraId="051CE276" w14:textId="77777777" w:rsidR="009A15E1" w:rsidRPr="00911DBA" w:rsidRDefault="009A15E1" w:rsidP="005559A3">
            <w:pPr>
              <w:spacing w:before="0"/>
              <w:jc w:val="center"/>
            </w:pPr>
            <w:r w:rsidRPr="00911DBA">
              <w:t>1.035±0.120</w:t>
            </w:r>
          </w:p>
        </w:tc>
        <w:tc>
          <w:tcPr>
            <w:tcW w:w="1005" w:type="pct"/>
            <w:tcBorders>
              <w:top w:val="single" w:sz="4" w:space="0" w:color="auto"/>
            </w:tcBorders>
            <w:vAlign w:val="center"/>
          </w:tcPr>
          <w:p w14:paraId="40287214" w14:textId="77777777" w:rsidR="009A15E1" w:rsidRPr="00911DBA" w:rsidRDefault="009A15E1" w:rsidP="005559A3">
            <w:pPr>
              <w:spacing w:before="0"/>
              <w:jc w:val="center"/>
            </w:pPr>
            <w:r w:rsidRPr="00911DBA">
              <w:t>1.048±0.010</w:t>
            </w:r>
          </w:p>
        </w:tc>
        <w:tc>
          <w:tcPr>
            <w:tcW w:w="1004" w:type="pct"/>
            <w:tcBorders>
              <w:top w:val="single" w:sz="4" w:space="0" w:color="auto"/>
            </w:tcBorders>
            <w:vAlign w:val="center"/>
          </w:tcPr>
          <w:p w14:paraId="6AAD3F5B" w14:textId="77777777" w:rsidR="009A15E1" w:rsidRPr="00911DBA" w:rsidRDefault="009A15E1" w:rsidP="005559A3">
            <w:pPr>
              <w:spacing w:before="0"/>
              <w:jc w:val="center"/>
            </w:pPr>
            <w:r w:rsidRPr="00911DBA">
              <w:t>40%</w:t>
            </w:r>
          </w:p>
        </w:tc>
        <w:tc>
          <w:tcPr>
            <w:tcW w:w="1005" w:type="pct"/>
            <w:tcBorders>
              <w:top w:val="single" w:sz="4" w:space="0" w:color="auto"/>
            </w:tcBorders>
            <w:vAlign w:val="center"/>
          </w:tcPr>
          <w:p w14:paraId="13647AF3" w14:textId="77777777" w:rsidR="009A15E1" w:rsidRPr="00911DBA" w:rsidRDefault="009A15E1" w:rsidP="005559A3">
            <w:pPr>
              <w:spacing w:before="0"/>
              <w:jc w:val="center"/>
            </w:pPr>
            <w:r w:rsidRPr="00911DBA">
              <w:t>20%</w:t>
            </w:r>
          </w:p>
        </w:tc>
      </w:tr>
      <w:tr w:rsidR="009A15E1" w:rsidRPr="00911DBA" w14:paraId="0CDEDE84" w14:textId="77777777" w:rsidTr="00D14AA4">
        <w:trPr>
          <w:trHeight w:val="432"/>
        </w:trPr>
        <w:tc>
          <w:tcPr>
            <w:tcW w:w="982" w:type="pct"/>
            <w:vAlign w:val="center"/>
          </w:tcPr>
          <w:p w14:paraId="3655F8FD" w14:textId="77777777" w:rsidR="009A15E1" w:rsidRPr="00911DBA" w:rsidRDefault="009A15E1" w:rsidP="005559A3">
            <w:pPr>
              <w:spacing w:before="0"/>
              <w:jc w:val="left"/>
            </w:pPr>
            <w:r w:rsidRPr="00911DBA">
              <w:t>RC + TD</w:t>
            </w:r>
          </w:p>
        </w:tc>
        <w:tc>
          <w:tcPr>
            <w:tcW w:w="1004" w:type="pct"/>
            <w:vAlign w:val="center"/>
          </w:tcPr>
          <w:p w14:paraId="1B3DE44B" w14:textId="77777777" w:rsidR="009A15E1" w:rsidRPr="00911DBA" w:rsidRDefault="009A15E1" w:rsidP="005559A3">
            <w:pPr>
              <w:spacing w:before="0"/>
              <w:jc w:val="center"/>
              <w:rPr>
                <w:b/>
                <w:bCs/>
              </w:rPr>
            </w:pPr>
            <w:r w:rsidRPr="00911DBA">
              <w:rPr>
                <w:b/>
                <w:bCs/>
              </w:rPr>
              <w:t>1.041±0.013</w:t>
            </w:r>
          </w:p>
        </w:tc>
        <w:tc>
          <w:tcPr>
            <w:tcW w:w="1005" w:type="pct"/>
            <w:vAlign w:val="center"/>
          </w:tcPr>
          <w:p w14:paraId="306BD7AE" w14:textId="77777777" w:rsidR="009A15E1" w:rsidRPr="00911DBA" w:rsidRDefault="009A15E1" w:rsidP="005559A3">
            <w:pPr>
              <w:spacing w:before="0"/>
              <w:jc w:val="center"/>
              <w:rPr>
                <w:b/>
                <w:bCs/>
              </w:rPr>
            </w:pPr>
            <w:r w:rsidRPr="00911DBA">
              <w:rPr>
                <w:b/>
                <w:bCs/>
              </w:rPr>
              <w:t>1.068±0.011</w:t>
            </w:r>
          </w:p>
        </w:tc>
        <w:tc>
          <w:tcPr>
            <w:tcW w:w="1004" w:type="pct"/>
            <w:vAlign w:val="center"/>
          </w:tcPr>
          <w:p w14:paraId="343DFE29" w14:textId="77777777" w:rsidR="009A15E1" w:rsidRPr="00911DBA" w:rsidRDefault="009A15E1" w:rsidP="005559A3">
            <w:pPr>
              <w:spacing w:before="0"/>
              <w:jc w:val="center"/>
              <w:rPr>
                <w:b/>
                <w:bCs/>
              </w:rPr>
            </w:pPr>
            <w:r w:rsidRPr="00911DBA">
              <w:rPr>
                <w:b/>
                <w:bCs/>
              </w:rPr>
              <w:t>60%</w:t>
            </w:r>
          </w:p>
        </w:tc>
        <w:tc>
          <w:tcPr>
            <w:tcW w:w="1005" w:type="pct"/>
            <w:vAlign w:val="center"/>
          </w:tcPr>
          <w:p w14:paraId="494C3D77" w14:textId="77777777" w:rsidR="009A15E1" w:rsidRPr="00911DBA" w:rsidRDefault="009A15E1" w:rsidP="005559A3">
            <w:pPr>
              <w:spacing w:before="0"/>
              <w:jc w:val="center"/>
              <w:rPr>
                <w:b/>
                <w:bCs/>
              </w:rPr>
            </w:pPr>
            <w:r w:rsidRPr="00911DBA">
              <w:rPr>
                <w:b/>
                <w:bCs/>
              </w:rPr>
              <w:t>80%</w:t>
            </w:r>
          </w:p>
        </w:tc>
      </w:tr>
    </w:tbl>
    <w:p w14:paraId="5D0B3116" w14:textId="77777777" w:rsidR="009A15E1" w:rsidRPr="00911DBA" w:rsidRDefault="009A15E1" w:rsidP="009A15E1">
      <w:pPr>
        <w:jc w:val="center"/>
      </w:pPr>
      <w:r w:rsidRPr="00911DBA">
        <w:t>Bold values indicate the best results in the experiments.</w:t>
      </w:r>
    </w:p>
    <w:p w14:paraId="785A6D70" w14:textId="77777777" w:rsidR="00F42CDC" w:rsidRPr="00911DBA" w:rsidRDefault="00980300" w:rsidP="00F42CDC">
      <w:pPr>
        <w:keepNext/>
        <w:jc w:val="center"/>
      </w:pPr>
      <w:r w:rsidRPr="00911DBA">
        <w:rPr>
          <w:noProof/>
        </w:rPr>
        <w:drawing>
          <wp:inline distT="0" distB="0" distL="0" distR="0" wp14:anchorId="5DB67D77" wp14:editId="251B5DF3">
            <wp:extent cx="2814955" cy="2089447"/>
            <wp:effectExtent l="0" t="0" r="4445" b="635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r w:rsidRPr="00911DBA">
        <w:rPr>
          <w:noProof/>
        </w:rPr>
        <w:drawing>
          <wp:inline distT="0" distB="0" distL="0" distR="0" wp14:anchorId="72511D7F" wp14:editId="55D3F98A">
            <wp:extent cx="2731135" cy="2089002"/>
            <wp:effectExtent l="0" t="0" r="12065" b="6985"/>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0AF68A6" w14:textId="34075883" w:rsidR="00670E54" w:rsidRDefault="00F42CDC" w:rsidP="00670E54">
      <w:pPr>
        <w:pStyle w:val="Caption"/>
        <w:jc w:val="center"/>
        <w:rPr>
          <w:color w:val="000000" w:themeColor="text1"/>
          <w:sz w:val="24"/>
          <w:szCs w:val="24"/>
        </w:rPr>
      </w:pPr>
      <w:bookmarkStart w:id="360" w:name="_Toc52980551"/>
      <w:bookmarkStart w:id="361" w:name="_Toc54089181"/>
      <w:r w:rsidRPr="00911DBA">
        <w:rPr>
          <w:color w:val="000000" w:themeColor="text1"/>
          <w:sz w:val="24"/>
          <w:szCs w:val="24"/>
        </w:rPr>
        <w:t xml:space="preserve">Figure </w:t>
      </w:r>
      <w:r w:rsidR="00670E54">
        <w:rPr>
          <w:color w:val="000000" w:themeColor="text1"/>
          <w:sz w:val="24"/>
          <w:szCs w:val="24"/>
        </w:rPr>
        <w:fldChar w:fldCharType="begin"/>
      </w:r>
      <w:r w:rsidR="00670E54">
        <w:rPr>
          <w:color w:val="000000" w:themeColor="text1"/>
          <w:sz w:val="24"/>
          <w:szCs w:val="24"/>
        </w:rPr>
        <w:instrText xml:space="preserve"> STYLEREF 1 \s </w:instrText>
      </w:r>
      <w:r w:rsidR="00670E54">
        <w:rPr>
          <w:color w:val="000000" w:themeColor="text1"/>
          <w:sz w:val="24"/>
          <w:szCs w:val="24"/>
        </w:rPr>
        <w:fldChar w:fldCharType="separate"/>
      </w:r>
      <w:r w:rsidR="00670E54">
        <w:rPr>
          <w:noProof/>
          <w:color w:val="000000" w:themeColor="text1"/>
          <w:sz w:val="24"/>
          <w:szCs w:val="24"/>
        </w:rPr>
        <w:t>6</w:t>
      </w:r>
      <w:r w:rsidR="00670E54">
        <w:rPr>
          <w:color w:val="000000" w:themeColor="text1"/>
          <w:sz w:val="24"/>
          <w:szCs w:val="24"/>
        </w:rPr>
        <w:fldChar w:fldCharType="end"/>
      </w:r>
      <w:r w:rsidR="00670E54">
        <w:rPr>
          <w:color w:val="000000" w:themeColor="text1"/>
          <w:sz w:val="24"/>
          <w:szCs w:val="24"/>
        </w:rPr>
        <w:noBreakHyphen/>
      </w:r>
      <w:r w:rsidR="00670E54">
        <w:rPr>
          <w:color w:val="000000" w:themeColor="text1"/>
          <w:sz w:val="24"/>
          <w:szCs w:val="24"/>
        </w:rPr>
        <w:fldChar w:fldCharType="begin"/>
      </w:r>
      <w:r w:rsidR="00670E54">
        <w:rPr>
          <w:color w:val="000000" w:themeColor="text1"/>
          <w:sz w:val="24"/>
          <w:szCs w:val="24"/>
        </w:rPr>
        <w:instrText xml:space="preserve"> SEQ Figure \* ARABIC \s 1 </w:instrText>
      </w:r>
      <w:r w:rsidR="00670E54">
        <w:rPr>
          <w:color w:val="000000" w:themeColor="text1"/>
          <w:sz w:val="24"/>
          <w:szCs w:val="24"/>
        </w:rPr>
        <w:fldChar w:fldCharType="separate"/>
      </w:r>
      <w:r w:rsidR="00670E54">
        <w:rPr>
          <w:noProof/>
          <w:color w:val="000000" w:themeColor="text1"/>
          <w:sz w:val="24"/>
          <w:szCs w:val="24"/>
        </w:rPr>
        <w:t>8</w:t>
      </w:r>
      <w:r w:rsidR="00670E54">
        <w:rPr>
          <w:color w:val="000000" w:themeColor="text1"/>
          <w:sz w:val="24"/>
          <w:szCs w:val="24"/>
        </w:rPr>
        <w:fldChar w:fldCharType="end"/>
      </w:r>
      <w:r w:rsidRPr="00911DBA">
        <w:rPr>
          <w:color w:val="000000" w:themeColor="text1"/>
          <w:sz w:val="24"/>
          <w:szCs w:val="24"/>
        </w:rPr>
        <w:t xml:space="preserve"> Human </w:t>
      </w:r>
      <w:r w:rsidR="00803A54" w:rsidRPr="00911DBA">
        <w:rPr>
          <w:color w:val="000000" w:themeColor="text1"/>
          <w:sz w:val="24"/>
          <w:szCs w:val="24"/>
        </w:rPr>
        <w:t xml:space="preserve">evaluation study on </w:t>
      </w:r>
      <w:r w:rsidR="00043864" w:rsidRPr="00911DBA">
        <w:rPr>
          <w:color w:val="000000" w:themeColor="text1"/>
          <w:sz w:val="24"/>
          <w:szCs w:val="24"/>
        </w:rPr>
        <w:t>O</w:t>
      </w:r>
      <w:r w:rsidR="00803A54" w:rsidRPr="00911DBA">
        <w:rPr>
          <w:color w:val="000000" w:themeColor="text1"/>
          <w:sz w:val="24"/>
          <w:szCs w:val="24"/>
        </w:rPr>
        <w:t>bama</w:t>
      </w:r>
      <w:r w:rsidR="00043864" w:rsidRPr="00911DBA">
        <w:rPr>
          <w:color w:val="000000" w:themeColor="text1"/>
          <w:sz w:val="24"/>
          <w:szCs w:val="24"/>
        </w:rPr>
        <w:t>-T</w:t>
      </w:r>
      <w:r w:rsidR="00803A54" w:rsidRPr="00911DBA">
        <w:rPr>
          <w:color w:val="000000" w:themeColor="text1"/>
          <w:sz w:val="24"/>
          <w:szCs w:val="24"/>
        </w:rPr>
        <w:t>rump dataset</w:t>
      </w:r>
      <w:bookmarkEnd w:id="360"/>
      <w:bookmarkEnd w:id="361"/>
    </w:p>
    <w:p w14:paraId="41EE2DFB" w14:textId="2DEC3F5C" w:rsidR="00670E54" w:rsidRPr="00670E54" w:rsidRDefault="00670E54" w:rsidP="00670E54">
      <w:pPr>
        <w:jc w:val="center"/>
      </w:pPr>
      <w:r w:rsidRPr="00911DBA">
        <w:t>(left) A human evaluation study found after showing fake videos only to participants, (right) A human evaluation study found after showing fake videos with the corresponding real video input.</w:t>
      </w:r>
      <w:r w:rsidRPr="00911DBA">
        <w:rPr>
          <w:sz w:val="22"/>
          <w:szCs w:val="22"/>
        </w:rPr>
        <w:t xml:space="preserve"> Higher values indicate the best results in the experiments.</w:t>
      </w:r>
    </w:p>
    <w:p w14:paraId="0519DDA4" w14:textId="4C588976" w:rsidR="00670E54" w:rsidRDefault="00670E54" w:rsidP="00670E54"/>
    <w:p w14:paraId="7B9E4623" w14:textId="01F5977E" w:rsidR="00670E54" w:rsidRDefault="00670E54" w:rsidP="00670E54"/>
    <w:p w14:paraId="45C16A1B" w14:textId="28106388" w:rsidR="00670E54" w:rsidRDefault="00670E54" w:rsidP="00670E54"/>
    <w:p w14:paraId="362AB6A5" w14:textId="2CB895D5" w:rsidR="00C83876" w:rsidRPr="00911DBA" w:rsidRDefault="00C83876" w:rsidP="00C83876">
      <w:pPr>
        <w:spacing w:after="0"/>
        <w:jc w:val="center"/>
      </w:pPr>
    </w:p>
    <w:p w14:paraId="3D1655FE" w14:textId="5B478AE8" w:rsidR="00670E54" w:rsidRDefault="00670E54" w:rsidP="00670E54">
      <w:pPr>
        <w:keepNext/>
        <w:jc w:val="center"/>
      </w:pPr>
      <w:bookmarkStart w:id="362" w:name="_Toc54089182"/>
      <w:r w:rsidRPr="00911DBA">
        <w:rPr>
          <w:noProof/>
        </w:rPr>
        <w:drawing>
          <wp:anchor distT="0" distB="0" distL="114300" distR="114300" simplePos="0" relativeHeight="251917312" behindDoc="0" locked="0" layoutInCell="1" allowOverlap="1" wp14:anchorId="186AB12E" wp14:editId="09C50A06">
            <wp:simplePos x="0" y="0"/>
            <wp:positionH relativeFrom="column">
              <wp:posOffset>0</wp:posOffset>
            </wp:positionH>
            <wp:positionV relativeFrom="paragraph">
              <wp:posOffset>148</wp:posOffset>
            </wp:positionV>
            <wp:extent cx="5565775" cy="925195"/>
            <wp:effectExtent l="0" t="0" r="0" b="825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565775" cy="925195"/>
                    </a:xfrm>
                    <a:prstGeom prst="rect">
                      <a:avLst/>
                    </a:prstGeom>
                  </pic:spPr>
                </pic:pic>
              </a:graphicData>
            </a:graphic>
          </wp:anchor>
        </w:drawing>
      </w:r>
      <w:r w:rsidRPr="00670E54">
        <w:rPr>
          <w:noProof/>
        </w:rPr>
        <w:t xml:space="preserve"> </w:t>
      </w:r>
      <w:r>
        <w:t xml:space="preserve">Figur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Figure \* ARABIC \s 1 </w:instrText>
      </w:r>
      <w:r>
        <w:fldChar w:fldCharType="separate"/>
      </w:r>
      <w:r>
        <w:rPr>
          <w:noProof/>
        </w:rPr>
        <w:t>9</w:t>
      </w:r>
      <w:r>
        <w:fldChar w:fldCharType="end"/>
      </w:r>
      <w:r w:rsidRPr="00D97BB2">
        <w:t xml:space="preserve"> RC Trump Generated image sequences</w:t>
      </w:r>
      <w:bookmarkEnd w:id="362"/>
    </w:p>
    <w:p w14:paraId="67510F14" w14:textId="220B0C1A" w:rsidR="00670E54" w:rsidRPr="00911DBA" w:rsidRDefault="00670E54" w:rsidP="00670E54">
      <w:pPr>
        <w:jc w:val="center"/>
      </w:pPr>
      <w:r w:rsidRPr="00670E54">
        <w:t xml:space="preserve"> </w:t>
      </w:r>
      <w:r w:rsidRPr="00911DBA">
        <w:t>Generated video sequences from the RC model result flipped Trump out.</w:t>
      </w:r>
    </w:p>
    <w:p w14:paraId="6122BB13" w14:textId="4C30CA0D" w:rsidR="00F710A3" w:rsidRPr="00911DBA" w:rsidRDefault="00A83140" w:rsidP="00BC6457">
      <w:pPr>
        <w:pStyle w:val="Heading3"/>
        <w:numPr>
          <w:ilvl w:val="2"/>
          <w:numId w:val="25"/>
        </w:numPr>
      </w:pPr>
      <w:bookmarkStart w:id="363" w:name="_Toc52981570"/>
      <w:bookmarkStart w:id="364" w:name="_Toc54101890"/>
      <w:r w:rsidRPr="00911DBA">
        <w:t>Abiy-to-</w:t>
      </w:r>
      <w:proofErr w:type="spellStart"/>
      <w:r w:rsidRPr="00911DBA">
        <w:t>Debretsion</w:t>
      </w:r>
      <w:bookmarkEnd w:id="363"/>
      <w:bookmarkEnd w:id="364"/>
      <w:proofErr w:type="spellEnd"/>
      <w:r w:rsidR="00F710A3" w:rsidRPr="00911DBA">
        <w:t xml:space="preserve"> </w:t>
      </w:r>
    </w:p>
    <w:p w14:paraId="045C39D1" w14:textId="64561E18" w:rsidR="00F710A3" w:rsidRPr="00911DBA" w:rsidRDefault="00F710A3" w:rsidP="00F710A3">
      <w:pPr>
        <w:spacing w:before="0"/>
      </w:pPr>
      <w:r w:rsidRPr="00911DBA">
        <w:t xml:space="preserve">This experiment extends </w:t>
      </w:r>
      <w:hyperlink w:anchor="_Face_to_Face" w:history="1">
        <w:r w:rsidRPr="00911DBA">
          <w:rPr>
            <w:rStyle w:val="Hyperlink"/>
          </w:rPr>
          <w:t>face to face</w:t>
        </w:r>
      </w:hyperlink>
      <w:r w:rsidRPr="00911DBA">
        <w:t xml:space="preserve"> to implicate performance of the model on the local dataset </w:t>
      </w:r>
      <w:proofErr w:type="spellStart"/>
      <w:r w:rsidR="00A83140" w:rsidRPr="00911DBA">
        <w:t>Adiss</w:t>
      </w:r>
      <w:proofErr w:type="spellEnd"/>
      <w:r w:rsidR="00A83140" w:rsidRPr="00911DBA">
        <w:rPr>
          <w:lang w:val="am-ET"/>
        </w:rPr>
        <w:t xml:space="preserve"> </w:t>
      </w:r>
      <w:r w:rsidR="00A83140" w:rsidRPr="00911DBA">
        <w:t>(</w:t>
      </w:r>
      <w:r w:rsidR="00A83140" w:rsidRPr="00911DBA">
        <w:rPr>
          <w:rFonts w:ascii="Nyala" w:hAnsi="Nyala" w:cs="Nyala"/>
          <w:lang w:val="am-ET"/>
        </w:rPr>
        <w:t>አዲስ</w:t>
      </w:r>
      <w:r w:rsidR="00A83140" w:rsidRPr="00911DBA">
        <w:rPr>
          <w:lang w:val="am-ET"/>
        </w:rPr>
        <w:t xml:space="preserve">) </w:t>
      </w:r>
      <w:r w:rsidRPr="00911DBA">
        <w:t xml:space="preserve">which relatively is </w:t>
      </w:r>
      <w:r w:rsidR="00A83140" w:rsidRPr="00911DBA">
        <w:t xml:space="preserve">a very </w:t>
      </w:r>
      <w:r w:rsidRPr="00911DBA">
        <w:t xml:space="preserve">complex datasets contain full face including hair, eyeglass, colorful background, and unaligned face direction. As shown in the generated output of RC and RC+TD, both models almost perfectly capture the head movement of the input video. </w:t>
      </w:r>
      <w:r w:rsidR="00244643" w:rsidRPr="00911DBA">
        <w:t>But</w:t>
      </w:r>
      <w:r w:rsidRPr="00911DBA">
        <w:t xml:space="preserve"> both models failed to mimic lip movement well.</w:t>
      </w:r>
    </w:p>
    <w:p w14:paraId="59C7A536" w14:textId="22D49E68" w:rsidR="00F710A3" w:rsidRDefault="00F710A3" w:rsidP="00F710A3">
      <w:r w:rsidRPr="00911DBA">
        <w:t xml:space="preserve">The quantitative result of RC+TD improves the inception score on </w:t>
      </w:r>
      <w:proofErr w:type="spellStart"/>
      <w:r w:rsidRPr="00911DBA">
        <w:t>Debretsion's</w:t>
      </w:r>
      <w:proofErr w:type="spellEnd"/>
      <w:r w:rsidRPr="00911DBA">
        <w:t xml:space="preserve"> fake video with a significant amount. on the other side, the thesis work lost by base work with a slight margin fake Abiy video. The human evaluation study claims, participants were </w:t>
      </w:r>
      <w:r w:rsidR="00406F08" w:rsidRPr="00911DBA">
        <w:t xml:space="preserve">confident about </w:t>
      </w:r>
      <w:r w:rsidR="00065935" w:rsidRPr="00911DBA">
        <w:t>choosing</w:t>
      </w:r>
      <w:r w:rsidRPr="00911DBA">
        <w:t xml:space="preserve"> a better one among the result found from RC and RC+TD</w:t>
      </w:r>
      <w:r w:rsidR="00406F08" w:rsidRPr="00911DBA">
        <w:t xml:space="preserve"> since the fake </w:t>
      </w:r>
      <w:r w:rsidR="007512DB" w:rsidRPr="00911DBA">
        <w:t>A</w:t>
      </w:r>
      <w:r w:rsidR="00406F08" w:rsidRPr="00911DBA">
        <w:t>biy video result was simpl</w:t>
      </w:r>
      <w:r w:rsidR="00065935" w:rsidRPr="00911DBA">
        <w:t>y</w:t>
      </w:r>
      <w:r w:rsidR="00406F08" w:rsidRPr="00911DBA">
        <w:t xml:space="preserve"> recognizable as fake</w:t>
      </w:r>
      <w:r w:rsidRPr="00911DBA">
        <w:t xml:space="preserve">. </w:t>
      </w:r>
      <w:r w:rsidR="00D23F8E" w:rsidRPr="00911DBA">
        <w:t>T</w:t>
      </w:r>
      <w:r w:rsidR="00406F08" w:rsidRPr="00911DBA">
        <w:t>he</w:t>
      </w:r>
      <w:r w:rsidRPr="00911DBA">
        <w:t xml:space="preserve"> </w:t>
      </w:r>
      <w:r w:rsidR="00D23F8E" w:rsidRPr="00911DBA">
        <w:t>complex nature</w:t>
      </w:r>
      <w:r w:rsidRPr="00911DBA">
        <w:t xml:space="preserve"> of the </w:t>
      </w:r>
      <w:proofErr w:type="spellStart"/>
      <w:r w:rsidRPr="00911DBA">
        <w:t>Adiss</w:t>
      </w:r>
      <w:proofErr w:type="spellEnd"/>
      <w:r w:rsidRPr="00911DBA">
        <w:t>(</w:t>
      </w:r>
      <w:r w:rsidRPr="00911DBA">
        <w:rPr>
          <w:rFonts w:ascii="Nyala" w:hAnsi="Nyala" w:cs="Nyala"/>
          <w:lang w:val="am-ET"/>
        </w:rPr>
        <w:t>አዲስ</w:t>
      </w:r>
      <w:r w:rsidRPr="00911DBA">
        <w:t xml:space="preserve">) dataset in several aspects such as it </w:t>
      </w:r>
      <w:r w:rsidR="00297716" w:rsidRPr="00911DBA">
        <w:t>does not</w:t>
      </w:r>
      <w:r w:rsidRPr="00911DBA">
        <w:t xml:space="preserve"> consider face </w:t>
      </w:r>
      <w:proofErr w:type="spellStart"/>
      <w:r w:rsidRPr="00911DBA">
        <w:t>keypoint</w:t>
      </w:r>
      <w:proofErr w:type="spellEnd"/>
      <w:r w:rsidRPr="00911DBA">
        <w:t xml:space="preserve"> alignment and face size normalization </w:t>
      </w:r>
      <w:r w:rsidR="00D23F8E" w:rsidRPr="00911DBA">
        <w:t>impact</w:t>
      </w:r>
      <w:r w:rsidRPr="00911DBA">
        <w:t xml:space="preserve"> network convergence. Additionally, from the result in figure 6-</w:t>
      </w:r>
      <w:r w:rsidR="00244643" w:rsidRPr="00911DBA">
        <w:t>11</w:t>
      </w:r>
      <w:r w:rsidRPr="00911DBA">
        <w:t xml:space="preserve"> </w:t>
      </w:r>
      <w:r w:rsidR="00244643" w:rsidRPr="00911DBA">
        <w:t>below</w:t>
      </w:r>
      <w:r w:rsidRPr="00911DBA">
        <w:t xml:space="preserve"> its clear, the network basically emphases on translating head motion rather than lip movement on the input video. </w:t>
      </w:r>
    </w:p>
    <w:p w14:paraId="51CDCF07" w14:textId="21E80DDD" w:rsidR="00730C5D" w:rsidRDefault="00730C5D" w:rsidP="00F710A3"/>
    <w:p w14:paraId="5E68A609" w14:textId="6FB67D6F" w:rsidR="00730C5D" w:rsidRDefault="00730C5D" w:rsidP="00F710A3"/>
    <w:p w14:paraId="46F7072E" w14:textId="0DDB534B" w:rsidR="00730C5D" w:rsidRDefault="00730C5D" w:rsidP="00F710A3"/>
    <w:p w14:paraId="32172715" w14:textId="77777777" w:rsidR="00730C5D" w:rsidRPr="00911DBA" w:rsidRDefault="00730C5D" w:rsidP="00F710A3"/>
    <w:tbl>
      <w:tblPr>
        <w:tblStyle w:val="TableGrid"/>
        <w:tblW w:w="0" w:type="auto"/>
        <w:tblLook w:val="04A0" w:firstRow="1" w:lastRow="0" w:firstColumn="1" w:lastColumn="0" w:noHBand="0" w:noVBand="1"/>
      </w:tblPr>
      <w:tblGrid>
        <w:gridCol w:w="502"/>
        <w:gridCol w:w="8253"/>
      </w:tblGrid>
      <w:tr w:rsidR="00D22272" w:rsidRPr="00911DBA" w14:paraId="41615408" w14:textId="77777777" w:rsidTr="00D23F8E">
        <w:trPr>
          <w:cantSplit/>
          <w:trHeight w:val="1525"/>
        </w:trPr>
        <w:tc>
          <w:tcPr>
            <w:tcW w:w="502" w:type="dxa"/>
            <w:textDirection w:val="btLr"/>
            <w:vAlign w:val="center"/>
          </w:tcPr>
          <w:p w14:paraId="7C25C119" w14:textId="63F17A45" w:rsidR="00D22272" w:rsidRPr="00911DBA" w:rsidRDefault="00D22272" w:rsidP="00980300">
            <w:pPr>
              <w:spacing w:before="0"/>
              <w:ind w:left="113" w:right="113"/>
              <w:jc w:val="center"/>
            </w:pPr>
            <w:r w:rsidRPr="00911DBA">
              <w:lastRenderedPageBreak/>
              <w:t>Input</w:t>
            </w:r>
          </w:p>
        </w:tc>
        <w:tc>
          <w:tcPr>
            <w:tcW w:w="8514" w:type="dxa"/>
            <w:vMerge w:val="restart"/>
          </w:tcPr>
          <w:p w14:paraId="4F6DC668" w14:textId="53424B34" w:rsidR="00D22272" w:rsidRPr="00911DBA" w:rsidRDefault="00D22272" w:rsidP="00980300">
            <w:pPr>
              <w:spacing w:before="0"/>
            </w:pPr>
            <w:r w:rsidRPr="00911DBA">
              <w:rPr>
                <w:noProof/>
              </w:rPr>
              <w:drawing>
                <wp:inline distT="0" distB="0" distL="0" distR="0" wp14:anchorId="314BDA24" wp14:editId="502A5B3F">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BEBA8EAE-BF5A-486C-A8C5-ECC9F3942E4B}">
                                <a14:imgProps xmlns:a14="http://schemas.microsoft.com/office/drawing/2010/main">
                                  <a14:imgLayer r:embed="rId8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911DBA" w14:paraId="261D2DC1" w14:textId="77777777" w:rsidTr="00D23F8E">
        <w:trPr>
          <w:cantSplit/>
          <w:trHeight w:val="1526"/>
        </w:trPr>
        <w:tc>
          <w:tcPr>
            <w:tcW w:w="502" w:type="dxa"/>
            <w:textDirection w:val="btLr"/>
            <w:vAlign w:val="center"/>
          </w:tcPr>
          <w:p w14:paraId="4DE17EFD" w14:textId="6226793A" w:rsidR="00D22272" w:rsidRPr="00911DBA" w:rsidRDefault="00D22272" w:rsidP="00980300">
            <w:pPr>
              <w:spacing w:before="0"/>
              <w:ind w:left="113" w:right="113"/>
              <w:jc w:val="center"/>
            </w:pPr>
            <w:r w:rsidRPr="00911DBA">
              <w:t>RC</w:t>
            </w:r>
          </w:p>
        </w:tc>
        <w:tc>
          <w:tcPr>
            <w:tcW w:w="8514" w:type="dxa"/>
            <w:vMerge/>
          </w:tcPr>
          <w:p w14:paraId="5ED17FB5" w14:textId="77777777" w:rsidR="00D22272" w:rsidRPr="00911DBA" w:rsidRDefault="00D22272" w:rsidP="00980300">
            <w:pPr>
              <w:spacing w:before="0"/>
            </w:pPr>
          </w:p>
        </w:tc>
      </w:tr>
      <w:tr w:rsidR="00D22272" w:rsidRPr="00911DBA" w14:paraId="77A14900" w14:textId="77777777" w:rsidTr="00D23F8E">
        <w:trPr>
          <w:cantSplit/>
          <w:trHeight w:val="1407"/>
        </w:trPr>
        <w:tc>
          <w:tcPr>
            <w:tcW w:w="502" w:type="dxa"/>
            <w:textDirection w:val="btLr"/>
            <w:vAlign w:val="center"/>
          </w:tcPr>
          <w:p w14:paraId="48710746" w14:textId="42743221" w:rsidR="00D22272" w:rsidRPr="00911DBA" w:rsidRDefault="00D22272" w:rsidP="00980300">
            <w:pPr>
              <w:spacing w:before="0"/>
              <w:ind w:left="113" w:right="113"/>
              <w:jc w:val="center"/>
            </w:pPr>
            <w:r w:rsidRPr="00911DBA">
              <w:t>RC+TD</w:t>
            </w:r>
          </w:p>
        </w:tc>
        <w:tc>
          <w:tcPr>
            <w:tcW w:w="8514" w:type="dxa"/>
            <w:vMerge/>
          </w:tcPr>
          <w:p w14:paraId="3330F12E" w14:textId="77777777" w:rsidR="00D22272" w:rsidRPr="00911DBA" w:rsidRDefault="00D22272" w:rsidP="00980300">
            <w:pPr>
              <w:spacing w:before="0"/>
            </w:pPr>
          </w:p>
        </w:tc>
      </w:tr>
      <w:tr w:rsidR="00D22272" w:rsidRPr="00911DBA" w14:paraId="206E3677" w14:textId="77777777" w:rsidTr="00D23F8E">
        <w:trPr>
          <w:cantSplit/>
          <w:trHeight w:val="1526"/>
        </w:trPr>
        <w:tc>
          <w:tcPr>
            <w:tcW w:w="502" w:type="dxa"/>
            <w:textDirection w:val="btLr"/>
            <w:vAlign w:val="center"/>
          </w:tcPr>
          <w:p w14:paraId="017A764C" w14:textId="080511AD" w:rsidR="00D22272" w:rsidRPr="00911DBA" w:rsidRDefault="00D22272" w:rsidP="00980300">
            <w:pPr>
              <w:spacing w:before="0"/>
              <w:ind w:left="113" w:right="113"/>
              <w:jc w:val="center"/>
            </w:pPr>
            <w:r w:rsidRPr="00911DBA">
              <w:t>Input</w:t>
            </w:r>
          </w:p>
        </w:tc>
        <w:tc>
          <w:tcPr>
            <w:tcW w:w="8514" w:type="dxa"/>
            <w:vMerge w:val="restart"/>
          </w:tcPr>
          <w:p w14:paraId="5218E74C" w14:textId="7F7F1317" w:rsidR="00D22272" w:rsidRPr="00911DBA" w:rsidRDefault="00D22272" w:rsidP="003B523F">
            <w:pPr>
              <w:spacing w:before="0"/>
              <w:jc w:val="center"/>
            </w:pPr>
            <w:r w:rsidRPr="00911DBA">
              <w:rPr>
                <w:noProof/>
              </w:rPr>
              <w:drawing>
                <wp:inline distT="0" distB="0" distL="0" distR="0" wp14:anchorId="73FD8BE8" wp14:editId="3AD28E22">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BEBA8EAE-BF5A-486C-A8C5-ECC9F3942E4B}">
                                <a14:imgProps xmlns:a14="http://schemas.microsoft.com/office/drawing/2010/main">
                                  <a14:imgLayer r:embed="rId8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911DBA" w14:paraId="138ABD0A" w14:textId="77777777" w:rsidTr="00D23F8E">
        <w:trPr>
          <w:cantSplit/>
          <w:trHeight w:val="1526"/>
        </w:trPr>
        <w:tc>
          <w:tcPr>
            <w:tcW w:w="502" w:type="dxa"/>
            <w:textDirection w:val="btLr"/>
            <w:vAlign w:val="center"/>
          </w:tcPr>
          <w:p w14:paraId="3F2C28BB" w14:textId="71D9EE93" w:rsidR="00D22272" w:rsidRPr="00911DBA" w:rsidRDefault="00D22272" w:rsidP="00980300">
            <w:pPr>
              <w:spacing w:before="0"/>
              <w:ind w:left="113" w:right="113"/>
              <w:jc w:val="center"/>
            </w:pPr>
            <w:r w:rsidRPr="00911DBA">
              <w:t>RC</w:t>
            </w:r>
          </w:p>
        </w:tc>
        <w:tc>
          <w:tcPr>
            <w:tcW w:w="8514" w:type="dxa"/>
            <w:vMerge/>
          </w:tcPr>
          <w:p w14:paraId="1C235BF0" w14:textId="77777777" w:rsidR="00D22272" w:rsidRPr="00911DBA" w:rsidRDefault="00D22272" w:rsidP="00980300">
            <w:pPr>
              <w:spacing w:before="0"/>
            </w:pPr>
          </w:p>
        </w:tc>
      </w:tr>
      <w:tr w:rsidR="00D22272" w:rsidRPr="00911DBA" w14:paraId="2C77C50C" w14:textId="77777777" w:rsidTr="00D23F8E">
        <w:trPr>
          <w:cantSplit/>
          <w:trHeight w:val="1526"/>
        </w:trPr>
        <w:tc>
          <w:tcPr>
            <w:tcW w:w="502" w:type="dxa"/>
            <w:textDirection w:val="btLr"/>
            <w:vAlign w:val="center"/>
          </w:tcPr>
          <w:p w14:paraId="4C82DA9C" w14:textId="50A26B2C" w:rsidR="00D22272" w:rsidRPr="00911DBA" w:rsidRDefault="00D22272" w:rsidP="00980300">
            <w:pPr>
              <w:spacing w:before="0"/>
              <w:ind w:left="113" w:right="113"/>
              <w:jc w:val="center"/>
            </w:pPr>
            <w:r w:rsidRPr="00911DBA">
              <w:t>RC+TD</w:t>
            </w:r>
          </w:p>
        </w:tc>
        <w:tc>
          <w:tcPr>
            <w:tcW w:w="8514" w:type="dxa"/>
            <w:vMerge/>
          </w:tcPr>
          <w:p w14:paraId="5309726E" w14:textId="77777777" w:rsidR="00D22272" w:rsidRPr="00911DBA" w:rsidRDefault="00D22272" w:rsidP="00980300">
            <w:pPr>
              <w:keepNext/>
              <w:spacing w:before="0"/>
            </w:pPr>
          </w:p>
        </w:tc>
      </w:tr>
    </w:tbl>
    <w:p w14:paraId="6194E722" w14:textId="456CD9E8" w:rsidR="00B84804" w:rsidRPr="00911DBA" w:rsidRDefault="00B84804" w:rsidP="00D23F8E">
      <w:pPr>
        <w:pStyle w:val="Caption"/>
        <w:spacing w:after="0"/>
        <w:jc w:val="center"/>
        <w:rPr>
          <w:color w:val="auto"/>
          <w:sz w:val="24"/>
          <w:szCs w:val="24"/>
        </w:rPr>
      </w:pPr>
      <w:bookmarkStart w:id="365" w:name="_Toc52980552"/>
      <w:bookmarkStart w:id="366" w:name="_Toc54089183"/>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0</w:t>
      </w:r>
      <w:r w:rsidR="00670E54">
        <w:rPr>
          <w:color w:val="auto"/>
          <w:sz w:val="24"/>
          <w:szCs w:val="24"/>
        </w:rPr>
        <w:fldChar w:fldCharType="end"/>
      </w:r>
      <w:r w:rsidR="00E25196" w:rsidRPr="00911DBA">
        <w:rPr>
          <w:color w:val="auto"/>
          <w:sz w:val="24"/>
          <w:szCs w:val="24"/>
        </w:rPr>
        <w:t xml:space="preserve"> </w:t>
      </w:r>
      <w:r w:rsidRPr="00911DBA">
        <w:rPr>
          <w:color w:val="auto"/>
          <w:sz w:val="24"/>
          <w:szCs w:val="24"/>
        </w:rPr>
        <w:t xml:space="preserve">Obama to </w:t>
      </w:r>
      <w:r w:rsidR="008359D3" w:rsidRPr="00911DBA">
        <w:rPr>
          <w:color w:val="auto"/>
          <w:sz w:val="24"/>
          <w:szCs w:val="24"/>
        </w:rPr>
        <w:t>trump translation result</w:t>
      </w:r>
      <w:bookmarkEnd w:id="365"/>
      <w:bookmarkEnd w:id="366"/>
    </w:p>
    <w:p w14:paraId="7D449C80" w14:textId="1BDACD98" w:rsidR="00D22272" w:rsidRPr="00911DBA" w:rsidRDefault="00D23F8E" w:rsidP="00D23F8E">
      <w:pPr>
        <w:spacing w:line="276" w:lineRule="auto"/>
        <w:jc w:val="center"/>
      </w:pPr>
      <w:r w:rsidRPr="00911DBA">
        <w:t>Row label as six sequential inputs are the inputs to the network, and the rests are the corresponding output of the network.  The top three are Obama to Trump, and the bottom ones are the reverse translation.</w:t>
      </w:r>
    </w:p>
    <w:p w14:paraId="340DFC3D" w14:textId="6C3AE419" w:rsidR="00362EBD" w:rsidRDefault="00362EBD" w:rsidP="00D23F8E">
      <w:pPr>
        <w:spacing w:line="276" w:lineRule="auto"/>
        <w:jc w:val="center"/>
      </w:pPr>
    </w:p>
    <w:p w14:paraId="2A4D7397" w14:textId="77777777" w:rsidR="00730C5D" w:rsidRPr="00911DBA" w:rsidRDefault="00730C5D" w:rsidP="00D23F8E">
      <w:pPr>
        <w:spacing w:line="276" w:lineRule="auto"/>
        <w:jc w:val="center"/>
      </w:pPr>
    </w:p>
    <w:p w14:paraId="2FA4C916" w14:textId="77777777" w:rsidR="00362EBD" w:rsidRPr="00911DBA" w:rsidRDefault="00362EBD" w:rsidP="00D23F8E">
      <w:pPr>
        <w:spacing w:line="276" w:lineRule="auto"/>
        <w:jc w:val="center"/>
      </w:pP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911DBA" w14:paraId="57E6BFBC" w14:textId="77777777" w:rsidTr="00F96F06">
        <w:trPr>
          <w:cantSplit/>
          <w:trHeight w:val="1506"/>
        </w:trPr>
        <w:tc>
          <w:tcPr>
            <w:tcW w:w="371" w:type="pct"/>
            <w:textDirection w:val="btLr"/>
            <w:vAlign w:val="center"/>
          </w:tcPr>
          <w:p w14:paraId="6A9BA2C9" w14:textId="02BE69D8" w:rsidR="00EB3AB3" w:rsidRPr="00911DBA" w:rsidRDefault="0081531F" w:rsidP="00EB3AB3">
            <w:pPr>
              <w:spacing w:before="0"/>
              <w:ind w:left="113" w:right="113"/>
              <w:jc w:val="center"/>
              <w:rPr>
                <w:noProof/>
              </w:rPr>
            </w:pPr>
            <w:r w:rsidRPr="00911DBA">
              <w:lastRenderedPageBreak/>
              <w:t xml:space="preserve"> </w:t>
            </w:r>
            <w:r w:rsidR="00EB3AB3" w:rsidRPr="00911DBA">
              <w:rPr>
                <w:sz w:val="20"/>
                <w:szCs w:val="20"/>
              </w:rPr>
              <w:t>Input</w:t>
            </w:r>
          </w:p>
        </w:tc>
        <w:tc>
          <w:tcPr>
            <w:tcW w:w="4629" w:type="pct"/>
            <w:vMerge w:val="restart"/>
            <w:textDirection w:val="tbRl"/>
          </w:tcPr>
          <w:p w14:paraId="6FC0F0E7" w14:textId="67240BA3" w:rsidR="00EB3AB3" w:rsidRPr="00911DBA" w:rsidRDefault="00362EBD" w:rsidP="00EB3AB3">
            <w:pPr>
              <w:spacing w:before="0"/>
              <w:ind w:left="113" w:right="113"/>
            </w:pPr>
            <w:r w:rsidRPr="00911DBA">
              <w:rPr>
                <w:noProof/>
              </w:rPr>
              <w:drawing>
                <wp:anchor distT="0" distB="0" distL="114300" distR="114300" simplePos="0" relativeHeight="251911168" behindDoc="0" locked="0" layoutInCell="1" allowOverlap="1" wp14:anchorId="59EAE61B" wp14:editId="29266F8B">
                  <wp:simplePos x="0" y="0"/>
                  <wp:positionH relativeFrom="column">
                    <wp:posOffset>-5088169</wp:posOffset>
                  </wp:positionH>
                  <wp:positionV relativeFrom="paragraph">
                    <wp:posOffset>18364</wp:posOffset>
                  </wp:positionV>
                  <wp:extent cx="5122545" cy="5684025"/>
                  <wp:effectExtent l="0" t="0" r="1905"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BEBA8EAE-BF5A-486C-A8C5-ECC9F3942E4B}">
                                <a14:imgProps xmlns:a14="http://schemas.microsoft.com/office/drawing/2010/main">
                                  <a14:imgLayer r:embed="rId9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128691" cy="5690845"/>
                          </a:xfrm>
                          <a:prstGeom prst="rect">
                            <a:avLst/>
                          </a:prstGeom>
                        </pic:spPr>
                      </pic:pic>
                    </a:graphicData>
                  </a:graphic>
                  <wp14:sizeRelH relativeFrom="margin">
                    <wp14:pctWidth>0</wp14:pctWidth>
                  </wp14:sizeRelH>
                  <wp14:sizeRelV relativeFrom="margin">
                    <wp14:pctHeight>0</wp14:pctHeight>
                  </wp14:sizeRelV>
                </wp:anchor>
              </w:drawing>
            </w:r>
          </w:p>
        </w:tc>
      </w:tr>
      <w:tr w:rsidR="00EB3AB3" w:rsidRPr="00911DBA" w14:paraId="2B4EBD2B" w14:textId="77777777" w:rsidTr="00F96F06">
        <w:trPr>
          <w:cantSplit/>
          <w:trHeight w:val="1506"/>
        </w:trPr>
        <w:tc>
          <w:tcPr>
            <w:tcW w:w="371" w:type="pct"/>
            <w:textDirection w:val="btLr"/>
            <w:vAlign w:val="center"/>
          </w:tcPr>
          <w:p w14:paraId="4A5665D7" w14:textId="36882A65"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6F8DBB13" w14:textId="77777777" w:rsidR="00EB3AB3" w:rsidRPr="00911DBA" w:rsidRDefault="00EB3AB3" w:rsidP="00EB3AB3">
            <w:pPr>
              <w:spacing w:before="0"/>
              <w:ind w:left="113" w:right="113"/>
            </w:pPr>
          </w:p>
        </w:tc>
      </w:tr>
      <w:tr w:rsidR="00EB3AB3" w:rsidRPr="00911DBA" w14:paraId="7A0DE869" w14:textId="77777777" w:rsidTr="00F96F06">
        <w:trPr>
          <w:cantSplit/>
          <w:trHeight w:val="1506"/>
        </w:trPr>
        <w:tc>
          <w:tcPr>
            <w:tcW w:w="371" w:type="pct"/>
            <w:textDirection w:val="btLr"/>
            <w:vAlign w:val="center"/>
          </w:tcPr>
          <w:p w14:paraId="06BBD871" w14:textId="0F2BE5E8" w:rsidR="00EB3AB3" w:rsidRPr="00911DBA" w:rsidRDefault="00EB3AB3" w:rsidP="00EB3AB3">
            <w:pPr>
              <w:spacing w:before="0"/>
              <w:ind w:left="113" w:right="113"/>
              <w:jc w:val="center"/>
            </w:pPr>
            <w:r w:rsidRPr="00911DBA">
              <w:rPr>
                <w:sz w:val="20"/>
                <w:szCs w:val="20"/>
              </w:rPr>
              <w:t>RC+TD</w:t>
            </w:r>
          </w:p>
        </w:tc>
        <w:tc>
          <w:tcPr>
            <w:tcW w:w="4629" w:type="pct"/>
            <w:vMerge/>
          </w:tcPr>
          <w:p w14:paraId="6F6B14E8" w14:textId="77777777" w:rsidR="00EB3AB3" w:rsidRPr="00911DBA" w:rsidRDefault="00EB3AB3" w:rsidP="00EB3AB3">
            <w:pPr>
              <w:spacing w:before="0"/>
            </w:pPr>
          </w:p>
        </w:tc>
      </w:tr>
      <w:tr w:rsidR="00EB3AB3" w:rsidRPr="00911DBA" w14:paraId="7D4970F4" w14:textId="77777777" w:rsidTr="00F96F06">
        <w:trPr>
          <w:cantSplit/>
          <w:trHeight w:val="1506"/>
        </w:trPr>
        <w:tc>
          <w:tcPr>
            <w:tcW w:w="371" w:type="pct"/>
            <w:textDirection w:val="btLr"/>
            <w:vAlign w:val="center"/>
          </w:tcPr>
          <w:p w14:paraId="355DDF19" w14:textId="77777777" w:rsidR="00EB3AB3" w:rsidRPr="00911DBA" w:rsidRDefault="00EB3AB3" w:rsidP="00EB3AB3">
            <w:pPr>
              <w:spacing w:before="0"/>
              <w:ind w:left="113" w:right="113"/>
              <w:jc w:val="center"/>
              <w:rPr>
                <w:noProof/>
              </w:rPr>
            </w:pPr>
            <w:r w:rsidRPr="00911DBA">
              <w:rPr>
                <w:sz w:val="20"/>
                <w:szCs w:val="20"/>
              </w:rPr>
              <w:t>Input</w:t>
            </w:r>
          </w:p>
        </w:tc>
        <w:tc>
          <w:tcPr>
            <w:tcW w:w="4629" w:type="pct"/>
            <w:vMerge/>
            <w:textDirection w:val="tbRl"/>
          </w:tcPr>
          <w:p w14:paraId="6D44A3B6" w14:textId="08ED801D" w:rsidR="00EB3AB3" w:rsidRPr="00911DBA" w:rsidRDefault="00EB3AB3" w:rsidP="00EB3AB3">
            <w:pPr>
              <w:spacing w:before="0"/>
              <w:ind w:left="113" w:right="113"/>
            </w:pPr>
          </w:p>
        </w:tc>
      </w:tr>
      <w:tr w:rsidR="00EB3AB3" w:rsidRPr="00911DBA" w14:paraId="117AC067" w14:textId="77777777" w:rsidTr="00F96F06">
        <w:trPr>
          <w:cantSplit/>
          <w:trHeight w:val="1506"/>
        </w:trPr>
        <w:tc>
          <w:tcPr>
            <w:tcW w:w="371" w:type="pct"/>
            <w:textDirection w:val="btLr"/>
            <w:vAlign w:val="center"/>
          </w:tcPr>
          <w:p w14:paraId="057F39F4" w14:textId="6F9948AD" w:rsidR="00EB3AB3" w:rsidRPr="00911DBA" w:rsidRDefault="00EB3AB3" w:rsidP="00EB3AB3">
            <w:pPr>
              <w:spacing w:before="0"/>
              <w:ind w:left="113" w:right="113"/>
              <w:jc w:val="center"/>
            </w:pPr>
            <w:r w:rsidRPr="00911DBA">
              <w:rPr>
                <w:sz w:val="20"/>
                <w:szCs w:val="20"/>
              </w:rPr>
              <w:t>RC</w:t>
            </w:r>
          </w:p>
        </w:tc>
        <w:tc>
          <w:tcPr>
            <w:tcW w:w="4629" w:type="pct"/>
            <w:vMerge/>
            <w:textDirection w:val="tbRl"/>
          </w:tcPr>
          <w:p w14:paraId="7CDEFC1C" w14:textId="77777777" w:rsidR="00EB3AB3" w:rsidRPr="00911DBA" w:rsidRDefault="00EB3AB3" w:rsidP="00EB3AB3">
            <w:pPr>
              <w:spacing w:before="0"/>
              <w:ind w:left="113" w:right="113"/>
            </w:pPr>
          </w:p>
        </w:tc>
      </w:tr>
      <w:tr w:rsidR="00EB3AB3" w:rsidRPr="00911DBA" w14:paraId="0F5A69AF" w14:textId="77777777" w:rsidTr="00F96F06">
        <w:trPr>
          <w:cantSplit/>
          <w:trHeight w:val="1506"/>
        </w:trPr>
        <w:tc>
          <w:tcPr>
            <w:tcW w:w="371" w:type="pct"/>
            <w:textDirection w:val="btLr"/>
            <w:vAlign w:val="center"/>
          </w:tcPr>
          <w:p w14:paraId="7DB1B270" w14:textId="77777777" w:rsidR="00EB3AB3" w:rsidRPr="00911DBA" w:rsidRDefault="00EB3AB3" w:rsidP="00EB3AB3">
            <w:pPr>
              <w:spacing w:before="0"/>
              <w:ind w:left="113" w:right="113"/>
              <w:jc w:val="center"/>
            </w:pPr>
            <w:r w:rsidRPr="00911DBA">
              <w:rPr>
                <w:sz w:val="20"/>
                <w:szCs w:val="20"/>
              </w:rPr>
              <w:t>CC+TD</w:t>
            </w:r>
          </w:p>
        </w:tc>
        <w:tc>
          <w:tcPr>
            <w:tcW w:w="4629" w:type="pct"/>
            <w:vMerge/>
          </w:tcPr>
          <w:p w14:paraId="25177118" w14:textId="77777777" w:rsidR="00EB3AB3" w:rsidRPr="00911DBA" w:rsidRDefault="00EB3AB3" w:rsidP="00EB3AB3">
            <w:pPr>
              <w:keepNext/>
              <w:spacing w:before="0"/>
            </w:pPr>
          </w:p>
        </w:tc>
      </w:tr>
    </w:tbl>
    <w:p w14:paraId="07894791" w14:textId="1224FC33" w:rsidR="008E6180" w:rsidRPr="00911DBA" w:rsidRDefault="00EB3AB3" w:rsidP="00EB3AB3">
      <w:pPr>
        <w:pStyle w:val="Caption"/>
        <w:jc w:val="center"/>
      </w:pPr>
      <w:bookmarkStart w:id="367" w:name="_Toc52980553"/>
      <w:bookmarkStart w:id="368" w:name="_Toc54089184"/>
      <w:r w:rsidRPr="00911DBA">
        <w:rPr>
          <w:color w:val="auto"/>
          <w:sz w:val="24"/>
          <w:szCs w:val="24"/>
        </w:rPr>
        <w:t xml:space="preserve">Figure </w:t>
      </w:r>
      <w:r w:rsidR="00670E54">
        <w:rPr>
          <w:color w:val="auto"/>
          <w:sz w:val="24"/>
          <w:szCs w:val="24"/>
        </w:rPr>
        <w:fldChar w:fldCharType="begin"/>
      </w:r>
      <w:r w:rsidR="00670E54">
        <w:rPr>
          <w:color w:val="auto"/>
          <w:sz w:val="24"/>
          <w:szCs w:val="24"/>
        </w:rPr>
        <w:instrText xml:space="preserve"> STYLEREF 1 \s </w:instrText>
      </w:r>
      <w:r w:rsidR="00670E54">
        <w:rPr>
          <w:color w:val="auto"/>
          <w:sz w:val="24"/>
          <w:szCs w:val="24"/>
        </w:rPr>
        <w:fldChar w:fldCharType="separate"/>
      </w:r>
      <w:r w:rsidR="00670E54">
        <w:rPr>
          <w:noProof/>
          <w:color w:val="auto"/>
          <w:sz w:val="24"/>
          <w:szCs w:val="24"/>
        </w:rPr>
        <w:t>6</w:t>
      </w:r>
      <w:r w:rsidR="00670E54">
        <w:rPr>
          <w:color w:val="auto"/>
          <w:sz w:val="24"/>
          <w:szCs w:val="24"/>
        </w:rPr>
        <w:fldChar w:fldCharType="end"/>
      </w:r>
      <w:r w:rsidR="00670E54">
        <w:rPr>
          <w:color w:val="auto"/>
          <w:sz w:val="24"/>
          <w:szCs w:val="24"/>
        </w:rPr>
        <w:noBreakHyphen/>
      </w:r>
      <w:r w:rsidR="00670E54">
        <w:rPr>
          <w:color w:val="auto"/>
          <w:sz w:val="24"/>
          <w:szCs w:val="24"/>
        </w:rPr>
        <w:fldChar w:fldCharType="begin"/>
      </w:r>
      <w:r w:rsidR="00670E54">
        <w:rPr>
          <w:color w:val="auto"/>
          <w:sz w:val="24"/>
          <w:szCs w:val="24"/>
        </w:rPr>
        <w:instrText xml:space="preserve"> SEQ Figure \* ARABIC \s 1 </w:instrText>
      </w:r>
      <w:r w:rsidR="00670E54">
        <w:rPr>
          <w:color w:val="auto"/>
          <w:sz w:val="24"/>
          <w:szCs w:val="24"/>
        </w:rPr>
        <w:fldChar w:fldCharType="separate"/>
      </w:r>
      <w:r w:rsidR="00670E54">
        <w:rPr>
          <w:noProof/>
          <w:color w:val="auto"/>
          <w:sz w:val="24"/>
          <w:szCs w:val="24"/>
        </w:rPr>
        <w:t>11</w:t>
      </w:r>
      <w:r w:rsidR="00670E54">
        <w:rPr>
          <w:color w:val="auto"/>
          <w:sz w:val="24"/>
          <w:szCs w:val="24"/>
        </w:rPr>
        <w:fldChar w:fldCharType="end"/>
      </w:r>
      <w:r w:rsidRPr="00911DBA">
        <w:rPr>
          <w:color w:val="auto"/>
          <w:sz w:val="24"/>
          <w:szCs w:val="24"/>
        </w:rPr>
        <w:t xml:space="preserve"> Abiy to </w:t>
      </w:r>
      <w:proofErr w:type="spellStart"/>
      <w:r w:rsidR="008359D3" w:rsidRPr="00911DBA">
        <w:rPr>
          <w:color w:val="auto"/>
          <w:sz w:val="24"/>
          <w:szCs w:val="24"/>
        </w:rPr>
        <w:t>Debretsion</w:t>
      </w:r>
      <w:proofErr w:type="spellEnd"/>
      <w:r w:rsidR="008359D3" w:rsidRPr="00911DBA">
        <w:rPr>
          <w:color w:val="auto"/>
          <w:sz w:val="24"/>
          <w:szCs w:val="24"/>
        </w:rPr>
        <w:t xml:space="preserve"> translation result.</w:t>
      </w:r>
      <w:bookmarkEnd w:id="367"/>
      <w:bookmarkEnd w:id="368"/>
    </w:p>
    <w:p w14:paraId="39C6F4B9" w14:textId="75F8C604" w:rsidR="00EB3AB3" w:rsidRPr="00911DBA" w:rsidRDefault="00EB3AB3" w:rsidP="00EB3AB3">
      <w:pPr>
        <w:jc w:val="center"/>
      </w:pPr>
      <w:r w:rsidRPr="00911DBA">
        <w:t xml:space="preserve">Row label as six sequential inputs are the inputs to the network, and the rests are the corresponding output of the network. The top three are </w:t>
      </w:r>
      <w:r w:rsidR="004A0301" w:rsidRPr="00911DBA">
        <w:t>Abiy</w:t>
      </w:r>
      <w:r w:rsidRPr="00911DBA">
        <w:t xml:space="preserve"> to </w:t>
      </w:r>
      <w:proofErr w:type="spellStart"/>
      <w:r w:rsidR="004A0301" w:rsidRPr="00911DBA">
        <w:t>Debretsion</w:t>
      </w:r>
      <w:proofErr w:type="spellEnd"/>
      <w:r w:rsidRPr="00911DBA">
        <w:t>, and the bottom ones are the reverse translation.</w:t>
      </w:r>
    </w:p>
    <w:p w14:paraId="0534620E" w14:textId="115B0EAA" w:rsidR="008359D3" w:rsidRPr="00911DBA" w:rsidRDefault="008359D3" w:rsidP="008359D3">
      <w:pPr>
        <w:spacing w:before="0"/>
      </w:pPr>
      <w:r w:rsidRPr="00911DBA">
        <w:t>Even if both networks typically produce an unsatisfactory result the user study indicates this thesis model has a slight edge in both P1, P2 score</w:t>
      </w:r>
      <w:r w:rsidR="00043864" w:rsidRPr="00911DBA">
        <w:t>s</w:t>
      </w:r>
      <w:r w:rsidRPr="00911DBA">
        <w:t xml:space="preserve">. Furthermore, the RC+TD Average Human evaluation study per domain surpasses </w:t>
      </w:r>
      <w:proofErr w:type="spellStart"/>
      <w:r w:rsidRPr="00911DBA">
        <w:t>ReCycle</w:t>
      </w:r>
      <w:proofErr w:type="spellEnd"/>
      <w:r w:rsidRPr="00911DBA">
        <w:t>-GAN by 30%.</w:t>
      </w:r>
    </w:p>
    <w:p w14:paraId="6D4E42C8" w14:textId="67C76BA7" w:rsidR="00362EBD" w:rsidRDefault="00362EBD" w:rsidP="008359D3">
      <w:pPr>
        <w:spacing w:before="0"/>
      </w:pPr>
    </w:p>
    <w:p w14:paraId="2FB3C692" w14:textId="58B014B4" w:rsidR="002F1609" w:rsidRPr="00911DBA" w:rsidRDefault="002F1609" w:rsidP="002F1609">
      <w:pPr>
        <w:pStyle w:val="Caption"/>
        <w:keepNext/>
        <w:jc w:val="center"/>
        <w:rPr>
          <w:color w:val="auto"/>
          <w:sz w:val="24"/>
          <w:szCs w:val="24"/>
        </w:rPr>
      </w:pPr>
      <w:bookmarkStart w:id="369" w:name="_Toc52970534"/>
      <w:bookmarkStart w:id="370" w:name="_Toc54089079"/>
      <w:r w:rsidRPr="00911DBA">
        <w:rPr>
          <w:color w:val="auto"/>
          <w:sz w:val="24"/>
          <w:szCs w:val="24"/>
        </w:rPr>
        <w:lastRenderedPageBreak/>
        <w:t xml:space="preserve">Table </w:t>
      </w:r>
      <w:r w:rsidR="00416BA0" w:rsidRPr="00911DBA">
        <w:rPr>
          <w:color w:val="auto"/>
          <w:sz w:val="24"/>
          <w:szCs w:val="24"/>
        </w:rPr>
        <w:fldChar w:fldCharType="begin"/>
      </w:r>
      <w:r w:rsidR="00416BA0" w:rsidRPr="00911DBA">
        <w:rPr>
          <w:color w:val="auto"/>
          <w:sz w:val="24"/>
          <w:szCs w:val="24"/>
        </w:rPr>
        <w:instrText xml:space="preserve"> STYLEREF 1 \s </w:instrText>
      </w:r>
      <w:r w:rsidR="00416BA0" w:rsidRPr="00911DBA">
        <w:rPr>
          <w:color w:val="auto"/>
          <w:sz w:val="24"/>
          <w:szCs w:val="24"/>
        </w:rPr>
        <w:fldChar w:fldCharType="separate"/>
      </w:r>
      <w:r w:rsidR="00F4292B">
        <w:rPr>
          <w:noProof/>
          <w:color w:val="auto"/>
          <w:sz w:val="24"/>
          <w:szCs w:val="24"/>
        </w:rPr>
        <w:t>6</w:t>
      </w:r>
      <w:r w:rsidR="00416BA0" w:rsidRPr="00911DBA">
        <w:rPr>
          <w:color w:val="auto"/>
          <w:sz w:val="24"/>
          <w:szCs w:val="24"/>
        </w:rPr>
        <w:fldChar w:fldCharType="end"/>
      </w:r>
      <w:r w:rsidR="00416BA0" w:rsidRPr="00911DBA">
        <w:rPr>
          <w:color w:val="auto"/>
          <w:sz w:val="24"/>
          <w:szCs w:val="24"/>
        </w:rPr>
        <w:noBreakHyphen/>
      </w:r>
      <w:r w:rsidR="00416BA0" w:rsidRPr="00911DBA">
        <w:rPr>
          <w:color w:val="auto"/>
          <w:sz w:val="24"/>
          <w:szCs w:val="24"/>
        </w:rPr>
        <w:fldChar w:fldCharType="begin"/>
      </w:r>
      <w:r w:rsidR="00416BA0" w:rsidRPr="00911DBA">
        <w:rPr>
          <w:color w:val="auto"/>
          <w:sz w:val="24"/>
          <w:szCs w:val="24"/>
        </w:rPr>
        <w:instrText xml:space="preserve"> SEQ Table \* ARABIC \s 1 </w:instrText>
      </w:r>
      <w:r w:rsidR="00416BA0" w:rsidRPr="00911DBA">
        <w:rPr>
          <w:color w:val="auto"/>
          <w:sz w:val="24"/>
          <w:szCs w:val="24"/>
        </w:rPr>
        <w:fldChar w:fldCharType="separate"/>
      </w:r>
      <w:r w:rsidR="00F4292B">
        <w:rPr>
          <w:noProof/>
          <w:color w:val="auto"/>
          <w:sz w:val="24"/>
          <w:szCs w:val="24"/>
        </w:rPr>
        <w:t>4</w:t>
      </w:r>
      <w:r w:rsidR="00416BA0" w:rsidRPr="00911DBA">
        <w:rPr>
          <w:color w:val="auto"/>
          <w:sz w:val="24"/>
          <w:szCs w:val="24"/>
        </w:rPr>
        <w:fldChar w:fldCharType="end"/>
      </w:r>
      <w:r w:rsidRPr="00911DBA">
        <w:rPr>
          <w:color w:val="auto"/>
          <w:sz w:val="24"/>
          <w:szCs w:val="24"/>
        </w:rPr>
        <w:t xml:space="preserve"> Abiy-to-</w:t>
      </w:r>
      <w:proofErr w:type="spellStart"/>
      <w:r w:rsidRPr="00911DBA">
        <w:rPr>
          <w:color w:val="auto"/>
          <w:sz w:val="24"/>
          <w:szCs w:val="24"/>
        </w:rPr>
        <w:t>Debretsion</w:t>
      </w:r>
      <w:proofErr w:type="spellEnd"/>
      <w:r w:rsidRPr="00911DBA">
        <w:rPr>
          <w:color w:val="auto"/>
          <w:sz w:val="24"/>
          <w:szCs w:val="24"/>
        </w:rPr>
        <w:t xml:space="preserve"> translation result</w:t>
      </w:r>
      <w:bookmarkEnd w:id="369"/>
      <w:bookmarkEnd w:id="3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911DBA"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911DBA" w:rsidRDefault="000B4339" w:rsidP="00A219BB">
            <w:pPr>
              <w:spacing w:before="0"/>
              <w:jc w:val="left"/>
            </w:pPr>
            <w:r w:rsidRPr="00911DBA">
              <w:t>Methods</w:t>
            </w:r>
          </w:p>
        </w:tc>
        <w:tc>
          <w:tcPr>
            <w:tcW w:w="4207" w:type="pct"/>
            <w:gridSpan w:val="4"/>
            <w:tcBorders>
              <w:bottom w:val="single" w:sz="4" w:space="0" w:color="auto"/>
            </w:tcBorders>
            <w:vAlign w:val="center"/>
          </w:tcPr>
          <w:p w14:paraId="66A63EC9" w14:textId="69B3AE60" w:rsidR="000B4339" w:rsidRPr="00911DBA" w:rsidRDefault="000B4339" w:rsidP="00A219BB">
            <w:pPr>
              <w:spacing w:before="0"/>
              <w:jc w:val="center"/>
            </w:pPr>
            <w:r w:rsidRPr="00911DBA">
              <w:t>Abiy-to-</w:t>
            </w:r>
            <w:proofErr w:type="spellStart"/>
            <w:r w:rsidRPr="00911DBA">
              <w:t>Dibretsion</w:t>
            </w:r>
            <w:proofErr w:type="spellEnd"/>
            <w:r w:rsidRPr="00911DBA">
              <w:t xml:space="preserve"> </w:t>
            </w:r>
          </w:p>
        </w:tc>
      </w:tr>
      <w:tr w:rsidR="000B4339" w:rsidRPr="00911DBA" w14:paraId="64508E23" w14:textId="77777777" w:rsidTr="0073119D">
        <w:trPr>
          <w:trHeight w:val="304"/>
        </w:trPr>
        <w:tc>
          <w:tcPr>
            <w:tcW w:w="793" w:type="pct"/>
            <w:vMerge/>
            <w:tcBorders>
              <w:top w:val="single" w:sz="4" w:space="0" w:color="auto"/>
            </w:tcBorders>
            <w:vAlign w:val="center"/>
          </w:tcPr>
          <w:p w14:paraId="75086000" w14:textId="77777777" w:rsidR="000B4339" w:rsidRPr="00911DBA"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911DBA" w:rsidRDefault="000B4339" w:rsidP="00A219BB">
            <w:pPr>
              <w:spacing w:before="0"/>
              <w:jc w:val="center"/>
              <w:rPr>
                <w:b/>
                <w:bCs/>
              </w:rPr>
            </w:pPr>
            <w:r w:rsidRPr="00911DBA">
              <w:t>IS</w:t>
            </w:r>
          </w:p>
        </w:tc>
        <w:tc>
          <w:tcPr>
            <w:tcW w:w="1991" w:type="pct"/>
            <w:gridSpan w:val="2"/>
            <w:vMerge w:val="restart"/>
            <w:tcBorders>
              <w:top w:val="single" w:sz="4" w:space="0" w:color="auto"/>
            </w:tcBorders>
            <w:vAlign w:val="center"/>
          </w:tcPr>
          <w:p w14:paraId="0C21E098" w14:textId="1ABB57FF" w:rsidR="000B4339" w:rsidRPr="00911DBA" w:rsidRDefault="000B4339" w:rsidP="00A219BB">
            <w:pPr>
              <w:spacing w:before="0"/>
              <w:jc w:val="center"/>
            </w:pPr>
            <w:r w:rsidRPr="00911DBA">
              <w:t xml:space="preserve">Average </w:t>
            </w:r>
            <w:r w:rsidR="008359D3" w:rsidRPr="00911DBA">
              <w:t>h</w:t>
            </w:r>
            <w:r w:rsidRPr="00911DBA">
              <w:t>uman evaluation</w:t>
            </w:r>
          </w:p>
          <w:p w14:paraId="0AB1DBF9" w14:textId="77777777" w:rsidR="000B4339" w:rsidRPr="00911DBA" w:rsidRDefault="000B4339" w:rsidP="00A219BB">
            <w:pPr>
              <w:spacing w:before="0"/>
              <w:jc w:val="center"/>
            </w:pPr>
            <w:r w:rsidRPr="00911DBA">
              <w:t>study per domain</w:t>
            </w:r>
            <w:r w:rsidRPr="00911DBA">
              <w:rPr>
                <w:rStyle w:val="FootnoteReference"/>
              </w:rPr>
              <w:t xml:space="preserve"> </w:t>
            </w:r>
            <w:r w:rsidRPr="00911DBA">
              <w:rPr>
                <w:rStyle w:val="FootnoteReference"/>
              </w:rPr>
              <w:footnoteReference w:id="9"/>
            </w:r>
          </w:p>
        </w:tc>
      </w:tr>
      <w:tr w:rsidR="000B4339" w:rsidRPr="00911DBA" w14:paraId="5D749277" w14:textId="77777777" w:rsidTr="0073119D">
        <w:trPr>
          <w:trHeight w:val="430"/>
        </w:trPr>
        <w:tc>
          <w:tcPr>
            <w:tcW w:w="793" w:type="pct"/>
            <w:tcBorders>
              <w:bottom w:val="single" w:sz="4" w:space="0" w:color="auto"/>
            </w:tcBorders>
            <w:vAlign w:val="center"/>
          </w:tcPr>
          <w:p w14:paraId="0169B4C7" w14:textId="77777777" w:rsidR="000B4339" w:rsidRPr="00911DBA" w:rsidRDefault="000B4339" w:rsidP="00A219BB">
            <w:pPr>
              <w:spacing w:before="0"/>
              <w:jc w:val="left"/>
            </w:pPr>
            <w:r w:rsidRPr="00911DBA">
              <w:t>Real data</w:t>
            </w:r>
          </w:p>
        </w:tc>
        <w:tc>
          <w:tcPr>
            <w:tcW w:w="1108" w:type="pct"/>
            <w:tcBorders>
              <w:bottom w:val="single" w:sz="4" w:space="0" w:color="auto"/>
            </w:tcBorders>
            <w:vAlign w:val="center"/>
          </w:tcPr>
          <w:p w14:paraId="4F48E486" w14:textId="45FDA128" w:rsidR="000B4339" w:rsidRPr="00911DBA" w:rsidRDefault="000B4339" w:rsidP="00A219BB">
            <w:pPr>
              <w:spacing w:before="0"/>
              <w:jc w:val="center"/>
              <w:rPr>
                <w:b/>
                <w:bCs/>
                <w:i/>
                <w:iCs/>
              </w:rPr>
            </w:pPr>
            <w:r w:rsidRPr="00911DBA">
              <w:rPr>
                <w:i/>
                <w:iCs/>
              </w:rPr>
              <w:t>1.250±0.055</w:t>
            </w:r>
          </w:p>
        </w:tc>
        <w:tc>
          <w:tcPr>
            <w:tcW w:w="1108" w:type="pct"/>
            <w:tcBorders>
              <w:bottom w:val="single" w:sz="4" w:space="0" w:color="auto"/>
            </w:tcBorders>
            <w:vAlign w:val="center"/>
          </w:tcPr>
          <w:p w14:paraId="3A73C54B" w14:textId="63E11746" w:rsidR="000B4339" w:rsidRPr="00911DBA" w:rsidRDefault="000B4339" w:rsidP="00A219BB">
            <w:pPr>
              <w:spacing w:before="0"/>
              <w:jc w:val="center"/>
              <w:rPr>
                <w:i/>
                <w:iCs/>
              </w:rPr>
            </w:pPr>
            <w:r w:rsidRPr="00911DBA">
              <w:rPr>
                <w:i/>
                <w:iCs/>
              </w:rPr>
              <w:t>1.475±0.047</w:t>
            </w:r>
          </w:p>
        </w:tc>
        <w:tc>
          <w:tcPr>
            <w:tcW w:w="1991" w:type="pct"/>
            <w:gridSpan w:val="2"/>
            <w:vMerge/>
            <w:tcBorders>
              <w:bottom w:val="single" w:sz="4" w:space="0" w:color="auto"/>
            </w:tcBorders>
          </w:tcPr>
          <w:p w14:paraId="0664A0AC" w14:textId="77777777" w:rsidR="000B4339" w:rsidRPr="00911DBA" w:rsidRDefault="000B4339" w:rsidP="00A219BB">
            <w:pPr>
              <w:spacing w:before="0"/>
              <w:jc w:val="center"/>
            </w:pPr>
          </w:p>
        </w:tc>
      </w:tr>
      <w:tr w:rsidR="000B4339" w:rsidRPr="00911DBA" w14:paraId="7A00E1D2" w14:textId="77777777" w:rsidTr="0073119D">
        <w:trPr>
          <w:trHeight w:val="528"/>
        </w:trPr>
        <w:tc>
          <w:tcPr>
            <w:tcW w:w="793" w:type="pct"/>
            <w:tcBorders>
              <w:top w:val="single" w:sz="4" w:space="0" w:color="auto"/>
            </w:tcBorders>
            <w:vAlign w:val="center"/>
          </w:tcPr>
          <w:p w14:paraId="5C23D0F8" w14:textId="77777777" w:rsidR="000B4339" w:rsidRPr="00911DBA"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911DBA" w:rsidRDefault="000B4339" w:rsidP="005866A2">
            <w:pPr>
              <w:spacing w:before="0"/>
              <w:jc w:val="center"/>
            </w:pPr>
            <w:proofErr w:type="spellStart"/>
            <w:r w:rsidRPr="00911DBA">
              <w:t>Debretsion</w:t>
            </w:r>
            <w:proofErr w:type="spellEnd"/>
          </w:p>
        </w:tc>
        <w:tc>
          <w:tcPr>
            <w:tcW w:w="1108" w:type="pct"/>
            <w:tcBorders>
              <w:top w:val="single" w:sz="4" w:space="0" w:color="auto"/>
              <w:bottom w:val="single" w:sz="4" w:space="0" w:color="auto"/>
            </w:tcBorders>
            <w:vAlign w:val="center"/>
          </w:tcPr>
          <w:p w14:paraId="65AF1920" w14:textId="3924764C" w:rsidR="000B4339" w:rsidRPr="00911DBA" w:rsidRDefault="000B4339" w:rsidP="005866A2">
            <w:pPr>
              <w:spacing w:before="0"/>
              <w:jc w:val="center"/>
            </w:pPr>
            <w:r w:rsidRPr="00911DBA">
              <w:t>Abiy</w:t>
            </w:r>
          </w:p>
        </w:tc>
        <w:tc>
          <w:tcPr>
            <w:tcW w:w="1315" w:type="pct"/>
            <w:tcBorders>
              <w:top w:val="single" w:sz="4" w:space="0" w:color="auto"/>
              <w:bottom w:val="single" w:sz="4" w:space="0" w:color="auto"/>
            </w:tcBorders>
            <w:vAlign w:val="center"/>
          </w:tcPr>
          <w:p w14:paraId="0963D9A3" w14:textId="56DEC296" w:rsidR="000B4339" w:rsidRPr="00911DBA" w:rsidRDefault="000B4339" w:rsidP="005866A2">
            <w:pPr>
              <w:spacing w:before="0"/>
              <w:jc w:val="center"/>
            </w:pPr>
            <w:proofErr w:type="spellStart"/>
            <w:r w:rsidRPr="00911DBA">
              <w:t>Debretsion</w:t>
            </w:r>
            <w:proofErr w:type="spellEnd"/>
          </w:p>
        </w:tc>
        <w:tc>
          <w:tcPr>
            <w:tcW w:w="677" w:type="pct"/>
            <w:tcBorders>
              <w:top w:val="single" w:sz="4" w:space="0" w:color="auto"/>
              <w:bottom w:val="single" w:sz="4" w:space="0" w:color="auto"/>
            </w:tcBorders>
            <w:vAlign w:val="center"/>
          </w:tcPr>
          <w:p w14:paraId="56A1031A" w14:textId="1C6231BF" w:rsidR="000B4339" w:rsidRPr="00911DBA" w:rsidRDefault="000B4339" w:rsidP="005866A2">
            <w:pPr>
              <w:spacing w:before="0"/>
              <w:jc w:val="center"/>
            </w:pPr>
            <w:r w:rsidRPr="00911DBA">
              <w:t>Abiy</w:t>
            </w:r>
          </w:p>
        </w:tc>
      </w:tr>
      <w:tr w:rsidR="000B4339" w:rsidRPr="00911DBA" w14:paraId="4E6BDD29" w14:textId="77777777" w:rsidTr="0073119D">
        <w:trPr>
          <w:trHeight w:val="498"/>
        </w:trPr>
        <w:tc>
          <w:tcPr>
            <w:tcW w:w="793" w:type="pct"/>
            <w:vAlign w:val="center"/>
          </w:tcPr>
          <w:p w14:paraId="0EE42C47" w14:textId="77777777" w:rsidR="000B4339" w:rsidRPr="00911DBA" w:rsidRDefault="000B4339" w:rsidP="00A219BB">
            <w:pPr>
              <w:spacing w:before="0"/>
              <w:jc w:val="left"/>
            </w:pPr>
            <w:r w:rsidRPr="00911DBA">
              <w:t>RC</w:t>
            </w:r>
          </w:p>
        </w:tc>
        <w:tc>
          <w:tcPr>
            <w:tcW w:w="1108" w:type="pct"/>
            <w:tcBorders>
              <w:top w:val="single" w:sz="4" w:space="0" w:color="auto"/>
            </w:tcBorders>
            <w:vAlign w:val="center"/>
          </w:tcPr>
          <w:p w14:paraId="6283645A" w14:textId="111A7F58" w:rsidR="000B4339" w:rsidRPr="00911DBA" w:rsidRDefault="000B4339" w:rsidP="00A219BB">
            <w:pPr>
              <w:spacing w:before="0"/>
              <w:jc w:val="center"/>
            </w:pPr>
            <w:r w:rsidRPr="00911DBA">
              <w:t>1.171±0.054</w:t>
            </w:r>
          </w:p>
        </w:tc>
        <w:tc>
          <w:tcPr>
            <w:tcW w:w="1108" w:type="pct"/>
            <w:tcBorders>
              <w:top w:val="single" w:sz="4" w:space="0" w:color="auto"/>
            </w:tcBorders>
            <w:vAlign w:val="center"/>
          </w:tcPr>
          <w:p w14:paraId="65ADB240" w14:textId="72F9AE71" w:rsidR="000B4339" w:rsidRPr="00911DBA" w:rsidRDefault="000B4339" w:rsidP="00A219BB">
            <w:pPr>
              <w:spacing w:before="0"/>
              <w:jc w:val="center"/>
              <w:rPr>
                <w:b/>
                <w:bCs/>
              </w:rPr>
            </w:pPr>
            <w:r w:rsidRPr="00911DBA">
              <w:rPr>
                <w:b/>
                <w:bCs/>
              </w:rPr>
              <w:t>1.314±0.033</w:t>
            </w:r>
          </w:p>
        </w:tc>
        <w:tc>
          <w:tcPr>
            <w:tcW w:w="1315" w:type="pct"/>
            <w:tcBorders>
              <w:top w:val="single" w:sz="4" w:space="0" w:color="auto"/>
            </w:tcBorders>
            <w:vAlign w:val="center"/>
          </w:tcPr>
          <w:p w14:paraId="539C2E1F" w14:textId="1044670D" w:rsidR="000B4339" w:rsidRPr="00911DBA" w:rsidRDefault="000B4339" w:rsidP="00A219BB">
            <w:pPr>
              <w:spacing w:before="0"/>
              <w:jc w:val="center"/>
            </w:pPr>
            <w:r w:rsidRPr="00911DBA">
              <w:t>35%</w:t>
            </w:r>
          </w:p>
        </w:tc>
        <w:tc>
          <w:tcPr>
            <w:tcW w:w="677" w:type="pct"/>
            <w:tcBorders>
              <w:top w:val="single" w:sz="4" w:space="0" w:color="auto"/>
            </w:tcBorders>
            <w:vAlign w:val="center"/>
          </w:tcPr>
          <w:p w14:paraId="29A2322E" w14:textId="27B02DB1" w:rsidR="000B4339" w:rsidRPr="00911DBA" w:rsidRDefault="000B4339" w:rsidP="00A219BB">
            <w:pPr>
              <w:spacing w:before="0"/>
              <w:jc w:val="center"/>
            </w:pPr>
            <w:r w:rsidRPr="00911DBA">
              <w:t>35%</w:t>
            </w:r>
          </w:p>
        </w:tc>
      </w:tr>
      <w:tr w:rsidR="000B4339" w:rsidRPr="00911DBA" w14:paraId="1A411669" w14:textId="77777777" w:rsidTr="0073119D">
        <w:trPr>
          <w:trHeight w:val="553"/>
        </w:trPr>
        <w:tc>
          <w:tcPr>
            <w:tcW w:w="793" w:type="pct"/>
            <w:vAlign w:val="center"/>
          </w:tcPr>
          <w:p w14:paraId="1B104E8E" w14:textId="77777777" w:rsidR="000B4339" w:rsidRPr="00911DBA" w:rsidRDefault="000B4339" w:rsidP="00A219BB">
            <w:pPr>
              <w:spacing w:before="0"/>
              <w:jc w:val="left"/>
            </w:pPr>
            <w:r w:rsidRPr="00911DBA">
              <w:t>RC + TD</w:t>
            </w:r>
          </w:p>
        </w:tc>
        <w:tc>
          <w:tcPr>
            <w:tcW w:w="1108" w:type="pct"/>
            <w:vAlign w:val="center"/>
          </w:tcPr>
          <w:p w14:paraId="5BA25D33" w14:textId="27D3262D" w:rsidR="000B4339" w:rsidRPr="00911DBA" w:rsidRDefault="000B4339" w:rsidP="00A219BB">
            <w:pPr>
              <w:spacing w:before="0"/>
              <w:jc w:val="center"/>
              <w:rPr>
                <w:b/>
                <w:bCs/>
              </w:rPr>
            </w:pPr>
            <w:r w:rsidRPr="00911DBA">
              <w:rPr>
                <w:b/>
                <w:bCs/>
              </w:rPr>
              <w:t>1.218±0.030</w:t>
            </w:r>
          </w:p>
        </w:tc>
        <w:tc>
          <w:tcPr>
            <w:tcW w:w="1108" w:type="pct"/>
            <w:vAlign w:val="center"/>
          </w:tcPr>
          <w:p w14:paraId="7EDE4F88" w14:textId="0AAEA6C0" w:rsidR="000B4339" w:rsidRPr="00911DBA" w:rsidRDefault="000B4339" w:rsidP="00A219BB">
            <w:pPr>
              <w:spacing w:before="0"/>
              <w:jc w:val="center"/>
            </w:pPr>
            <w:r w:rsidRPr="00911DBA">
              <w:t>1.307±0.031</w:t>
            </w:r>
          </w:p>
        </w:tc>
        <w:tc>
          <w:tcPr>
            <w:tcW w:w="1315" w:type="pct"/>
            <w:vAlign w:val="center"/>
          </w:tcPr>
          <w:p w14:paraId="319E04BA" w14:textId="4DC08FE7" w:rsidR="000B4339" w:rsidRPr="00911DBA" w:rsidRDefault="000B4339" w:rsidP="00A219BB">
            <w:pPr>
              <w:spacing w:before="0"/>
              <w:jc w:val="center"/>
              <w:rPr>
                <w:b/>
                <w:bCs/>
              </w:rPr>
            </w:pPr>
            <w:r w:rsidRPr="00911DBA">
              <w:rPr>
                <w:b/>
                <w:bCs/>
              </w:rPr>
              <w:t>65%</w:t>
            </w:r>
          </w:p>
        </w:tc>
        <w:tc>
          <w:tcPr>
            <w:tcW w:w="677" w:type="pct"/>
            <w:vAlign w:val="center"/>
          </w:tcPr>
          <w:p w14:paraId="162811D7" w14:textId="2D6FF346" w:rsidR="000B4339" w:rsidRPr="00911DBA" w:rsidRDefault="000B4339" w:rsidP="00A219BB">
            <w:pPr>
              <w:spacing w:before="0"/>
              <w:jc w:val="center"/>
              <w:rPr>
                <w:b/>
                <w:bCs/>
              </w:rPr>
            </w:pPr>
            <w:r w:rsidRPr="00911DBA">
              <w:rPr>
                <w:b/>
                <w:bCs/>
              </w:rPr>
              <w:t>65%</w:t>
            </w:r>
          </w:p>
        </w:tc>
      </w:tr>
    </w:tbl>
    <w:p w14:paraId="649E628E" w14:textId="34435CE8" w:rsidR="005E6985" w:rsidRPr="00911DBA" w:rsidRDefault="008359D3" w:rsidP="00F60221">
      <w:pPr>
        <w:spacing w:after="0"/>
        <w:jc w:val="center"/>
      </w:pPr>
      <w:r w:rsidRPr="00911DBA">
        <w:rPr>
          <w:noProof/>
        </w:rPr>
        <w:drawing>
          <wp:anchor distT="0" distB="0" distL="114300" distR="114300" simplePos="0" relativeHeight="251876352" behindDoc="1" locked="0" layoutInCell="1" allowOverlap="1" wp14:anchorId="15C8646C" wp14:editId="1E36B9F5">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r w:rsidRPr="00911DBA">
        <w:rPr>
          <w:noProof/>
        </w:rPr>
        <w:drawing>
          <wp:anchor distT="0" distB="0" distL="114300" distR="114300" simplePos="0" relativeHeight="251875328" behindDoc="1" locked="0" layoutInCell="1" allowOverlap="1" wp14:anchorId="3018A272" wp14:editId="5257F11B">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r w:rsidR="00B831C2" w:rsidRPr="00911DBA">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B2C91C3" w:rsidR="00663785" w:rsidRPr="008359D3" w:rsidRDefault="00663785" w:rsidP="008359D3">
                            <w:pPr>
                              <w:pStyle w:val="Caption"/>
                              <w:spacing w:before="0"/>
                              <w:jc w:val="center"/>
                              <w:rPr>
                                <w:noProof/>
                                <w:color w:val="auto"/>
                                <w:sz w:val="24"/>
                                <w:szCs w:val="24"/>
                              </w:rPr>
                            </w:pPr>
                            <w:bookmarkStart w:id="371" w:name="_Toc52980554"/>
                            <w:bookmarkStart w:id="372"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1"/>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B2C91C3" w:rsidR="00663785" w:rsidRPr="008359D3" w:rsidRDefault="00663785" w:rsidP="008359D3">
                      <w:pPr>
                        <w:pStyle w:val="Caption"/>
                        <w:spacing w:before="0"/>
                        <w:jc w:val="center"/>
                        <w:rPr>
                          <w:noProof/>
                          <w:color w:val="auto"/>
                          <w:sz w:val="24"/>
                          <w:szCs w:val="24"/>
                        </w:rPr>
                      </w:pPr>
                      <w:bookmarkStart w:id="373" w:name="_Toc52980554"/>
                      <w:bookmarkStart w:id="374" w:name="_Toc54089185"/>
                      <w:r w:rsidRPr="008359D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2</w:t>
                      </w:r>
                      <w:r>
                        <w:rPr>
                          <w:color w:val="auto"/>
                          <w:sz w:val="24"/>
                          <w:szCs w:val="24"/>
                        </w:rPr>
                        <w:fldChar w:fldCharType="end"/>
                      </w:r>
                      <w:r w:rsidRPr="008359D3">
                        <w:rPr>
                          <w:color w:val="auto"/>
                          <w:sz w:val="24"/>
                          <w:szCs w:val="24"/>
                        </w:rPr>
                        <w:t xml:space="preserve"> Human evaluation study on adiss dataset</w:t>
                      </w:r>
                      <w:bookmarkEnd w:id="373"/>
                      <w:bookmarkEnd w:id="374"/>
                    </w:p>
                  </w:txbxContent>
                </v:textbox>
                <w10:wrap type="topAndBottom"/>
              </v:shape>
            </w:pict>
          </mc:Fallback>
        </mc:AlternateContent>
      </w:r>
      <w:r w:rsidR="005E6985" w:rsidRPr="00911DBA">
        <w:t>Bold values indicate the best results in the experiments</w:t>
      </w:r>
      <w:r w:rsidR="008D4694" w:rsidRPr="00911DBA">
        <w:t xml:space="preserve"> </w:t>
      </w:r>
    </w:p>
    <w:p w14:paraId="2658760B" w14:textId="532F6AC9" w:rsidR="005E6985" w:rsidRPr="00911DBA" w:rsidRDefault="005E6985" w:rsidP="005E6985">
      <w:pPr>
        <w:spacing w:after="0"/>
        <w:jc w:val="center"/>
      </w:pPr>
      <w:r w:rsidRPr="00911DBA">
        <w:t xml:space="preserve">(left) A human evaluation study found after showing fake videos only to participants, </w:t>
      </w:r>
    </w:p>
    <w:p w14:paraId="2AB54CFA" w14:textId="52C95B48" w:rsidR="005E6985" w:rsidRPr="00911DBA" w:rsidRDefault="005E6985" w:rsidP="005E6985">
      <w:pPr>
        <w:spacing w:before="0"/>
        <w:jc w:val="center"/>
      </w:pPr>
      <w:r w:rsidRPr="00911DBA">
        <w:t>(right) A human evaluation study found after showing fake videos with the corresponding real video input. Higher values indicate the best results in the experiments</w:t>
      </w:r>
    </w:p>
    <w:p w14:paraId="703DCAFC" w14:textId="5D4BB91A" w:rsidR="00BC6457" w:rsidRPr="00911DBA" w:rsidRDefault="00BC6457" w:rsidP="00B05706">
      <w:pPr>
        <w:pStyle w:val="Heading2"/>
      </w:pPr>
      <w:bookmarkStart w:id="375" w:name="_Toc52981571"/>
      <w:bookmarkStart w:id="376" w:name="_Toc54101891"/>
      <w:r w:rsidRPr="00911DBA">
        <w:t>Result Discussion</w:t>
      </w:r>
      <w:bookmarkEnd w:id="375"/>
      <w:bookmarkEnd w:id="376"/>
      <w:r w:rsidRPr="00911DBA">
        <w:t xml:space="preserve"> </w:t>
      </w:r>
    </w:p>
    <w:p w14:paraId="4A6E0FEC" w14:textId="2FDA9974" w:rsidR="00586C31" w:rsidRPr="00911DBA" w:rsidRDefault="002D3E0A" w:rsidP="00BC6457">
      <w:pPr>
        <w:pStyle w:val="Heading3"/>
      </w:pPr>
      <w:bookmarkStart w:id="377" w:name="_Toc52981572"/>
      <w:bookmarkStart w:id="378" w:name="_Toc54101892"/>
      <w:r w:rsidRPr="00911DBA">
        <w:t>Video-Translation Summary</w:t>
      </w:r>
      <w:bookmarkEnd w:id="377"/>
      <w:bookmarkEnd w:id="378"/>
    </w:p>
    <w:p w14:paraId="30CBB7C2" w14:textId="2251AC85" w:rsidR="002D3E0A" w:rsidRPr="00911DBA" w:rsidRDefault="002D3E0A" w:rsidP="002D3E0A">
      <w:r w:rsidRPr="00911DBA">
        <w:t xml:space="preserve">Based </w:t>
      </w:r>
      <w:r w:rsidR="008359D3" w:rsidRPr="00911DBA">
        <w:t xml:space="preserve">on quantitative and qualitative </w:t>
      </w:r>
      <w:r w:rsidRPr="00911DBA">
        <w:t>results,</w:t>
      </w:r>
      <w:r w:rsidR="001A03C0" w:rsidRPr="00911DBA">
        <w:t xml:space="preserve"> </w:t>
      </w:r>
      <w:r w:rsidR="008359D3" w:rsidRPr="00911DBA">
        <w:t>on flower-to-flower translation and sunset-to-day, the simples</w:t>
      </w:r>
      <w:r w:rsidRPr="00911DBA">
        <w:t xml:space="preserve">t model CC, which only trained only on the </w:t>
      </w:r>
      <w:r w:rsidR="008359D3" w:rsidRPr="00911DBA">
        <w:t>c</w:t>
      </w:r>
      <w:r w:rsidRPr="00911DBA">
        <w:t>ycle-loss, has the lowest score among the models, indicating that the</w:t>
      </w:r>
      <w:r w:rsidR="008A57C2" w:rsidRPr="00911DBA">
        <w:t xml:space="preserve"> (with respect)</w:t>
      </w:r>
      <w:r w:rsidRPr="00911DBA">
        <w:t xml:space="preserve"> cycle GAN architecture is not complex </w:t>
      </w:r>
      <w:r w:rsidRPr="00911DBA">
        <w:lastRenderedPageBreak/>
        <w:t xml:space="preserve">enough for the video-to-video translation. Since CC only considers the spatial domain, the translation lacks knowledge of the temporal domain. The CC+CP model shows a non-significant improvement </w:t>
      </w:r>
      <w:r w:rsidR="001A03C0" w:rsidRPr="00911DBA">
        <w:t xml:space="preserve">in the flower dataset but performs relatively well on </w:t>
      </w:r>
      <w:r w:rsidR="007512DB" w:rsidRPr="00911DBA">
        <w:t xml:space="preserve">the </w:t>
      </w:r>
      <w:r w:rsidR="001A03C0" w:rsidRPr="00911DBA">
        <w:t xml:space="preserve">Viper </w:t>
      </w:r>
      <w:r w:rsidR="008359D3" w:rsidRPr="00911DBA">
        <w:t>d</w:t>
      </w:r>
      <w:r w:rsidR="001A03C0" w:rsidRPr="00911DBA">
        <w:t>ataset</w:t>
      </w:r>
      <w:r w:rsidR="00403AC0" w:rsidRPr="00911DBA">
        <w:t>, which shows dependability on Efficientnet-B7</w:t>
      </w:r>
      <w:r w:rsidR="001A03C0" w:rsidRPr="00911DBA">
        <w:t>.</w:t>
      </w:r>
      <w:r w:rsidRPr="00911DBA">
        <w:t xml:space="preserve"> </w:t>
      </w:r>
      <w:r w:rsidR="001A03C0" w:rsidRPr="00911DBA">
        <w:t xml:space="preserve">CC+CP+TD outperforms the baseline work Cycle-GAN by almost 61% </w:t>
      </w:r>
      <w:r w:rsidR="00257449" w:rsidRPr="00911DBA">
        <w:t>and 49.95</w:t>
      </w:r>
      <w:r w:rsidR="001A03C0" w:rsidRPr="00911DBA">
        <w:t xml:space="preserve">% on Cycle-GAN with feature preserving loss. </w:t>
      </w:r>
    </w:p>
    <w:p w14:paraId="48D7C3BE" w14:textId="1FC81F21" w:rsidR="002D3E0A" w:rsidRPr="00911DBA" w:rsidRDefault="002D3E0A" w:rsidP="00BC6457">
      <w:pPr>
        <w:pStyle w:val="Heading3"/>
      </w:pPr>
      <w:bookmarkStart w:id="379" w:name="_Toc52981573"/>
      <w:bookmarkStart w:id="380" w:name="_Toc54101893"/>
      <w:r w:rsidRPr="00911DBA">
        <w:t>Video-Retargeting Summary</w:t>
      </w:r>
      <w:bookmarkEnd w:id="379"/>
      <w:bookmarkEnd w:id="380"/>
    </w:p>
    <w:p w14:paraId="706643F8" w14:textId="34632164" w:rsidR="00693723" w:rsidRPr="00911DBA" w:rsidRDefault="00EF3BBD" w:rsidP="00973E4E">
      <w:r w:rsidRPr="00911DBA">
        <w:t>Inception Score on R</w:t>
      </w:r>
      <w:r w:rsidR="00A07D74" w:rsidRPr="00911DBA">
        <w:t>C</w:t>
      </w:r>
      <w:r w:rsidRPr="00911DBA">
        <w:t xml:space="preserve"> and RC+TD indicate optimistic progress of the model applied, which illustrate the robustness of this thesis work </w:t>
      </w:r>
      <w:proofErr w:type="gramStart"/>
      <w:r w:rsidRPr="00911DBA">
        <w:t>in order to</w:t>
      </w:r>
      <w:proofErr w:type="gramEnd"/>
      <w:r w:rsidRPr="00911DBA">
        <w:t xml:space="preserve"> learn better spatial-temporal information from the video and to produce better content consistency</w:t>
      </w:r>
      <w:r w:rsidR="00973E4E" w:rsidRPr="00911DBA">
        <w:t xml:space="preserve">. </w:t>
      </w:r>
      <w:proofErr w:type="gramStart"/>
      <w:r w:rsidR="00EB32EA" w:rsidRPr="00911DBA">
        <w:t>In reality, both</w:t>
      </w:r>
      <w:proofErr w:type="gramEnd"/>
      <w:r w:rsidR="00EB32EA" w:rsidRPr="00911DBA">
        <w:t xml:space="preserve"> models are capable of learning the style of </w:t>
      </w:r>
      <w:r w:rsidR="001462AB" w:rsidRPr="00911DBA">
        <w:t xml:space="preserve">the </w:t>
      </w:r>
      <w:r w:rsidR="0007538C" w:rsidRPr="00911DBA">
        <w:t>input</w:t>
      </w:r>
      <w:r w:rsidR="00EB32EA" w:rsidRPr="00911DBA">
        <w:t xml:space="preserve"> video and </w:t>
      </w:r>
      <w:r w:rsidR="00FB1EE1" w:rsidRPr="00911DBA">
        <w:t>speaker</w:t>
      </w:r>
      <w:r w:rsidR="00EB32EA" w:rsidRPr="00911DBA">
        <w:t xml:space="preserve"> action, but the outcomes are far from flawless.</w:t>
      </w:r>
      <w:r w:rsidRPr="00911DBA">
        <w:t xml:space="preserve"> </w:t>
      </w:r>
      <w:r w:rsidR="00E22248" w:rsidRPr="00911DBA">
        <w:t xml:space="preserve">Based on the </w:t>
      </w:r>
      <w:proofErr w:type="spellStart"/>
      <w:r w:rsidR="00E22248" w:rsidRPr="00911DBA">
        <w:t>ReCycle</w:t>
      </w:r>
      <w:proofErr w:type="spellEnd"/>
      <w:r w:rsidR="00E22248" w:rsidRPr="00911DBA">
        <w:t xml:space="preserve"> GAN (RC) model generated result, it lacks shape and orientation knowledge as shown on </w:t>
      </w:r>
      <w:r w:rsidR="00EB4333" w:rsidRPr="00911DBA">
        <w:t xml:space="preserve">the </w:t>
      </w:r>
      <w:r w:rsidR="00E22248" w:rsidRPr="00911DBA">
        <w:t xml:space="preserve">Obama-to-trump translation in which case the model flip trump face horizontally. </w:t>
      </w:r>
      <w:r w:rsidR="00457F28" w:rsidRPr="00911DBA">
        <w:t xml:space="preserve">Evidently, </w:t>
      </w:r>
      <w:proofErr w:type="spellStart"/>
      <w:r w:rsidR="00457F28" w:rsidRPr="00911DBA">
        <w:t>ReCycle</w:t>
      </w:r>
      <w:proofErr w:type="spellEnd"/>
      <w:r w:rsidR="00457F28" w:rsidRPr="00911DBA">
        <w:t xml:space="preserve">-GAN with temporal </w:t>
      </w:r>
      <w:r w:rsidR="00145E83" w:rsidRPr="00911DBA">
        <w:t xml:space="preserve">discriminator output in the human evaluation analysis reveals an </w:t>
      </w:r>
      <w:r w:rsidR="00487417" w:rsidRPr="00911DBA">
        <w:t xml:space="preserve">average </w:t>
      </w:r>
      <w:r w:rsidR="00457F28" w:rsidRPr="00911DBA">
        <w:t>30 percent increase in the model performance.</w:t>
      </w:r>
      <w:r w:rsidR="00973E4E" w:rsidRPr="00911DBA">
        <w:t xml:space="preserve"> </w:t>
      </w:r>
    </w:p>
    <w:p w14:paraId="46F85EDF" w14:textId="6CA0245B" w:rsidR="00E22248" w:rsidRPr="00911DBA" w:rsidRDefault="00911DBA" w:rsidP="00973E4E">
      <w:r w:rsidRPr="00911DBA">
        <w:t xml:space="preserve">Considering to </w:t>
      </w:r>
      <w:r w:rsidR="00E22248" w:rsidRPr="00911DBA">
        <w:t>the</w:t>
      </w:r>
      <w:r w:rsidR="00512C86" w:rsidRPr="00911DBA">
        <w:t xml:space="preserve"> qualitative and quantitative experiments</w:t>
      </w:r>
      <w:r w:rsidR="00E22248" w:rsidRPr="00911DBA">
        <w:t xml:space="preserve"> result </w:t>
      </w:r>
      <w:r w:rsidRPr="00911DBA">
        <w:t>gathered</w:t>
      </w:r>
      <w:r w:rsidR="00E22248" w:rsidRPr="00911DBA">
        <w:t xml:space="preserve"> from the experim</w:t>
      </w:r>
      <w:r w:rsidR="00115215" w:rsidRPr="00911DBA">
        <w:t>e</w:t>
      </w:r>
      <w:r w:rsidR="00E22248" w:rsidRPr="00911DBA">
        <w:t>nts,</w:t>
      </w:r>
      <w:r w:rsidR="00512C86" w:rsidRPr="00911DBA">
        <w:t xml:space="preserve"> </w:t>
      </w:r>
      <w:r w:rsidR="006A74E2" w:rsidRPr="00911DBA">
        <w:t>the rese</w:t>
      </w:r>
      <w:r w:rsidR="00115215" w:rsidRPr="00911DBA">
        <w:t>a</w:t>
      </w:r>
      <w:r w:rsidR="006A74E2" w:rsidRPr="00911DBA">
        <w:t>rch question</w:t>
      </w:r>
      <w:r w:rsidR="00115215" w:rsidRPr="00911DBA">
        <w:t>s</w:t>
      </w:r>
      <w:r w:rsidR="006A74E2" w:rsidRPr="00911DBA">
        <w:t xml:space="preserve"> </w:t>
      </w:r>
      <w:r w:rsidRPr="00911DBA">
        <w:t>b</w:t>
      </w:r>
      <w:r>
        <w:t>r</w:t>
      </w:r>
      <w:r w:rsidRPr="00911DBA">
        <w:t xml:space="preserve">iefly </w:t>
      </w:r>
      <w:r w:rsidR="006A74E2" w:rsidRPr="00911DBA">
        <w:t>answer</w:t>
      </w:r>
      <w:r w:rsidR="00115215" w:rsidRPr="00911DBA">
        <w:t>ed</w:t>
      </w:r>
      <w:r w:rsidR="006A74E2" w:rsidRPr="00911DBA">
        <w:t xml:space="preserve"> as follow</w:t>
      </w:r>
      <w:r w:rsidR="00115215" w:rsidRPr="00911DBA">
        <w:t>s</w:t>
      </w:r>
      <w:r w:rsidR="006A74E2" w:rsidRPr="00911DBA">
        <w:t>.</w:t>
      </w:r>
    </w:p>
    <w:p w14:paraId="0E1E48D8" w14:textId="77777777" w:rsidR="00EB4333" w:rsidRPr="00911DBA" w:rsidRDefault="00E22248" w:rsidP="00911DBA">
      <w:pPr>
        <w:spacing w:after="0"/>
      </w:pPr>
      <w:r w:rsidRPr="00911DBA">
        <w:rPr>
          <w:b/>
          <w:bCs/>
        </w:rPr>
        <w:t>RQ1</w:t>
      </w:r>
      <w:r w:rsidRPr="00911DBA">
        <w:t xml:space="preserve">. </w:t>
      </w:r>
      <w:r w:rsidRPr="00911DBA">
        <w:rPr>
          <w:i/>
          <w:iCs/>
        </w:rPr>
        <w:t>Can adding additional constraints improve temporal coherency for video translation?</w:t>
      </w:r>
      <w:r w:rsidR="00981FCB" w:rsidRPr="00911DBA">
        <w:t xml:space="preserve"> </w:t>
      </w:r>
    </w:p>
    <w:p w14:paraId="63074CE2" w14:textId="54F149DF" w:rsidR="00E22248" w:rsidRPr="00911DBA" w:rsidRDefault="00FC51C4" w:rsidP="00FB5190">
      <w:pPr>
        <w:ind w:left="720"/>
      </w:pPr>
      <w:r w:rsidRPr="00911DBA">
        <w:t xml:space="preserve">The answer would be </w:t>
      </w:r>
      <w:r w:rsidR="00512C86" w:rsidRPr="00FB5190">
        <w:rPr>
          <w:b/>
          <w:bCs/>
          <w:i/>
          <w:iCs/>
        </w:rPr>
        <w:t>Yes</w:t>
      </w:r>
      <w:r w:rsidR="00512C86" w:rsidRPr="00911DBA">
        <w:t>, adding temporal consistency constraint</w:t>
      </w:r>
      <w:r w:rsidR="00981FCB" w:rsidRPr="00911DBA">
        <w:t xml:space="preserve"> can</w:t>
      </w:r>
      <w:r w:rsidR="00512C86" w:rsidRPr="00911DBA">
        <w:t xml:space="preserve"> improve generated video tem</w:t>
      </w:r>
      <w:r w:rsidR="00740DFF" w:rsidRPr="00911DBA">
        <w:t>p</w:t>
      </w:r>
      <w:r w:rsidR="00512C86" w:rsidRPr="00911DBA">
        <w:t>oral coherency</w:t>
      </w:r>
      <w:r w:rsidR="004370C0" w:rsidRPr="00911DBA">
        <w:t xml:space="preserve"> and it has been shown </w:t>
      </w:r>
      <w:r w:rsidRPr="00911DBA">
        <w:t xml:space="preserve">by </w:t>
      </w:r>
      <w:r w:rsidR="004370C0" w:rsidRPr="00911DBA">
        <w:t>the</w:t>
      </w:r>
      <w:r w:rsidRPr="00911DBA">
        <w:t xml:space="preserve"> inception score </w:t>
      </w:r>
      <w:r w:rsidR="00B3141D" w:rsidRPr="00911DBA">
        <w:t>a</w:t>
      </w:r>
      <w:r w:rsidRPr="00911DBA">
        <w:t xml:space="preserve">nd Human evaluation study </w:t>
      </w:r>
      <w:r w:rsidR="004370C0" w:rsidRPr="00911DBA">
        <w:t>exper</w:t>
      </w:r>
      <w:r w:rsidR="00115215" w:rsidRPr="00911DBA">
        <w:t>imen</w:t>
      </w:r>
      <w:r w:rsidR="004370C0" w:rsidRPr="00911DBA">
        <w:t>tal result</w:t>
      </w:r>
      <w:r w:rsidR="005B5EB7" w:rsidRPr="00911DBA">
        <w:t>s</w:t>
      </w:r>
      <w:r w:rsidR="004370C0" w:rsidRPr="00911DBA">
        <w:t>.</w:t>
      </w:r>
      <w:r w:rsidR="00215979" w:rsidRPr="00911DBA">
        <w:t xml:space="preserve"> Further</w:t>
      </w:r>
      <w:r w:rsidR="00B3141D" w:rsidRPr="00911DBA">
        <w:t>,</w:t>
      </w:r>
      <w:r w:rsidR="00215979" w:rsidRPr="00911DBA">
        <w:t xml:space="preserve"> </w:t>
      </w:r>
      <w:r w:rsidR="00B3141D" w:rsidRPr="00911DBA">
        <w:t xml:space="preserve">these changes make </w:t>
      </w:r>
      <w:proofErr w:type="spellStart"/>
      <w:r w:rsidR="00911DBA">
        <w:t>poposed</w:t>
      </w:r>
      <w:proofErr w:type="spellEnd"/>
      <w:r w:rsidR="00911DBA">
        <w:t xml:space="preserve"> </w:t>
      </w:r>
      <w:r w:rsidR="00B3141D" w:rsidRPr="00911DBA">
        <w:t xml:space="preserve"> model very aware of the perpetual spatial-temporal information changes in the video.  </w:t>
      </w:r>
    </w:p>
    <w:p w14:paraId="0F56B179" w14:textId="77777777" w:rsidR="00EB4333" w:rsidRPr="00911DBA" w:rsidRDefault="00527C58" w:rsidP="00CA70E1">
      <w:pPr>
        <w:spacing w:after="0"/>
        <w:rPr>
          <w:i/>
          <w:iCs/>
        </w:rPr>
      </w:pPr>
      <w:r w:rsidRPr="00911DBA">
        <w:rPr>
          <w:b/>
          <w:bCs/>
        </w:rPr>
        <w:t>RQ2</w:t>
      </w:r>
      <w:r w:rsidR="00DE2E0A" w:rsidRPr="00911DBA">
        <w:t>.</w:t>
      </w:r>
      <w:r w:rsidR="00032300" w:rsidRPr="00911DBA">
        <w:t xml:space="preserve"> </w:t>
      </w:r>
      <w:r w:rsidR="00032300" w:rsidRPr="00911DBA">
        <w:rPr>
          <w:i/>
          <w:iCs/>
        </w:rPr>
        <w:t>What is the effect of temporal discriminator on improving unsupervised video-to-video translation?</w:t>
      </w:r>
      <w:r w:rsidR="00EC7663" w:rsidRPr="00911DBA">
        <w:rPr>
          <w:i/>
          <w:iCs/>
        </w:rPr>
        <w:t xml:space="preserve"> </w:t>
      </w:r>
    </w:p>
    <w:p w14:paraId="7A9BEB31" w14:textId="77777777" w:rsidR="00A3760F" w:rsidRDefault="00EC7663" w:rsidP="00CA70E1">
      <w:pPr>
        <w:spacing w:before="0"/>
        <w:ind w:left="720"/>
        <w:sectPr w:rsidR="00A3760F" w:rsidSect="00EE3F33">
          <w:type w:val="continuous"/>
          <w:pgSz w:w="11906" w:h="16838" w:code="9"/>
          <w:pgMar w:top="1440" w:right="1440" w:bottom="1440" w:left="1701" w:header="720" w:footer="720" w:gutter="0"/>
          <w:cols w:space="720"/>
          <w:docGrid w:linePitch="360"/>
        </w:sectPr>
      </w:pPr>
      <w:r w:rsidRPr="00911DBA">
        <w:t>Tempo</w:t>
      </w:r>
      <w:r w:rsidR="00115215" w:rsidRPr="00911DBA">
        <w:t>r</w:t>
      </w:r>
      <w:r w:rsidRPr="00911DBA">
        <w:t>al discriminator</w:t>
      </w:r>
      <w:r w:rsidR="0038685C" w:rsidRPr="00911DBA">
        <w:t xml:space="preserve"> pos</w:t>
      </w:r>
      <w:r w:rsidR="00115215" w:rsidRPr="00911DBA">
        <w:t>i</w:t>
      </w:r>
      <w:r w:rsidR="0038685C" w:rsidRPr="00911DBA">
        <w:t>tively impact</w:t>
      </w:r>
      <w:r w:rsidR="00115215" w:rsidRPr="00911DBA">
        <w:t>s</w:t>
      </w:r>
      <w:r w:rsidR="0038685C" w:rsidRPr="00911DBA">
        <w:t xml:space="preserve"> the </w:t>
      </w:r>
      <w:r w:rsidR="00740DFF" w:rsidRPr="00911DBA">
        <w:t>video-to-video translation</w:t>
      </w:r>
      <w:r w:rsidR="00032300" w:rsidRPr="00911DBA">
        <w:t xml:space="preserve">. </w:t>
      </w:r>
      <w:r w:rsidR="0038685C" w:rsidRPr="00911DBA">
        <w:t>regarding the orientation and color preservation between trans</w:t>
      </w:r>
      <w:r w:rsidR="00115215" w:rsidRPr="00911DBA">
        <w:t>l</w:t>
      </w:r>
      <w:r w:rsidR="0038685C" w:rsidRPr="00911DBA">
        <w:t xml:space="preserve">ated </w:t>
      </w:r>
      <w:r w:rsidR="00041037" w:rsidRPr="00911DBA">
        <w:t>cor</w:t>
      </w:r>
      <w:r w:rsidR="00050936" w:rsidRPr="00911DBA">
        <w:t>respondin</w:t>
      </w:r>
      <w:r w:rsidR="00041037" w:rsidRPr="00911DBA">
        <w:t xml:space="preserve">g </w:t>
      </w:r>
      <w:r w:rsidR="00050936" w:rsidRPr="00911DBA">
        <w:t xml:space="preserve">original </w:t>
      </w:r>
      <w:r w:rsidR="00041037" w:rsidRPr="00911DBA">
        <w:lastRenderedPageBreak/>
        <w:t>input</w:t>
      </w:r>
      <w:r w:rsidR="0038685C" w:rsidRPr="00911DBA">
        <w:t xml:space="preserve">, </w:t>
      </w:r>
      <w:r w:rsidR="00740DFF" w:rsidRPr="00911DBA">
        <w:t>and</w:t>
      </w:r>
      <w:r w:rsidR="000F52B9" w:rsidRPr="00911DBA">
        <w:t xml:space="preserve"> tempor</w:t>
      </w:r>
      <w:r w:rsidR="00E80BAD" w:rsidRPr="00911DBA">
        <w:t>a</w:t>
      </w:r>
      <w:r w:rsidR="000F52B9" w:rsidRPr="00911DBA">
        <w:t xml:space="preserve">l discriminator </w:t>
      </w:r>
      <w:r w:rsidR="00740DFF" w:rsidRPr="00911DBA">
        <w:t>help</w:t>
      </w:r>
      <w:r w:rsidR="000F52B9" w:rsidRPr="00911DBA">
        <w:t xml:space="preserve">s the video-to-video translation network </w:t>
      </w:r>
      <w:r w:rsidR="00693723" w:rsidRPr="00911DBA">
        <w:t xml:space="preserve">to </w:t>
      </w:r>
      <w:r w:rsidR="000F52B9" w:rsidRPr="00911DBA">
        <w:t xml:space="preserve">learn </w:t>
      </w:r>
      <w:r w:rsidR="00693723" w:rsidRPr="00911DBA">
        <w:t xml:space="preserve">better </w:t>
      </w:r>
      <w:proofErr w:type="spellStart"/>
      <w:r w:rsidR="00115215" w:rsidRPr="00911DBA">
        <w:t>S</w:t>
      </w:r>
      <w:r w:rsidR="00693723" w:rsidRPr="00911DBA">
        <w:t>patio</w:t>
      </w:r>
      <w:proofErr w:type="spellEnd"/>
      <w:r w:rsidR="00693723" w:rsidRPr="00911DBA">
        <w:t>-</w:t>
      </w:r>
      <w:r w:rsidR="00740DFF" w:rsidRPr="00911DBA">
        <w:t>temporal information</w:t>
      </w:r>
      <w:r w:rsidR="000F52B9" w:rsidRPr="00911DBA">
        <w:t xml:space="preserve"> from the input video</w:t>
      </w:r>
      <w:r w:rsidR="00E80BAD" w:rsidRPr="00911DBA">
        <w:t>.</w:t>
      </w:r>
    </w:p>
    <w:p w14:paraId="44E69329" w14:textId="56BACECE" w:rsidR="00764E48" w:rsidRPr="00911DBA" w:rsidRDefault="00764E48" w:rsidP="00057461">
      <w:pPr>
        <w:pStyle w:val="Title"/>
        <w:rPr>
          <w:rFonts w:cs="Times New Roman"/>
        </w:rPr>
      </w:pPr>
      <w:r w:rsidRPr="00911DBA">
        <w:rPr>
          <w:rFonts w:cs="Times New Roman"/>
        </w:rPr>
        <w:lastRenderedPageBreak/>
        <w:t xml:space="preserve">CHAPTER </w:t>
      </w:r>
      <w:r w:rsidR="003779B1" w:rsidRPr="00911DBA">
        <w:rPr>
          <w:rFonts w:cs="Times New Roman"/>
        </w:rPr>
        <w:t>SEVEN</w:t>
      </w:r>
    </w:p>
    <w:p w14:paraId="585D51ED" w14:textId="3E8EE6C2" w:rsidR="00EB4071" w:rsidRPr="00911DBA" w:rsidRDefault="0094358C" w:rsidP="00F17022">
      <w:pPr>
        <w:pStyle w:val="Heading1"/>
        <w:numPr>
          <w:ilvl w:val="0"/>
          <w:numId w:val="10"/>
        </w:numPr>
        <w:rPr>
          <w:rFonts w:cs="Times New Roman"/>
        </w:rPr>
      </w:pPr>
      <w:bookmarkStart w:id="381" w:name="_Toc52981574"/>
      <w:bookmarkStart w:id="382" w:name="_Toc54101894"/>
      <w:r w:rsidRPr="00911DBA">
        <w:rPr>
          <w:rFonts w:cs="Times New Roman"/>
        </w:rPr>
        <w:t>CONCLUSION AND FUTURE WORK</w:t>
      </w:r>
      <w:bookmarkEnd w:id="381"/>
      <w:bookmarkEnd w:id="382"/>
    </w:p>
    <w:p w14:paraId="2C1D3290" w14:textId="77777777" w:rsidR="00362EBD" w:rsidRPr="00911DBA" w:rsidRDefault="00362EBD" w:rsidP="00362EBD">
      <w:pPr>
        <w:pStyle w:val="Heading2"/>
      </w:pPr>
      <w:bookmarkStart w:id="383" w:name="_Toc52981575"/>
      <w:bookmarkStart w:id="384" w:name="_Toc52981576"/>
      <w:bookmarkStart w:id="385" w:name="_Toc54101895"/>
      <w:r w:rsidRPr="00911DBA">
        <w:t>Conclusion</w:t>
      </w:r>
      <w:bookmarkEnd w:id="383"/>
      <w:bookmarkEnd w:id="385"/>
    </w:p>
    <w:p w14:paraId="772975E8" w14:textId="77777777" w:rsidR="00362EBD" w:rsidRPr="00911DBA" w:rsidRDefault="00362EBD" w:rsidP="00362EBD">
      <w:r w:rsidRPr="00911DBA">
        <w:t xml:space="preserve">Video-to-video translation is a natural extension of an image-to-image translation. Translating video points toward learning objects appearance in a scene and realistic motion movement between successive frames. 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w:t>
      </w:r>
    </w:p>
    <w:p w14:paraId="0C9D3CF2" w14:textId="77777777" w:rsidR="00362EBD" w:rsidRPr="00911DBA" w:rsidRDefault="00362EBD" w:rsidP="00362EBD">
      <w:r w:rsidRPr="00911DBA">
        <w:t xml:space="preserve">The purpose of this study was to improve temporal coherence for the video-to-video translation by adding constraints to the GAN network learning function trained on the unpaired dataset, which starts on the </w:t>
      </w:r>
      <w:proofErr w:type="spellStart"/>
      <w:r w:rsidRPr="00911DBA">
        <w:t>ReCycle</w:t>
      </w:r>
      <w:proofErr w:type="spellEnd"/>
      <w:r w:rsidRPr="00911DBA">
        <w:t>-GAN claim. Among the investigation, the goal was to generate as visually realistic video as possible. To do so, this thesis adds</w:t>
      </w:r>
      <w:r w:rsidRPr="00911DBA">
        <w:rPr>
          <w:rStyle w:val="nd-word"/>
          <w:color w:val="252525"/>
        </w:rPr>
        <w:t> </w:t>
      </w:r>
      <w:r w:rsidRPr="00911DBA">
        <w:t xml:space="preserve">Feature preserving loss, and Temporal aware discriminator to the baseline works. Indeed, these changes make proposed model very aware of the perpetual spatial-temporal information changes in the video. </w:t>
      </w:r>
    </w:p>
    <w:p w14:paraId="0737C68A" w14:textId="77777777" w:rsidR="00362EBD" w:rsidRPr="00911DBA" w:rsidRDefault="00362EBD" w:rsidP="00362EBD">
      <w:r w:rsidRPr="00911DBA">
        <w:t>Different from early approaches, which focus only on the generated image, look real or fake based on Spatial information only. this approach enforces the discriminator network to emphasize not only on the spatial domain to judge real or fake but also check temporal coherency between the generated image and its preceding two frames. To decide the number of frames the discriminator should consider the ablation study had conducted and indicate three frame discriminators found better one among compared others.</w:t>
      </w:r>
    </w:p>
    <w:p w14:paraId="01C85F93" w14:textId="77777777" w:rsidR="00362EBD" w:rsidRPr="00911DBA" w:rsidRDefault="00362EBD" w:rsidP="00362EBD">
      <w:r w:rsidRPr="00911DBA">
        <w:t xml:space="preserve">Object disappearing appears to be another issue in recent works, so this thesis introduces a loss-preserving constraint to minimize the distance between the extracted Efficientnet-B7 features on the generated fake image and the original input. The implemented model Combines the above two losses to preserve temporal information. In fact, this work has been impacted by the Efficientnet-B7 model weight which makes it dependent, furthermore, it impacted by dataset type and size such as seen on the flower to flower translation. The model becomes unstable and collapses by vanishing gradient problems. Even more, it produces </w:t>
      </w:r>
      <w:r w:rsidRPr="00911DBA">
        <w:lastRenderedPageBreak/>
        <w:t>artifacts in the generated fake images. However, applying a gradient penalty to the discriminator network improves the vanishing gradient problem, and a better result is generated.</w:t>
      </w:r>
    </w:p>
    <w:p w14:paraId="7F0729CB" w14:textId="77777777" w:rsidR="00362EBD" w:rsidRPr="00911DBA" w:rsidRDefault="00362EBD" w:rsidP="00362EBD">
      <w:r w:rsidRPr="00911DBA">
        <w:t xml:space="preserve">Compared with baseline works Cycle-GAN </w:t>
      </w:r>
      <w:r w:rsidRPr="00911DBA">
        <w:fldChar w:fldCharType="begin" w:fldLock="1"/>
      </w:r>
      <w:r w:rsidRPr="00911DBA">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911DBA">
        <w:fldChar w:fldCharType="separate"/>
      </w:r>
      <w:r w:rsidRPr="00911DBA">
        <w:rPr>
          <w:noProof/>
        </w:rPr>
        <w:t>[2]</w:t>
      </w:r>
      <w:r w:rsidRPr="00911DBA">
        <w:fldChar w:fldCharType="end"/>
      </w:r>
      <w:r w:rsidRPr="00911DBA">
        <w:t xml:space="preserve">, and </w:t>
      </w:r>
      <w:proofErr w:type="spellStart"/>
      <w:r w:rsidRPr="00911DBA">
        <w:t>ReCycle</w:t>
      </w:r>
      <w:proofErr w:type="spellEnd"/>
      <w:r w:rsidRPr="00911DBA">
        <w:t xml:space="preserve">-GAN </w:t>
      </w:r>
      <w:r w:rsidRPr="00911DBA">
        <w:fldChar w:fldCharType="begin" w:fldLock="1"/>
      </w:r>
      <w:r w:rsidRPr="00911DB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911DBA">
        <w:fldChar w:fldCharType="separate"/>
      </w:r>
      <w:r w:rsidRPr="00911DBA">
        <w:rPr>
          <w:noProof/>
        </w:rPr>
        <w:t>[1]</w:t>
      </w:r>
      <w:r w:rsidRPr="00911DBA">
        <w:fldChar w:fldCharType="end"/>
      </w:r>
      <w:r w:rsidRPr="00911DBA">
        <w:t xml:space="preserve">, qualitative and quantitative experimental findings indicate. The Cycle-GAN model, trained only on Cycle Loss, has the lowest evaluation score among this thesis work. Hence, it suggests that Cycle-GAN architecture is not complex enough for the video-to-video translation. Since it considers the spatial domain only, the translation lacks information on the temporal domain. Another version Cycle-GAN with content preserving loss also was very dependent on the feature extraction model used. </w:t>
      </w:r>
    </w:p>
    <w:p w14:paraId="50DB5512" w14:textId="77777777" w:rsidR="00362EBD" w:rsidRPr="00911DBA" w:rsidRDefault="00362EBD" w:rsidP="00362EBD">
      <w:r w:rsidRPr="00911DBA">
        <w:t xml:space="preserve">In the case of video retargeting experiments, the RC model can capture the style and content of a video as well as the proposed model. However, lousy alignment result has been seen in the generated trump video result as well in the fake Abiy video, in which the eye was closed for the entire period. RC+TD shows better shape aware retaining tendency from the experiments, which helps to better quality generated videos and applying temporal discriminator network retain better flow as shown ablation study.  </w:t>
      </w:r>
    </w:p>
    <w:p w14:paraId="095B7BEB" w14:textId="77777777" w:rsidR="00362EBD" w:rsidRPr="00911DBA" w:rsidRDefault="00362EBD" w:rsidP="00362EBD">
      <w:r w:rsidRPr="00911DBA">
        <w:t xml:space="preserve">Experiments show more significant variation among the result, both qualitatively and quantitatively. This thesis's achievement is that it excels in the human assessment analysis by 60 percent Cycle-GAN and 35 percent in the </w:t>
      </w:r>
      <w:proofErr w:type="spellStart"/>
      <w:r w:rsidRPr="00911DBA">
        <w:t>ReCycle</w:t>
      </w:r>
      <w:proofErr w:type="spellEnd"/>
      <w:r w:rsidRPr="00911DBA">
        <w:t xml:space="preserve"> GAN. This Research work concludes that adding constraints to video-to-video translation does improve temporal coherency and temporal discriminator network positively impact unsupervised video to video translation.</w:t>
      </w:r>
    </w:p>
    <w:p w14:paraId="3FD76DE8" w14:textId="4BCE51B0" w:rsidR="00851C68" w:rsidRPr="00911DBA" w:rsidRDefault="00851C68" w:rsidP="00B05706">
      <w:pPr>
        <w:pStyle w:val="Heading2"/>
      </w:pPr>
      <w:bookmarkStart w:id="386" w:name="_Toc54101896"/>
      <w:r w:rsidRPr="00911DBA">
        <w:t xml:space="preserve">Future </w:t>
      </w:r>
      <w:r w:rsidR="00E90369" w:rsidRPr="00911DBA">
        <w:t>W</w:t>
      </w:r>
      <w:r w:rsidRPr="00911DBA">
        <w:t>ork</w:t>
      </w:r>
      <w:bookmarkEnd w:id="384"/>
      <w:bookmarkEnd w:id="386"/>
    </w:p>
    <w:p w14:paraId="20C0FE1E" w14:textId="29ECFCC6" w:rsidR="00CA7FBD" w:rsidRPr="00911DBA" w:rsidRDefault="00CA7FBD" w:rsidP="00CA7FBD">
      <w:r w:rsidRPr="00911DBA">
        <w:t xml:space="preserve">The </w:t>
      </w:r>
      <w:r w:rsidR="00DA0524" w:rsidRPr="00911DBA">
        <w:t>thesis</w:t>
      </w:r>
      <w:r w:rsidRPr="00911DBA">
        <w:t xml:space="preserve"> method does not come without </w:t>
      </w:r>
      <w:r w:rsidR="00614FEA" w:rsidRPr="00911DBA">
        <w:t>limitations</w:t>
      </w:r>
      <w:r w:rsidRPr="00911DBA">
        <w:t xml:space="preserve">. </w:t>
      </w:r>
      <w:r w:rsidR="00DA0524" w:rsidRPr="00911DBA">
        <w:t xml:space="preserve">As </w:t>
      </w:r>
      <w:r w:rsidR="00CF6543" w:rsidRPr="00911DBA">
        <w:t xml:space="preserve">observed in the </w:t>
      </w:r>
      <w:r w:rsidR="00DA0524" w:rsidRPr="00911DBA">
        <w:t>experiment</w:t>
      </w:r>
      <w:r w:rsidR="00CF6543" w:rsidRPr="00911DBA">
        <w:t>,</w:t>
      </w:r>
      <w:r w:rsidR="00DA0524" w:rsidRPr="00911DBA">
        <w:t xml:space="preserve"> </w:t>
      </w:r>
      <w:r w:rsidRPr="00911DBA">
        <w:t>the model is strongly dependent on the EfficientNET-B7 outputs</w:t>
      </w:r>
      <w:r w:rsidR="002348AB" w:rsidRPr="00911DBA">
        <w:t>,</w:t>
      </w:r>
      <w:r w:rsidRPr="00911DBA">
        <w:t xml:space="preserve"> and since the feature preserving loss is not designed to be consistent across frames. Generated output depends essentially on the </w:t>
      </w:r>
      <w:r w:rsidR="005B5B56" w:rsidRPr="00911DBA">
        <w:t>feature extraction network's performance</w:t>
      </w:r>
      <w:r w:rsidRPr="00911DBA">
        <w:t xml:space="preserve"> on a specific </w:t>
      </w:r>
      <w:r w:rsidR="00C70CE3" w:rsidRPr="00911DBA">
        <w:t>tra</w:t>
      </w:r>
      <w:r w:rsidR="005B5B56" w:rsidRPr="00911DBA">
        <w:t>in</w:t>
      </w:r>
      <w:r w:rsidR="00C70CE3" w:rsidRPr="00911DBA">
        <w:t xml:space="preserve">ing </w:t>
      </w:r>
      <w:r w:rsidRPr="00911DBA">
        <w:t>dataset</w:t>
      </w:r>
      <w:r w:rsidR="00FC6E02" w:rsidRPr="00911DBA">
        <w:t>,</w:t>
      </w:r>
      <w:r w:rsidRPr="00911DBA">
        <w:t xml:space="preserve"> as discussed on 6.2.1. This naturally leads to inconsistency in the results produced. One approach to resolv</w:t>
      </w:r>
      <w:r w:rsidR="005B5B56" w:rsidRPr="00911DBA">
        <w:t xml:space="preserve">ing this issue is a retune feature extraction network on </w:t>
      </w:r>
      <w:r w:rsidR="00F725A4" w:rsidRPr="00911DBA">
        <w:t xml:space="preserve">the </w:t>
      </w:r>
      <w:r w:rsidR="005B5B56" w:rsidRPr="00911DBA">
        <w:t>training dataset</w:t>
      </w:r>
      <w:r w:rsidRPr="00911DBA">
        <w:t>.</w:t>
      </w:r>
      <w:r w:rsidR="00C85CB1" w:rsidRPr="00911DBA">
        <w:t xml:space="preserve"> </w:t>
      </w:r>
    </w:p>
    <w:p w14:paraId="7C75F411" w14:textId="29C83E8E" w:rsidR="005114E4" w:rsidRPr="00911DBA" w:rsidRDefault="00C85CB1" w:rsidP="00CA7FBD">
      <w:r w:rsidRPr="00911DBA">
        <w:lastRenderedPageBreak/>
        <w:t xml:space="preserve">Furthermore, </w:t>
      </w:r>
      <w:r w:rsidR="0005338D" w:rsidRPr="00911DBA">
        <w:t>rather</w:t>
      </w:r>
      <w:r w:rsidR="00A97515" w:rsidRPr="00911DBA">
        <w:t xml:space="preserve"> than a simple concatenation of output images in a manner to make temporal ware, </w:t>
      </w:r>
      <w:r w:rsidRPr="00911DBA">
        <w:t xml:space="preserve">the discriminator network could be modeled in a much efficient approach using </w:t>
      </w:r>
      <w:r w:rsidR="00A97515" w:rsidRPr="00911DBA">
        <w:t xml:space="preserve">the </w:t>
      </w:r>
      <w:r w:rsidR="003D2686" w:rsidRPr="00911DBA">
        <w:t>transformer</w:t>
      </w:r>
      <w:r w:rsidRPr="00911DBA">
        <w:t xml:space="preserve"> network</w:t>
      </w:r>
      <w:r w:rsidR="00663881" w:rsidRPr="00911DBA">
        <w:t xml:space="preserve"> </w:t>
      </w:r>
      <w:r w:rsidR="00663881" w:rsidRPr="00911DBA">
        <w:fldChar w:fldCharType="begin" w:fldLock="1"/>
      </w:r>
      <w:r w:rsidR="00B56E1E">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6]","plainTextFormattedCitation":"[56]","previouslyFormattedCitation":"[57]"},"properties":{"noteIndex":0},"schema":"https://github.com/citation-style-language/schema/raw/master/csl-citation.json"}</w:instrText>
      </w:r>
      <w:r w:rsidR="00663881" w:rsidRPr="00911DBA">
        <w:fldChar w:fldCharType="separate"/>
      </w:r>
      <w:r w:rsidR="00B56E1E" w:rsidRPr="00B56E1E">
        <w:rPr>
          <w:noProof/>
        </w:rPr>
        <w:t>[56]</w:t>
      </w:r>
      <w:r w:rsidR="00663881" w:rsidRPr="00911DBA">
        <w:fldChar w:fldCharType="end"/>
      </w:r>
      <w:r w:rsidR="00663881" w:rsidRPr="00911DBA">
        <w:t xml:space="preserve"> </w:t>
      </w:r>
      <w:r w:rsidR="00100B7B" w:rsidRPr="00911DBA">
        <w:t>so further research could be work to extend in a better approach.</w:t>
      </w:r>
      <w:r w:rsidR="002F1609" w:rsidRPr="00911DBA">
        <w:t xml:space="preserve"> Althou</w:t>
      </w:r>
      <w:r w:rsidR="00B0707F" w:rsidRPr="00911DBA">
        <w:t>g</w:t>
      </w:r>
      <w:r w:rsidR="002F1609" w:rsidRPr="00911DBA">
        <w:t xml:space="preserve">h the number of participants in human evaluation is </w:t>
      </w:r>
      <w:r w:rsidR="00D65E49" w:rsidRPr="00911DBA">
        <w:t xml:space="preserve">a </w:t>
      </w:r>
      <w:r w:rsidR="002F1609" w:rsidRPr="00911DBA">
        <w:t>very small</w:t>
      </w:r>
      <w:r w:rsidR="00C1227F" w:rsidRPr="00911DBA">
        <w:t xml:space="preserve"> range from 10 to 15</w:t>
      </w:r>
      <w:r w:rsidR="00D65E49" w:rsidRPr="00911DBA">
        <w:t xml:space="preserve"> persons</w:t>
      </w:r>
      <w:r w:rsidR="002F1609" w:rsidRPr="00911DBA">
        <w:t>, further evaluation</w:t>
      </w:r>
      <w:r w:rsidR="00ED30E6" w:rsidRPr="00911DBA">
        <w:t xml:space="preserve"> of</w:t>
      </w:r>
      <w:r w:rsidR="002F1609" w:rsidRPr="00911DBA">
        <w:t xml:space="preserve"> human study </w:t>
      </w:r>
      <w:r w:rsidR="005114E4" w:rsidRPr="00911DBA">
        <w:t>would improve for better judgment</w:t>
      </w:r>
      <w:r w:rsidR="00ED30E6" w:rsidRPr="00911DBA">
        <w:t>.</w:t>
      </w:r>
      <w:r w:rsidR="005114E4" w:rsidRPr="00911DBA">
        <w:t xml:space="preserve"> </w:t>
      </w:r>
    </w:p>
    <w:p w14:paraId="1D9A000A" w14:textId="637FD609" w:rsidR="00BA1799" w:rsidRPr="00911DBA" w:rsidRDefault="00CA7FBD" w:rsidP="00A664A2">
      <w:pPr>
        <w:sectPr w:rsidR="00BA1799" w:rsidRPr="00911DBA" w:rsidSect="00A3760F">
          <w:pgSz w:w="11906" w:h="16838" w:code="9"/>
          <w:pgMar w:top="1440" w:right="1440" w:bottom="1440" w:left="1701" w:header="720" w:footer="720" w:gutter="0"/>
          <w:cols w:space="720"/>
          <w:docGrid w:linePitch="360"/>
        </w:sectPr>
      </w:pPr>
      <w:r w:rsidRPr="00911DBA">
        <w:t>Finally, th</w:t>
      </w:r>
      <w:r w:rsidR="00C95E27" w:rsidRPr="00911DBA">
        <w:t>is thesis's work</w:t>
      </w:r>
      <w:r w:rsidRPr="00911DBA">
        <w:t xml:space="preserve"> </w:t>
      </w:r>
      <w:r w:rsidR="00C87E71" w:rsidRPr="00911DBA">
        <w:t xml:space="preserve">paves a way to </w:t>
      </w:r>
      <w:r w:rsidR="00182E37" w:rsidRPr="00911DBA">
        <w:t xml:space="preserve">a </w:t>
      </w:r>
      <w:r w:rsidR="00C87E71" w:rsidRPr="00911DBA">
        <w:t>different learning path</w:t>
      </w:r>
      <w:r w:rsidRPr="00911DBA">
        <w:t xml:space="preserve">: letting it </w:t>
      </w:r>
      <w:r w:rsidR="00B875F8" w:rsidRPr="00911DBA">
        <w:t xml:space="preserve">learn </w:t>
      </w:r>
      <w:r w:rsidR="00167634" w:rsidRPr="00911DBA">
        <w:t xml:space="preserve">using </w:t>
      </w:r>
      <w:r w:rsidR="00D65E49" w:rsidRPr="00911DBA">
        <w:t xml:space="preserve">the </w:t>
      </w:r>
      <w:r w:rsidR="00167634" w:rsidRPr="00911DBA">
        <w:t xml:space="preserve">discriminator network with considering </w:t>
      </w:r>
      <w:r w:rsidR="00D65E49" w:rsidRPr="00911DBA">
        <w:t xml:space="preserve">a </w:t>
      </w:r>
      <w:r w:rsidR="00167634" w:rsidRPr="00911DBA">
        <w:t xml:space="preserve">substantially long sequence of frames, </w:t>
      </w:r>
      <w:r w:rsidR="00B875F8" w:rsidRPr="00911DBA">
        <w:t xml:space="preserve">focus on </w:t>
      </w:r>
      <w:r w:rsidRPr="00911DBA">
        <w:t>how to construct synthetic intermediate frames between successive frames, could increase the video's frame rate. HFR or (</w:t>
      </w:r>
      <w:r w:rsidR="00E90369" w:rsidRPr="00911DBA">
        <w:t>h</w:t>
      </w:r>
      <w:r w:rsidRPr="00911DBA">
        <w:t xml:space="preserve">igh frame rate) videos will increase the movement representation and consequently provide better pictures to increase the audience's accuracy. </w:t>
      </w:r>
      <w:r w:rsidR="00A664A2" w:rsidRPr="00911DBA">
        <w:t>P</w:t>
      </w:r>
      <w:r w:rsidRPr="00911DBA">
        <w:t>erhaps it could need considerably more than that of two frames as used in this thesis work.</w:t>
      </w:r>
      <w:r w:rsidR="00BA1799" w:rsidRPr="00911DBA">
        <w:t xml:space="preserve"> </w:t>
      </w:r>
    </w:p>
    <w:p w14:paraId="293F4F14"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7" w:name="_Toc52981577"/>
    </w:p>
    <w:p w14:paraId="760E411D" w14:textId="2EE1E4EF" w:rsidR="001C1FA8" w:rsidRPr="00911DBA" w:rsidRDefault="001C1FA8" w:rsidP="00F17022">
      <w:pPr>
        <w:pStyle w:val="Heading1"/>
        <w:rPr>
          <w:rFonts w:cs="Times New Roman"/>
        </w:rPr>
      </w:pPr>
      <w:bookmarkStart w:id="388" w:name="_Toc54101897"/>
      <w:r w:rsidRPr="00911DBA">
        <w:rPr>
          <w:rFonts w:cs="Times New Roman"/>
        </w:rPr>
        <w:lastRenderedPageBreak/>
        <w:t>References</w:t>
      </w:r>
      <w:bookmarkEnd w:id="272"/>
      <w:bookmarkEnd w:id="387"/>
      <w:bookmarkEnd w:id="388"/>
    </w:p>
    <w:p w14:paraId="794B819A" w14:textId="3493FD77" w:rsidR="00B56E1E" w:rsidRPr="00B56E1E" w:rsidRDefault="001C1FA8" w:rsidP="00B56E1E">
      <w:pPr>
        <w:widowControl w:val="0"/>
        <w:autoSpaceDE w:val="0"/>
        <w:autoSpaceDN w:val="0"/>
        <w:adjustRightInd w:val="0"/>
        <w:spacing w:before="0"/>
        <w:ind w:left="640" w:hanging="640"/>
        <w:rPr>
          <w:noProof/>
        </w:rPr>
      </w:pPr>
      <w:r w:rsidRPr="00911DBA">
        <w:fldChar w:fldCharType="begin" w:fldLock="1"/>
      </w:r>
      <w:r w:rsidRPr="00911DBA">
        <w:instrText xml:space="preserve">ADDIN Mendeley Bibliography CSL_BIBLIOGRAPHY </w:instrText>
      </w:r>
      <w:r w:rsidRPr="00911DBA">
        <w:fldChar w:fldCharType="separate"/>
      </w:r>
      <w:r w:rsidR="00B56E1E" w:rsidRPr="00B56E1E">
        <w:rPr>
          <w:noProof/>
        </w:rPr>
        <w:t>[1]</w:t>
      </w:r>
      <w:r w:rsidR="00B56E1E" w:rsidRPr="00B56E1E">
        <w:rPr>
          <w:noProof/>
        </w:rPr>
        <w:tab/>
        <w:t xml:space="preserve">A. Bansal, S. Ma, D. Ramanan, and Y. Sheikh, “Recycle-GAN: Unsupervised Video Retargeting,” </w:t>
      </w:r>
      <w:r w:rsidR="00B56E1E" w:rsidRPr="00B56E1E">
        <w:rPr>
          <w:i/>
          <w:iCs/>
          <w:noProof/>
        </w:rPr>
        <w:t>CoRR</w:t>
      </w:r>
      <w:r w:rsidR="00B56E1E" w:rsidRPr="00B56E1E">
        <w:rPr>
          <w:noProof/>
        </w:rPr>
        <w:t>, vol. abs/1808.0, 2018.</w:t>
      </w:r>
    </w:p>
    <w:p w14:paraId="60B7EF9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w:t>
      </w:r>
      <w:r w:rsidRPr="00B56E1E">
        <w:rPr>
          <w:noProof/>
        </w:rPr>
        <w:tab/>
        <w:t xml:space="preserve">J.-Y. Zhu, T. Park, P. Isola, and A. A. Efros, “Unpaired Image-to-Image Translation using Cycle-Consistent Adversarial Networks,” </w:t>
      </w:r>
      <w:r w:rsidRPr="00B56E1E">
        <w:rPr>
          <w:i/>
          <w:iCs/>
          <w:noProof/>
        </w:rPr>
        <w:t>CoRR</w:t>
      </w:r>
      <w:r w:rsidRPr="00B56E1E">
        <w:rPr>
          <w:noProof/>
        </w:rPr>
        <w:t>, vol. abs/1703.1, 2017.</w:t>
      </w:r>
    </w:p>
    <w:p w14:paraId="0B6EB3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w:t>
      </w:r>
      <w:r w:rsidRPr="00B56E1E">
        <w:rPr>
          <w:noProof/>
        </w:rPr>
        <w:tab/>
        <w:t xml:space="preserve">P. Isola, J.-Y. Zhu, T. Zhou, and A. A. Efros, “Image-to-Image Translation with Conditional Adversarial Networks,” </w:t>
      </w:r>
      <w:r w:rsidRPr="00B56E1E">
        <w:rPr>
          <w:i/>
          <w:iCs/>
          <w:noProof/>
        </w:rPr>
        <w:t>CoRR</w:t>
      </w:r>
      <w:r w:rsidRPr="00B56E1E">
        <w:rPr>
          <w:noProof/>
        </w:rPr>
        <w:t>, vol. abs/1611.0, 2016.</w:t>
      </w:r>
    </w:p>
    <w:p w14:paraId="30E301C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w:t>
      </w:r>
      <w:r w:rsidRPr="00B56E1E">
        <w:rPr>
          <w:noProof/>
        </w:rPr>
        <w:tab/>
        <w:t xml:space="preserve">D. Chen, J. Liao, L. Yuan, N. Yu, and G. Hua, “Coherent Online Video Style Transfer,” in </w:t>
      </w:r>
      <w:r w:rsidRPr="00B56E1E">
        <w:rPr>
          <w:i/>
          <w:iCs/>
          <w:noProof/>
        </w:rPr>
        <w:t>CoRR</w:t>
      </w:r>
      <w:r w:rsidRPr="00B56E1E">
        <w:rPr>
          <w:noProof/>
        </w:rPr>
        <w:t>, 2017, vol. 2017-Octob, pp. 1114–1123.</w:t>
      </w:r>
    </w:p>
    <w:p w14:paraId="0FC6E0D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w:t>
      </w:r>
      <w:r w:rsidRPr="00B56E1E">
        <w:rPr>
          <w:noProof/>
        </w:rPr>
        <w:tab/>
        <w:t>“What Happens Now That An AI-Generated Painting Sold For $432,500?” [Online]. Available: https://www.forbes.com/sites/williamfalcon/2018/10/25/what-happens-now-that-an-ai-generated-painting-sold-for-432500/#f7702aca41ca. [Accessed: 12-Dec-2019].</w:t>
      </w:r>
    </w:p>
    <w:p w14:paraId="5BAD6E6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6]</w:t>
      </w:r>
      <w:r w:rsidRPr="00B56E1E">
        <w:rPr>
          <w:noProof/>
        </w:rPr>
        <w:tab/>
        <w:t>“Attempts on Real Time Style Transfer – mc.ai.” [Online]. Available: https://mc.ai/attempts-on-real-time-style-transfer/. [Accessed: 22-Sep-2020].</w:t>
      </w:r>
    </w:p>
    <w:p w14:paraId="27704EE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7]</w:t>
      </w:r>
      <w:r w:rsidRPr="00B56E1E">
        <w:rPr>
          <w:noProof/>
        </w:rPr>
        <w:tab/>
        <w:t xml:space="preserve">L. Gatys, A. Ecker, and M. Bethge, “A Neural Algorithm of Artistic Style,” </w:t>
      </w:r>
      <w:r w:rsidRPr="00B56E1E">
        <w:rPr>
          <w:i/>
          <w:iCs/>
          <w:noProof/>
        </w:rPr>
        <w:t>J. Vis.</w:t>
      </w:r>
      <w:r w:rsidRPr="00B56E1E">
        <w:rPr>
          <w:noProof/>
        </w:rPr>
        <w:t>, vol. 16, no. 12, p. 326, Aug. 2016.</w:t>
      </w:r>
    </w:p>
    <w:p w14:paraId="1A8F378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8]</w:t>
      </w:r>
      <w:r w:rsidRPr="00B56E1E">
        <w:rPr>
          <w:noProof/>
        </w:rPr>
        <w:tab/>
        <w:t xml:space="preserve">Y. Chen, Y. Pan, T. Yao, X. Tian, and T. Mei, “Mocycle-GAN: Unpaired video-to-video translation,” </w:t>
      </w:r>
      <w:r w:rsidRPr="00B56E1E">
        <w:rPr>
          <w:i/>
          <w:iCs/>
          <w:noProof/>
        </w:rPr>
        <w:t>MM 2019 - Proc. 27th ACM Int. Conf. Multimed.</w:t>
      </w:r>
      <w:r w:rsidRPr="00B56E1E">
        <w:rPr>
          <w:noProof/>
        </w:rPr>
        <w:t>, pp. 647–655, Aug. 2019.</w:t>
      </w:r>
    </w:p>
    <w:p w14:paraId="0352007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9]</w:t>
      </w:r>
      <w:r w:rsidRPr="00B56E1E">
        <w:rPr>
          <w:noProof/>
        </w:rPr>
        <w:tab/>
        <w:t xml:space="preserve">S. Tulyakov, M.-Y. Y. Liu, X. Yang, and J. Kautz, “MoCoGAN: Decomposing Motion and Content for Video Generation,” in </w:t>
      </w:r>
      <w:r w:rsidRPr="00B56E1E">
        <w:rPr>
          <w:i/>
          <w:iCs/>
          <w:noProof/>
        </w:rPr>
        <w:t>Proceedings of the IEEE Computer Society Conference on Computer Vision and Pattern Recognition</w:t>
      </w:r>
      <w:r w:rsidRPr="00B56E1E">
        <w:rPr>
          <w:noProof/>
        </w:rPr>
        <w:t>, 2018, pp. 1526–1535.</w:t>
      </w:r>
    </w:p>
    <w:p w14:paraId="7BE7FD6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0]</w:t>
      </w:r>
      <w:r w:rsidRPr="00B56E1E">
        <w:rPr>
          <w:noProof/>
        </w:rPr>
        <w:tab/>
        <w:t xml:space="preserve">H. Liu, C. Li, D. Lei, and Q. Zhu, “Unsupervised video-to-video translation with preservation of frame modification tendency,” </w:t>
      </w:r>
      <w:r w:rsidRPr="00B56E1E">
        <w:rPr>
          <w:i/>
          <w:iCs/>
          <w:noProof/>
        </w:rPr>
        <w:t>Vis. Comput.</w:t>
      </w:r>
      <w:r w:rsidRPr="00B56E1E">
        <w:rPr>
          <w:noProof/>
        </w:rPr>
        <w:t>, 2020.</w:t>
      </w:r>
    </w:p>
    <w:p w14:paraId="0DF1A9D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11]</w:t>
      </w:r>
      <w:r w:rsidRPr="00B56E1E">
        <w:rPr>
          <w:noProof/>
        </w:rPr>
        <w:tab/>
        <w:t xml:space="preserve">I. Goodfellow </w:t>
      </w:r>
      <w:r w:rsidRPr="00B56E1E">
        <w:rPr>
          <w:i/>
          <w:iCs/>
          <w:noProof/>
        </w:rPr>
        <w:t>et al.</w:t>
      </w:r>
      <w:r w:rsidRPr="00B56E1E">
        <w:rPr>
          <w:noProof/>
        </w:rPr>
        <w:t xml:space="preserve">, “Generative Adversarial Nets (NIPS version),” </w:t>
      </w:r>
      <w:r w:rsidRPr="00B56E1E">
        <w:rPr>
          <w:i/>
          <w:iCs/>
          <w:noProof/>
        </w:rPr>
        <w:t>Adv. Neural Inf. Process. Syst. 27</w:t>
      </w:r>
      <w:r w:rsidRPr="00B56E1E">
        <w:rPr>
          <w:noProof/>
        </w:rPr>
        <w:t>, 2014.</w:t>
      </w:r>
    </w:p>
    <w:p w14:paraId="0B0DA84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2]</w:t>
      </w:r>
      <w:r w:rsidRPr="00B56E1E">
        <w:rPr>
          <w:noProof/>
        </w:rPr>
        <w:tab/>
        <w:t>M. Mirza and S. Osindero, “Conditional Generative Adversarial Nets,” Nov. 2014.</w:t>
      </w:r>
    </w:p>
    <w:p w14:paraId="25FC5E7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3]</w:t>
      </w:r>
      <w:r w:rsidRPr="00B56E1E">
        <w:rPr>
          <w:noProof/>
        </w:rPr>
        <w:tab/>
        <w:t xml:space="preserve">C. Cao, Q. Hou, and K. Zhou, “Displaced dynamic expression regression for real-time facial tracking and animation,” in </w:t>
      </w:r>
      <w:r w:rsidRPr="00B56E1E">
        <w:rPr>
          <w:i/>
          <w:iCs/>
          <w:noProof/>
        </w:rPr>
        <w:t>ACM Transactions on Graphics</w:t>
      </w:r>
      <w:r w:rsidRPr="00B56E1E">
        <w:rPr>
          <w:noProof/>
        </w:rPr>
        <w:t>, 2014, vol. 33, no. 4.</w:t>
      </w:r>
    </w:p>
    <w:p w14:paraId="5DC1C6F0"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4]</w:t>
      </w:r>
      <w:r w:rsidRPr="00B56E1E">
        <w:rPr>
          <w:noProof/>
        </w:rPr>
        <w:tab/>
        <w:t xml:space="preserve">T. Karras, S. Laine, and T. Aila, “A Style-Based Generator Architecture for Generative Adversarial Networks,” </w:t>
      </w:r>
      <w:r w:rsidRPr="00B56E1E">
        <w:rPr>
          <w:i/>
          <w:iCs/>
          <w:noProof/>
        </w:rPr>
        <w:t>CoRR</w:t>
      </w:r>
      <w:r w:rsidRPr="00B56E1E">
        <w:rPr>
          <w:noProof/>
        </w:rPr>
        <w:t>, vol. abs/1812.0, 2018.</w:t>
      </w:r>
    </w:p>
    <w:p w14:paraId="6DF9C3B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5]</w:t>
      </w:r>
      <w:r w:rsidRPr="00B56E1E">
        <w:rPr>
          <w:noProof/>
        </w:rPr>
        <w:tab/>
        <w:t xml:space="preserve">T. C. Wang, M. Y. Liu, J. Y. Zhu, A. Tao, J. Kautz, and B. Catanzaro, “High-Resolution Image Synthesis and Semantic Manipulation with Conditional GANs,” in </w:t>
      </w:r>
      <w:r w:rsidRPr="00B56E1E">
        <w:rPr>
          <w:i/>
          <w:iCs/>
          <w:noProof/>
        </w:rPr>
        <w:t>Proceedings of the IEEE Computer Society Conference on Computer Vision and Pattern Recognition</w:t>
      </w:r>
      <w:r w:rsidRPr="00B56E1E">
        <w:rPr>
          <w:noProof/>
        </w:rPr>
        <w:t>, 2018, pp. 8798–8807.</w:t>
      </w:r>
    </w:p>
    <w:p w14:paraId="21D7591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6]</w:t>
      </w:r>
      <w:r w:rsidRPr="00B56E1E">
        <w:rPr>
          <w:noProof/>
        </w:rPr>
        <w:tab/>
        <w:t xml:space="preserve">H. Huang </w:t>
      </w:r>
      <w:r w:rsidRPr="00B56E1E">
        <w:rPr>
          <w:i/>
          <w:iCs/>
          <w:noProof/>
        </w:rPr>
        <w:t>et al.</w:t>
      </w:r>
      <w:r w:rsidRPr="00B56E1E">
        <w:rPr>
          <w:noProof/>
        </w:rPr>
        <w:t xml:space="preserve">, “Real-time neural style transfer for videos,” in </w:t>
      </w:r>
      <w:r w:rsidRPr="00B56E1E">
        <w:rPr>
          <w:i/>
          <w:iCs/>
          <w:noProof/>
        </w:rPr>
        <w:t>Proceedings - 30th IEEE Conference on Computer Vision and Pattern Recognition, CVPR 2017</w:t>
      </w:r>
      <w:r w:rsidRPr="00B56E1E">
        <w:rPr>
          <w:noProof/>
        </w:rPr>
        <w:t>, 2017, vol. 2017-Janua, pp. 7044–7052.</w:t>
      </w:r>
    </w:p>
    <w:p w14:paraId="5D80C3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7]</w:t>
      </w:r>
      <w:r w:rsidRPr="00B56E1E">
        <w:rPr>
          <w:noProof/>
        </w:rPr>
        <w:tab/>
        <w:t xml:space="preserve">Jake VanderPlas, </w:t>
      </w:r>
      <w:r w:rsidRPr="00B56E1E">
        <w:rPr>
          <w:i/>
          <w:iCs/>
          <w:noProof/>
        </w:rPr>
        <w:t>Python Data Science Handbook</w:t>
      </w:r>
      <w:r w:rsidRPr="00B56E1E">
        <w:rPr>
          <w:noProof/>
        </w:rPr>
        <w:t>. O’Reilly Media, Inc.</w:t>
      </w:r>
    </w:p>
    <w:p w14:paraId="2FDB0B6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8]</w:t>
      </w:r>
      <w:r w:rsidRPr="00B56E1E">
        <w:rPr>
          <w:noProof/>
        </w:rPr>
        <w:tab/>
        <w:t xml:space="preserve">R. Rojas, “Neural Networks: A Systematic Introduction. ,” </w:t>
      </w:r>
      <w:r w:rsidRPr="00B56E1E">
        <w:rPr>
          <w:i/>
          <w:iCs/>
          <w:noProof/>
        </w:rPr>
        <w:t>Springer New York, NY, USA -Verlag New York, Inc.</w:t>
      </w:r>
      <w:r w:rsidRPr="00B56E1E">
        <w:rPr>
          <w:noProof/>
        </w:rPr>
        <w:t>, 1996.</w:t>
      </w:r>
    </w:p>
    <w:p w14:paraId="01507E8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19]</w:t>
      </w:r>
      <w:r w:rsidRPr="00B56E1E">
        <w:rPr>
          <w:noProof/>
        </w:rPr>
        <w:tab/>
        <w:t xml:space="preserve">Y. LeCun, L. Bottou, Y. Bengio, and P. Haffner, “Gradient-based learning applied to document recognition,” </w:t>
      </w:r>
      <w:r w:rsidRPr="00B56E1E">
        <w:rPr>
          <w:i/>
          <w:iCs/>
          <w:noProof/>
        </w:rPr>
        <w:t>Proc. IEEE</w:t>
      </w:r>
      <w:r w:rsidRPr="00B56E1E">
        <w:rPr>
          <w:noProof/>
        </w:rPr>
        <w:t>, vol. 86, no. 11, pp. 2278–2323, 1998.</w:t>
      </w:r>
    </w:p>
    <w:p w14:paraId="0813B9C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0]</w:t>
      </w:r>
      <w:r w:rsidRPr="00B56E1E">
        <w:rPr>
          <w:noProof/>
        </w:rPr>
        <w:tab/>
        <w:t xml:space="preserve">G. E. H. Alex Krizhevsky, Ilya Sutskever, “ImageNet Classification with Deep Convolutional Neural Networks,” </w:t>
      </w:r>
      <w:r w:rsidRPr="00B56E1E">
        <w:rPr>
          <w:i/>
          <w:iCs/>
          <w:noProof/>
        </w:rPr>
        <w:t>ILSVRC2012</w:t>
      </w:r>
      <w:r w:rsidRPr="00B56E1E">
        <w:rPr>
          <w:noProof/>
        </w:rPr>
        <w:t>, pp. 1–1432, 2007.</w:t>
      </w:r>
    </w:p>
    <w:p w14:paraId="77CB810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1]</w:t>
      </w:r>
      <w:r w:rsidRPr="00B56E1E">
        <w:rPr>
          <w:noProof/>
        </w:rPr>
        <w:tab/>
        <w:t>M. Arjovsky, S. Chintala, and L. Bottou, “Wasserstein GAN,” Jan. 2017.</w:t>
      </w:r>
    </w:p>
    <w:p w14:paraId="5521DE8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2]</w:t>
      </w:r>
      <w:r w:rsidRPr="00B56E1E">
        <w:rPr>
          <w:noProof/>
        </w:rPr>
        <w:tab/>
        <w:t xml:space="preserve">J. L. and V. Bok, </w:t>
      </w:r>
      <w:r w:rsidRPr="00B56E1E">
        <w:rPr>
          <w:i/>
          <w:iCs/>
          <w:noProof/>
        </w:rPr>
        <w:t>GANs in Action: Deep learning with Generative Adversarial Networks</w:t>
      </w:r>
      <w:r w:rsidRPr="00B56E1E">
        <w:rPr>
          <w:noProof/>
        </w:rPr>
        <w:t>. Manning Publications Co., 2019.</w:t>
      </w:r>
    </w:p>
    <w:p w14:paraId="0F63596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3]</w:t>
      </w:r>
      <w:r w:rsidRPr="00B56E1E">
        <w:rPr>
          <w:noProof/>
        </w:rPr>
        <w:tab/>
        <w:t xml:space="preserve">A. Radford, L. Metz, and S. Chintala, “Unsupervised representation learning with </w:t>
      </w:r>
      <w:r w:rsidRPr="00B56E1E">
        <w:rPr>
          <w:noProof/>
        </w:rPr>
        <w:lastRenderedPageBreak/>
        <w:t xml:space="preserve">deep convolutional generative adversarial networks,” in </w:t>
      </w:r>
      <w:r w:rsidRPr="00B56E1E">
        <w:rPr>
          <w:i/>
          <w:iCs/>
          <w:noProof/>
        </w:rPr>
        <w:t>4th International Conference on Learning Representations, ICLR 2016 - Conference Track Proceedings</w:t>
      </w:r>
      <w:r w:rsidRPr="00B56E1E">
        <w:rPr>
          <w:noProof/>
        </w:rPr>
        <w:t>, 2016.</w:t>
      </w:r>
    </w:p>
    <w:p w14:paraId="716AB01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4]</w:t>
      </w:r>
      <w:r w:rsidRPr="00B56E1E">
        <w:rPr>
          <w:noProof/>
        </w:rPr>
        <w:tab/>
        <w:t>“Image-to-Image Translation: Machine Learning Magic that Converts Winter Photos Into Summer - Abto Software, Lviv, Ukraine.” [Online]. Available: https://www.abtosoftware.com/blog/image-to-image-translation. [Accessed: 03-Mar-2020].</w:t>
      </w:r>
    </w:p>
    <w:p w14:paraId="24F362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5]</w:t>
      </w:r>
      <w:r w:rsidRPr="00B56E1E">
        <w:rPr>
          <w:noProof/>
        </w:rPr>
        <w:tab/>
        <w:t xml:space="preserve">Y. Choi, M.-J. Choi, M. Kim, J.-W. Ha, S. Kim, and J. Choo, “StarGAN: Unified Generative Adversarial Networks for Multi-Domain Image-to-Image Translation,” </w:t>
      </w:r>
      <w:r w:rsidRPr="00B56E1E">
        <w:rPr>
          <w:i/>
          <w:iCs/>
          <w:noProof/>
        </w:rPr>
        <w:t>CoRR</w:t>
      </w:r>
      <w:r w:rsidRPr="00B56E1E">
        <w:rPr>
          <w:noProof/>
        </w:rPr>
        <w:t>, vol. abs/1711.0, 2017.</w:t>
      </w:r>
    </w:p>
    <w:p w14:paraId="28285F2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6]</w:t>
      </w:r>
      <w:r w:rsidRPr="00B56E1E">
        <w:rPr>
          <w:noProof/>
        </w:rPr>
        <w:tab/>
        <w:t>D. Dwibedi, Y. Aytar, J. Tompson, P. Sermanet, and A. Zisserman, “Temporal Cycle-Consistency Learning,” Apr. 2019.</w:t>
      </w:r>
    </w:p>
    <w:p w14:paraId="2FD6D7D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7]</w:t>
      </w:r>
      <w:r w:rsidRPr="00B56E1E">
        <w:rPr>
          <w:noProof/>
        </w:rPr>
        <w:tab/>
        <w:t>D. Bashkirova, B. Usman, and K. Saenko, “Unsupervised Video-to-Video Translation,” no. Nips, 2018.</w:t>
      </w:r>
    </w:p>
    <w:p w14:paraId="6024602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8]</w:t>
      </w:r>
      <w:r w:rsidRPr="00B56E1E">
        <w:rPr>
          <w:noProof/>
        </w:rPr>
        <w:tab/>
        <w:t xml:space="preserve">K. Vougioukas, S. Petridis, and M. Pantic, “Realistic Speech-Driven Facial Animation with GANs,” </w:t>
      </w:r>
      <w:r w:rsidRPr="00B56E1E">
        <w:rPr>
          <w:i/>
          <w:iCs/>
          <w:noProof/>
        </w:rPr>
        <w:t>Int. J. Comput. Vis.</w:t>
      </w:r>
      <w:r w:rsidRPr="00B56E1E">
        <w:rPr>
          <w:noProof/>
        </w:rPr>
        <w:t>, 2019.</w:t>
      </w:r>
    </w:p>
    <w:p w14:paraId="6E897F5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29]</w:t>
      </w:r>
      <w:r w:rsidRPr="00B56E1E">
        <w:rPr>
          <w:noProof/>
        </w:rPr>
        <w:tab/>
        <w:t xml:space="preserve">A. R. Kosiorek, H. Kim, I. Posner, and Y. W. Teh, “Sequential attend, infer, repeat: Generative modelling of moving objects,” </w:t>
      </w:r>
      <w:r w:rsidRPr="00B56E1E">
        <w:rPr>
          <w:i/>
          <w:iCs/>
          <w:noProof/>
        </w:rPr>
        <w:t>Adv. Neural Inf. Process. Syst.</w:t>
      </w:r>
      <w:r w:rsidRPr="00B56E1E">
        <w:rPr>
          <w:noProof/>
        </w:rPr>
        <w:t>, vol. 2018-Decem, no. NeurIPS, pp. 8606–8616, 2018.</w:t>
      </w:r>
    </w:p>
    <w:p w14:paraId="2BE7689A"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0]</w:t>
      </w:r>
      <w:r w:rsidRPr="00B56E1E">
        <w:rPr>
          <w:noProof/>
        </w:rPr>
        <w:tab/>
        <w:t>B. Kratzwald, Z. Huang, D. P. Paudel, A. Dinesh, and L. Van Gool, “Improving Video Generation for Multi-functional Applications,” 2017.</w:t>
      </w:r>
    </w:p>
    <w:p w14:paraId="67A4ABB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1]</w:t>
      </w:r>
      <w:r w:rsidRPr="00B56E1E">
        <w:rPr>
          <w:noProof/>
        </w:rPr>
        <w:tab/>
        <w:t>M. Chu, Y. Xie, J. Mayer, L. Leal-Taixé, and N. Thuerey, “Learning Temporal Coherence via Self-Supervision for GAN-based Video Generation,” Nov. 2018.</w:t>
      </w:r>
    </w:p>
    <w:p w14:paraId="335D830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2]</w:t>
      </w:r>
      <w:r w:rsidRPr="00B56E1E">
        <w:rPr>
          <w:noProof/>
        </w:rPr>
        <w:tab/>
        <w:t xml:space="preserve">C. Militello, L. Rundo, and M. C. Gilardi, “Applications of imaging processing to MRgFUS treatment for fibroids: a review,” </w:t>
      </w:r>
      <w:r w:rsidRPr="00B56E1E">
        <w:rPr>
          <w:i/>
          <w:iCs/>
          <w:noProof/>
        </w:rPr>
        <w:t>Transl. Cancer Res.</w:t>
      </w:r>
      <w:r w:rsidRPr="00B56E1E">
        <w:rPr>
          <w:noProof/>
        </w:rPr>
        <w:t>, vol. 3, no. 5, pp. 472–482, 2014.</w:t>
      </w:r>
    </w:p>
    <w:p w14:paraId="25783F5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3]</w:t>
      </w:r>
      <w:r w:rsidRPr="00B56E1E">
        <w:rPr>
          <w:noProof/>
        </w:rPr>
        <w:tab/>
        <w:t xml:space="preserve">K. Park, S. Woo, D. Kim, D. Cho, and I. S. Kweon, “Preserving semantic and temporal consistency for unpaired video-to-video translation,” </w:t>
      </w:r>
      <w:r w:rsidRPr="00B56E1E">
        <w:rPr>
          <w:i/>
          <w:iCs/>
          <w:noProof/>
        </w:rPr>
        <w:t xml:space="preserve">MM 2019 - Proc. 27th </w:t>
      </w:r>
      <w:r w:rsidRPr="00B56E1E">
        <w:rPr>
          <w:i/>
          <w:iCs/>
          <w:noProof/>
        </w:rPr>
        <w:lastRenderedPageBreak/>
        <w:t>ACM Int. Conf. Multimed.</w:t>
      </w:r>
      <w:r w:rsidRPr="00B56E1E">
        <w:rPr>
          <w:noProof/>
        </w:rPr>
        <w:t>, pp. 1248–1257, Aug. 2019.</w:t>
      </w:r>
    </w:p>
    <w:p w14:paraId="1122D55C"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4]</w:t>
      </w:r>
      <w:r w:rsidRPr="00B56E1E">
        <w:rPr>
          <w:noProof/>
        </w:rPr>
        <w:tab/>
        <w:t xml:space="preserve">X. Wei, S. Feng, J. Zhu, and H. Su, “Video-to-video translation with global temporal consistency,” </w:t>
      </w:r>
      <w:r w:rsidRPr="00B56E1E">
        <w:rPr>
          <w:i/>
          <w:iCs/>
          <w:noProof/>
        </w:rPr>
        <w:t>MM 2018 - Proc. 2018 ACM Multimed. Conf.</w:t>
      </w:r>
      <w:r w:rsidRPr="00B56E1E">
        <w:rPr>
          <w:noProof/>
        </w:rPr>
        <w:t>, pp. 18–25, 2018.</w:t>
      </w:r>
    </w:p>
    <w:p w14:paraId="005FDB5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5]</w:t>
      </w:r>
      <w:r w:rsidRPr="00B56E1E">
        <w:rPr>
          <w:noProof/>
        </w:rPr>
        <w:tab/>
        <w:t xml:space="preserve">E. Ilg, N. Mayer, T. Saikia, M. Keuper, A. Dosovitskiy, and T. Brox, “FlowNet 2.0: Evolution of optical flow estimation with deep networks,” in </w:t>
      </w:r>
      <w:r w:rsidRPr="00B56E1E">
        <w:rPr>
          <w:i/>
          <w:iCs/>
          <w:noProof/>
        </w:rPr>
        <w:t>Proceedings - 30th IEEE Conference on Computer Vision and Pattern Recognition, CVPR 2017</w:t>
      </w:r>
      <w:r w:rsidRPr="00B56E1E">
        <w:rPr>
          <w:noProof/>
        </w:rPr>
        <w:t>, 2017, vol. 2017-Janua, pp. 1647–1655.</w:t>
      </w:r>
    </w:p>
    <w:p w14:paraId="786ED69F"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6]</w:t>
      </w:r>
      <w:r w:rsidRPr="00B56E1E">
        <w:rPr>
          <w:noProof/>
        </w:rPr>
        <w:tab/>
        <w:t xml:space="preserve">D. Sun, X. Yang, M. Y. Liu, and J. Kautz, “PWC-Net: CNNs for Optical Flow Using Pyramid, Warping, and Cost Volume,” in </w:t>
      </w:r>
      <w:r w:rsidRPr="00B56E1E">
        <w:rPr>
          <w:i/>
          <w:iCs/>
          <w:noProof/>
        </w:rPr>
        <w:t>Proceedings of the IEEE Computer Society Conference on Computer Vision and Pattern Recognition</w:t>
      </w:r>
      <w:r w:rsidRPr="00B56E1E">
        <w:rPr>
          <w:noProof/>
        </w:rPr>
        <w:t>, 2018, pp. 8934–8943.</w:t>
      </w:r>
    </w:p>
    <w:p w14:paraId="4F2C842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7]</w:t>
      </w:r>
      <w:r w:rsidRPr="00B56E1E">
        <w:rPr>
          <w:noProof/>
        </w:rPr>
        <w:tab/>
        <w:t xml:space="preserve">A. Dosovitskiy </w:t>
      </w:r>
      <w:r w:rsidRPr="00B56E1E">
        <w:rPr>
          <w:i/>
          <w:iCs/>
          <w:noProof/>
        </w:rPr>
        <w:t>et al.</w:t>
      </w:r>
      <w:r w:rsidRPr="00B56E1E">
        <w:rPr>
          <w:noProof/>
        </w:rPr>
        <w:t xml:space="preserve">, “FlowNet: Learning optical flow with convolutional networks,” </w:t>
      </w:r>
      <w:r w:rsidRPr="00B56E1E">
        <w:rPr>
          <w:i/>
          <w:iCs/>
          <w:noProof/>
        </w:rPr>
        <w:t>Proc. IEEE Int. Conf. Comput. Vis.</w:t>
      </w:r>
      <w:r w:rsidRPr="00B56E1E">
        <w:rPr>
          <w:noProof/>
        </w:rPr>
        <w:t>, vol. 2015 Inter, pp. 2758–2766, 2015.</w:t>
      </w:r>
    </w:p>
    <w:p w14:paraId="79D7A8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8]</w:t>
      </w:r>
      <w:r w:rsidRPr="00B56E1E">
        <w:rPr>
          <w:noProof/>
        </w:rPr>
        <w:tab/>
        <w:t xml:space="preserve">D. J. Butler, J. Wulff, G. B. Stanley, and M. J. Black, “A naturalistic open source movie for optical flow evaluation,” in </w:t>
      </w:r>
      <w:r w:rsidRPr="00B56E1E">
        <w:rPr>
          <w:i/>
          <w:iCs/>
          <w:noProof/>
        </w:rPr>
        <w:t>Lecture Notes in Computer Science (including subseries Lecture Notes in Artificial Intelligence and Lecture Notes in Bioinformatics)</w:t>
      </w:r>
      <w:r w:rsidRPr="00B56E1E">
        <w:rPr>
          <w:noProof/>
        </w:rPr>
        <w:t>, 2012, vol. 7577 LNCS, no. PART 6, pp. 611–625.</w:t>
      </w:r>
    </w:p>
    <w:p w14:paraId="616E2DF7"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39]</w:t>
      </w:r>
      <w:r w:rsidRPr="00B56E1E">
        <w:rPr>
          <w:noProof/>
        </w:rPr>
        <w:tab/>
        <w:t xml:space="preserve">J. P. Bennett, “Everybody Dance Now!,” </w:t>
      </w:r>
      <w:r w:rsidRPr="00B56E1E">
        <w:rPr>
          <w:i/>
          <w:iCs/>
          <w:noProof/>
        </w:rPr>
        <w:t>J. Phys. Educ. Recreat. Danc.</w:t>
      </w:r>
      <w:r w:rsidRPr="00B56E1E">
        <w:rPr>
          <w:noProof/>
        </w:rPr>
        <w:t>, vol. 77, no. 1, pp. 6–7, Jan. 2019.</w:t>
      </w:r>
    </w:p>
    <w:p w14:paraId="5AE63D29"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0]</w:t>
      </w:r>
      <w:r w:rsidRPr="00B56E1E">
        <w:rPr>
          <w:noProof/>
        </w:rPr>
        <w:tab/>
        <w:t xml:space="preserve">A. Pumarola, A. Agudo, A. M. Martinez, A. Sanfeliu, and F. Moreno-Noguer, “GANimation: One-Shot Anatomically Consistent Facial Animation,” </w:t>
      </w:r>
      <w:r w:rsidRPr="00B56E1E">
        <w:rPr>
          <w:i/>
          <w:iCs/>
          <w:noProof/>
        </w:rPr>
        <w:t>Int. J. Comput. Vis.</w:t>
      </w:r>
      <w:r w:rsidRPr="00B56E1E">
        <w:rPr>
          <w:noProof/>
        </w:rPr>
        <w:t>, no. January, 2019.</w:t>
      </w:r>
    </w:p>
    <w:p w14:paraId="4DC5455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1]</w:t>
      </w:r>
      <w:r w:rsidRPr="00B56E1E">
        <w:rPr>
          <w:noProof/>
        </w:rPr>
        <w:tab/>
        <w:t xml:space="preserve">S. Webber, M. Harrop, J. Downs, T. Cox, N. Wouters, and A. Vande Moere, “Everybody Dance Now: Tensions between participation and performance in interactive public installations,” </w:t>
      </w:r>
      <w:r w:rsidRPr="00B56E1E">
        <w:rPr>
          <w:i/>
          <w:iCs/>
          <w:noProof/>
        </w:rPr>
        <w:t>OzCHI 2015 Being Hum. - Conf. Proc.</w:t>
      </w:r>
      <w:r w:rsidRPr="00B56E1E">
        <w:rPr>
          <w:noProof/>
        </w:rPr>
        <w:t>, pp. 284–288, 2015.</w:t>
      </w:r>
    </w:p>
    <w:p w14:paraId="240195E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2]</w:t>
      </w:r>
      <w:r w:rsidRPr="00B56E1E">
        <w:rPr>
          <w:noProof/>
        </w:rPr>
        <w:tab/>
        <w:t>A. Siarohin, S. Lathuilière, S. Tulyakov, E. Ricci, and N. Sebe, “Animating Arbitrary Objects via Deep Motion Transfer,” 2018.</w:t>
      </w:r>
    </w:p>
    <w:p w14:paraId="6BDFEE4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43]</w:t>
      </w:r>
      <w:r w:rsidRPr="00B56E1E">
        <w:rPr>
          <w:noProof/>
        </w:rPr>
        <w:tab/>
        <w:t xml:space="preserve">W. S. Lai, J. Bin Huang, O. Wang, E. Shechtman, E. Yumer, and M. H. Yang, “Learning blind video temporal consistency,” in </w:t>
      </w:r>
      <w:r w:rsidRPr="00B56E1E">
        <w:rPr>
          <w:i/>
          <w:iCs/>
          <w:noProof/>
        </w:rPr>
        <w:t>Lecture Notes in Computer Science (including subseries Lecture Notes in Artificial Intelligence and Lecture Notes in Bioinformatics)</w:t>
      </w:r>
      <w:r w:rsidRPr="00B56E1E">
        <w:rPr>
          <w:noProof/>
        </w:rPr>
        <w:t>, 2018, vol. 11219 LNCS, pp. 179–195.</w:t>
      </w:r>
    </w:p>
    <w:p w14:paraId="08C5A25E"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4]</w:t>
      </w:r>
      <w:r w:rsidRPr="00B56E1E">
        <w:rPr>
          <w:noProof/>
        </w:rPr>
        <w:tab/>
        <w:t>“Edraw Max - Excellent Flowchart Software &amp; Diagramming Tool.” [Online]. Available: https://www.edrawsoft.com/edraw-max/. [Accessed: 02-Jun-2020].</w:t>
      </w:r>
    </w:p>
    <w:p w14:paraId="20F2B203"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5]</w:t>
      </w:r>
      <w:r w:rsidRPr="00B56E1E">
        <w:rPr>
          <w:noProof/>
        </w:rPr>
        <w:tab/>
        <w:t>“TensorFlow.” [Online]. Available: https://www.tensorflow.org/. [Accessed: 02-Jun-2020].</w:t>
      </w:r>
    </w:p>
    <w:p w14:paraId="19A3E9F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6]</w:t>
      </w:r>
      <w:r w:rsidRPr="00B56E1E">
        <w:rPr>
          <w:noProof/>
        </w:rPr>
        <w:tab/>
        <w:t>J. Hale, “Deep Learning Framework Power Scores,” 2019. [Online]. Available: https://towardsdatascience.com/deep-learning-framework-power-scores-2018-23607ddf297a.</w:t>
      </w:r>
    </w:p>
    <w:p w14:paraId="40539082"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7]</w:t>
      </w:r>
      <w:r w:rsidRPr="00B56E1E">
        <w:rPr>
          <w:noProof/>
        </w:rPr>
        <w:tab/>
        <w:t>“AI deep learning frameworks ranking 2018 | Statista.” [Online]. Available: https://www.statista.com/statistics/943038/ai-deep-learning-frameworks-ranking/. [Accessed: 22-Sep-2020].</w:t>
      </w:r>
    </w:p>
    <w:p w14:paraId="60DB94A8"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8]</w:t>
      </w:r>
      <w:r w:rsidRPr="00B56E1E">
        <w:rPr>
          <w:noProof/>
        </w:rPr>
        <w:tab/>
        <w:t>“OpenCV.” [Online]. Available: https://opencv.org/. [Accessed: 02-Jun-2020].</w:t>
      </w:r>
    </w:p>
    <w:p w14:paraId="62E2CB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49]</w:t>
      </w:r>
      <w:r w:rsidRPr="00B56E1E">
        <w:rPr>
          <w:noProof/>
        </w:rPr>
        <w:tab/>
        <w:t>“Design, visualize, and train deep learning networks - MATLAB.” [Online]. Available: https://www.mathworks.com/help/deeplearning/ref/deepnetworkdesigner-app.html. [Accessed: 05-Jun-2020].</w:t>
      </w:r>
    </w:p>
    <w:p w14:paraId="31991E2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0]</w:t>
      </w:r>
      <w:r w:rsidRPr="00B56E1E">
        <w:rPr>
          <w:noProof/>
        </w:rPr>
        <w:tab/>
        <w:t xml:space="preserve">K. He, X. Zhang, S. Ren, and J. Sun, “Deep residual learning for image recognition,” </w:t>
      </w:r>
      <w:r w:rsidRPr="00B56E1E">
        <w:rPr>
          <w:i/>
          <w:iCs/>
          <w:noProof/>
        </w:rPr>
        <w:t>Proc. IEEE Comput. Soc. Conf. Comput. Vis. Pattern Recognit.</w:t>
      </w:r>
      <w:r w:rsidRPr="00B56E1E">
        <w:rPr>
          <w:noProof/>
        </w:rPr>
        <w:t>, vol. 2016-Decem, pp. 770–778, 2016.</w:t>
      </w:r>
    </w:p>
    <w:p w14:paraId="5A272086"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1]</w:t>
      </w:r>
      <w:r w:rsidRPr="00B56E1E">
        <w:rPr>
          <w:noProof/>
        </w:rPr>
        <w:tab/>
        <w:t xml:space="preserve">C. Szegedy </w:t>
      </w:r>
      <w:r w:rsidRPr="00B56E1E">
        <w:rPr>
          <w:i/>
          <w:iCs/>
          <w:noProof/>
        </w:rPr>
        <w:t>et al.</w:t>
      </w:r>
      <w:r w:rsidRPr="00B56E1E">
        <w:rPr>
          <w:noProof/>
        </w:rPr>
        <w:t xml:space="preserve">, “Going deeper with convolutions,” </w:t>
      </w:r>
      <w:r w:rsidRPr="00B56E1E">
        <w:rPr>
          <w:i/>
          <w:iCs/>
          <w:noProof/>
        </w:rPr>
        <w:t>Proc. IEEE Comput. Soc. Conf. Comput. Vis. Pattern Recognit.</w:t>
      </w:r>
      <w:r w:rsidRPr="00B56E1E">
        <w:rPr>
          <w:noProof/>
        </w:rPr>
        <w:t>, vol. 07-12-June, pp. 1–9, 2015.</w:t>
      </w:r>
    </w:p>
    <w:p w14:paraId="2A17AAC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2]</w:t>
      </w:r>
      <w:r w:rsidRPr="00B56E1E">
        <w:rPr>
          <w:noProof/>
        </w:rPr>
        <w:tab/>
        <w:t xml:space="preserve">F. Chollet, “Xception: Deep learning with depthwise separable convolutions,” in </w:t>
      </w:r>
      <w:r w:rsidRPr="00B56E1E">
        <w:rPr>
          <w:i/>
          <w:iCs/>
          <w:noProof/>
        </w:rPr>
        <w:t>Proceedings - 30th IEEE Conference on Computer Vision and Pattern Recognition, CVPR 2017</w:t>
      </w:r>
      <w:r w:rsidRPr="00B56E1E">
        <w:rPr>
          <w:noProof/>
        </w:rPr>
        <w:t>, 2017, vol. 2017-January, pp. 1800–1807.</w:t>
      </w:r>
    </w:p>
    <w:p w14:paraId="68FF053B"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lastRenderedPageBreak/>
        <w:t>[53]</w:t>
      </w:r>
      <w:r w:rsidRPr="00B56E1E">
        <w:rPr>
          <w:noProof/>
        </w:rPr>
        <w:tab/>
        <w:t xml:space="preserve">M. Tan and Q. V. Le, “EfficientNet: Rethinking Model Scaling for Convolutional Neural Networks,” </w:t>
      </w:r>
      <w:r w:rsidRPr="00B56E1E">
        <w:rPr>
          <w:i/>
          <w:iCs/>
          <w:noProof/>
        </w:rPr>
        <w:t>36th Int. Conf. Mach. Learn. ICML 2019</w:t>
      </w:r>
      <w:r w:rsidRPr="00B56E1E">
        <w:rPr>
          <w:noProof/>
        </w:rPr>
        <w:t>, vol. 2019-June, pp. 10691–10700, May 2019.</w:t>
      </w:r>
    </w:p>
    <w:p w14:paraId="1A78951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4]</w:t>
      </w:r>
      <w:r w:rsidRPr="00B56E1E">
        <w:rPr>
          <w:noProof/>
        </w:rPr>
        <w:tab/>
        <w:t xml:space="preserve">T. Salimans, I. Goodfellow, W. Zaremba, V. Cheung, A. Radford, and X. Chen, “Improved Techniques for Training GANs,” </w:t>
      </w:r>
      <w:r w:rsidRPr="00B56E1E">
        <w:rPr>
          <w:i/>
          <w:iCs/>
          <w:noProof/>
        </w:rPr>
        <w:t>Adv. Neural Inf. Process. Syst.</w:t>
      </w:r>
      <w:r w:rsidRPr="00B56E1E">
        <w:rPr>
          <w:noProof/>
        </w:rPr>
        <w:t>, pp. 2234–2242, Jun. 2016.</w:t>
      </w:r>
    </w:p>
    <w:p w14:paraId="1EFC08A5"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5]</w:t>
      </w:r>
      <w:r w:rsidRPr="00B56E1E">
        <w:rPr>
          <w:noProof/>
        </w:rPr>
        <w:tab/>
        <w:t xml:space="preserve">S. Sabour, N. Frosst, and G. E. Hinton, “Dynamic Routing Between Capsules,” </w:t>
      </w:r>
      <w:r w:rsidRPr="00B56E1E">
        <w:rPr>
          <w:i/>
          <w:iCs/>
          <w:noProof/>
        </w:rPr>
        <w:t>Adv. Neural Inf. Process. Syst.</w:t>
      </w:r>
      <w:r w:rsidRPr="00B56E1E">
        <w:rPr>
          <w:noProof/>
        </w:rPr>
        <w:t>, vol. 2017-December, pp. 3857–3867, Oct. 2017.</w:t>
      </w:r>
    </w:p>
    <w:p w14:paraId="45E45664" w14:textId="77777777" w:rsidR="00B56E1E" w:rsidRPr="00B56E1E" w:rsidRDefault="00B56E1E" w:rsidP="00B56E1E">
      <w:pPr>
        <w:widowControl w:val="0"/>
        <w:autoSpaceDE w:val="0"/>
        <w:autoSpaceDN w:val="0"/>
        <w:adjustRightInd w:val="0"/>
        <w:spacing w:before="0"/>
        <w:ind w:left="640" w:hanging="640"/>
        <w:rPr>
          <w:noProof/>
        </w:rPr>
      </w:pPr>
      <w:r w:rsidRPr="00B56E1E">
        <w:rPr>
          <w:noProof/>
        </w:rPr>
        <w:t>[56]</w:t>
      </w:r>
      <w:r w:rsidRPr="00B56E1E">
        <w:rPr>
          <w:noProof/>
        </w:rPr>
        <w:tab/>
        <w:t xml:space="preserve">A. Vaswani </w:t>
      </w:r>
      <w:r w:rsidRPr="00B56E1E">
        <w:rPr>
          <w:i/>
          <w:iCs/>
          <w:noProof/>
        </w:rPr>
        <w:t>et al.</w:t>
      </w:r>
      <w:r w:rsidRPr="00B56E1E">
        <w:rPr>
          <w:noProof/>
        </w:rPr>
        <w:t xml:space="preserve">, “Transformer: Attention is all you need,” </w:t>
      </w:r>
      <w:r w:rsidRPr="00B56E1E">
        <w:rPr>
          <w:i/>
          <w:iCs/>
          <w:noProof/>
        </w:rPr>
        <w:t>Adv. Neural Inf. Process. Syst. 30</w:t>
      </w:r>
      <w:r w:rsidRPr="00B56E1E">
        <w:rPr>
          <w:noProof/>
        </w:rPr>
        <w:t>, pp. 5998–6008, 2017.</w:t>
      </w:r>
    </w:p>
    <w:p w14:paraId="237677A2" w14:textId="77777777" w:rsidR="001B7DF8" w:rsidRPr="00911DBA" w:rsidRDefault="001C1FA8" w:rsidP="00583153">
      <w:pPr>
        <w:sectPr w:rsidR="001B7DF8" w:rsidRPr="00911DBA" w:rsidSect="00945B7F">
          <w:pgSz w:w="11906" w:h="16838" w:code="9"/>
          <w:pgMar w:top="1440" w:right="1440" w:bottom="1440" w:left="1701" w:header="720" w:footer="720" w:gutter="0"/>
          <w:cols w:space="720"/>
          <w:docGrid w:linePitch="360"/>
        </w:sectPr>
      </w:pPr>
      <w:r w:rsidRPr="00911DBA">
        <w:fldChar w:fldCharType="end"/>
      </w:r>
    </w:p>
    <w:p w14:paraId="58A0F58B" w14:textId="77777777" w:rsidR="00945B7F" w:rsidRDefault="00945B7F" w:rsidP="00F17022">
      <w:pPr>
        <w:pStyle w:val="Heading1"/>
        <w:rPr>
          <w:rFonts w:cs="Times New Roman"/>
        </w:rPr>
        <w:sectPr w:rsidR="00945B7F" w:rsidSect="00EE3F33">
          <w:type w:val="continuous"/>
          <w:pgSz w:w="11906" w:h="16838" w:code="9"/>
          <w:pgMar w:top="1440" w:right="1440" w:bottom="1440" w:left="1701" w:header="720" w:footer="720" w:gutter="0"/>
          <w:cols w:space="720"/>
          <w:docGrid w:linePitch="360"/>
        </w:sectPr>
      </w:pPr>
      <w:bookmarkStart w:id="389" w:name="_Toc52981578"/>
    </w:p>
    <w:p w14:paraId="0435BF0D" w14:textId="3563F048" w:rsidR="001B7DF8" w:rsidRPr="00911DBA" w:rsidRDefault="001B7DF8" w:rsidP="00F17022">
      <w:pPr>
        <w:pStyle w:val="Heading1"/>
        <w:rPr>
          <w:rFonts w:cs="Times New Roman"/>
        </w:rPr>
      </w:pPr>
      <w:bookmarkStart w:id="390" w:name="_Toc54101898"/>
      <w:r w:rsidRPr="00911DBA">
        <w:rPr>
          <w:rFonts w:cs="Times New Roman"/>
        </w:rPr>
        <w:lastRenderedPageBreak/>
        <w:t>Appendix</w:t>
      </w:r>
      <w:r w:rsidR="00AB7CE9" w:rsidRPr="00911DBA">
        <w:rPr>
          <w:rFonts w:cs="Times New Roman"/>
        </w:rPr>
        <w:t>es</w:t>
      </w:r>
      <w:bookmarkEnd w:id="389"/>
      <w:bookmarkEnd w:id="390"/>
    </w:p>
    <w:p w14:paraId="4269F720" w14:textId="2B165110" w:rsidR="001B7DF8" w:rsidRPr="00911DBA" w:rsidRDefault="00F61D5B" w:rsidP="00B05706">
      <w:pPr>
        <w:pStyle w:val="Heading2"/>
        <w:numPr>
          <w:ilvl w:val="0"/>
          <w:numId w:val="0"/>
        </w:numPr>
        <w:ind w:left="720"/>
      </w:pPr>
      <w:bookmarkStart w:id="391" w:name="_Appendix_A:_Loss"/>
      <w:bookmarkStart w:id="392" w:name="_Toc52981579"/>
      <w:bookmarkStart w:id="393" w:name="_Toc54101899"/>
      <w:bookmarkEnd w:id="391"/>
      <w:r w:rsidRPr="00911DBA">
        <w:t>Appendix</w:t>
      </w:r>
      <w:r w:rsidR="001B7DF8" w:rsidRPr="00911DBA">
        <w:t xml:space="preserve"> </w:t>
      </w:r>
      <w:r w:rsidR="00802044" w:rsidRPr="00911DBA">
        <w:t>A</w:t>
      </w:r>
      <w:r w:rsidR="001B7DF8" w:rsidRPr="00911DBA">
        <w:t xml:space="preserve">: </w:t>
      </w:r>
      <w:r w:rsidR="00ED111C" w:rsidRPr="00911DBA">
        <w:t>Result on Dif</w:t>
      </w:r>
      <w:r w:rsidR="008173A4" w:rsidRPr="00911DBA">
        <w:t>f</w:t>
      </w:r>
      <w:r w:rsidR="00ED111C" w:rsidRPr="00911DBA">
        <w:t>e</w:t>
      </w:r>
      <w:r w:rsidR="008173A4" w:rsidRPr="00911DBA">
        <w:t>r</w:t>
      </w:r>
      <w:r w:rsidR="00BD01F1" w:rsidRPr="00911DBA">
        <w:t>e</w:t>
      </w:r>
      <w:r w:rsidR="00ED111C" w:rsidRPr="00911DBA">
        <w:t>nt epochs</w:t>
      </w:r>
      <w:bookmarkEnd w:id="392"/>
      <w:bookmarkEnd w:id="393"/>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297BDB42" w14:textId="77777777" w:rsidTr="0083106A">
        <w:trPr>
          <w:trHeight w:val="226"/>
          <w:jc w:val="center"/>
        </w:trPr>
        <w:tc>
          <w:tcPr>
            <w:tcW w:w="833" w:type="pct"/>
            <w:vAlign w:val="center"/>
          </w:tcPr>
          <w:p w14:paraId="09059331" w14:textId="12749319" w:rsidR="002D2668" w:rsidRPr="00911DBA" w:rsidRDefault="00BE79A0" w:rsidP="0083106A">
            <w:pPr>
              <w:spacing w:before="0"/>
              <w:jc w:val="center"/>
            </w:pPr>
            <w:r w:rsidRPr="00911DBA">
              <w:t>20</w:t>
            </w:r>
            <w:r w:rsidR="002D2668" w:rsidRPr="00911DBA">
              <w:t xml:space="preserve">0 </w:t>
            </w:r>
            <w:proofErr w:type="gramStart"/>
            <w:r w:rsidR="002D2668" w:rsidRPr="00911DBA">
              <w:t>epoch</w:t>
            </w:r>
            <w:proofErr w:type="gramEnd"/>
          </w:p>
        </w:tc>
        <w:tc>
          <w:tcPr>
            <w:tcW w:w="833" w:type="pct"/>
            <w:vAlign w:val="center"/>
          </w:tcPr>
          <w:p w14:paraId="35EC877B" w14:textId="1D3BCE9F" w:rsidR="002D2668" w:rsidRPr="00911DBA" w:rsidRDefault="00BE79A0" w:rsidP="0083106A">
            <w:pPr>
              <w:spacing w:before="0"/>
              <w:jc w:val="center"/>
            </w:pPr>
            <w:r w:rsidRPr="00911DBA">
              <w:t>175</w:t>
            </w:r>
            <w:r w:rsidR="002D2668" w:rsidRPr="00911DBA">
              <w:t xml:space="preserve"> </w:t>
            </w:r>
            <w:proofErr w:type="gramStart"/>
            <w:r w:rsidR="002D2668" w:rsidRPr="00911DBA">
              <w:t>epoch</w:t>
            </w:r>
            <w:proofErr w:type="gramEnd"/>
          </w:p>
        </w:tc>
        <w:tc>
          <w:tcPr>
            <w:tcW w:w="833" w:type="pct"/>
            <w:vAlign w:val="center"/>
          </w:tcPr>
          <w:p w14:paraId="4E165ADD" w14:textId="1A726781" w:rsidR="002D2668" w:rsidRPr="00911DBA" w:rsidRDefault="00BE79A0" w:rsidP="0083106A">
            <w:pPr>
              <w:spacing w:before="0"/>
              <w:jc w:val="center"/>
            </w:pPr>
            <w:r w:rsidRPr="00911DBA">
              <w:t>140</w:t>
            </w:r>
            <w:r w:rsidR="002D2668" w:rsidRPr="00911DBA">
              <w:t xml:space="preserve"> </w:t>
            </w:r>
            <w:proofErr w:type="gramStart"/>
            <w:r w:rsidR="002D2668" w:rsidRPr="00911DBA">
              <w:t>epoch</w:t>
            </w:r>
            <w:proofErr w:type="gramEnd"/>
          </w:p>
        </w:tc>
        <w:tc>
          <w:tcPr>
            <w:tcW w:w="833" w:type="pct"/>
            <w:vAlign w:val="center"/>
          </w:tcPr>
          <w:p w14:paraId="4AA8C0AD" w14:textId="4DA775CA" w:rsidR="002D2668" w:rsidRPr="00911DBA" w:rsidRDefault="00BE79A0" w:rsidP="0083106A">
            <w:pPr>
              <w:spacing w:before="0"/>
              <w:jc w:val="center"/>
            </w:pPr>
            <w:r w:rsidRPr="00911DBA">
              <w:t>105</w:t>
            </w:r>
            <w:r w:rsidR="002D2668" w:rsidRPr="00911DBA">
              <w:t xml:space="preserve"> </w:t>
            </w:r>
            <w:proofErr w:type="gramStart"/>
            <w:r w:rsidR="002D2668" w:rsidRPr="00911DBA">
              <w:t>epoch</w:t>
            </w:r>
            <w:proofErr w:type="gramEnd"/>
          </w:p>
        </w:tc>
        <w:tc>
          <w:tcPr>
            <w:tcW w:w="833" w:type="pct"/>
            <w:vAlign w:val="center"/>
          </w:tcPr>
          <w:p w14:paraId="46F4985F" w14:textId="45693A0D" w:rsidR="002D2668" w:rsidRPr="00911DBA" w:rsidRDefault="00BE79A0" w:rsidP="0083106A">
            <w:pPr>
              <w:spacing w:before="0"/>
              <w:jc w:val="center"/>
            </w:pPr>
            <w:r w:rsidRPr="00911DBA">
              <w:t>7</w:t>
            </w:r>
            <w:r w:rsidR="002D2668" w:rsidRPr="00911DBA">
              <w:t xml:space="preserve">0 </w:t>
            </w:r>
            <w:proofErr w:type="gramStart"/>
            <w:r w:rsidR="002D2668" w:rsidRPr="00911DBA">
              <w:t>epoch</w:t>
            </w:r>
            <w:proofErr w:type="gramEnd"/>
          </w:p>
        </w:tc>
        <w:tc>
          <w:tcPr>
            <w:tcW w:w="835" w:type="pct"/>
            <w:vAlign w:val="center"/>
          </w:tcPr>
          <w:p w14:paraId="30864117" w14:textId="178B885E" w:rsidR="002D2668" w:rsidRPr="00911DBA" w:rsidRDefault="00BE79A0" w:rsidP="0083106A">
            <w:pPr>
              <w:spacing w:before="0"/>
              <w:jc w:val="center"/>
            </w:pPr>
            <w:r w:rsidRPr="00911DBA">
              <w:t>3</w:t>
            </w:r>
            <w:r w:rsidR="002D2668" w:rsidRPr="00911DBA">
              <w:t xml:space="preserve">5 </w:t>
            </w:r>
            <w:proofErr w:type="gramStart"/>
            <w:r w:rsidR="002D2668" w:rsidRPr="00911DBA">
              <w:t>epoch</w:t>
            </w:r>
            <w:proofErr w:type="gramEnd"/>
          </w:p>
        </w:tc>
      </w:tr>
      <w:tr w:rsidR="00614FEA" w:rsidRPr="00911DBA" w14:paraId="01334B59" w14:textId="77777777" w:rsidTr="00511957">
        <w:trPr>
          <w:trHeight w:val="6180"/>
          <w:jc w:val="center"/>
        </w:trPr>
        <w:tc>
          <w:tcPr>
            <w:tcW w:w="5000" w:type="pct"/>
            <w:gridSpan w:val="6"/>
            <w:vAlign w:val="center"/>
          </w:tcPr>
          <w:p w14:paraId="02297130" w14:textId="4A50825D" w:rsidR="00511957" w:rsidRPr="00911DBA" w:rsidRDefault="00511957" w:rsidP="00511957">
            <w:pPr>
              <w:jc w:val="center"/>
            </w:pPr>
            <w:r w:rsidRPr="00911DBA">
              <w:rPr>
                <w:noProof/>
              </w:rPr>
              <w:drawing>
                <wp:anchor distT="0" distB="0" distL="114300" distR="114300" simplePos="0" relativeHeight="251898880" behindDoc="0" locked="0" layoutInCell="1" allowOverlap="1" wp14:anchorId="389E6B33" wp14:editId="4321B9D1">
                  <wp:simplePos x="0" y="0"/>
                  <wp:positionH relativeFrom="column">
                    <wp:posOffset>2359025</wp:posOffset>
                  </wp:positionH>
                  <wp:positionV relativeFrom="paragraph">
                    <wp:posOffset>-2577465</wp:posOffset>
                  </wp:positionV>
                  <wp:extent cx="4035425" cy="8812530"/>
                  <wp:effectExtent l="0" t="7302"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5400000">
                            <a:off x="0" y="0"/>
                            <a:ext cx="4035425" cy="8812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1DBA">
              <w:t>The result on different epoch on the viper dataset, the label shows the corresponding epoch</w:t>
            </w:r>
          </w:p>
          <w:p w14:paraId="662A5608" w14:textId="08128A4E" w:rsidR="008A7F93" w:rsidRPr="00911DBA" w:rsidRDefault="008A7F93" w:rsidP="002D2668">
            <w:pPr>
              <w:spacing w:before="0"/>
              <w:jc w:val="center"/>
            </w:pPr>
          </w:p>
        </w:tc>
      </w:tr>
    </w:tbl>
    <w:p w14:paraId="2307ED5B" w14:textId="21BE8F1D" w:rsidR="00511957" w:rsidRPr="00911DBA" w:rsidRDefault="00511957" w:rsidP="00511957">
      <w:pPr>
        <w:jc w:val="center"/>
      </w:pPr>
      <w:r w:rsidRPr="00911DBA">
        <w:t>The result on different epoch on the flower dataset, the label shows the corresponding epoch</w:t>
      </w:r>
    </w:p>
    <w:tbl>
      <w:tblPr>
        <w:tblStyle w:val="TableGrid"/>
        <w:tblW w:w="5046" w:type="pct"/>
        <w:jc w:val="center"/>
        <w:tblBorders>
          <w:insideH w:val="none" w:sz="0" w:space="0" w:color="auto"/>
          <w:insideV w:val="none" w:sz="0" w:space="0" w:color="auto"/>
        </w:tblBorders>
        <w:tblLook w:val="04A0" w:firstRow="1" w:lastRow="0" w:firstColumn="1" w:lastColumn="0" w:noHBand="0" w:noVBand="1"/>
      </w:tblPr>
      <w:tblGrid>
        <w:gridCol w:w="2345"/>
        <w:gridCol w:w="2345"/>
        <w:gridCol w:w="2345"/>
        <w:gridCol w:w="2345"/>
        <w:gridCol w:w="2345"/>
        <w:gridCol w:w="2351"/>
      </w:tblGrid>
      <w:tr w:rsidR="00614FEA" w:rsidRPr="00911DBA" w14:paraId="05E80F78" w14:textId="0B1ED944" w:rsidTr="0083106A">
        <w:trPr>
          <w:trHeight w:val="316"/>
          <w:jc w:val="center"/>
        </w:trPr>
        <w:tc>
          <w:tcPr>
            <w:tcW w:w="833" w:type="pct"/>
          </w:tcPr>
          <w:p w14:paraId="4BA7F829" w14:textId="0F0C2FC1" w:rsidR="002D2668" w:rsidRPr="00911DBA" w:rsidRDefault="00BE79A0" w:rsidP="0083106A">
            <w:pPr>
              <w:spacing w:before="0"/>
              <w:jc w:val="center"/>
              <w:rPr>
                <w:noProof/>
              </w:rPr>
            </w:pPr>
            <w:r w:rsidRPr="00911DBA">
              <w:lastRenderedPageBreak/>
              <w:t>20</w:t>
            </w:r>
            <w:r w:rsidR="002D2668" w:rsidRPr="00911DBA">
              <w:t xml:space="preserve"> </w:t>
            </w:r>
            <w:proofErr w:type="gramStart"/>
            <w:r w:rsidR="002D2668" w:rsidRPr="00911DBA">
              <w:t>epoch</w:t>
            </w:r>
            <w:proofErr w:type="gramEnd"/>
          </w:p>
        </w:tc>
        <w:tc>
          <w:tcPr>
            <w:tcW w:w="833" w:type="pct"/>
          </w:tcPr>
          <w:p w14:paraId="3CFC6A26" w14:textId="15CF556C" w:rsidR="002D2668" w:rsidRPr="00911DBA" w:rsidRDefault="00BE79A0" w:rsidP="0083106A">
            <w:pPr>
              <w:spacing w:before="0"/>
              <w:jc w:val="center"/>
              <w:rPr>
                <w:noProof/>
              </w:rPr>
            </w:pPr>
            <w:r w:rsidRPr="00911DBA">
              <w:t>17</w:t>
            </w:r>
            <w:r w:rsidR="002D2668" w:rsidRPr="00911DBA">
              <w:t>epoch</w:t>
            </w:r>
          </w:p>
        </w:tc>
        <w:tc>
          <w:tcPr>
            <w:tcW w:w="833" w:type="pct"/>
          </w:tcPr>
          <w:p w14:paraId="270EA0FD" w14:textId="5D85CEB7" w:rsidR="002D2668" w:rsidRPr="00911DBA" w:rsidRDefault="00BE79A0" w:rsidP="0083106A">
            <w:pPr>
              <w:spacing w:before="0"/>
              <w:jc w:val="center"/>
              <w:rPr>
                <w:noProof/>
              </w:rPr>
            </w:pPr>
            <w:r w:rsidRPr="00911DBA">
              <w:t>13</w:t>
            </w:r>
            <w:r w:rsidR="00614FEA" w:rsidRPr="00911DBA">
              <w:rPr>
                <w:vertAlign w:val="superscript"/>
              </w:rPr>
              <w:t xml:space="preserve"> </w:t>
            </w:r>
            <w:r w:rsidR="002D2668" w:rsidRPr="00911DBA">
              <w:t xml:space="preserve"> </w:t>
            </w:r>
            <w:proofErr w:type="gramStart"/>
            <w:r w:rsidR="002D2668" w:rsidRPr="00911DBA">
              <w:t>epoch</w:t>
            </w:r>
            <w:proofErr w:type="gramEnd"/>
          </w:p>
        </w:tc>
        <w:tc>
          <w:tcPr>
            <w:tcW w:w="833" w:type="pct"/>
          </w:tcPr>
          <w:p w14:paraId="11BAFDEE" w14:textId="5E42F070" w:rsidR="002D2668" w:rsidRPr="00911DBA" w:rsidRDefault="00BE79A0" w:rsidP="0083106A">
            <w:pPr>
              <w:spacing w:before="0"/>
              <w:jc w:val="center"/>
              <w:rPr>
                <w:noProof/>
              </w:rPr>
            </w:pPr>
            <w:r w:rsidRPr="00911DBA">
              <w:t>10</w:t>
            </w:r>
            <w:r w:rsidR="00614FEA" w:rsidRPr="00911DBA">
              <w:rPr>
                <w:vertAlign w:val="superscript"/>
              </w:rPr>
              <w:t xml:space="preserve"> </w:t>
            </w:r>
            <w:r w:rsidR="002D2668" w:rsidRPr="00911DBA">
              <w:t xml:space="preserve"> </w:t>
            </w:r>
            <w:proofErr w:type="gramStart"/>
            <w:r w:rsidR="002D2668" w:rsidRPr="00911DBA">
              <w:t>epoch</w:t>
            </w:r>
            <w:proofErr w:type="gramEnd"/>
          </w:p>
        </w:tc>
        <w:tc>
          <w:tcPr>
            <w:tcW w:w="833" w:type="pct"/>
          </w:tcPr>
          <w:p w14:paraId="127E8EE2" w14:textId="1BBE2B54" w:rsidR="002D2668" w:rsidRPr="00911DBA" w:rsidRDefault="00BE79A0" w:rsidP="0083106A">
            <w:pPr>
              <w:spacing w:before="0"/>
              <w:jc w:val="center"/>
              <w:rPr>
                <w:noProof/>
              </w:rPr>
            </w:pPr>
            <w:r w:rsidRPr="00911DBA">
              <w:t>6</w:t>
            </w:r>
            <w:r w:rsidR="00614FEA" w:rsidRPr="00911DBA">
              <w:rPr>
                <w:vertAlign w:val="superscript"/>
              </w:rPr>
              <w:t xml:space="preserve"> </w:t>
            </w:r>
            <w:r w:rsidR="002D2668" w:rsidRPr="00911DBA">
              <w:t xml:space="preserve"> </w:t>
            </w:r>
            <w:proofErr w:type="gramStart"/>
            <w:r w:rsidR="002D2668" w:rsidRPr="00911DBA">
              <w:t>epoch</w:t>
            </w:r>
            <w:proofErr w:type="gramEnd"/>
          </w:p>
        </w:tc>
        <w:tc>
          <w:tcPr>
            <w:tcW w:w="835" w:type="pct"/>
          </w:tcPr>
          <w:p w14:paraId="3981CEE9" w14:textId="6990EA43" w:rsidR="002D2668" w:rsidRPr="00911DBA" w:rsidRDefault="00BE79A0" w:rsidP="0083106A">
            <w:pPr>
              <w:spacing w:before="0"/>
              <w:jc w:val="center"/>
              <w:rPr>
                <w:noProof/>
              </w:rPr>
            </w:pPr>
            <w:r w:rsidRPr="00911DBA">
              <w:t>3</w:t>
            </w:r>
            <w:r w:rsidR="002D2668" w:rsidRPr="00911DBA">
              <w:t xml:space="preserve"> </w:t>
            </w:r>
            <w:proofErr w:type="gramStart"/>
            <w:r w:rsidR="002D2668" w:rsidRPr="00911DBA">
              <w:t>epoch</w:t>
            </w:r>
            <w:proofErr w:type="gramEnd"/>
          </w:p>
        </w:tc>
      </w:tr>
      <w:tr w:rsidR="002D2668" w:rsidRPr="00911DBA" w14:paraId="1F05306C" w14:textId="77777777" w:rsidTr="0083106A">
        <w:trPr>
          <w:trHeight w:val="7480"/>
          <w:jc w:val="center"/>
        </w:trPr>
        <w:tc>
          <w:tcPr>
            <w:tcW w:w="5000" w:type="pct"/>
            <w:gridSpan w:val="6"/>
          </w:tcPr>
          <w:p w14:paraId="351C7019" w14:textId="1C0F6D81" w:rsidR="002D2668" w:rsidRPr="00911DBA" w:rsidRDefault="0083106A" w:rsidP="002D2668">
            <w:pPr>
              <w:spacing w:before="0"/>
              <w:rPr>
                <w:color w:val="FFFFFF" w:themeColor="background1"/>
              </w:rPr>
            </w:pPr>
            <w:r w:rsidRPr="00911DBA">
              <w:rPr>
                <w:noProof/>
              </w:rPr>
              <w:drawing>
                <wp:anchor distT="0" distB="0" distL="114300" distR="114300" simplePos="0" relativeHeight="251912192" behindDoc="0" locked="0" layoutInCell="1" allowOverlap="1" wp14:anchorId="16E8B6C5" wp14:editId="572DCAFD">
                  <wp:simplePos x="0" y="0"/>
                  <wp:positionH relativeFrom="column">
                    <wp:posOffset>2015107</wp:posOffset>
                  </wp:positionH>
                  <wp:positionV relativeFrom="paragraph">
                    <wp:posOffset>-2041587</wp:posOffset>
                  </wp:positionV>
                  <wp:extent cx="4735590" cy="8810625"/>
                  <wp:effectExtent l="635" t="0" r="8890"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BEBA8EAE-BF5A-486C-A8C5-ECC9F3942E4B}">
                                <a14:imgProps xmlns:a14="http://schemas.microsoft.com/office/drawing/2010/main">
                                  <a14:imgLayer r:embed="rId96">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4741964" cy="882248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1F1D84C" w14:textId="39F7BFBD" w:rsidR="00C50737" w:rsidRPr="00911DBA" w:rsidRDefault="00F51AD3" w:rsidP="0083106A">
      <w:pPr>
        <w:jc w:val="center"/>
      </w:pPr>
      <w:r w:rsidRPr="00911DBA">
        <w:t>The r</w:t>
      </w:r>
      <w:r w:rsidR="00091B16" w:rsidRPr="00911DBA">
        <w:t xml:space="preserve">esult on different epoch </w:t>
      </w:r>
      <w:r w:rsidR="00557284" w:rsidRPr="00911DBA">
        <w:t xml:space="preserve">on </w:t>
      </w:r>
      <w:r w:rsidR="00FE3000" w:rsidRPr="00911DBA">
        <w:t xml:space="preserve">the </w:t>
      </w:r>
      <w:r w:rsidR="00557284" w:rsidRPr="00911DBA">
        <w:t xml:space="preserve">viper dataset, </w:t>
      </w:r>
      <w:r w:rsidR="00FE3000" w:rsidRPr="00911DBA">
        <w:t xml:space="preserve">the </w:t>
      </w:r>
      <w:r w:rsidR="00B141D8" w:rsidRPr="00911DBA">
        <w:t>label show</w:t>
      </w:r>
      <w:r w:rsidR="00FE3000" w:rsidRPr="00911DBA">
        <w:t>s</w:t>
      </w:r>
      <w:r w:rsidR="00B141D8" w:rsidRPr="00911DBA">
        <w:t xml:space="preserve"> </w:t>
      </w:r>
      <w:r w:rsidRPr="00911DBA">
        <w:t xml:space="preserve">the </w:t>
      </w:r>
      <w:r w:rsidR="00B141D8" w:rsidRPr="00911DBA">
        <w:t>corresponding epoch</w:t>
      </w:r>
    </w:p>
    <w:tbl>
      <w:tblPr>
        <w:tblStyle w:val="TableGrid"/>
        <w:tblW w:w="13915" w:type="dxa"/>
        <w:jc w:val="center"/>
        <w:tblBorders>
          <w:insideH w:val="none" w:sz="0" w:space="0" w:color="auto"/>
          <w:insideV w:val="none" w:sz="0" w:space="0" w:color="auto"/>
        </w:tblBorders>
        <w:tblLook w:val="04A0" w:firstRow="1" w:lastRow="0" w:firstColumn="1" w:lastColumn="0" w:noHBand="0" w:noVBand="1"/>
      </w:tblPr>
      <w:tblGrid>
        <w:gridCol w:w="2910"/>
        <w:gridCol w:w="231"/>
        <w:gridCol w:w="2599"/>
        <w:gridCol w:w="231"/>
        <w:gridCol w:w="2648"/>
        <w:gridCol w:w="231"/>
        <w:gridCol w:w="2546"/>
        <w:gridCol w:w="231"/>
        <w:gridCol w:w="2288"/>
      </w:tblGrid>
      <w:tr w:rsidR="004D298E" w:rsidRPr="00911DBA" w14:paraId="527A66E3" w14:textId="77777777" w:rsidTr="00511957">
        <w:trPr>
          <w:trHeight w:val="466"/>
          <w:jc w:val="center"/>
        </w:trPr>
        <w:tc>
          <w:tcPr>
            <w:tcW w:w="2910" w:type="dxa"/>
            <w:vAlign w:val="center"/>
          </w:tcPr>
          <w:p w14:paraId="7EB8DB20" w14:textId="60B4E8C7" w:rsidR="003E5CAD" w:rsidRPr="00911DBA" w:rsidRDefault="002D2668" w:rsidP="00AE2844">
            <w:pPr>
              <w:spacing w:before="0"/>
              <w:jc w:val="center"/>
            </w:pPr>
            <w:r w:rsidRPr="00911DBA">
              <w:lastRenderedPageBreak/>
              <w:t>1</w:t>
            </w:r>
            <w:r w:rsidR="00884E3B" w:rsidRPr="00911DBA">
              <w:t>3</w:t>
            </w:r>
            <w:r w:rsidR="001831CC" w:rsidRPr="00911DBA">
              <w:t xml:space="preserve"> </w:t>
            </w:r>
            <w:proofErr w:type="gramStart"/>
            <w:r w:rsidR="003E5CAD" w:rsidRPr="00911DBA">
              <w:t>epoch</w:t>
            </w:r>
            <w:proofErr w:type="gramEnd"/>
          </w:p>
        </w:tc>
        <w:tc>
          <w:tcPr>
            <w:tcW w:w="2830" w:type="dxa"/>
            <w:gridSpan w:val="2"/>
            <w:vAlign w:val="center"/>
          </w:tcPr>
          <w:p w14:paraId="14BB4DA5" w14:textId="658C0117" w:rsidR="003E5CAD" w:rsidRPr="00911DBA" w:rsidRDefault="002D2668" w:rsidP="00AE2844">
            <w:pPr>
              <w:spacing w:before="0"/>
              <w:jc w:val="center"/>
            </w:pPr>
            <w:r w:rsidRPr="00911DBA">
              <w:t>1</w:t>
            </w:r>
            <w:r w:rsidR="008D33E3" w:rsidRPr="00911DBA">
              <w:t>0</w:t>
            </w:r>
            <w:r w:rsidR="001831CC" w:rsidRPr="00911DBA">
              <w:t xml:space="preserve"> </w:t>
            </w:r>
            <w:r w:rsidR="003E5CAD" w:rsidRPr="00911DBA">
              <w:t xml:space="preserve"> </w:t>
            </w:r>
            <w:proofErr w:type="gramStart"/>
            <w:r w:rsidR="003E5CAD" w:rsidRPr="00911DBA">
              <w:t>epoch</w:t>
            </w:r>
            <w:proofErr w:type="gramEnd"/>
          </w:p>
        </w:tc>
        <w:tc>
          <w:tcPr>
            <w:tcW w:w="2879" w:type="dxa"/>
            <w:gridSpan w:val="2"/>
            <w:vAlign w:val="center"/>
          </w:tcPr>
          <w:p w14:paraId="709E5F85" w14:textId="3DA47766" w:rsidR="003E5CAD" w:rsidRPr="00911DBA" w:rsidRDefault="002D2668" w:rsidP="00AE2844">
            <w:pPr>
              <w:spacing w:before="0"/>
              <w:jc w:val="center"/>
            </w:pPr>
            <w:r w:rsidRPr="00911DBA">
              <w:t>7</w:t>
            </w:r>
            <w:r w:rsidR="003E5CAD" w:rsidRPr="00911DBA">
              <w:t xml:space="preserve"> </w:t>
            </w:r>
            <w:proofErr w:type="gramStart"/>
            <w:r w:rsidR="00884E3B" w:rsidRPr="00911DBA">
              <w:t>epoch</w:t>
            </w:r>
            <w:proofErr w:type="gramEnd"/>
          </w:p>
        </w:tc>
        <w:tc>
          <w:tcPr>
            <w:tcW w:w="2777" w:type="dxa"/>
            <w:gridSpan w:val="2"/>
            <w:vAlign w:val="center"/>
          </w:tcPr>
          <w:p w14:paraId="06C37472" w14:textId="397F1320" w:rsidR="003E5CAD" w:rsidRPr="00911DBA" w:rsidRDefault="002D2668" w:rsidP="00AE2844">
            <w:pPr>
              <w:spacing w:before="0"/>
              <w:jc w:val="center"/>
            </w:pPr>
            <w:r w:rsidRPr="00911DBA">
              <w:t>4</w:t>
            </w:r>
            <w:r w:rsidR="001831CC" w:rsidRPr="00911DBA">
              <w:t xml:space="preserve"> </w:t>
            </w:r>
            <w:proofErr w:type="gramStart"/>
            <w:r w:rsidR="003E5CAD" w:rsidRPr="00911DBA">
              <w:t>epoch</w:t>
            </w:r>
            <w:proofErr w:type="gramEnd"/>
          </w:p>
        </w:tc>
        <w:tc>
          <w:tcPr>
            <w:tcW w:w="2519" w:type="dxa"/>
            <w:gridSpan w:val="2"/>
            <w:vAlign w:val="center"/>
          </w:tcPr>
          <w:p w14:paraId="1356E819" w14:textId="5B0D8F03" w:rsidR="003E5CAD" w:rsidRPr="00911DBA" w:rsidRDefault="001831CC" w:rsidP="00AE2844">
            <w:pPr>
              <w:spacing w:before="0"/>
              <w:jc w:val="center"/>
            </w:pPr>
            <w:r w:rsidRPr="00911DBA">
              <w:t xml:space="preserve">1 </w:t>
            </w:r>
            <w:r w:rsidR="003E5CAD" w:rsidRPr="00911DBA">
              <w:t>epoch</w:t>
            </w:r>
          </w:p>
        </w:tc>
      </w:tr>
      <w:tr w:rsidR="003E5CAD" w:rsidRPr="00911DBA" w14:paraId="29E59939" w14:textId="77777777" w:rsidTr="00511957">
        <w:trPr>
          <w:trHeight w:val="6617"/>
          <w:jc w:val="center"/>
        </w:trPr>
        <w:tc>
          <w:tcPr>
            <w:tcW w:w="13915" w:type="dxa"/>
            <w:gridSpan w:val="9"/>
            <w:vAlign w:val="center"/>
          </w:tcPr>
          <w:p w14:paraId="3CC9EF14" w14:textId="0155239B" w:rsidR="003E5CAD" w:rsidRPr="00911DBA" w:rsidRDefault="003E5CAD" w:rsidP="00884E3B">
            <w:pPr>
              <w:spacing w:before="0"/>
              <w:jc w:val="center"/>
            </w:pPr>
            <w:r w:rsidRPr="00911DBA">
              <w:rPr>
                <w:noProof/>
              </w:rPr>
              <w:drawing>
                <wp:inline distT="0" distB="0" distL="0" distR="0" wp14:anchorId="3A43A41C" wp14:editId="48F6608C">
                  <wp:extent cx="4437380" cy="8586780"/>
                  <wp:effectExtent l="1905" t="0" r="3175"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BEBA8EAE-BF5A-486C-A8C5-ECC9F3942E4B}">
                                <a14:imgProps xmlns:a14="http://schemas.microsoft.com/office/drawing/2010/main">
                                  <a14:imgLayer r:embed="rId98">
                                    <a14:imgEffect>
                                      <a14:sharpenSoften amount="50000"/>
                                    </a14:imgEffect>
                                  </a14:imgLayer>
                                </a14:imgProps>
                              </a:ext>
                            </a:extLst>
                          </a:blip>
                          <a:stretch>
                            <a:fillRect/>
                          </a:stretch>
                        </pic:blipFill>
                        <pic:spPr>
                          <a:xfrm rot="5400000">
                            <a:off x="0" y="0"/>
                            <a:ext cx="4489769" cy="8688159"/>
                          </a:xfrm>
                          <a:prstGeom prst="rect">
                            <a:avLst/>
                          </a:prstGeom>
                        </pic:spPr>
                      </pic:pic>
                    </a:graphicData>
                  </a:graphic>
                </wp:inline>
              </w:drawing>
            </w:r>
          </w:p>
        </w:tc>
      </w:tr>
      <w:tr w:rsidR="004D298E" w:rsidRPr="00911DBA" w14:paraId="4699B62F" w14:textId="6C47FB62" w:rsidTr="00511957">
        <w:trPr>
          <w:trHeight w:val="403"/>
          <w:jc w:val="center"/>
        </w:trPr>
        <w:tc>
          <w:tcPr>
            <w:tcW w:w="3141" w:type="dxa"/>
            <w:gridSpan w:val="2"/>
            <w:vAlign w:val="center"/>
          </w:tcPr>
          <w:p w14:paraId="4AB96D0F" w14:textId="0ACEB817" w:rsidR="003E5CAD" w:rsidRPr="00911DBA" w:rsidRDefault="008D33E3" w:rsidP="004D298E">
            <w:pPr>
              <w:spacing w:before="0"/>
              <w:jc w:val="center"/>
              <w:rPr>
                <w:noProof/>
              </w:rPr>
            </w:pPr>
            <w:r w:rsidRPr="00911DBA">
              <w:t>1</w:t>
            </w:r>
            <w:r w:rsidR="002D2668" w:rsidRPr="00911DBA">
              <w:t>6</w:t>
            </w:r>
            <w:r w:rsidR="00884E3B" w:rsidRPr="00911DBA">
              <w:t xml:space="preserve"> </w:t>
            </w:r>
            <w:proofErr w:type="gramStart"/>
            <w:r w:rsidR="003E5CAD" w:rsidRPr="00911DBA">
              <w:t>epoch</w:t>
            </w:r>
            <w:proofErr w:type="gramEnd"/>
          </w:p>
        </w:tc>
        <w:tc>
          <w:tcPr>
            <w:tcW w:w="2830" w:type="dxa"/>
            <w:gridSpan w:val="2"/>
            <w:vAlign w:val="center"/>
          </w:tcPr>
          <w:p w14:paraId="0A5A9982" w14:textId="7DA69CCE" w:rsidR="003E5CAD" w:rsidRPr="00911DBA" w:rsidRDefault="008D33E3" w:rsidP="004D298E">
            <w:pPr>
              <w:spacing w:before="0"/>
              <w:jc w:val="center"/>
              <w:rPr>
                <w:noProof/>
              </w:rPr>
            </w:pPr>
            <w:r w:rsidRPr="00911DBA">
              <w:t>1</w:t>
            </w:r>
            <w:r w:rsidR="002D2668" w:rsidRPr="00911DBA">
              <w:t>9</w:t>
            </w:r>
            <w:r w:rsidR="001831CC" w:rsidRPr="00911DBA">
              <w:t xml:space="preserve"> </w:t>
            </w:r>
            <w:proofErr w:type="gramStart"/>
            <w:r w:rsidR="003E5CAD" w:rsidRPr="00911DBA">
              <w:t>epoch</w:t>
            </w:r>
            <w:proofErr w:type="gramEnd"/>
          </w:p>
        </w:tc>
        <w:tc>
          <w:tcPr>
            <w:tcW w:w="2879" w:type="dxa"/>
            <w:gridSpan w:val="2"/>
            <w:vAlign w:val="center"/>
          </w:tcPr>
          <w:p w14:paraId="51C189ED" w14:textId="38DDD4FD" w:rsidR="003E5CAD" w:rsidRPr="00911DBA" w:rsidRDefault="002D2668" w:rsidP="004D298E">
            <w:pPr>
              <w:spacing w:before="0"/>
              <w:jc w:val="center"/>
              <w:rPr>
                <w:noProof/>
              </w:rPr>
            </w:pPr>
            <w:r w:rsidRPr="00911DBA">
              <w:t>22</w:t>
            </w:r>
            <w:r w:rsidR="003E5CAD" w:rsidRPr="00911DBA">
              <w:t xml:space="preserve"> </w:t>
            </w:r>
            <w:proofErr w:type="gramStart"/>
            <w:r w:rsidR="003E5CAD" w:rsidRPr="00911DBA">
              <w:t>epoch</w:t>
            </w:r>
            <w:proofErr w:type="gramEnd"/>
          </w:p>
        </w:tc>
        <w:tc>
          <w:tcPr>
            <w:tcW w:w="2777" w:type="dxa"/>
            <w:gridSpan w:val="2"/>
            <w:vAlign w:val="center"/>
          </w:tcPr>
          <w:p w14:paraId="1F0C846B" w14:textId="5A519250" w:rsidR="003E5CAD" w:rsidRPr="00911DBA" w:rsidRDefault="002D2668" w:rsidP="004D298E">
            <w:pPr>
              <w:spacing w:before="0"/>
              <w:jc w:val="center"/>
              <w:rPr>
                <w:noProof/>
              </w:rPr>
            </w:pPr>
            <w:r w:rsidRPr="00911DBA">
              <w:t>25</w:t>
            </w:r>
            <w:r w:rsidR="003E5CAD" w:rsidRPr="00911DBA">
              <w:t xml:space="preserve"> </w:t>
            </w:r>
            <w:proofErr w:type="gramStart"/>
            <w:r w:rsidR="003E5CAD" w:rsidRPr="00911DBA">
              <w:t>epoch</w:t>
            </w:r>
            <w:proofErr w:type="gramEnd"/>
          </w:p>
        </w:tc>
        <w:tc>
          <w:tcPr>
            <w:tcW w:w="2288" w:type="dxa"/>
            <w:vAlign w:val="center"/>
          </w:tcPr>
          <w:p w14:paraId="5D69BBF9" w14:textId="6E5B95BB" w:rsidR="003E5CAD" w:rsidRPr="00911DBA" w:rsidRDefault="002D2668" w:rsidP="004D298E">
            <w:pPr>
              <w:spacing w:before="0"/>
              <w:jc w:val="center"/>
              <w:rPr>
                <w:noProof/>
              </w:rPr>
            </w:pPr>
            <w:r w:rsidRPr="00911DBA">
              <w:t>30</w:t>
            </w:r>
            <w:r w:rsidR="00884E3B" w:rsidRPr="00911DBA">
              <w:rPr>
                <w:vertAlign w:val="superscript"/>
              </w:rPr>
              <w:t xml:space="preserve"> </w:t>
            </w:r>
            <w:proofErr w:type="gramStart"/>
            <w:r w:rsidR="003E5CAD" w:rsidRPr="00911DBA">
              <w:t>epoch</w:t>
            </w:r>
            <w:proofErr w:type="gramEnd"/>
          </w:p>
        </w:tc>
      </w:tr>
    </w:tbl>
    <w:p w14:paraId="0347461D" w14:textId="1CF436ED" w:rsidR="00511957" w:rsidRPr="00911DBA" w:rsidRDefault="00511957" w:rsidP="00511957">
      <w:pPr>
        <w:jc w:val="center"/>
      </w:pPr>
      <w:r w:rsidRPr="00911DBA">
        <w:t>The result on different epoch on the Obama-Trump dataset, the label shows the corresponding epoch</w:t>
      </w:r>
    </w:p>
    <w:tbl>
      <w:tblPr>
        <w:tblStyle w:val="TableGrid"/>
        <w:tblW w:w="13948" w:type="dxa"/>
        <w:tblBorders>
          <w:insideH w:val="none" w:sz="0" w:space="0" w:color="auto"/>
          <w:insideV w:val="none" w:sz="0" w:space="0" w:color="auto"/>
        </w:tblBorders>
        <w:tblLook w:val="04A0" w:firstRow="1" w:lastRow="0" w:firstColumn="1" w:lastColumn="0" w:noHBand="0" w:noVBand="1"/>
      </w:tblPr>
      <w:tblGrid>
        <w:gridCol w:w="2370"/>
        <w:gridCol w:w="216"/>
        <w:gridCol w:w="2185"/>
        <w:gridCol w:w="2378"/>
        <w:gridCol w:w="216"/>
        <w:gridCol w:w="2101"/>
        <w:gridCol w:w="216"/>
        <w:gridCol w:w="2196"/>
        <w:gridCol w:w="216"/>
        <w:gridCol w:w="1854"/>
      </w:tblGrid>
      <w:tr w:rsidR="00511957" w:rsidRPr="00911DBA" w14:paraId="514C9503" w14:textId="77777777" w:rsidTr="00511957">
        <w:trPr>
          <w:trHeight w:val="574"/>
        </w:trPr>
        <w:tc>
          <w:tcPr>
            <w:tcW w:w="2388" w:type="dxa"/>
            <w:vAlign w:val="center"/>
          </w:tcPr>
          <w:p w14:paraId="6689021F" w14:textId="3665884D" w:rsidR="00F26A9D" w:rsidRPr="00911DBA" w:rsidRDefault="000D1170" w:rsidP="00F26A9D">
            <w:pPr>
              <w:spacing w:before="0"/>
              <w:jc w:val="center"/>
            </w:pPr>
            <w:r w:rsidRPr="00911DBA">
              <w:lastRenderedPageBreak/>
              <w:t xml:space="preserve">17 </w:t>
            </w:r>
            <w:proofErr w:type="gramStart"/>
            <w:r w:rsidR="00D05E3A" w:rsidRPr="00911DBA">
              <w:t>epoch</w:t>
            </w:r>
            <w:proofErr w:type="gramEnd"/>
          </w:p>
        </w:tc>
        <w:tc>
          <w:tcPr>
            <w:tcW w:w="2424" w:type="dxa"/>
            <w:gridSpan w:val="2"/>
            <w:vAlign w:val="center"/>
          </w:tcPr>
          <w:p w14:paraId="74B5B5C2" w14:textId="20B2B4CC" w:rsidR="00F26A9D" w:rsidRPr="00911DBA" w:rsidRDefault="00F26A9D" w:rsidP="00363B84">
            <w:pPr>
              <w:spacing w:before="0"/>
              <w:jc w:val="center"/>
            </w:pPr>
            <w:r w:rsidRPr="00911DBA">
              <w:t>1</w:t>
            </w:r>
            <w:r w:rsidR="000D1170" w:rsidRPr="00911DBA">
              <w:t>4</w:t>
            </w:r>
            <w:r w:rsidRPr="00911DBA">
              <w:t xml:space="preserve"> </w:t>
            </w:r>
            <w:proofErr w:type="gramStart"/>
            <w:r w:rsidRPr="00911DBA">
              <w:t>epoch</w:t>
            </w:r>
            <w:proofErr w:type="gramEnd"/>
          </w:p>
        </w:tc>
        <w:tc>
          <w:tcPr>
            <w:tcW w:w="2616" w:type="dxa"/>
            <w:gridSpan w:val="2"/>
            <w:vAlign w:val="center"/>
          </w:tcPr>
          <w:p w14:paraId="31235281" w14:textId="1380C42F" w:rsidR="00F26A9D" w:rsidRPr="00911DBA" w:rsidRDefault="00F26A9D" w:rsidP="00363B84">
            <w:pPr>
              <w:spacing w:before="0"/>
              <w:jc w:val="center"/>
            </w:pPr>
            <w:r w:rsidRPr="00911DBA">
              <w:t xml:space="preserve">10 </w:t>
            </w:r>
            <w:proofErr w:type="gramStart"/>
            <w:r w:rsidRPr="00911DBA">
              <w:t>epoch</w:t>
            </w:r>
            <w:proofErr w:type="gramEnd"/>
          </w:p>
        </w:tc>
        <w:tc>
          <w:tcPr>
            <w:tcW w:w="2356" w:type="dxa"/>
            <w:gridSpan w:val="2"/>
            <w:vAlign w:val="center"/>
          </w:tcPr>
          <w:p w14:paraId="3320E047" w14:textId="03809E0E" w:rsidR="00F26A9D" w:rsidRPr="00911DBA" w:rsidRDefault="00F26A9D" w:rsidP="00363B84">
            <w:pPr>
              <w:spacing w:before="0"/>
              <w:jc w:val="center"/>
            </w:pPr>
            <w:r w:rsidRPr="00911DBA">
              <w:t>7</w:t>
            </w:r>
            <w:r w:rsidR="00884E3B" w:rsidRPr="00911DBA">
              <w:t xml:space="preserve"> </w:t>
            </w:r>
            <w:proofErr w:type="gramStart"/>
            <w:r w:rsidRPr="00911DBA">
              <w:t>epoch</w:t>
            </w:r>
            <w:proofErr w:type="gramEnd"/>
          </w:p>
        </w:tc>
        <w:tc>
          <w:tcPr>
            <w:tcW w:w="2183" w:type="dxa"/>
            <w:vAlign w:val="center"/>
          </w:tcPr>
          <w:p w14:paraId="0F48CD3A" w14:textId="3A71F8B5" w:rsidR="00F26A9D" w:rsidRPr="00911DBA" w:rsidRDefault="000D1170" w:rsidP="00363B84">
            <w:pPr>
              <w:spacing w:before="0"/>
              <w:jc w:val="center"/>
            </w:pPr>
            <w:r w:rsidRPr="00911DBA">
              <w:t>3</w:t>
            </w:r>
            <w:r w:rsidR="00F26A9D" w:rsidRPr="00911DBA">
              <w:t xml:space="preserve"> </w:t>
            </w:r>
            <w:proofErr w:type="gramStart"/>
            <w:r w:rsidR="00F26A9D" w:rsidRPr="00911DBA">
              <w:t>epoch</w:t>
            </w:r>
            <w:proofErr w:type="gramEnd"/>
          </w:p>
        </w:tc>
        <w:tc>
          <w:tcPr>
            <w:tcW w:w="1981" w:type="dxa"/>
            <w:gridSpan w:val="2"/>
            <w:vAlign w:val="center"/>
          </w:tcPr>
          <w:p w14:paraId="76F5DDD8" w14:textId="7538DCA6" w:rsidR="00F26A9D" w:rsidRPr="00911DBA" w:rsidRDefault="00F26A9D" w:rsidP="00363B84">
            <w:pPr>
              <w:spacing w:before="0"/>
              <w:jc w:val="center"/>
            </w:pPr>
            <w:r w:rsidRPr="00911DBA">
              <w:t>1 epoch</w:t>
            </w:r>
          </w:p>
        </w:tc>
      </w:tr>
      <w:tr w:rsidR="00884E3B" w:rsidRPr="00911DBA" w14:paraId="1CD3F1BE" w14:textId="77777777" w:rsidTr="00884E3B">
        <w:trPr>
          <w:trHeight w:val="574"/>
        </w:trPr>
        <w:tc>
          <w:tcPr>
            <w:tcW w:w="13948" w:type="dxa"/>
            <w:gridSpan w:val="10"/>
            <w:vAlign w:val="center"/>
          </w:tcPr>
          <w:p w14:paraId="2481A642" w14:textId="7463850D" w:rsidR="00884E3B" w:rsidRPr="00911DBA" w:rsidRDefault="00884E3B" w:rsidP="00363B84">
            <w:pPr>
              <w:spacing w:before="0"/>
              <w:jc w:val="center"/>
            </w:pPr>
            <w:r w:rsidRPr="00911DBA">
              <w:rPr>
                <w:noProof/>
              </w:rPr>
              <w:drawing>
                <wp:inline distT="0" distB="0" distL="0" distR="0" wp14:anchorId="28F44247" wp14:editId="68E9578A">
                  <wp:extent cx="4160542" cy="8771732"/>
                  <wp:effectExtent l="0" t="31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BEBA8EAE-BF5A-486C-A8C5-ECC9F3942E4B}">
                                <a14:imgProps xmlns:a14="http://schemas.microsoft.com/office/drawing/2010/main">
                                  <a14:imgLayer r:embed="rId100">
                                    <a14:imgEffect>
                                      <a14:sharpenSoften amount="25000"/>
                                    </a14:imgEffect>
                                  </a14:imgLayer>
                                </a14:imgProps>
                              </a:ext>
                            </a:extLst>
                          </a:blip>
                          <a:stretch>
                            <a:fillRect/>
                          </a:stretch>
                        </pic:blipFill>
                        <pic:spPr>
                          <a:xfrm rot="5400000">
                            <a:off x="0" y="0"/>
                            <a:ext cx="4214662" cy="8885833"/>
                          </a:xfrm>
                          <a:prstGeom prst="rect">
                            <a:avLst/>
                          </a:prstGeom>
                        </pic:spPr>
                      </pic:pic>
                    </a:graphicData>
                  </a:graphic>
                </wp:inline>
              </w:drawing>
            </w:r>
          </w:p>
        </w:tc>
      </w:tr>
      <w:tr w:rsidR="00511957" w:rsidRPr="00911DBA" w14:paraId="19EFDB63" w14:textId="5C35E921" w:rsidTr="00511957">
        <w:trPr>
          <w:trHeight w:val="258"/>
        </w:trPr>
        <w:tc>
          <w:tcPr>
            <w:tcW w:w="2604" w:type="dxa"/>
            <w:gridSpan w:val="2"/>
            <w:vAlign w:val="center"/>
          </w:tcPr>
          <w:p w14:paraId="7816B377" w14:textId="2FB2B3B0" w:rsidR="00884E3B" w:rsidRPr="00911DBA" w:rsidRDefault="00884E3B" w:rsidP="00884E3B">
            <w:pPr>
              <w:spacing w:before="0"/>
              <w:jc w:val="center"/>
              <w:rPr>
                <w:noProof/>
              </w:rPr>
            </w:pPr>
            <w:r w:rsidRPr="00911DBA">
              <w:t xml:space="preserve">30 </w:t>
            </w:r>
            <w:proofErr w:type="gramStart"/>
            <w:r w:rsidRPr="00911DBA">
              <w:t>epoch</w:t>
            </w:r>
            <w:proofErr w:type="gramEnd"/>
          </w:p>
        </w:tc>
        <w:tc>
          <w:tcPr>
            <w:tcW w:w="2208" w:type="dxa"/>
            <w:vAlign w:val="center"/>
          </w:tcPr>
          <w:p w14:paraId="1B3D8B34" w14:textId="6D890B51" w:rsidR="00884E3B" w:rsidRPr="00911DBA" w:rsidRDefault="00884E3B" w:rsidP="00884E3B">
            <w:pPr>
              <w:jc w:val="center"/>
            </w:pPr>
            <w:r w:rsidRPr="00911DBA">
              <w:t xml:space="preserve">29 </w:t>
            </w:r>
            <w:proofErr w:type="gramStart"/>
            <w:r w:rsidRPr="00911DBA">
              <w:t>epoch</w:t>
            </w:r>
            <w:proofErr w:type="gramEnd"/>
          </w:p>
        </w:tc>
        <w:tc>
          <w:tcPr>
            <w:tcW w:w="2400" w:type="dxa"/>
            <w:vAlign w:val="center"/>
          </w:tcPr>
          <w:p w14:paraId="2312192B" w14:textId="5EC3CF37" w:rsidR="00884E3B" w:rsidRPr="00911DBA" w:rsidRDefault="00884E3B" w:rsidP="00884E3B">
            <w:pPr>
              <w:jc w:val="center"/>
            </w:pPr>
            <w:r w:rsidRPr="00911DBA">
              <w:t xml:space="preserve">27 </w:t>
            </w:r>
            <w:proofErr w:type="gramStart"/>
            <w:r w:rsidRPr="00911DBA">
              <w:t>epoch</w:t>
            </w:r>
            <w:proofErr w:type="gramEnd"/>
          </w:p>
        </w:tc>
        <w:tc>
          <w:tcPr>
            <w:tcW w:w="2356" w:type="dxa"/>
            <w:gridSpan w:val="2"/>
            <w:vAlign w:val="center"/>
          </w:tcPr>
          <w:p w14:paraId="085C40D8" w14:textId="3F3D9E73" w:rsidR="00884E3B" w:rsidRPr="00911DBA" w:rsidRDefault="00884E3B" w:rsidP="00884E3B">
            <w:pPr>
              <w:jc w:val="center"/>
            </w:pPr>
            <w:r w:rsidRPr="00911DBA">
              <w:t xml:space="preserve">25 </w:t>
            </w:r>
            <w:proofErr w:type="gramStart"/>
            <w:r w:rsidRPr="00911DBA">
              <w:t>epoch</w:t>
            </w:r>
            <w:proofErr w:type="gramEnd"/>
          </w:p>
        </w:tc>
        <w:tc>
          <w:tcPr>
            <w:tcW w:w="2615" w:type="dxa"/>
            <w:gridSpan w:val="3"/>
            <w:vAlign w:val="center"/>
          </w:tcPr>
          <w:p w14:paraId="5630571D" w14:textId="5C7E7B99" w:rsidR="00884E3B" w:rsidRPr="00911DBA" w:rsidRDefault="00884E3B" w:rsidP="00884E3B">
            <w:pPr>
              <w:jc w:val="center"/>
            </w:pPr>
            <w:r w:rsidRPr="00911DBA">
              <w:t xml:space="preserve">22 </w:t>
            </w:r>
            <w:proofErr w:type="gramStart"/>
            <w:r w:rsidRPr="00911DBA">
              <w:t>epoch</w:t>
            </w:r>
            <w:proofErr w:type="gramEnd"/>
          </w:p>
        </w:tc>
        <w:tc>
          <w:tcPr>
            <w:tcW w:w="1765" w:type="dxa"/>
            <w:vAlign w:val="center"/>
          </w:tcPr>
          <w:p w14:paraId="178AD9AA" w14:textId="2302AAA2" w:rsidR="00884E3B" w:rsidRPr="00911DBA" w:rsidRDefault="00884E3B" w:rsidP="00884E3B">
            <w:pPr>
              <w:jc w:val="center"/>
            </w:pPr>
            <w:r w:rsidRPr="00911DBA">
              <w:t xml:space="preserve">19 </w:t>
            </w:r>
            <w:proofErr w:type="gramStart"/>
            <w:r w:rsidRPr="00911DBA">
              <w:t>epoch</w:t>
            </w:r>
            <w:proofErr w:type="gramEnd"/>
          </w:p>
        </w:tc>
      </w:tr>
    </w:tbl>
    <w:p w14:paraId="2EE2AD5B" w14:textId="52BA8FB6" w:rsidR="00511957" w:rsidRPr="00911DBA" w:rsidRDefault="00511957" w:rsidP="00511957">
      <w:pPr>
        <w:jc w:val="center"/>
      </w:pPr>
      <w:r w:rsidRPr="00911DBA">
        <w:t xml:space="preserve">The result on different epoch on the </w:t>
      </w:r>
      <w:proofErr w:type="spellStart"/>
      <w:r w:rsidRPr="00911DBA">
        <w:t>Adiss</w:t>
      </w:r>
      <w:proofErr w:type="spellEnd"/>
      <w:r w:rsidRPr="00911DBA">
        <w:rPr>
          <w:lang w:val="am-ET"/>
        </w:rPr>
        <w:t xml:space="preserve"> </w:t>
      </w:r>
      <w:r w:rsidRPr="00911DBA">
        <w:t>(</w:t>
      </w:r>
      <w:r w:rsidRPr="00911DBA">
        <w:rPr>
          <w:rFonts w:ascii="Nyala" w:hAnsi="Nyala" w:cs="Nyala"/>
          <w:lang w:val="am-ET"/>
        </w:rPr>
        <w:t>አዲስ</w:t>
      </w:r>
      <w:r w:rsidRPr="00911DBA">
        <w:rPr>
          <w:lang w:val="am-ET"/>
        </w:rPr>
        <w:t>)</w:t>
      </w:r>
      <w:r w:rsidRPr="00911DBA">
        <w:t xml:space="preserve"> dataset, the label shows the corresponding epoch</w:t>
      </w:r>
    </w:p>
    <w:p w14:paraId="0D115113" w14:textId="4D2A2FDC" w:rsidR="0029727C" w:rsidRPr="00911DBA" w:rsidRDefault="0029727C" w:rsidP="00F61D5B">
      <w:pPr>
        <w:sectPr w:rsidR="0029727C" w:rsidRPr="00911DBA" w:rsidSect="00945B7F">
          <w:pgSz w:w="16838" w:h="11906" w:orient="landscape" w:code="9"/>
          <w:pgMar w:top="1701" w:right="1440" w:bottom="1440" w:left="1440" w:header="720" w:footer="720" w:gutter="0"/>
          <w:cols w:space="720"/>
          <w:docGrid w:linePitch="360"/>
        </w:sectPr>
      </w:pPr>
    </w:p>
    <w:p w14:paraId="3370B4A6" w14:textId="04B45CAF" w:rsidR="00526B2B" w:rsidRPr="00911DBA" w:rsidRDefault="00526B2B" w:rsidP="00B05706">
      <w:pPr>
        <w:pStyle w:val="Heading2"/>
        <w:numPr>
          <w:ilvl w:val="0"/>
          <w:numId w:val="0"/>
        </w:numPr>
        <w:ind w:left="720"/>
      </w:pPr>
      <w:bookmarkStart w:id="394" w:name="_Appendix_D:_Cycle"/>
      <w:bookmarkStart w:id="395" w:name="_Toc52981580"/>
      <w:bookmarkStart w:id="396" w:name="_Toc54101900"/>
      <w:bookmarkEnd w:id="394"/>
      <w:r w:rsidRPr="00911DBA">
        <w:lastRenderedPageBreak/>
        <w:t xml:space="preserve">Appendix </w:t>
      </w:r>
      <w:r w:rsidR="00802044" w:rsidRPr="00911DBA">
        <w:t>B</w:t>
      </w:r>
      <w:r w:rsidRPr="00911DBA">
        <w:t xml:space="preserve">: </w:t>
      </w:r>
      <w:r w:rsidR="001A1CDD" w:rsidRPr="00911DBA">
        <w:t>Training</w:t>
      </w:r>
      <w:r w:rsidRPr="00911DBA">
        <w:t xml:space="preserve"> </w:t>
      </w:r>
      <w:r w:rsidR="0024640B" w:rsidRPr="00911DBA">
        <w:t>Pseudocode</w:t>
      </w:r>
      <w:r w:rsidRPr="00911DBA">
        <w:t>:</w:t>
      </w:r>
      <w:bookmarkEnd w:id="395"/>
      <w:bookmarkEnd w:id="39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911DBA" w14:paraId="15E821C9" w14:textId="77777777" w:rsidTr="001342A8">
        <w:tc>
          <w:tcPr>
            <w:tcW w:w="9350" w:type="dxa"/>
            <w:tcBorders>
              <w:top w:val="single" w:sz="4" w:space="0" w:color="auto"/>
              <w:bottom w:val="single" w:sz="4" w:space="0" w:color="auto"/>
            </w:tcBorders>
          </w:tcPr>
          <w:p w14:paraId="3B9D202D" w14:textId="52A6E6FA" w:rsidR="00526B2B" w:rsidRPr="00911DBA" w:rsidRDefault="00B60544" w:rsidP="00D9715A">
            <w:pPr>
              <w:pStyle w:val="Heading4"/>
              <w:outlineLvl w:val="3"/>
              <w:rPr>
                <w:rFonts w:cs="Times New Roman"/>
              </w:rPr>
            </w:pPr>
            <w:r w:rsidRPr="00911DBA">
              <w:rPr>
                <w:rFonts w:cs="Times New Roman"/>
              </w:rPr>
              <w:t>Cycle-</w:t>
            </w:r>
            <w:r w:rsidR="001A1CDD" w:rsidRPr="00911DBA">
              <w:rPr>
                <w:rFonts w:cs="Times New Roman"/>
              </w:rPr>
              <w:t>GAN Training</w:t>
            </w:r>
            <w:r w:rsidR="00526B2B" w:rsidRPr="00911DBA">
              <w:rPr>
                <w:rFonts w:cs="Times New Roman"/>
              </w:rPr>
              <w:t xml:space="preserve"> pseudocode:</w:t>
            </w:r>
          </w:p>
        </w:tc>
      </w:tr>
      <w:tr w:rsidR="00526B2B" w:rsidRPr="00911DBA" w14:paraId="0A366D42" w14:textId="77777777" w:rsidTr="001342A8">
        <w:tc>
          <w:tcPr>
            <w:tcW w:w="9350" w:type="dxa"/>
            <w:tcBorders>
              <w:top w:val="single" w:sz="4" w:space="0" w:color="auto"/>
            </w:tcBorders>
          </w:tcPr>
          <w:p w14:paraId="0564E1C8" w14:textId="77777777" w:rsidR="00526B2B" w:rsidRPr="00911DBA"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911DBA" w14:paraId="51A9F28E" w14:textId="77777777" w:rsidTr="001342A8">
        <w:tc>
          <w:tcPr>
            <w:tcW w:w="9350" w:type="dxa"/>
          </w:tcPr>
          <w:p w14:paraId="650A27E9" w14:textId="77777777" w:rsidR="00526B2B" w:rsidRPr="00911DBA" w:rsidRDefault="00526B2B" w:rsidP="001342A8">
            <w:r w:rsidRPr="00911DBA">
              <w:t>Train D:</w:t>
            </w:r>
          </w:p>
        </w:tc>
      </w:tr>
      <w:tr w:rsidR="00526B2B" w:rsidRPr="00911DBA" w14:paraId="2CDB16C0" w14:textId="77777777" w:rsidTr="001342A8">
        <w:tc>
          <w:tcPr>
            <w:tcW w:w="9350" w:type="dxa"/>
          </w:tcPr>
          <w:p w14:paraId="7FCB146A" w14:textId="77777777" w:rsidR="00526B2B" w:rsidRPr="00911DBA" w:rsidRDefault="00526B2B"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911DBA" w14:paraId="08B3F4CE" w14:textId="77777777" w:rsidTr="001342A8">
        <w:tc>
          <w:tcPr>
            <w:tcW w:w="9350" w:type="dxa"/>
          </w:tcPr>
          <w:p w14:paraId="6C04A17C" w14:textId="77777777" w:rsidR="00526B2B" w:rsidRPr="00911DBA" w:rsidRDefault="00526B2B"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911DBA" w14:paraId="305D51D6" w14:textId="77777777" w:rsidTr="001342A8">
        <w:tc>
          <w:tcPr>
            <w:tcW w:w="9350" w:type="dxa"/>
          </w:tcPr>
          <w:p w14:paraId="7AC345E5" w14:textId="77777777" w:rsidR="00526B2B" w:rsidRPr="00911DBA"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911DBA" w14:paraId="7062B514" w14:textId="77777777" w:rsidTr="001342A8">
        <w:tc>
          <w:tcPr>
            <w:tcW w:w="9350" w:type="dxa"/>
          </w:tcPr>
          <w:p w14:paraId="07194B19" w14:textId="77777777" w:rsidR="00526B2B" w:rsidRPr="00911DBA" w:rsidRDefault="00526B2B"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526B2B" w:rsidRPr="00911DBA" w14:paraId="7406FA16" w14:textId="77777777" w:rsidTr="001342A8">
        <w:tc>
          <w:tcPr>
            <w:tcW w:w="9350" w:type="dxa"/>
          </w:tcPr>
          <w:p w14:paraId="15C9A68C" w14:textId="77777777" w:rsidR="00526B2B" w:rsidRPr="00911DBA" w:rsidRDefault="00526B2B" w:rsidP="001342A8">
            <w:r w:rsidRPr="00911DBA">
              <w:t>Train G:</w:t>
            </w:r>
          </w:p>
        </w:tc>
      </w:tr>
      <w:tr w:rsidR="00526B2B" w:rsidRPr="00911DBA" w14:paraId="1D85C1AE" w14:textId="77777777" w:rsidTr="001342A8">
        <w:tc>
          <w:tcPr>
            <w:tcW w:w="9350" w:type="dxa"/>
          </w:tcPr>
          <w:p w14:paraId="4AB504CB" w14:textId="77777777" w:rsidR="00526B2B" w:rsidRPr="00911DBA" w:rsidRDefault="00526B2B" w:rsidP="001342A8">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911DBA" w14:paraId="2875ADD7" w14:textId="77777777" w:rsidTr="001342A8">
        <w:tc>
          <w:tcPr>
            <w:tcW w:w="9350" w:type="dxa"/>
          </w:tcPr>
          <w:p w14:paraId="2F63F333" w14:textId="77777777" w:rsidR="00526B2B" w:rsidRPr="00911DBA" w:rsidRDefault="00526B2B"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911DBA" w14:paraId="61C70802" w14:textId="77777777" w:rsidTr="001342A8">
        <w:tc>
          <w:tcPr>
            <w:tcW w:w="9350" w:type="dxa"/>
          </w:tcPr>
          <w:p w14:paraId="459AE16E" w14:textId="77777777" w:rsidR="00526B2B" w:rsidRPr="00911DBA" w:rsidRDefault="00526B2B"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911DBA" w14:paraId="145B1894" w14:textId="77777777" w:rsidTr="001342A8">
        <w:tc>
          <w:tcPr>
            <w:tcW w:w="9350" w:type="dxa"/>
          </w:tcPr>
          <w:p w14:paraId="2B8B26C5" w14:textId="2EF4ECEF" w:rsidR="00526B2B" w:rsidRPr="00911DBA" w:rsidRDefault="00526B2B"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911DBA" w14:paraId="4A11FDED" w14:textId="77777777" w:rsidTr="001342A8">
        <w:tc>
          <w:tcPr>
            <w:tcW w:w="9350" w:type="dxa"/>
          </w:tcPr>
          <w:p w14:paraId="05CAA469" w14:textId="77777777" w:rsidR="00526B2B" w:rsidRPr="00911DBA"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911DBA">
              <w:t>.</w:t>
            </w:r>
          </w:p>
        </w:tc>
      </w:tr>
    </w:tbl>
    <w:p w14:paraId="3EFCA872" w14:textId="77777777" w:rsidR="006325B9" w:rsidRDefault="006325B9" w:rsidP="00583153"/>
    <w:p w14:paraId="3B5F6435" w14:textId="77777777" w:rsidR="00945B7F" w:rsidRDefault="00945B7F" w:rsidP="00583153"/>
    <w:p w14:paraId="2E237146" w14:textId="77777777" w:rsidR="00945B7F" w:rsidRDefault="00945B7F" w:rsidP="00583153"/>
    <w:p w14:paraId="183330FD" w14:textId="77777777" w:rsidR="00945B7F" w:rsidRDefault="00945B7F" w:rsidP="00583153"/>
    <w:p w14:paraId="1CA68708" w14:textId="77777777" w:rsidR="00945B7F" w:rsidRDefault="00945B7F" w:rsidP="00583153"/>
    <w:p w14:paraId="2CD8DEAF" w14:textId="77777777" w:rsidR="00945B7F" w:rsidRDefault="00945B7F" w:rsidP="00583153"/>
    <w:p w14:paraId="362DCD22" w14:textId="77777777" w:rsidR="00945B7F" w:rsidRDefault="00945B7F" w:rsidP="00583153"/>
    <w:p w14:paraId="66F9924D" w14:textId="77777777" w:rsidR="00945B7F" w:rsidRDefault="00945B7F" w:rsidP="00583153"/>
    <w:p w14:paraId="3C9DC4BC" w14:textId="16236580" w:rsidR="00945B7F" w:rsidRPr="00911DBA" w:rsidRDefault="00945B7F" w:rsidP="00583153">
      <w:pPr>
        <w:sectPr w:rsidR="00945B7F" w:rsidRPr="00911DBA" w:rsidSect="00945B7F">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911DBA" w14:paraId="066A0D1D" w14:textId="77777777" w:rsidTr="00A77A42">
        <w:tc>
          <w:tcPr>
            <w:tcW w:w="8755" w:type="dxa"/>
            <w:tcBorders>
              <w:top w:val="single" w:sz="4" w:space="0" w:color="auto"/>
              <w:bottom w:val="single" w:sz="4" w:space="0" w:color="auto"/>
            </w:tcBorders>
          </w:tcPr>
          <w:p w14:paraId="1FC2920F" w14:textId="26E1F184" w:rsidR="006325B9" w:rsidRPr="00911DBA" w:rsidRDefault="00927604" w:rsidP="0084434D">
            <w:pPr>
              <w:rPr>
                <w:b/>
                <w:bCs/>
                <w:i/>
                <w:iCs/>
              </w:rPr>
            </w:pPr>
            <w:r w:rsidRPr="00911DBA">
              <w:rPr>
                <w:b/>
                <w:bCs/>
                <w:i/>
                <w:iCs/>
              </w:rPr>
              <w:lastRenderedPageBreak/>
              <w:t>Cycle-GAN</w:t>
            </w:r>
            <w:r w:rsidR="006325B9" w:rsidRPr="00911DBA">
              <w:rPr>
                <w:b/>
                <w:bCs/>
                <w:i/>
                <w:iCs/>
              </w:rPr>
              <w:t xml:space="preserve"> with Feature </w:t>
            </w:r>
            <w:r w:rsidR="0079013D" w:rsidRPr="00911DBA">
              <w:rPr>
                <w:b/>
                <w:bCs/>
                <w:i/>
                <w:iCs/>
              </w:rPr>
              <w:t>Preserving Training</w:t>
            </w:r>
            <w:r w:rsidR="006325B9" w:rsidRPr="00911DBA">
              <w:rPr>
                <w:b/>
                <w:bCs/>
                <w:i/>
                <w:iCs/>
              </w:rPr>
              <w:t xml:space="preserve"> pseudocode:</w:t>
            </w:r>
          </w:p>
        </w:tc>
      </w:tr>
      <w:tr w:rsidR="006325B9" w:rsidRPr="00911DBA" w14:paraId="00037458" w14:textId="77777777" w:rsidTr="00A77A42">
        <w:tc>
          <w:tcPr>
            <w:tcW w:w="8755" w:type="dxa"/>
            <w:tcBorders>
              <w:top w:val="single" w:sz="4" w:space="0" w:color="auto"/>
            </w:tcBorders>
          </w:tcPr>
          <w:p w14:paraId="2D85C5D6" w14:textId="77777777" w:rsidR="006325B9" w:rsidRPr="00911DBA"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911DBA" w14:paraId="6574DEE3" w14:textId="77777777" w:rsidTr="00A77A42">
        <w:tc>
          <w:tcPr>
            <w:tcW w:w="8755" w:type="dxa"/>
          </w:tcPr>
          <w:p w14:paraId="1F930007" w14:textId="77777777" w:rsidR="006325B9" w:rsidRPr="00911DBA" w:rsidRDefault="006325B9" w:rsidP="001342A8">
            <w:r w:rsidRPr="00911DBA">
              <w:t>Train D:</w:t>
            </w:r>
          </w:p>
        </w:tc>
      </w:tr>
      <w:tr w:rsidR="006325B9" w:rsidRPr="00911DBA" w14:paraId="0862C4EF" w14:textId="77777777" w:rsidTr="00A77A42">
        <w:tc>
          <w:tcPr>
            <w:tcW w:w="8755" w:type="dxa"/>
          </w:tcPr>
          <w:p w14:paraId="4F97AA08" w14:textId="77777777" w:rsidR="006325B9" w:rsidRPr="00911DBA" w:rsidRDefault="006325B9" w:rsidP="001342A8">
            <w:r w:rsidRPr="00911DBA">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911DBA" w14:paraId="6B84B429" w14:textId="77777777" w:rsidTr="00A77A42">
        <w:tc>
          <w:tcPr>
            <w:tcW w:w="8755" w:type="dxa"/>
          </w:tcPr>
          <w:p w14:paraId="5029B800" w14:textId="77777777" w:rsidR="006325B9" w:rsidRPr="00911DBA" w:rsidRDefault="006325B9" w:rsidP="001342A8">
            <w:r w:rsidRPr="00911DBA">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911DBA" w14:paraId="753FBC5D" w14:textId="77777777" w:rsidTr="00A77A42">
        <w:tc>
          <w:tcPr>
            <w:tcW w:w="8755" w:type="dxa"/>
          </w:tcPr>
          <w:p w14:paraId="5D0072C4" w14:textId="77777777" w:rsidR="006325B9" w:rsidRPr="00945B7F" w:rsidRDefault="006325B9" w:rsidP="001342A8">
            <m:oMathPara>
              <m:oMathParaPr>
                <m:jc m:val="center"/>
              </m:oMathParaP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911DBA" w14:paraId="55577E8E" w14:textId="77777777" w:rsidTr="00A77A42">
        <w:tc>
          <w:tcPr>
            <w:tcW w:w="8755" w:type="dxa"/>
          </w:tcPr>
          <w:p w14:paraId="292A42F5" w14:textId="77777777" w:rsidR="006325B9" w:rsidRPr="00911DBA" w:rsidRDefault="006325B9" w:rsidP="001342A8">
            <w:r w:rsidRPr="00911DBA">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911DBA">
              <w:t>.</w:t>
            </w:r>
          </w:p>
        </w:tc>
      </w:tr>
      <w:tr w:rsidR="006325B9" w:rsidRPr="00911DBA" w14:paraId="231E3267" w14:textId="77777777" w:rsidTr="00A77A42">
        <w:tc>
          <w:tcPr>
            <w:tcW w:w="8755" w:type="dxa"/>
          </w:tcPr>
          <w:p w14:paraId="189EE75A" w14:textId="77777777" w:rsidR="006325B9" w:rsidRPr="00911DBA" w:rsidRDefault="006325B9" w:rsidP="001342A8">
            <w:r w:rsidRPr="00911DBA">
              <w:t>Train G:</w:t>
            </w:r>
          </w:p>
        </w:tc>
      </w:tr>
      <w:tr w:rsidR="006325B9" w:rsidRPr="00911DBA" w14:paraId="4D9F9887" w14:textId="77777777" w:rsidTr="00A77A42">
        <w:tc>
          <w:tcPr>
            <w:tcW w:w="8755" w:type="dxa"/>
          </w:tcPr>
          <w:p w14:paraId="58805090" w14:textId="77777777" w:rsidR="006325B9" w:rsidRPr="00911DBA" w:rsidRDefault="006325B9" w:rsidP="001342A8">
            <w:pPr>
              <w:rPr>
                <w:i/>
              </w:rPr>
            </w:pPr>
            <w:r w:rsidRPr="00911DBA">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911DBA">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911DBA" w14:paraId="0B1BFE03" w14:textId="77777777" w:rsidTr="00A77A42">
        <w:tc>
          <w:tcPr>
            <w:tcW w:w="8755" w:type="dxa"/>
          </w:tcPr>
          <w:p w14:paraId="7EAB4250" w14:textId="77777777" w:rsidR="006325B9" w:rsidRPr="00911DBA" w:rsidRDefault="006325B9" w:rsidP="001342A8">
            <w:r w:rsidRPr="00911DBA">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911DBA" w14:paraId="48D6FF4B" w14:textId="77777777" w:rsidTr="00A77A42">
        <w:tc>
          <w:tcPr>
            <w:tcW w:w="8755" w:type="dxa"/>
          </w:tcPr>
          <w:p w14:paraId="4BEC71CF" w14:textId="77777777" w:rsidR="006325B9" w:rsidRPr="00911DBA" w:rsidRDefault="006325B9" w:rsidP="001342A8">
            <w:r w:rsidRPr="00911DBA">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911DBA" w14:paraId="34FD90A0" w14:textId="77777777" w:rsidTr="00A77A42">
        <w:tc>
          <w:tcPr>
            <w:tcW w:w="8755" w:type="dxa"/>
          </w:tcPr>
          <w:p w14:paraId="7B0CCC11" w14:textId="77777777" w:rsidR="006325B9" w:rsidRPr="00911DBA" w:rsidRDefault="006325B9" w:rsidP="001342A8">
            <w:pPr>
              <w:jc w:val="left"/>
              <w:rPr>
                <w:b/>
                <w:bCs/>
                <w:i/>
                <w:iCs/>
              </w:rPr>
            </w:pPr>
            <w:r w:rsidRPr="00911DBA">
              <w:rPr>
                <w:i/>
                <w:iCs/>
              </w:rPr>
              <w:t xml:space="preserve">               </w:t>
            </w:r>
            <w:proofErr w:type="spellStart"/>
            <w:r w:rsidRPr="00911DBA">
              <w:rPr>
                <w:b/>
                <w:bCs/>
                <w:i/>
                <w:iCs/>
              </w:rPr>
              <w:t>feature_preserving_loss</w:t>
            </w:r>
            <w:proofErr w:type="spellEnd"/>
            <w:r w:rsidRPr="00911DBA">
              <w:rPr>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911DBA" w14:paraId="2E80FE70" w14:textId="77777777" w:rsidTr="00A77A42">
        <w:tc>
          <w:tcPr>
            <w:tcW w:w="8755" w:type="dxa"/>
          </w:tcPr>
          <w:p w14:paraId="7EA22C0E" w14:textId="7986EB03" w:rsidR="006325B9" w:rsidRPr="00911DBA" w:rsidRDefault="006325B9" w:rsidP="001342A8">
            <w:pPr>
              <w:rPr>
                <w:rFonts w:eastAsiaTheme="minorEastAsia"/>
              </w:rPr>
            </w:pPr>
            <w:r w:rsidRPr="00911DBA">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911DBA" w14:paraId="183D7D11" w14:textId="77777777" w:rsidTr="00A77A42">
        <w:tc>
          <w:tcPr>
            <w:tcW w:w="8755" w:type="dxa"/>
          </w:tcPr>
          <w:p w14:paraId="25ADD127" w14:textId="77777777" w:rsidR="006325B9" w:rsidRPr="00911DBA"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911DBA">
              <w:t>.</w:t>
            </w:r>
          </w:p>
        </w:tc>
      </w:tr>
    </w:tbl>
    <w:p w14:paraId="2AD3839E" w14:textId="401DE928" w:rsidR="00113164" w:rsidRPr="00911DBA" w:rsidRDefault="0039480F" w:rsidP="00583153">
      <w:r w:rsidRPr="00911DBA">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911DBA"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911DBA" w:rsidRDefault="0039480F" w:rsidP="00945B7F">
            <w:pPr>
              <w:spacing w:before="0"/>
              <w:jc w:val="center"/>
              <w:rPr>
                <w:rFonts w:eastAsia="Calibri"/>
                <w:b/>
                <w:bCs/>
                <w:i/>
                <w:iCs/>
                <w:sz w:val="23"/>
                <w:szCs w:val="23"/>
              </w:rPr>
            </w:pPr>
            <w:proofErr w:type="spellStart"/>
            <w:r w:rsidRPr="00911DBA">
              <w:rPr>
                <w:b/>
                <w:bCs/>
                <w:i/>
                <w:iCs/>
              </w:rPr>
              <w:lastRenderedPageBreak/>
              <w:t>ReCycle</w:t>
            </w:r>
            <w:proofErr w:type="spellEnd"/>
            <w:r w:rsidRPr="00911DBA">
              <w:rPr>
                <w:b/>
                <w:bCs/>
                <w:i/>
                <w:iCs/>
              </w:rPr>
              <w:t>-GAN Training pseudocode:</w:t>
            </w:r>
          </w:p>
        </w:tc>
      </w:tr>
      <w:tr w:rsidR="0039480F" w:rsidRPr="00911DBA" w14:paraId="46C0AD6E" w14:textId="77777777" w:rsidTr="0039480F">
        <w:trPr>
          <w:trHeight w:val="529"/>
        </w:trPr>
        <w:tc>
          <w:tcPr>
            <w:tcW w:w="5000" w:type="pct"/>
            <w:tcBorders>
              <w:top w:val="single" w:sz="4" w:space="0" w:color="auto"/>
            </w:tcBorders>
            <w:vAlign w:val="center"/>
          </w:tcPr>
          <w:p w14:paraId="65569C8D" w14:textId="77777777" w:rsidR="0039480F" w:rsidRPr="00911DBA"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911DBA" w14:paraId="44FBA026" w14:textId="77777777" w:rsidTr="0039480F">
        <w:tc>
          <w:tcPr>
            <w:tcW w:w="5000" w:type="pct"/>
          </w:tcPr>
          <w:p w14:paraId="30BFB125" w14:textId="77777777" w:rsidR="0039480F" w:rsidRPr="00911DBA" w:rsidRDefault="0039480F" w:rsidP="0015644A">
            <w:pPr>
              <w:spacing w:before="0"/>
              <w:jc w:val="left"/>
              <w:rPr>
                <w:rFonts w:eastAsia="Calibri"/>
                <w:sz w:val="23"/>
                <w:szCs w:val="23"/>
              </w:rPr>
            </w:pPr>
            <w:r w:rsidRPr="00911DBA">
              <w:t>Train P:</w:t>
            </w:r>
          </w:p>
        </w:tc>
      </w:tr>
      <w:tr w:rsidR="0039480F" w:rsidRPr="00911DBA" w14:paraId="059425F1" w14:textId="77777777" w:rsidTr="0039480F">
        <w:tc>
          <w:tcPr>
            <w:tcW w:w="5000" w:type="pct"/>
          </w:tcPr>
          <w:p w14:paraId="7F3A95DC" w14:textId="77777777" w:rsidR="0039480F" w:rsidRPr="00911DBA" w:rsidRDefault="0039480F" w:rsidP="0015644A">
            <w:pPr>
              <w:spacing w:before="0"/>
              <w:jc w:val="left"/>
              <w:rPr>
                <w:rFonts w:eastAsia="Calibri"/>
                <w:sz w:val="23"/>
                <w:szCs w:val="23"/>
              </w:rPr>
            </w:pPr>
            <w:r w:rsidRPr="00911DBA">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911DBA" w14:paraId="6B991FAD" w14:textId="77777777" w:rsidTr="0039480F">
        <w:tc>
          <w:tcPr>
            <w:tcW w:w="5000" w:type="pct"/>
          </w:tcPr>
          <w:p w14:paraId="1597620C" w14:textId="77777777" w:rsidR="0039480F" w:rsidRPr="00911DBA"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911DBA" w14:paraId="4BF4D4B7" w14:textId="77777777" w:rsidTr="0039480F">
        <w:trPr>
          <w:trHeight w:val="817"/>
        </w:trPr>
        <w:tc>
          <w:tcPr>
            <w:tcW w:w="5000" w:type="pct"/>
          </w:tcPr>
          <w:p w14:paraId="673B175E" w14:textId="77777777" w:rsidR="0039480F" w:rsidRPr="00911DBA" w:rsidRDefault="0039480F" w:rsidP="0015644A">
            <w:pPr>
              <w:spacing w:before="0"/>
              <w:rPr>
                <w:rFonts w:eastAsiaTheme="minorEastAsia"/>
              </w:rPr>
            </w:pPr>
            <w:r w:rsidRPr="00911DBA">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911DBA" w:rsidRDefault="0039480F" w:rsidP="0015644A">
            <w:pPr>
              <w:spacing w:before="0"/>
              <w:jc w:val="left"/>
              <w:rPr>
                <w:rFonts w:eastAsia="Calibri"/>
              </w:rPr>
            </w:pPr>
            <w:r w:rsidRPr="00911DBA">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911DBA" w:rsidRDefault="0039480F" w:rsidP="0015644A">
            <w:pPr>
              <w:spacing w:before="0"/>
              <w:jc w:val="left"/>
              <w:rPr>
                <w:rFonts w:eastAsia="Calibri"/>
                <w:sz w:val="23"/>
                <w:szCs w:val="23"/>
              </w:rPr>
            </w:pPr>
          </w:p>
        </w:tc>
      </w:tr>
      <w:tr w:rsidR="0039480F" w:rsidRPr="00911DBA" w14:paraId="613ADB25" w14:textId="77777777" w:rsidTr="0039480F">
        <w:tc>
          <w:tcPr>
            <w:tcW w:w="5000" w:type="pct"/>
            <w:vAlign w:val="center"/>
          </w:tcPr>
          <w:p w14:paraId="02DFDD56" w14:textId="77777777" w:rsidR="0039480F" w:rsidRPr="00911DBA" w:rsidRDefault="0039480F" w:rsidP="0015644A">
            <w:pPr>
              <w:spacing w:before="0"/>
              <w:rPr>
                <w:sz w:val="23"/>
                <w:szCs w:val="23"/>
              </w:rPr>
            </w:pPr>
            <w:r w:rsidRPr="00911DBA">
              <w:rPr>
                <w:sz w:val="23"/>
                <w:szCs w:val="23"/>
              </w:rPr>
              <w:t>Train D:</w:t>
            </w:r>
          </w:p>
        </w:tc>
      </w:tr>
      <w:tr w:rsidR="0039480F" w:rsidRPr="00911DBA" w14:paraId="7A06B61E" w14:textId="77777777" w:rsidTr="0039480F">
        <w:tc>
          <w:tcPr>
            <w:tcW w:w="5000" w:type="pct"/>
            <w:vAlign w:val="center"/>
          </w:tcPr>
          <w:p w14:paraId="5FB9E803" w14:textId="77777777" w:rsidR="0039480F" w:rsidRPr="00911DBA" w:rsidRDefault="0039480F" w:rsidP="0015644A">
            <w:pPr>
              <w:spacing w:before="0"/>
              <w:jc w:val="left"/>
              <w:rPr>
                <w:sz w:val="23"/>
                <w:szCs w:val="23"/>
              </w:rPr>
            </w:pPr>
            <w:r w:rsidRPr="00911DBA">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911DBA" w14:paraId="79E3BE04" w14:textId="77777777" w:rsidTr="0039480F">
        <w:tc>
          <w:tcPr>
            <w:tcW w:w="5000" w:type="pct"/>
            <w:vAlign w:val="center"/>
          </w:tcPr>
          <w:p w14:paraId="185E6F62" w14:textId="360E9725" w:rsidR="0039480F" w:rsidRPr="00911DBA"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911DBA" w14:paraId="7DF49F7B" w14:textId="77777777" w:rsidTr="0039480F">
        <w:tc>
          <w:tcPr>
            <w:tcW w:w="5000" w:type="pct"/>
            <w:vAlign w:val="center"/>
          </w:tcPr>
          <w:p w14:paraId="0D1F1EFE"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911DBA" w14:paraId="5F924CC9" w14:textId="77777777" w:rsidTr="0039480F">
        <w:tc>
          <w:tcPr>
            <w:tcW w:w="5000" w:type="pct"/>
            <w:vAlign w:val="center"/>
          </w:tcPr>
          <w:p w14:paraId="3ED1E9AE" w14:textId="77777777" w:rsidR="0039480F" w:rsidRPr="00911DBA"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911DBA">
              <w:rPr>
                <w:sz w:val="23"/>
                <w:szCs w:val="23"/>
              </w:rPr>
              <w:t>.</w:t>
            </w:r>
          </w:p>
          <w:p w14:paraId="15FE8072" w14:textId="77777777" w:rsidR="0039480F" w:rsidRPr="00911DBA" w:rsidRDefault="0039480F" w:rsidP="0015644A">
            <w:pPr>
              <w:spacing w:before="0"/>
              <w:rPr>
                <w:sz w:val="23"/>
                <w:szCs w:val="23"/>
              </w:rPr>
            </w:pPr>
          </w:p>
        </w:tc>
      </w:tr>
      <w:tr w:rsidR="0039480F" w:rsidRPr="00911DBA" w14:paraId="6C671298" w14:textId="77777777" w:rsidTr="0039480F">
        <w:tc>
          <w:tcPr>
            <w:tcW w:w="5000" w:type="pct"/>
            <w:vAlign w:val="center"/>
          </w:tcPr>
          <w:p w14:paraId="1BE99E35" w14:textId="77777777" w:rsidR="0039480F" w:rsidRPr="00911DBA" w:rsidRDefault="0039480F" w:rsidP="0015644A">
            <w:pPr>
              <w:spacing w:before="0"/>
              <w:rPr>
                <w:sz w:val="23"/>
                <w:szCs w:val="23"/>
              </w:rPr>
            </w:pPr>
            <w:r w:rsidRPr="00911DBA">
              <w:rPr>
                <w:sz w:val="23"/>
                <w:szCs w:val="23"/>
              </w:rPr>
              <w:t>Train G:</w:t>
            </w:r>
          </w:p>
        </w:tc>
      </w:tr>
      <w:tr w:rsidR="0039480F" w:rsidRPr="00911DBA" w14:paraId="5FF9F994" w14:textId="77777777" w:rsidTr="0039480F">
        <w:trPr>
          <w:trHeight w:val="504"/>
        </w:trPr>
        <w:tc>
          <w:tcPr>
            <w:tcW w:w="5000" w:type="pct"/>
            <w:vMerge w:val="restart"/>
          </w:tcPr>
          <w:p w14:paraId="690E774A" w14:textId="77777777" w:rsidR="0039480F" w:rsidRPr="00911DBA" w:rsidRDefault="0039480F" w:rsidP="0015644A">
            <w:pPr>
              <w:spacing w:before="0"/>
              <w:rPr>
                <w:rFonts w:eastAsiaTheme="minorEastAsia"/>
                <w:i/>
                <w:iCs/>
                <w:sz w:val="23"/>
                <w:szCs w:val="23"/>
              </w:rPr>
            </w:pPr>
            <w:r w:rsidRPr="00911DBA">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911DBA">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911DBA">
              <w:rPr>
                <w:rFonts w:eastAsiaTheme="minorEastAsia"/>
                <w:i/>
                <w:iCs/>
                <w:sz w:val="23"/>
                <w:szCs w:val="23"/>
              </w:rPr>
              <w:t>,</w:t>
            </w:r>
          </w:p>
          <w:p w14:paraId="6B034E69" w14:textId="77777777" w:rsidR="0039480F" w:rsidRPr="00911DBA"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911DBA"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911DBA" w14:paraId="56AB070C" w14:textId="77777777" w:rsidTr="0039480F">
        <w:trPr>
          <w:trHeight w:val="484"/>
        </w:trPr>
        <w:tc>
          <w:tcPr>
            <w:tcW w:w="5000" w:type="pct"/>
            <w:vMerge/>
            <w:vAlign w:val="center"/>
          </w:tcPr>
          <w:p w14:paraId="5B513D57" w14:textId="77777777" w:rsidR="0039480F" w:rsidRPr="00911DBA" w:rsidRDefault="0039480F" w:rsidP="0015644A">
            <w:pPr>
              <w:spacing w:before="0"/>
              <w:rPr>
                <w:i/>
                <w:iCs/>
                <w:sz w:val="23"/>
                <w:szCs w:val="23"/>
              </w:rPr>
            </w:pPr>
          </w:p>
        </w:tc>
      </w:tr>
      <w:tr w:rsidR="0039480F" w:rsidRPr="00911DBA" w14:paraId="55BCFB4D" w14:textId="77777777" w:rsidTr="0039480F">
        <w:trPr>
          <w:trHeight w:val="409"/>
        </w:trPr>
        <w:tc>
          <w:tcPr>
            <w:tcW w:w="5000" w:type="pct"/>
            <w:vMerge/>
            <w:vAlign w:val="center"/>
          </w:tcPr>
          <w:p w14:paraId="2991B441" w14:textId="77777777" w:rsidR="0039480F" w:rsidRPr="00911DBA" w:rsidRDefault="0039480F" w:rsidP="0015644A">
            <w:pPr>
              <w:spacing w:before="0"/>
              <w:rPr>
                <w:i/>
                <w:iCs/>
                <w:sz w:val="23"/>
                <w:szCs w:val="23"/>
              </w:rPr>
            </w:pPr>
          </w:p>
        </w:tc>
      </w:tr>
      <w:tr w:rsidR="0039480F" w:rsidRPr="00911DBA" w14:paraId="51542476" w14:textId="77777777" w:rsidTr="0039480F">
        <w:tc>
          <w:tcPr>
            <w:tcW w:w="5000" w:type="pct"/>
            <w:vAlign w:val="center"/>
          </w:tcPr>
          <w:p w14:paraId="2FD9CB2C"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911DBA" w14:paraId="34B05644" w14:textId="77777777" w:rsidTr="0039480F">
        <w:tc>
          <w:tcPr>
            <w:tcW w:w="5000" w:type="pct"/>
            <w:vAlign w:val="center"/>
          </w:tcPr>
          <w:p w14:paraId="52056995" w14:textId="77777777" w:rsidR="0039480F" w:rsidRPr="00911DBA" w:rsidRDefault="0039480F" w:rsidP="0015644A">
            <w:pPr>
              <w:spacing w:before="0"/>
              <w:rPr>
                <w:sz w:val="23"/>
                <w:szCs w:val="23"/>
              </w:rPr>
            </w:pPr>
            <w:r w:rsidRPr="00911DBA">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911DBA" w14:paraId="31F66371" w14:textId="77777777" w:rsidTr="0039480F">
        <w:tc>
          <w:tcPr>
            <w:tcW w:w="5000" w:type="pct"/>
            <w:vAlign w:val="center"/>
          </w:tcPr>
          <w:p w14:paraId="14A8FCC9" w14:textId="77777777" w:rsidR="0039480F" w:rsidRPr="00911DBA" w:rsidRDefault="0039480F" w:rsidP="0015644A">
            <w:pPr>
              <w:spacing w:before="0"/>
              <w:rPr>
                <w:sz w:val="23"/>
                <w:szCs w:val="23"/>
              </w:rPr>
            </w:pPr>
            <w:r w:rsidRPr="00911DBA">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911DBA" w14:paraId="7A29F976" w14:textId="77777777" w:rsidTr="0039480F">
        <w:tc>
          <w:tcPr>
            <w:tcW w:w="5000" w:type="pct"/>
            <w:vAlign w:val="center"/>
          </w:tcPr>
          <w:p w14:paraId="5DF0CE5F" w14:textId="77777777" w:rsidR="0039480F" w:rsidRPr="00911DBA" w:rsidRDefault="0039480F" w:rsidP="0015644A">
            <w:pPr>
              <w:spacing w:before="0"/>
              <w:jc w:val="left"/>
              <w:rPr>
                <w:b/>
                <w:bCs/>
                <w:sz w:val="23"/>
                <w:szCs w:val="23"/>
              </w:rPr>
            </w:pPr>
            <w:r w:rsidRPr="00911DBA">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911DBA" w14:paraId="4100DCB7" w14:textId="77777777" w:rsidTr="0039480F">
        <w:tc>
          <w:tcPr>
            <w:tcW w:w="5000" w:type="pct"/>
            <w:vAlign w:val="center"/>
          </w:tcPr>
          <w:p w14:paraId="2F85F47B" w14:textId="77777777" w:rsidR="0039480F" w:rsidRPr="00911DBA"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911DBA">
              <w:rPr>
                <w:sz w:val="23"/>
                <w:szCs w:val="23"/>
              </w:rPr>
              <w:t>.</w:t>
            </w:r>
          </w:p>
        </w:tc>
      </w:tr>
    </w:tbl>
    <w:p w14:paraId="39FFD954" w14:textId="0F00C007" w:rsidR="0039480F" w:rsidRPr="00911DBA" w:rsidRDefault="0039480F" w:rsidP="00583153">
      <w:pPr>
        <w:sectPr w:rsidR="0039480F" w:rsidRPr="00911DBA" w:rsidSect="00EE3F33">
          <w:type w:val="continuous"/>
          <w:pgSz w:w="11906" w:h="16838" w:code="9"/>
          <w:pgMar w:top="1440" w:right="1440" w:bottom="1440" w:left="1701" w:header="720" w:footer="720" w:gutter="0"/>
          <w:cols w:space="720"/>
          <w:docGrid w:linePitch="360"/>
        </w:sectPr>
      </w:pPr>
    </w:p>
    <w:p w14:paraId="4774DB94" w14:textId="77777777" w:rsidR="00945B7F" w:rsidRDefault="00945B7F" w:rsidP="001D0713">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397" w:name="_Appendix_F:_Inception"/>
      <w:bookmarkStart w:id="398" w:name="_Toc52539657"/>
      <w:bookmarkStart w:id="399" w:name="_Toc52981581"/>
      <w:bookmarkEnd w:id="397"/>
    </w:p>
    <w:p w14:paraId="586A0E9E" w14:textId="4E1E38B6" w:rsidR="001D0713" w:rsidRPr="00911DBA" w:rsidRDefault="001D0713" w:rsidP="001D0713">
      <w:pPr>
        <w:pStyle w:val="Heading2"/>
        <w:numPr>
          <w:ilvl w:val="0"/>
          <w:numId w:val="0"/>
        </w:numPr>
        <w:ind w:left="720"/>
      </w:pPr>
      <w:bookmarkStart w:id="400" w:name="_Toc54101901"/>
      <w:r w:rsidRPr="00911DBA">
        <w:lastRenderedPageBreak/>
        <w:t xml:space="preserve">Appendix </w:t>
      </w:r>
      <w:r w:rsidR="005E78DB" w:rsidRPr="00911DBA">
        <w:t>C</w:t>
      </w:r>
      <w:r w:rsidRPr="00911DBA">
        <w:t>: Ablation study</w:t>
      </w:r>
      <w:bookmarkEnd w:id="398"/>
      <w:bookmarkEnd w:id="399"/>
      <w:bookmarkEnd w:id="400"/>
    </w:p>
    <w:p w14:paraId="77BF9E95" w14:textId="77777777" w:rsidR="001D0713" w:rsidRPr="00911DBA" w:rsidRDefault="001D0713" w:rsidP="001D0713">
      <w:pPr>
        <w:spacing w:before="0" w:after="0"/>
      </w:pPr>
      <w:r w:rsidRPr="00911DBA">
        <w:t xml:space="preserve">This thesis work proposed to implement a temporal discriminator network, which is a modification on the </w:t>
      </w:r>
      <w:proofErr w:type="spellStart"/>
      <w:r w:rsidRPr="00911DBA">
        <w:t>patchGAN</w:t>
      </w:r>
      <w:proofErr w:type="spellEnd"/>
      <w:r w:rsidRPr="00911DBA">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3"/>
        <w:gridCol w:w="1753"/>
        <w:gridCol w:w="1753"/>
        <w:gridCol w:w="1753"/>
        <w:gridCol w:w="1753"/>
      </w:tblGrid>
      <w:tr w:rsidR="001D0713" w:rsidRPr="00911DBA" w14:paraId="017175FD" w14:textId="77777777" w:rsidTr="004D1F84">
        <w:trPr>
          <w:trHeight w:val="291"/>
          <w:jc w:val="center"/>
        </w:trPr>
        <w:tc>
          <w:tcPr>
            <w:tcW w:w="1000" w:type="pct"/>
            <w:vAlign w:val="bottom"/>
            <w:hideMark/>
          </w:tcPr>
          <w:p w14:paraId="0D33BC82" w14:textId="77777777" w:rsidR="001D0713" w:rsidRPr="00911DBA" w:rsidRDefault="001D0713" w:rsidP="00604503">
            <w:pPr>
              <w:spacing w:before="0"/>
              <w:jc w:val="center"/>
            </w:pPr>
            <w:r w:rsidRPr="00911DBA">
              <w:t>Input</w:t>
            </w:r>
          </w:p>
        </w:tc>
        <w:tc>
          <w:tcPr>
            <w:tcW w:w="1000" w:type="pct"/>
            <w:vAlign w:val="bottom"/>
            <w:hideMark/>
          </w:tcPr>
          <w:p w14:paraId="14D37CCE" w14:textId="77777777" w:rsidR="001D0713" w:rsidRPr="00911DBA" w:rsidRDefault="001D0713" w:rsidP="00604503">
            <w:pPr>
              <w:spacing w:before="0"/>
              <w:jc w:val="center"/>
            </w:pPr>
            <w:r w:rsidRPr="00911DBA">
              <w:t>One</w:t>
            </w:r>
          </w:p>
        </w:tc>
        <w:tc>
          <w:tcPr>
            <w:tcW w:w="1000" w:type="pct"/>
            <w:vAlign w:val="bottom"/>
            <w:hideMark/>
          </w:tcPr>
          <w:p w14:paraId="10679972" w14:textId="77777777" w:rsidR="001D0713" w:rsidRPr="00911DBA" w:rsidRDefault="001D0713" w:rsidP="00604503">
            <w:pPr>
              <w:spacing w:before="0"/>
              <w:jc w:val="center"/>
            </w:pPr>
            <w:r w:rsidRPr="00911DBA">
              <w:t>Two</w:t>
            </w:r>
          </w:p>
        </w:tc>
        <w:tc>
          <w:tcPr>
            <w:tcW w:w="1000" w:type="pct"/>
            <w:vAlign w:val="bottom"/>
            <w:hideMark/>
          </w:tcPr>
          <w:p w14:paraId="71765D23" w14:textId="77777777" w:rsidR="001D0713" w:rsidRPr="00911DBA" w:rsidRDefault="001D0713" w:rsidP="00604503">
            <w:pPr>
              <w:spacing w:before="0"/>
              <w:jc w:val="center"/>
            </w:pPr>
            <w:r w:rsidRPr="00911DBA">
              <w:t>Three</w:t>
            </w:r>
          </w:p>
        </w:tc>
        <w:tc>
          <w:tcPr>
            <w:tcW w:w="1000" w:type="pct"/>
            <w:vAlign w:val="bottom"/>
            <w:hideMark/>
          </w:tcPr>
          <w:p w14:paraId="64E006CB" w14:textId="77777777" w:rsidR="001D0713" w:rsidRPr="00911DBA" w:rsidRDefault="001D0713" w:rsidP="00604503">
            <w:pPr>
              <w:spacing w:before="0"/>
              <w:jc w:val="center"/>
            </w:pPr>
            <w:r w:rsidRPr="00911DBA">
              <w:t>Four</w:t>
            </w:r>
          </w:p>
        </w:tc>
      </w:tr>
      <w:tr w:rsidR="001D0713" w:rsidRPr="00911DBA" w14:paraId="2DF54827" w14:textId="77777777" w:rsidTr="004D1F84">
        <w:trPr>
          <w:trHeight w:val="9083"/>
          <w:jc w:val="center"/>
        </w:trPr>
        <w:tc>
          <w:tcPr>
            <w:tcW w:w="5000" w:type="pct"/>
            <w:gridSpan w:val="5"/>
            <w:hideMark/>
          </w:tcPr>
          <w:p w14:paraId="78C80F06" w14:textId="77777777" w:rsidR="001D0713" w:rsidRPr="00911DBA" w:rsidRDefault="001D0713" w:rsidP="00604503">
            <w:pPr>
              <w:keepNext/>
              <w:spacing w:before="0"/>
              <w:jc w:val="center"/>
            </w:pPr>
            <w:r w:rsidRPr="00911DBA">
              <w:rPr>
                <w:noProof/>
              </w:rPr>
              <w:drawing>
                <wp:anchor distT="0" distB="0" distL="114300" distR="114300" simplePos="0" relativeHeight="251905024" behindDoc="0" locked="0" layoutInCell="1" allowOverlap="1" wp14:anchorId="784FE28F" wp14:editId="3B72BC5C">
                  <wp:simplePos x="0" y="0"/>
                  <wp:positionH relativeFrom="column">
                    <wp:posOffset>-73717</wp:posOffset>
                  </wp:positionH>
                  <wp:positionV relativeFrom="paragraph">
                    <wp:posOffset>2294</wp:posOffset>
                  </wp:positionV>
                  <wp:extent cx="5527040" cy="5800298"/>
                  <wp:effectExtent l="19050" t="19050" r="16510" b="1016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01" cstate="print">
                            <a:extLst>
                              <a:ext uri="{BEBA8EAE-BF5A-486C-A8C5-ECC9F3942E4B}">
                                <a14:imgProps xmlns:a14="http://schemas.microsoft.com/office/drawing/2010/main">
                                  <a14:imgLayer r:embed="rId10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33858" cy="580745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tc>
      </w:tr>
    </w:tbl>
    <w:p w14:paraId="170D7DED" w14:textId="23018A8A" w:rsidR="001D0713" w:rsidRPr="00911DBA" w:rsidRDefault="001D0713" w:rsidP="00511957">
      <w:pPr>
        <w:spacing w:after="0"/>
        <w:jc w:val="center"/>
      </w:pPr>
      <w:r w:rsidRPr="00911DBA">
        <w:t xml:space="preserve">The optical flow between consecutive frames of (input) original image, (one) vanilla </w:t>
      </w:r>
      <w:proofErr w:type="spellStart"/>
      <w:r w:rsidRPr="00911DBA">
        <w:t>patchGAN</w:t>
      </w:r>
      <w:proofErr w:type="spellEnd"/>
      <w:r w:rsidRPr="00911DBA">
        <w:t xml:space="preserve">, (two) discriminator consider two frames, (three) discriminator consider three frames, (four) discriminator considers four frames. </w:t>
      </w:r>
    </w:p>
    <w:p w14:paraId="0D2C90E0" w14:textId="01BE9275" w:rsidR="00511957" w:rsidRPr="00911DBA" w:rsidRDefault="00511957" w:rsidP="00511957">
      <w:pPr>
        <w:spacing w:after="0"/>
        <w:jc w:val="center"/>
      </w:pPr>
    </w:p>
    <w:p w14:paraId="158DB470" w14:textId="77777777" w:rsidR="001D0713" w:rsidRPr="00911DBA" w:rsidRDefault="001D0713" w:rsidP="001D0713">
      <w:pPr>
        <w:spacing w:after="0"/>
      </w:pPr>
      <w:r w:rsidRPr="00911DBA">
        <w:lastRenderedPageBreak/>
        <w:t>The figure above shows a comparison among different discriminator models and it indicates the GAN network performs well when three frames are considered by the discriminator</w:t>
      </w:r>
      <w:r w:rsidRPr="00911DBA">
        <w:rPr>
          <w:rStyle w:val="FootnoteReference"/>
        </w:rPr>
        <w:footnoteReference w:id="10"/>
      </w:r>
      <w:r w:rsidRPr="00911DBA">
        <w:t>. The average endpoint error is a commonly used metrics to measure optical flow error this study test comparative discriminator networks, the result as shown in the above table indicates a discriminator network with three frames performs well comparatively.</w:t>
      </w:r>
    </w:p>
    <w:p w14:paraId="56F4CC5D" w14:textId="6A6D6C10" w:rsidR="001D0713" w:rsidRDefault="00FB5E59" w:rsidP="00A65545">
      <w:pPr>
        <w:jc w:val="center"/>
      </w:pPr>
      <w:r>
        <w:rPr>
          <w:noProof/>
        </w:rPr>
        <w:drawing>
          <wp:inline distT="0" distB="0" distL="0" distR="0" wp14:anchorId="02D78339" wp14:editId="6B5732EF">
            <wp:extent cx="4572000" cy="2743200"/>
            <wp:effectExtent l="0" t="0" r="0" b="0"/>
            <wp:docPr id="225" name="Chart 225">
              <a:extLst xmlns:a="http://schemas.openxmlformats.org/drawingml/2006/main">
                <a:ext uri="{FF2B5EF4-FFF2-40B4-BE49-F238E27FC236}">
                  <a16:creationId xmlns:a16="http://schemas.microsoft.com/office/drawing/2014/main" id="{6B29479B-6A07-404D-A3DC-45C106CEE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bl>
      <w:tblPr>
        <w:tblpPr w:leftFromText="180" w:rightFromText="180" w:vertAnchor="text" w:horzAnchor="margin" w:tblpXSpec="center" w:tblpY="-1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29"/>
        <w:gridCol w:w="1029"/>
        <w:gridCol w:w="1041"/>
        <w:gridCol w:w="1029"/>
      </w:tblGrid>
      <w:tr w:rsidR="00A65545" w:rsidRPr="00911DBA" w14:paraId="3AA44361" w14:textId="77777777" w:rsidTr="00A65545">
        <w:trPr>
          <w:trHeight w:val="284"/>
        </w:trPr>
        <w:tc>
          <w:tcPr>
            <w:tcW w:w="0" w:type="auto"/>
          </w:tcPr>
          <w:p w14:paraId="7FA13803"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Num of frames considered</w:t>
            </w:r>
          </w:p>
        </w:tc>
        <w:tc>
          <w:tcPr>
            <w:tcW w:w="0" w:type="auto"/>
            <w:shd w:val="clear" w:color="auto" w:fill="auto"/>
            <w:noWrap/>
            <w:vAlign w:val="bottom"/>
            <w:hideMark/>
          </w:tcPr>
          <w:p w14:paraId="66EEC0E0"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w:t>
            </w:r>
          </w:p>
        </w:tc>
        <w:tc>
          <w:tcPr>
            <w:tcW w:w="0" w:type="auto"/>
            <w:shd w:val="clear" w:color="auto" w:fill="auto"/>
            <w:noWrap/>
            <w:vAlign w:val="bottom"/>
            <w:hideMark/>
          </w:tcPr>
          <w:p w14:paraId="706A3FE4"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2</w:t>
            </w:r>
          </w:p>
        </w:tc>
        <w:tc>
          <w:tcPr>
            <w:tcW w:w="0" w:type="auto"/>
            <w:shd w:val="clear" w:color="auto" w:fill="auto"/>
            <w:noWrap/>
            <w:vAlign w:val="bottom"/>
            <w:hideMark/>
          </w:tcPr>
          <w:p w14:paraId="37220AF6"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3</w:t>
            </w:r>
          </w:p>
        </w:tc>
        <w:tc>
          <w:tcPr>
            <w:tcW w:w="0" w:type="auto"/>
            <w:shd w:val="clear" w:color="auto" w:fill="auto"/>
            <w:noWrap/>
            <w:vAlign w:val="bottom"/>
            <w:hideMark/>
          </w:tcPr>
          <w:p w14:paraId="300B4008"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w:t>
            </w:r>
          </w:p>
        </w:tc>
      </w:tr>
      <w:tr w:rsidR="00A65545" w:rsidRPr="00911DBA" w14:paraId="5E58A355" w14:textId="77777777" w:rsidTr="00A65545">
        <w:trPr>
          <w:trHeight w:val="284"/>
        </w:trPr>
        <w:tc>
          <w:tcPr>
            <w:tcW w:w="0" w:type="auto"/>
          </w:tcPr>
          <w:p w14:paraId="4AB9BD39"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AEE</w:t>
            </w:r>
          </w:p>
        </w:tc>
        <w:tc>
          <w:tcPr>
            <w:tcW w:w="0" w:type="auto"/>
            <w:shd w:val="clear" w:color="auto" w:fill="auto"/>
            <w:noWrap/>
            <w:vAlign w:val="bottom"/>
            <w:hideMark/>
          </w:tcPr>
          <w:p w14:paraId="529D1D81"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4.93E-05</w:t>
            </w:r>
          </w:p>
        </w:tc>
        <w:tc>
          <w:tcPr>
            <w:tcW w:w="0" w:type="auto"/>
            <w:shd w:val="clear" w:color="auto" w:fill="auto"/>
            <w:noWrap/>
            <w:vAlign w:val="bottom"/>
            <w:hideMark/>
          </w:tcPr>
          <w:p w14:paraId="7081C9FB"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1.22E-04</w:t>
            </w:r>
          </w:p>
        </w:tc>
        <w:tc>
          <w:tcPr>
            <w:tcW w:w="0" w:type="auto"/>
            <w:shd w:val="clear" w:color="auto" w:fill="auto"/>
            <w:noWrap/>
            <w:vAlign w:val="bottom"/>
            <w:hideMark/>
          </w:tcPr>
          <w:p w14:paraId="3E2EA682" w14:textId="77777777" w:rsidR="00A65545" w:rsidRPr="00911DBA" w:rsidRDefault="00A65545" w:rsidP="00A65545">
            <w:pPr>
              <w:spacing w:before="0" w:after="0" w:line="240" w:lineRule="auto"/>
              <w:jc w:val="center"/>
              <w:rPr>
                <w:rFonts w:eastAsia="Times New Roman"/>
                <w:b/>
                <w:bCs/>
                <w:color w:val="000000"/>
                <w:sz w:val="22"/>
                <w:szCs w:val="22"/>
              </w:rPr>
            </w:pPr>
            <w:r w:rsidRPr="00911DBA">
              <w:rPr>
                <w:rFonts w:eastAsia="Times New Roman"/>
                <w:b/>
                <w:bCs/>
                <w:color w:val="000000"/>
                <w:sz w:val="22"/>
                <w:szCs w:val="22"/>
              </w:rPr>
              <w:t>3.35E-05</w:t>
            </w:r>
          </w:p>
        </w:tc>
        <w:tc>
          <w:tcPr>
            <w:tcW w:w="0" w:type="auto"/>
            <w:shd w:val="clear" w:color="auto" w:fill="auto"/>
            <w:noWrap/>
            <w:vAlign w:val="bottom"/>
            <w:hideMark/>
          </w:tcPr>
          <w:p w14:paraId="1EB69AAD" w14:textId="77777777" w:rsidR="00A65545" w:rsidRPr="00911DBA" w:rsidRDefault="00A65545" w:rsidP="00A65545">
            <w:pPr>
              <w:spacing w:before="0" w:after="0" w:line="240" w:lineRule="auto"/>
              <w:jc w:val="center"/>
              <w:rPr>
                <w:rFonts w:eastAsia="Times New Roman"/>
                <w:color w:val="000000"/>
                <w:sz w:val="22"/>
                <w:szCs w:val="22"/>
              </w:rPr>
            </w:pPr>
            <w:r w:rsidRPr="00911DBA">
              <w:rPr>
                <w:rFonts w:eastAsia="Times New Roman"/>
                <w:color w:val="000000"/>
                <w:sz w:val="22"/>
                <w:szCs w:val="22"/>
              </w:rPr>
              <w:t>5.73E-05</w:t>
            </w:r>
          </w:p>
        </w:tc>
      </w:tr>
    </w:tbl>
    <w:p w14:paraId="5059632D" w14:textId="77777777" w:rsidR="00FB5E59" w:rsidRPr="00911DBA" w:rsidRDefault="00FB5E59" w:rsidP="00FB5E59">
      <w:pPr>
        <w:spacing w:after="0"/>
        <w:jc w:val="center"/>
      </w:pPr>
    </w:p>
    <w:p w14:paraId="66022238" w14:textId="77777777" w:rsidR="00A65545" w:rsidRDefault="00FB5E59" w:rsidP="00A65545">
      <w:pPr>
        <w:spacing w:before="0" w:after="0"/>
        <w:jc w:val="center"/>
      </w:pPr>
      <w:r w:rsidRPr="00911DBA">
        <w:t>AEE = Average endpoint error = L2 norm.</w:t>
      </w:r>
    </w:p>
    <w:p w14:paraId="0A78D402" w14:textId="25AD908F" w:rsidR="00FB5E59" w:rsidRPr="00FB5E59" w:rsidRDefault="00A65545" w:rsidP="00A65545">
      <w:pPr>
        <w:spacing w:before="0" w:after="0"/>
        <w:jc w:val="center"/>
        <w:sectPr w:rsidR="00FB5E59" w:rsidRPr="00FB5E59" w:rsidSect="00945B7F">
          <w:pgSz w:w="11906" w:h="16838" w:code="9"/>
          <w:pgMar w:top="1440" w:right="1440" w:bottom="1440" w:left="1701" w:header="720" w:footer="720" w:gutter="0"/>
          <w:cols w:space="720"/>
          <w:docGrid w:linePitch="360"/>
        </w:sectPr>
      </w:pPr>
      <w:r>
        <w:t>L</w:t>
      </w:r>
      <w:r w:rsidR="00FB5E59" w:rsidRPr="00911DBA">
        <w:t xml:space="preserve">ower </w:t>
      </w:r>
      <w:r>
        <w:t>value</w:t>
      </w:r>
      <w:r w:rsidR="00FB5E59" w:rsidRPr="00911DBA">
        <w:t xml:space="preserve"> indicates better </w:t>
      </w:r>
      <w:r w:rsidR="00573EA0" w:rsidRPr="00911DBA">
        <w:t>performance</w:t>
      </w:r>
      <w:r w:rsidR="004C15BD">
        <w:t>.</w:t>
      </w:r>
    </w:p>
    <w:p w14:paraId="706D5D6F" w14:textId="77777777" w:rsidR="00945B7F" w:rsidRDefault="00945B7F" w:rsidP="004D1F84">
      <w:pPr>
        <w:pStyle w:val="Heading2"/>
        <w:numPr>
          <w:ilvl w:val="0"/>
          <w:numId w:val="0"/>
        </w:numPr>
        <w:ind w:left="720"/>
        <w:sectPr w:rsidR="00945B7F" w:rsidSect="00EE3F33">
          <w:type w:val="continuous"/>
          <w:pgSz w:w="11906" w:h="16838" w:code="9"/>
          <w:pgMar w:top="1440" w:right="1440" w:bottom="1440" w:left="1701" w:header="720" w:footer="720" w:gutter="0"/>
          <w:cols w:space="720"/>
          <w:docGrid w:linePitch="360"/>
        </w:sectPr>
      </w:pPr>
      <w:bookmarkStart w:id="401" w:name="_Toc52981584"/>
      <w:bookmarkStart w:id="402" w:name="_Toc52981582"/>
    </w:p>
    <w:p w14:paraId="5C5CCAAF" w14:textId="69189DDF" w:rsidR="004D1F84" w:rsidRPr="00911DBA" w:rsidRDefault="004D1F84" w:rsidP="004D1F84">
      <w:pPr>
        <w:pStyle w:val="Heading2"/>
        <w:numPr>
          <w:ilvl w:val="0"/>
          <w:numId w:val="0"/>
        </w:numPr>
        <w:ind w:left="720"/>
      </w:pPr>
      <w:bookmarkStart w:id="403" w:name="_Toc54101902"/>
      <w:r w:rsidRPr="00911DBA">
        <w:lastRenderedPageBreak/>
        <w:t>Appendix D: Sample Code</w:t>
      </w:r>
      <w:bookmarkEnd w:id="401"/>
      <w:bookmarkEnd w:id="403"/>
    </w:p>
    <w:p w14:paraId="6ED88C0A" w14:textId="77777777" w:rsidR="004D1F84" w:rsidRPr="00911DBA" w:rsidRDefault="004D1F84" w:rsidP="004D1F84">
      <w:pPr>
        <w:rPr>
          <w:b/>
          <w:bCs/>
        </w:rPr>
      </w:pPr>
      <w:r w:rsidRPr="00911DBA">
        <w:rPr>
          <w:b/>
          <w:bCs/>
        </w:rPr>
        <w:t>Train generator network</w:t>
      </w:r>
    </w:p>
    <w:p w14:paraId="04814E2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G</w:t>
      </w:r>
      <w:proofErr w:type="spellEnd"/>
      <w:r w:rsidRPr="00A42289">
        <w:rPr>
          <w:rFonts w:ascii="Courier New" w:hAnsi="Courier New" w:cs="Courier New"/>
          <w:color w:val="0000FF"/>
        </w:rPr>
        <w:t>(A, A_1, A_2, B, B_1, B_2, A2B_1, A2B_2, B2A_1, B2A_2)</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 = G_A2B(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 = G_B2A(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2A = G_B2A(A2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2B = G_A2B(B2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A = G_B2A(A,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B = G_A2B(B,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 M_A2B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A, 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A_A2B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A, M_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 M_B2A = </w:t>
      </w:r>
      <w:proofErr w:type="spellStart"/>
      <w:r w:rsidRPr="00A42289">
        <w:rPr>
          <w:rFonts w:ascii="Courier New" w:hAnsi="Courier New" w:cs="Courier New"/>
          <w:color w:val="000000"/>
        </w:rPr>
        <w:t>get_content_features</w:t>
      </w:r>
      <w:proofErr w:type="spellEnd"/>
      <w:r w:rsidRPr="00A42289">
        <w:rPr>
          <w:rFonts w:ascii="Courier New" w:hAnsi="Courier New" w:cs="Courier New"/>
          <w:color w:val="000000"/>
        </w:rPr>
        <w:t>(B, 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M_B_B2A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M_B, M_B2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A2B_d_logits = D_B((A2B, A2B_1, 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B2A_d_logits = D_A((B2A, B2A_1, 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A2B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_g_loss = </w:t>
      </w:r>
      <w:proofErr w:type="spellStart"/>
      <w:r w:rsidRPr="00A42289">
        <w:rPr>
          <w:rFonts w:ascii="Courier New" w:hAnsi="Courier New" w:cs="Courier New"/>
          <w:color w:val="000000"/>
        </w:rPr>
        <w:t>g_loss_fn</w:t>
      </w:r>
      <w:proofErr w:type="spellEnd"/>
      <w:r w:rsidRPr="00A42289">
        <w:rPr>
          <w:rFonts w:ascii="Courier New" w:hAnsi="Courier New" w:cs="Courier New"/>
          <w:color w:val="000000"/>
        </w:rPr>
        <w:t>(B2A_d_logit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B2A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A, A2B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A2B_cycle_loss = </w:t>
      </w:r>
      <w:proofErr w:type="spellStart"/>
      <w:r w:rsidRPr="00A42289">
        <w:rPr>
          <w:rFonts w:ascii="Courier New" w:hAnsi="Courier New" w:cs="Courier New"/>
          <w:color w:val="000000"/>
        </w:rPr>
        <w:t>cycle_loss_fn</w:t>
      </w:r>
      <w:proofErr w:type="spellEnd"/>
      <w:r w:rsidRPr="00A42289">
        <w:rPr>
          <w:rFonts w:ascii="Courier New" w:hAnsi="Courier New" w:cs="Courier New"/>
          <w:color w:val="000000"/>
        </w:rPr>
        <w:t>(B, B2A2B)</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A2A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A, A2A)</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t xml:space="preserve">B2B_id_loss = </w:t>
      </w:r>
      <w:proofErr w:type="spellStart"/>
      <w:r w:rsidRPr="00A42289">
        <w:rPr>
          <w:rFonts w:ascii="Courier New" w:hAnsi="Courier New" w:cs="Courier New"/>
          <w:color w:val="000000"/>
        </w:rPr>
        <w:t>identity_loss_fn</w:t>
      </w:r>
      <w:proofErr w:type="spellEnd"/>
      <w:r w:rsidRPr="00A42289">
        <w:rPr>
          <w:rFonts w:ascii="Courier New" w:hAnsi="Courier New" w:cs="Courier New"/>
          <w:color w:val="000000"/>
        </w:rPr>
        <w:t>(B, B2B)</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xml:space="preserve"> = (A2B_g_loss + B2A_g_loss) + (A2B2A_cycle_loss + B2A2B_cycle_loss) * </w:t>
      </w:r>
      <w:proofErr w:type="spellStart"/>
      <w:r w:rsidRPr="00A42289">
        <w:rPr>
          <w:rFonts w:ascii="Courier New" w:hAnsi="Courier New" w:cs="Courier New"/>
          <w:color w:val="000000"/>
        </w:rPr>
        <w:lastRenderedPageBreak/>
        <w:t>args.cycle_loss_weight</w:t>
      </w:r>
      <w:proofErr w:type="spellEnd"/>
      <w:r w:rsidRPr="00A42289">
        <w:rPr>
          <w:rFonts w:ascii="Courier New" w:hAnsi="Courier New" w:cs="Courier New"/>
          <w:color w:val="000000"/>
        </w:rPr>
        <w:t xml:space="preserve"> + (A2A_id_loss + B2B_id_loss) * </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t xml:space="preserve"> + (M_A_A2B + M_B_B2A)*</w:t>
      </w:r>
      <w:proofErr w:type="spellStart"/>
      <w:r w:rsidRPr="00A42289">
        <w:rPr>
          <w:rFonts w:ascii="Courier New" w:hAnsi="Courier New" w:cs="Courier New"/>
          <w:color w:val="000000"/>
        </w:rPr>
        <w:t>args.identity_loss_weight</w:t>
      </w:r>
      <w:proofErr w:type="spellEnd"/>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G_loss</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tab/>
      </w:r>
      <w:proofErr w:type="spellStart"/>
      <w:r w:rsidRPr="00A42289">
        <w:rPr>
          <w:rFonts w:ascii="Courier New" w:hAnsi="Courier New" w:cs="Courier New"/>
          <w:color w:val="000000"/>
        </w:rPr>
        <w:t>G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G_grad</w:t>
      </w:r>
      <w:proofErr w:type="spellEnd"/>
      <w:r w:rsidRPr="00A42289">
        <w:rPr>
          <w:rFonts w:ascii="Courier New" w:hAnsi="Courier New" w:cs="Courier New"/>
          <w:color w:val="000000"/>
        </w:rPr>
        <w:t>, G_A2B.trainable_variables + G_B2A.trainable_variables))</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954121"/>
        </w:rPr>
        <w:t>return</w:t>
      </w:r>
      <w:r w:rsidRPr="00A42289">
        <w:rPr>
          <w:rFonts w:ascii="Courier New" w:hAnsi="Courier New" w:cs="Courier New"/>
          <w:color w:val="000000"/>
        </w:rPr>
        <w:t xml:space="preserve"> A2B, B2A, {</w:t>
      </w:r>
      <w:r w:rsidRPr="00A42289">
        <w:rPr>
          <w:rFonts w:ascii="Courier New" w:hAnsi="Courier New" w:cs="Courier New"/>
          <w:color w:val="219161"/>
        </w:rPr>
        <w:t>'A2B_g_loss'</w:t>
      </w:r>
      <w:r w:rsidRPr="00A42289">
        <w:rPr>
          <w:rFonts w:ascii="Courier New" w:hAnsi="Courier New" w:cs="Courier New"/>
          <w:color w:val="000000"/>
        </w:rPr>
        <w:t>: A2B_g_loss,</w:t>
      </w:r>
      <w:r w:rsidRPr="00A42289">
        <w:rPr>
          <w:rFonts w:ascii="Courier New" w:hAnsi="Courier New" w:cs="Courier New"/>
          <w:color w:val="219161"/>
        </w:rPr>
        <w:t>'M_A_A2B_loss'</w:t>
      </w:r>
      <w:r w:rsidRPr="00A42289">
        <w:rPr>
          <w:rFonts w:ascii="Courier New" w:hAnsi="Courier New" w:cs="Courier New"/>
          <w:color w:val="000000"/>
        </w:rPr>
        <w:t>:M_A_A2B,</w:t>
      </w:r>
      <w:r w:rsidRPr="00A42289">
        <w:rPr>
          <w:rFonts w:ascii="Courier New" w:hAnsi="Courier New" w:cs="Courier New"/>
          <w:color w:val="219161"/>
        </w:rPr>
        <w:t>'M_B_B2A_loss'</w:t>
      </w:r>
      <w:r w:rsidRPr="00A42289">
        <w:rPr>
          <w:rFonts w:ascii="Courier New" w:hAnsi="Courier New" w:cs="Courier New"/>
          <w:color w:val="000000"/>
        </w:rPr>
        <w:t>:M_B_B2A,</w:t>
      </w:r>
      <w:r w:rsidRPr="00A42289">
        <w:rPr>
          <w:rFonts w:ascii="Courier New" w:hAnsi="Courier New" w:cs="Courier New"/>
          <w:color w:val="219161"/>
        </w:rPr>
        <w:t>'B2A_g_loss'</w:t>
      </w:r>
      <w:r w:rsidRPr="00A42289">
        <w:rPr>
          <w:rFonts w:ascii="Courier New" w:hAnsi="Courier New" w:cs="Courier New"/>
          <w:color w:val="000000"/>
        </w:rPr>
        <w:t>: B2A_g_loss,</w:t>
      </w:r>
      <w:r w:rsidRPr="00A42289">
        <w:rPr>
          <w:rFonts w:ascii="Courier New" w:hAnsi="Courier New" w:cs="Courier New"/>
          <w:color w:val="219161"/>
        </w:rPr>
        <w:t>'A2B2A_cycle_loss'</w:t>
      </w:r>
      <w:r w:rsidRPr="00A42289">
        <w:rPr>
          <w:rFonts w:ascii="Courier New" w:hAnsi="Courier New" w:cs="Courier New"/>
          <w:color w:val="000000"/>
        </w:rPr>
        <w:t xml:space="preserve">: A2B2A_cycle_loss, </w:t>
      </w:r>
      <w:r w:rsidRPr="00A42289">
        <w:rPr>
          <w:rFonts w:ascii="Courier New" w:hAnsi="Courier New" w:cs="Courier New"/>
          <w:color w:val="219161"/>
        </w:rPr>
        <w:t>'B2A2B_cycle_loss'</w:t>
      </w:r>
      <w:r w:rsidRPr="00A42289">
        <w:rPr>
          <w:rFonts w:ascii="Courier New" w:hAnsi="Courier New" w:cs="Courier New"/>
          <w:color w:val="000000"/>
        </w:rPr>
        <w:t xml:space="preserve">: B2A2B_cycle_loss, </w:t>
      </w:r>
      <w:r w:rsidRPr="00A42289">
        <w:rPr>
          <w:rFonts w:ascii="Courier New" w:hAnsi="Courier New" w:cs="Courier New"/>
          <w:color w:val="219161"/>
        </w:rPr>
        <w:t>'A2A_id_loss'</w:t>
      </w:r>
      <w:r w:rsidRPr="00A42289">
        <w:rPr>
          <w:rFonts w:ascii="Courier New" w:hAnsi="Courier New" w:cs="Courier New"/>
          <w:color w:val="000000"/>
        </w:rPr>
        <w:t xml:space="preserve">: A2A_id_loss, </w:t>
      </w:r>
      <w:r w:rsidRPr="00A42289">
        <w:rPr>
          <w:rFonts w:ascii="Courier New" w:hAnsi="Courier New" w:cs="Courier New"/>
          <w:color w:val="219161"/>
        </w:rPr>
        <w:t>'B2B_id_loss'</w:t>
      </w:r>
      <w:r w:rsidRPr="00A42289">
        <w:rPr>
          <w:rFonts w:ascii="Courier New" w:hAnsi="Courier New" w:cs="Courier New"/>
          <w:color w:val="000000"/>
        </w:rPr>
        <w:t>: B2B_id_loss}</w:t>
      </w:r>
    </w:p>
    <w:p w14:paraId="6F9EEA14" w14:textId="77777777" w:rsidR="004D1F84" w:rsidRPr="00911DBA" w:rsidRDefault="004D1F84" w:rsidP="004D1F84">
      <w:pPr>
        <w:jc w:val="left"/>
      </w:pPr>
      <w:r w:rsidRPr="00911DBA">
        <w:t>Train discriminator network</w:t>
      </w:r>
    </w:p>
    <w:p w14:paraId="3E86F3E8"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b/>
          <w:color w:val="999999"/>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D</w:t>
      </w:r>
      <w:proofErr w:type="spellEnd"/>
      <w:r w:rsidRPr="00A42289">
        <w:rPr>
          <w:rFonts w:ascii="Courier New" w:hAnsi="Courier New" w:cs="Courier New"/>
          <w:color w:val="0000FF"/>
        </w:rPr>
        <w:t>(A, B, A2B, B2A)</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xml:space="preserve"> = D_A((A,A_1,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B2A_d_logits = D_A((B2A,B2A_1,B2A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xml:space="preserve"> = D_B((B,B_1,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A2B_d_logits = D_B((A2B,A2B_1,A2B_2), training=</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i/>
          <w:color w:val="408080"/>
        </w:rPr>
        <w:t>#UPDATE PREVIOUS VALUES</w:t>
      </w:r>
      <w:r w:rsidRPr="00A42289">
        <w:rPr>
          <w:rFonts w:ascii="Courier New" w:hAnsi="Courier New" w:cs="Courier New"/>
          <w:color w:val="000000"/>
        </w:rPr>
        <w:br/>
        <w:t xml:space="preserve">        A2B_2 = tf.compat.v1.assign(A2B_2, A2B_1)</w:t>
      </w:r>
      <w:r w:rsidRPr="00A42289">
        <w:rPr>
          <w:rFonts w:ascii="Courier New" w:hAnsi="Courier New" w:cs="Courier New"/>
          <w:color w:val="000000"/>
        </w:rPr>
        <w:br/>
        <w:t xml:space="preserve">        A2B_1 = tf.compat.v1.assign(A2B_1, A2B)</w:t>
      </w:r>
      <w:r w:rsidRPr="00A42289">
        <w:rPr>
          <w:rFonts w:ascii="Courier New" w:hAnsi="Courier New" w:cs="Courier New"/>
          <w:color w:val="000000"/>
        </w:rPr>
        <w:br/>
        <w:t xml:space="preserve">        B2A_2 = tf.compat.v1.assign(B2A_2, B2A_1)</w:t>
      </w:r>
      <w:r w:rsidRPr="00A42289">
        <w:rPr>
          <w:rFonts w:ascii="Courier New" w:hAnsi="Courier New" w:cs="Courier New"/>
          <w:color w:val="000000"/>
        </w:rPr>
        <w:br/>
        <w:t xml:space="preserve">        B2A_1 = tf.compat.v1.assign(B2A_1, B2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B2A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A_d_logits</w:t>
      </w:r>
      <w:proofErr w:type="spellEnd"/>
      <w:r w:rsidRPr="00A42289">
        <w:rPr>
          <w:rFonts w:ascii="Courier New" w:hAnsi="Courier New" w:cs="Courier New"/>
          <w:color w:val="000000"/>
        </w:rPr>
        <w:t>, B2A_d_logits)</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A2B_d_loss = </w:t>
      </w:r>
      <w:proofErr w:type="spellStart"/>
      <w:r w:rsidRPr="00A42289">
        <w:rPr>
          <w:rFonts w:ascii="Courier New" w:hAnsi="Courier New" w:cs="Courier New"/>
          <w:color w:val="000000"/>
        </w:rPr>
        <w:t>d_loss_f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B_d_logits</w:t>
      </w:r>
      <w:proofErr w:type="spellEnd"/>
      <w:r w:rsidRPr="00A42289">
        <w:rPr>
          <w:rFonts w:ascii="Courier New" w:hAnsi="Courier New" w:cs="Courier New"/>
          <w:color w:val="000000"/>
        </w:rPr>
        <w:t>, A2B_d_logits)</w:t>
      </w:r>
      <w:r w:rsidRPr="00A42289">
        <w:rPr>
          <w:rFonts w:ascii="Courier New" w:hAnsi="Courier New" w:cs="Courier New"/>
          <w:color w:val="000000"/>
        </w:rPr>
        <w:br/>
      </w:r>
      <w:r w:rsidRPr="00A42289">
        <w:rPr>
          <w:rFonts w:ascii="Courier New" w:hAnsi="Courier New" w:cs="Courier New"/>
          <w:color w:val="000000"/>
        </w:rPr>
        <w:lastRenderedPageBreak/>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A, training=</w:t>
      </w:r>
      <w:r w:rsidRPr="00A42289">
        <w:rPr>
          <w:rFonts w:ascii="Courier New" w:hAnsi="Courier New" w:cs="Courier New"/>
          <w:color w:val="954121"/>
        </w:rPr>
        <w:t>True</w:t>
      </w:r>
      <w:r w:rsidRPr="00A42289">
        <w:rPr>
          <w:rFonts w:ascii="Courier New" w:hAnsi="Courier New" w:cs="Courier New"/>
          <w:color w:val="000000"/>
        </w:rPr>
        <w:t>), [A,A_1,A_2], [B2A,B2A_1,B2A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gan.gradient_penalty</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functools.partial</w:t>
      </w:r>
      <w:proofErr w:type="spellEnd"/>
      <w:r w:rsidRPr="00A42289">
        <w:rPr>
          <w:rFonts w:ascii="Courier New" w:hAnsi="Courier New" w:cs="Courier New"/>
          <w:color w:val="000000"/>
        </w:rPr>
        <w:t>(D_B, training=</w:t>
      </w:r>
      <w:r w:rsidRPr="00A42289">
        <w:rPr>
          <w:rFonts w:ascii="Courier New" w:hAnsi="Courier New" w:cs="Courier New"/>
          <w:color w:val="954121"/>
        </w:rPr>
        <w:t>True</w:t>
      </w:r>
      <w:r w:rsidRPr="00A42289">
        <w:rPr>
          <w:rFonts w:ascii="Courier New" w:hAnsi="Courier New" w:cs="Courier New"/>
          <w:color w:val="000000"/>
        </w:rPr>
        <w:t>), [B,B_1,B_2], [A2B,A2B_1,A2B_2], mode=</w:t>
      </w:r>
      <w:proofErr w:type="spellStart"/>
      <w:r w:rsidRPr="00A42289">
        <w:rPr>
          <w:rFonts w:ascii="Courier New" w:hAnsi="Courier New" w:cs="Courier New"/>
          <w:color w:val="000000"/>
        </w:rPr>
        <w:t>args.gradient_penalty_mode,numberof_img</w:t>
      </w:r>
      <w:proofErr w:type="spellEnd"/>
      <w:r w:rsidRPr="00A42289">
        <w:rPr>
          <w:rFonts w:ascii="Courier New" w:hAnsi="Courier New" w:cs="Courier New"/>
          <w:color w:val="000000"/>
        </w:rPr>
        <w:t xml:space="preserve"> = </w:t>
      </w:r>
      <w:r w:rsidRPr="00A42289">
        <w:rPr>
          <w:rFonts w:ascii="Courier New" w:hAnsi="Courier New" w:cs="Courier New"/>
          <w:color w:val="40A070"/>
        </w:rPr>
        <w:t>3</w:t>
      </w:r>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 +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 +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args.gradient_penalty_weight</w:t>
      </w:r>
      <w:proofErr w:type="spellEnd"/>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D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D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D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D_A.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D_B.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r w:rsidRPr="00A42289">
        <w:rPr>
          <w:rFonts w:ascii="Courier New" w:hAnsi="Courier New" w:cs="Courier New"/>
          <w:color w:val="219161"/>
        </w:rPr>
        <w:t>'</w:t>
      </w:r>
      <w:proofErr w:type="spellStart"/>
      <w:r w:rsidRPr="00A42289">
        <w:rPr>
          <w:rFonts w:ascii="Courier New" w:hAnsi="Courier New" w:cs="Courier New"/>
          <w:color w:val="219161"/>
        </w:rPr>
        <w:t>A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A_d_loss</w:t>
      </w:r>
      <w:proofErr w:type="spellEnd"/>
      <w:r w:rsidRPr="00A42289">
        <w:rPr>
          <w:rFonts w:ascii="Courier New" w:hAnsi="Courier New" w:cs="Courier New"/>
          <w:color w:val="000000"/>
        </w:rPr>
        <w:t xml:space="preserve"> + B2A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B_d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B_d_loss</w:t>
      </w:r>
      <w:proofErr w:type="spellEnd"/>
      <w:r w:rsidRPr="00A42289">
        <w:rPr>
          <w:rFonts w:ascii="Courier New" w:hAnsi="Courier New" w:cs="Courier New"/>
          <w:color w:val="000000"/>
        </w:rPr>
        <w:t xml:space="preserve"> + A2B_d_loss,</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A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A_gp</w:t>
      </w:r>
      <w:proofErr w:type="spellEnd"/>
      <w:r w:rsidRPr="00A42289">
        <w:rPr>
          <w:rFonts w:ascii="Courier New" w:hAnsi="Courier New" w:cs="Courier New"/>
          <w:color w:val="000000"/>
        </w:rPr>
        <w:t>,</w:t>
      </w:r>
      <w:r w:rsidRPr="00A42289">
        <w:rPr>
          <w:rFonts w:ascii="Courier New" w:hAnsi="Courier New" w:cs="Courier New"/>
          <w:color w:val="000000"/>
        </w:rPr>
        <w:br/>
      </w:r>
      <w:r w:rsidRPr="00A42289">
        <w:rPr>
          <w:rFonts w:ascii="Courier New" w:hAnsi="Courier New" w:cs="Courier New"/>
          <w:color w:val="000000"/>
        </w:rPr>
        <w:tab/>
      </w:r>
      <w:r w:rsidRPr="00A42289">
        <w:rPr>
          <w:rFonts w:ascii="Courier New" w:hAnsi="Courier New" w:cs="Courier New"/>
          <w:color w:val="000000"/>
        </w:rPr>
        <w:tab/>
      </w:r>
      <w:r w:rsidRPr="00A42289">
        <w:rPr>
          <w:rFonts w:ascii="Courier New" w:hAnsi="Courier New" w:cs="Courier New"/>
          <w:color w:val="219161"/>
        </w:rPr>
        <w:t>'</w:t>
      </w:r>
      <w:proofErr w:type="spellStart"/>
      <w:r w:rsidRPr="00A42289">
        <w:rPr>
          <w:rFonts w:ascii="Courier New" w:hAnsi="Courier New" w:cs="Courier New"/>
          <w:color w:val="219161"/>
        </w:rPr>
        <w:t>D_B_gp</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D_B_gp</w:t>
      </w:r>
      <w:proofErr w:type="spellEnd"/>
      <w:r w:rsidRPr="00A42289">
        <w:rPr>
          <w:rFonts w:ascii="Courier New" w:hAnsi="Courier New" w:cs="Courier New"/>
          <w:color w:val="000000"/>
        </w:rPr>
        <w:t>}</w:t>
      </w:r>
    </w:p>
    <w:p w14:paraId="5A47E1D2" w14:textId="77777777" w:rsidR="004D1F84" w:rsidRPr="00911DBA" w:rsidRDefault="004D1F84" w:rsidP="004D1F84">
      <w:pPr>
        <w:spacing w:after="0"/>
        <w:rPr>
          <w:b/>
          <w:bCs/>
          <w:i/>
          <w:iCs/>
        </w:rPr>
      </w:pPr>
      <w:r w:rsidRPr="00911DBA">
        <w:rPr>
          <w:b/>
          <w:bCs/>
          <w:i/>
          <w:iCs/>
        </w:rPr>
        <w:t>Train Temporal Discriminator</w:t>
      </w:r>
    </w:p>
    <w:p w14:paraId="12AF2DA1" w14:textId="77777777" w:rsidR="004D1F84" w:rsidRPr="00A42289" w:rsidRDefault="004D1F84" w:rsidP="004D1F84">
      <w:pPr>
        <w:shd w:val="clear" w:color="auto" w:fill="F8F8FF"/>
        <w:jc w:val="left"/>
        <w:rPr>
          <w:rFonts w:ascii="Courier New" w:hAnsi="Courier New" w:cs="Courier New"/>
        </w:rPr>
      </w:pP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P_loss_fn</w:t>
      </w:r>
      <w:proofErr w:type="spellEnd"/>
      <w:r w:rsidRPr="00A42289">
        <w:rPr>
          <w:rFonts w:ascii="Courier New" w:hAnsi="Courier New" w:cs="Courier New"/>
          <w:color w:val="0000FF"/>
        </w:rPr>
        <w:t>(real, fake)</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tf.reduce_mean</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tf.abs</w:t>
      </w:r>
      <w:proofErr w:type="spellEnd"/>
      <w:r w:rsidRPr="00A42289">
        <w:rPr>
          <w:rFonts w:ascii="Courier New" w:hAnsi="Courier New" w:cs="Courier New"/>
          <w:color w:val="000000"/>
        </w:rPr>
        <w:t>(real - fake))</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i/>
          <w:color w:val="408080"/>
        </w:rPr>
        <w:t>#@tf.function</w:t>
      </w:r>
      <w:r w:rsidRPr="00A42289">
        <w:rPr>
          <w:rFonts w:ascii="Courier New" w:hAnsi="Courier New" w:cs="Courier New"/>
          <w:color w:val="000000"/>
        </w:rPr>
        <w:br/>
      </w:r>
      <w:r w:rsidRPr="00A42289">
        <w:rPr>
          <w:rFonts w:ascii="Courier New" w:hAnsi="Courier New" w:cs="Courier New"/>
          <w:color w:val="954121"/>
        </w:rPr>
        <w:t>def</w:t>
      </w:r>
      <w:r w:rsidRPr="00A42289">
        <w:rPr>
          <w:rFonts w:ascii="Courier New" w:hAnsi="Courier New" w:cs="Courier New"/>
          <w:color w:val="000000"/>
        </w:rPr>
        <w:t xml:space="preserve"> </w:t>
      </w:r>
      <w:proofErr w:type="spellStart"/>
      <w:r w:rsidRPr="00A42289">
        <w:rPr>
          <w:rFonts w:ascii="Courier New" w:hAnsi="Courier New" w:cs="Courier New"/>
          <w:b/>
          <w:color w:val="445588"/>
        </w:rPr>
        <w:t>train_P</w:t>
      </w:r>
      <w:proofErr w:type="spellEnd"/>
      <w:r w:rsidRPr="00A42289">
        <w:rPr>
          <w:rFonts w:ascii="Courier New" w:hAnsi="Courier New" w:cs="Courier New"/>
          <w:color w:val="0000FF"/>
        </w:rPr>
        <w:t>(A, A_1, A_2, B, B_1, B_2)</w:t>
      </w:r>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with</w:t>
      </w:r>
      <w:r w:rsidRPr="00A42289">
        <w:rPr>
          <w:rFonts w:ascii="Courier New" w:hAnsi="Courier New" w:cs="Courier New"/>
          <w:color w:val="000000"/>
        </w:rPr>
        <w:t xml:space="preserve"> </w:t>
      </w:r>
      <w:proofErr w:type="spellStart"/>
      <w:r w:rsidRPr="00A42289">
        <w:rPr>
          <w:rFonts w:ascii="Courier New" w:hAnsi="Courier New" w:cs="Courier New"/>
          <w:color w:val="000000"/>
        </w:rPr>
        <w:t>tf.GradientTape</w:t>
      </w:r>
      <w:proofErr w:type="spellEnd"/>
      <w:r w:rsidRPr="00A42289">
        <w:rPr>
          <w:rFonts w:ascii="Courier New" w:hAnsi="Courier New" w:cs="Courier New"/>
          <w:color w:val="000000"/>
        </w:rPr>
        <w:t xml:space="preserve">() </w:t>
      </w:r>
      <w:r w:rsidRPr="00A42289">
        <w:rPr>
          <w:rFonts w:ascii="Courier New" w:hAnsi="Courier New" w:cs="Courier New"/>
          <w:color w:val="954121"/>
        </w:rPr>
        <w:t>as</w:t>
      </w:r>
      <w:r w:rsidRPr="00A42289">
        <w:rPr>
          <w:rFonts w:ascii="Courier New" w:hAnsi="Courier New" w:cs="Courier New"/>
          <w:color w:val="000000"/>
        </w:rPr>
        <w:t xml:space="preserve"> </w:t>
      </w:r>
      <w:proofErr w:type="spellStart"/>
      <w:r w:rsidRPr="00A42289">
        <w:rPr>
          <w:rFonts w:ascii="Courier New" w:hAnsi="Courier New" w:cs="Courier New"/>
          <w:color w:val="000000"/>
        </w:rPr>
        <w:t>pt</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 Px([A_1, A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w:t>
      </w:r>
      <w:proofErr w:type="spellEnd"/>
      <w:r w:rsidRPr="00A42289">
        <w:rPr>
          <w:rFonts w:ascii="Courier New" w:hAnsi="Courier New" w:cs="Courier New"/>
          <w:color w:val="000000"/>
        </w:rPr>
        <w:t xml:space="preserve">([B_1, B_2],training = </w:t>
      </w:r>
      <w:r w:rsidRPr="00A42289">
        <w:rPr>
          <w:rFonts w:ascii="Courier New" w:hAnsi="Courier New" w:cs="Courier New"/>
          <w:color w:val="954121"/>
        </w:rPr>
        <w:t>True</w:t>
      </w:r>
      <w:r w:rsidRPr="00A42289">
        <w:rPr>
          <w:rFonts w:ascii="Courier New" w:hAnsi="Courier New" w:cs="Courier New"/>
          <w:color w:val="000000"/>
        </w:rPr>
        <w:t>)</w:t>
      </w:r>
      <w:r w:rsidRPr="00A42289">
        <w:rPr>
          <w:rFonts w:ascii="Courier New" w:hAnsi="Courier New" w:cs="Courier New"/>
          <w:color w:val="000000"/>
        </w:rPr>
        <w:br/>
        <w:t xml:space="preserve">        x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A,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xl1_loss * LAMBDA</w:t>
      </w:r>
      <w:r w:rsidRPr="00A42289">
        <w:rPr>
          <w:rFonts w:ascii="Courier New" w:hAnsi="Courier New" w:cs="Courier New"/>
          <w:color w:val="000000"/>
        </w:rPr>
        <w:br/>
      </w:r>
      <w:r w:rsidRPr="00A42289">
        <w:rPr>
          <w:rFonts w:ascii="Courier New" w:hAnsi="Courier New" w:cs="Courier New"/>
          <w:color w:val="000000"/>
        </w:rPr>
        <w:br/>
      </w:r>
      <w:r w:rsidRPr="00A42289">
        <w:rPr>
          <w:rFonts w:ascii="Courier New" w:hAnsi="Courier New" w:cs="Courier New"/>
          <w:color w:val="000000"/>
        </w:rPr>
        <w:lastRenderedPageBreak/>
        <w:t xml:space="preserve">        yl1_loss = </w:t>
      </w:r>
      <w:proofErr w:type="spellStart"/>
      <w:r w:rsidRPr="00A42289">
        <w:rPr>
          <w:rFonts w:ascii="Courier New" w:hAnsi="Courier New" w:cs="Courier New"/>
          <w:color w:val="000000"/>
        </w:rPr>
        <w:t>P_loss_fn</w:t>
      </w:r>
      <w:proofErr w:type="spellEnd"/>
      <w:r w:rsidRPr="00A42289">
        <w:rPr>
          <w:rFonts w:ascii="Courier New" w:hAnsi="Courier New" w:cs="Courier New"/>
          <w:color w:val="000000"/>
        </w:rPr>
        <w:t xml:space="preserve">(B,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 yl1_loss * LAMBDA</w:t>
      </w:r>
      <w:r w:rsidRPr="00A42289">
        <w:rPr>
          <w:rFonts w:ascii="Courier New" w:hAnsi="Courier New" w:cs="Courier New"/>
          <w:color w:val="000000"/>
        </w:rPr>
        <w:br/>
        <w:t xml:space="preserve">            </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args.cycle_loss_weight</w:t>
      </w:r>
      <w:proofErr w:type="spellEnd"/>
      <w:r w:rsidRPr="00A42289">
        <w:rPr>
          <w:rFonts w:ascii="Courier New" w:hAnsi="Courier New" w:cs="Courier New"/>
          <w:color w:val="000000"/>
        </w:rPr>
        <w:t xml:space="preserve"> </w:t>
      </w:r>
      <w:r w:rsidRPr="00A42289">
        <w:rPr>
          <w:rFonts w:ascii="Courier New" w:hAnsi="Courier New" w:cs="Courier New"/>
          <w:color w:val="000000"/>
        </w:rPr>
        <w:br/>
      </w:r>
      <w:r w:rsidRPr="00A42289">
        <w:rPr>
          <w:rFonts w:ascii="Courier New" w:hAnsi="Courier New" w:cs="Courier New"/>
          <w:color w:val="000000"/>
        </w:rPr>
        <w:br/>
        <w:t xml:space="preserve">    </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t.gradient</w:t>
      </w:r>
      <w:proofErr w:type="spellEnd"/>
      <w:r w:rsidRPr="00A42289">
        <w:rPr>
          <w:rFonts w:ascii="Courier New" w:hAnsi="Courier New" w:cs="Courier New"/>
          <w:color w:val="000000"/>
        </w:rPr>
        <w:t>(</w:t>
      </w:r>
      <w:proofErr w:type="spellStart"/>
      <w:r w:rsidRPr="00A42289">
        <w:rPr>
          <w:rFonts w:ascii="Courier New" w:hAnsi="Courier New" w:cs="Courier New"/>
          <w:color w:val="000000"/>
        </w:rPr>
        <w:t>P_loss</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proofErr w:type="spellStart"/>
      <w:r w:rsidRPr="00A42289">
        <w:rPr>
          <w:rFonts w:ascii="Courier New" w:hAnsi="Courier New" w:cs="Courier New"/>
          <w:color w:val="000000"/>
        </w:rPr>
        <w:t>P_optimizer.apply_gradients</w:t>
      </w:r>
      <w:proofErr w:type="spellEnd"/>
      <w:r w:rsidRPr="00A42289">
        <w:rPr>
          <w:rFonts w:ascii="Courier New" w:hAnsi="Courier New" w:cs="Courier New"/>
          <w:color w:val="000000"/>
        </w:rPr>
        <w:t>(zip(</w:t>
      </w:r>
      <w:proofErr w:type="spellStart"/>
      <w:r w:rsidRPr="00A42289">
        <w:rPr>
          <w:rFonts w:ascii="Courier New" w:hAnsi="Courier New" w:cs="Courier New"/>
          <w:color w:val="000000"/>
        </w:rPr>
        <w:t>P_grad</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Px.trainable_variables</w:t>
      </w:r>
      <w:proofErr w:type="spellEnd"/>
      <w:r w:rsidRPr="00A42289">
        <w:rPr>
          <w:rFonts w:ascii="Courier New" w:hAnsi="Courier New" w:cs="Courier New"/>
          <w:color w:val="000000"/>
        </w:rPr>
        <w:t xml:space="preserve"> + </w:t>
      </w:r>
      <w:proofErr w:type="spellStart"/>
      <w:r w:rsidRPr="00A42289">
        <w:rPr>
          <w:rFonts w:ascii="Courier New" w:hAnsi="Courier New" w:cs="Courier New"/>
          <w:color w:val="000000"/>
        </w:rPr>
        <w:t>Py.trainable_variable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954121"/>
        </w:rPr>
        <w:t>return</w:t>
      </w:r>
      <w:r w:rsidRPr="00A42289">
        <w:rPr>
          <w:rFonts w:ascii="Courier New" w:hAnsi="Courier New" w:cs="Courier New"/>
          <w:color w:val="000000"/>
        </w:rPr>
        <w:t xml:space="preserve"> </w:t>
      </w:r>
      <w:proofErr w:type="spellStart"/>
      <w:r w:rsidRPr="00A42289">
        <w:rPr>
          <w:rFonts w:ascii="Courier New" w:hAnsi="Courier New" w:cs="Courier New"/>
          <w:color w:val="000000"/>
        </w:rPr>
        <w:t>A_p</w:t>
      </w:r>
      <w:proofErr w:type="spellEnd"/>
      <w:r w:rsidRPr="00A42289">
        <w:rPr>
          <w:rFonts w:ascii="Courier New" w:hAnsi="Courier New" w:cs="Courier New"/>
          <w:color w:val="000000"/>
        </w:rPr>
        <w:t xml:space="preserve">, </w:t>
      </w:r>
      <w:proofErr w:type="spellStart"/>
      <w:r w:rsidRPr="00A42289">
        <w:rPr>
          <w:rFonts w:ascii="Courier New" w:hAnsi="Courier New" w:cs="Courier New"/>
          <w:color w:val="000000"/>
        </w:rPr>
        <w:t>B_p</w:t>
      </w:r>
      <w:proofErr w:type="spellEnd"/>
      <w:r w:rsidRPr="00A42289">
        <w:rPr>
          <w:rFonts w:ascii="Courier New" w:hAnsi="Courier New" w:cs="Courier New"/>
          <w:color w:val="000000"/>
        </w:rPr>
        <w:t>, {</w:t>
      </w:r>
      <w:r w:rsidRPr="00A42289">
        <w:rPr>
          <w:rFonts w:ascii="Courier New" w:hAnsi="Courier New" w:cs="Courier New"/>
          <w:color w:val="219161"/>
        </w:rPr>
        <w:t>'</w:t>
      </w:r>
      <w:proofErr w:type="spellStart"/>
      <w:r w:rsidRPr="00A42289">
        <w:rPr>
          <w:rFonts w:ascii="Courier New" w:hAnsi="Courier New" w:cs="Courier New"/>
          <w:color w:val="219161"/>
        </w:rPr>
        <w:t>Px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Px_loss</w:t>
      </w:r>
      <w:proofErr w:type="spellEnd"/>
      <w:r w:rsidRPr="00A42289">
        <w:rPr>
          <w:rFonts w:ascii="Courier New" w:hAnsi="Courier New" w:cs="Courier New"/>
          <w:color w:val="000000"/>
        </w:rPr>
        <w:t>,</w:t>
      </w:r>
      <w:r w:rsidRPr="00A42289">
        <w:rPr>
          <w:rFonts w:ascii="Courier New" w:hAnsi="Courier New" w:cs="Courier New"/>
          <w:color w:val="000000"/>
        </w:rPr>
        <w:br/>
        <w:t xml:space="preserve">                      </w:t>
      </w:r>
      <w:r w:rsidRPr="00A42289">
        <w:rPr>
          <w:rFonts w:ascii="Courier New" w:hAnsi="Courier New" w:cs="Courier New"/>
          <w:color w:val="219161"/>
        </w:rPr>
        <w:t>'</w:t>
      </w:r>
      <w:proofErr w:type="spellStart"/>
      <w:r w:rsidRPr="00A42289">
        <w:rPr>
          <w:rFonts w:ascii="Courier New" w:hAnsi="Courier New" w:cs="Courier New"/>
          <w:color w:val="219161"/>
        </w:rPr>
        <w:t>Py_loss</w:t>
      </w:r>
      <w:proofErr w:type="spellEnd"/>
      <w:r w:rsidRPr="00A42289">
        <w:rPr>
          <w:rFonts w:ascii="Courier New" w:hAnsi="Courier New" w:cs="Courier New"/>
          <w:color w:val="219161"/>
        </w:rPr>
        <w:t>'</w:t>
      </w:r>
      <w:r w:rsidRPr="00A42289">
        <w:rPr>
          <w:rFonts w:ascii="Courier New" w:hAnsi="Courier New" w:cs="Courier New"/>
          <w:color w:val="000000"/>
        </w:rPr>
        <w:t xml:space="preserve">: </w:t>
      </w:r>
      <w:proofErr w:type="spellStart"/>
      <w:r w:rsidRPr="00A42289">
        <w:rPr>
          <w:rFonts w:ascii="Courier New" w:hAnsi="Courier New" w:cs="Courier New"/>
          <w:color w:val="000000"/>
        </w:rPr>
        <w:t>Py_loss</w:t>
      </w:r>
      <w:proofErr w:type="spellEnd"/>
      <w:r w:rsidRPr="00A42289">
        <w:rPr>
          <w:rFonts w:ascii="Courier New" w:hAnsi="Courier New" w:cs="Courier New"/>
          <w:color w:val="000000"/>
        </w:rPr>
        <w:t>}</w:t>
      </w:r>
    </w:p>
    <w:p w14:paraId="65762206" w14:textId="77777777" w:rsidR="004D1F84" w:rsidRPr="00911DBA" w:rsidRDefault="004D1F84" w:rsidP="004D1F84">
      <w:pPr>
        <w:jc w:val="left"/>
      </w:pPr>
    </w:p>
    <w:p w14:paraId="5D5A7CE2" w14:textId="4E359F3C" w:rsidR="00113164" w:rsidRPr="00911DBA" w:rsidRDefault="004D1F84" w:rsidP="00B05706">
      <w:pPr>
        <w:pStyle w:val="Heading2"/>
        <w:numPr>
          <w:ilvl w:val="0"/>
          <w:numId w:val="0"/>
        </w:numPr>
        <w:ind w:left="720"/>
      </w:pPr>
      <w:bookmarkStart w:id="404" w:name="_Toc54101903"/>
      <w:r w:rsidRPr="00911DBA">
        <w:rPr>
          <w:i/>
          <w:iCs/>
          <w:noProof/>
        </w:rPr>
        <w:lastRenderedPageBreak/>
        <w:drawing>
          <wp:anchor distT="0" distB="0" distL="114300" distR="114300" simplePos="0" relativeHeight="251901952" behindDoc="0" locked="0" layoutInCell="1" allowOverlap="1" wp14:anchorId="3D6EBFF6" wp14:editId="2A4114F7">
            <wp:simplePos x="0" y="0"/>
            <wp:positionH relativeFrom="margin">
              <wp:posOffset>-84389</wp:posOffset>
            </wp:positionH>
            <wp:positionV relativeFrom="paragraph">
              <wp:posOffset>470535</wp:posOffset>
            </wp:positionV>
            <wp:extent cx="5773003" cy="8165761"/>
            <wp:effectExtent l="0" t="0" r="0" b="698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73003" cy="8165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64" w:rsidRPr="00911DBA">
        <w:t xml:space="preserve">Appendix </w:t>
      </w:r>
      <w:r w:rsidRPr="00911DBA">
        <w:t>E</w:t>
      </w:r>
      <w:r w:rsidR="00113164" w:rsidRPr="00911DBA">
        <w:t xml:space="preserve">: </w:t>
      </w:r>
      <w:r w:rsidR="0025646A" w:rsidRPr="00911DBA">
        <w:t xml:space="preserve">Human Evaluation Study </w:t>
      </w:r>
      <w:bookmarkEnd w:id="402"/>
      <w:r w:rsidR="00111970">
        <w:t>Google Form Snapshot</w:t>
      </w:r>
      <w:bookmarkEnd w:id="404"/>
    </w:p>
    <w:p w14:paraId="363D5B1E" w14:textId="3D5C79FF" w:rsidR="003E5F31" w:rsidRPr="00911DBA" w:rsidRDefault="004D1F84" w:rsidP="003E5F31">
      <w:pPr>
        <w:rPr>
          <w:b/>
          <w:bCs/>
          <w:i/>
          <w:iCs/>
          <w:noProof/>
        </w:rPr>
      </w:pPr>
      <w:r w:rsidRPr="00911DBA">
        <w:rPr>
          <w:noProof/>
        </w:rPr>
        <w:lastRenderedPageBreak/>
        <w:drawing>
          <wp:anchor distT="0" distB="0" distL="114300" distR="114300" simplePos="0" relativeHeight="251902976" behindDoc="0" locked="0" layoutInCell="1" allowOverlap="1" wp14:anchorId="5E211AFE" wp14:editId="3C039420">
            <wp:simplePos x="0" y="0"/>
            <wp:positionH relativeFrom="page">
              <wp:posOffset>955343</wp:posOffset>
            </wp:positionH>
            <wp:positionV relativeFrom="paragraph">
              <wp:posOffset>577594</wp:posOffset>
            </wp:positionV>
            <wp:extent cx="5705780" cy="8065827"/>
            <wp:effectExtent l="0" t="0" r="9525"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06085" cy="8066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5F31" w:rsidRPr="00911DBA">
        <w:rPr>
          <w:b/>
          <w:bCs/>
          <w:i/>
          <w:iCs/>
          <w:noProof/>
        </w:rPr>
        <w:t xml:space="preserve">Abiy-to-Debretsion </w:t>
      </w:r>
      <w:r w:rsidR="0025646A" w:rsidRPr="00911DBA">
        <w:rPr>
          <w:b/>
          <w:bCs/>
          <w:i/>
          <w:iCs/>
          <w:noProof/>
        </w:rPr>
        <w:t>human evaluation study</w:t>
      </w:r>
    </w:p>
    <w:p w14:paraId="5A55759A" w14:textId="5565CC53" w:rsidR="003E5F31" w:rsidRPr="00911DBA" w:rsidRDefault="003E5F31" w:rsidP="003E5F31"/>
    <w:p w14:paraId="2C9075CE" w14:textId="77777777" w:rsidR="003E5F31" w:rsidRPr="00911DBA" w:rsidRDefault="003E5F31" w:rsidP="003E5F31">
      <w:r w:rsidRPr="00911DBA">
        <w:rPr>
          <w:noProof/>
        </w:rPr>
        <w:drawing>
          <wp:inline distT="0" distB="0" distL="0" distR="0" wp14:anchorId="4D63E933" wp14:editId="3CEEFDC0">
            <wp:extent cx="5565140" cy="8134066"/>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7273" cy="8137184"/>
                    </a:xfrm>
                    <a:prstGeom prst="rect">
                      <a:avLst/>
                    </a:prstGeom>
                    <a:noFill/>
                    <a:ln>
                      <a:noFill/>
                    </a:ln>
                  </pic:spPr>
                </pic:pic>
              </a:graphicData>
            </a:graphic>
          </wp:inline>
        </w:drawing>
      </w:r>
    </w:p>
    <w:p w14:paraId="105E7D7E" w14:textId="77777777" w:rsidR="003E5F31" w:rsidRPr="00911DBA" w:rsidRDefault="003E5F31" w:rsidP="003E5F31">
      <w:r w:rsidRPr="00911DBA">
        <w:rPr>
          <w:noProof/>
        </w:rPr>
        <w:lastRenderedPageBreak/>
        <w:drawing>
          <wp:inline distT="0" distB="0" distL="0" distR="0" wp14:anchorId="5D32B6BA" wp14:editId="1EAE8B6E">
            <wp:extent cx="5565140" cy="8625385"/>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6037" cy="8626775"/>
                    </a:xfrm>
                    <a:prstGeom prst="rect">
                      <a:avLst/>
                    </a:prstGeom>
                    <a:noFill/>
                    <a:ln>
                      <a:noFill/>
                    </a:ln>
                  </pic:spPr>
                </pic:pic>
              </a:graphicData>
            </a:graphic>
          </wp:inline>
        </w:drawing>
      </w:r>
    </w:p>
    <w:p w14:paraId="529FAE0F" w14:textId="77777777" w:rsidR="003E5F31" w:rsidRPr="00911DBA" w:rsidRDefault="003E5F31" w:rsidP="003E5F31">
      <w:r w:rsidRPr="00911DBA">
        <w:rPr>
          <w:noProof/>
        </w:rPr>
        <w:lastRenderedPageBreak/>
        <w:drawing>
          <wp:inline distT="0" distB="0" distL="0" distR="0" wp14:anchorId="6F807B4B" wp14:editId="0235E1F6">
            <wp:extent cx="5565140" cy="865268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6019" cy="8654048"/>
                    </a:xfrm>
                    <a:prstGeom prst="rect">
                      <a:avLst/>
                    </a:prstGeom>
                    <a:noFill/>
                    <a:ln>
                      <a:noFill/>
                    </a:ln>
                  </pic:spPr>
                </pic:pic>
              </a:graphicData>
            </a:graphic>
          </wp:inline>
        </w:drawing>
      </w:r>
    </w:p>
    <w:p w14:paraId="6B92F0C4" w14:textId="00A95206" w:rsidR="003E5F31" w:rsidRPr="00911DBA" w:rsidRDefault="003E5F31" w:rsidP="003E5F31">
      <w:pPr>
        <w:jc w:val="left"/>
      </w:pPr>
      <w:r w:rsidRPr="00911DBA">
        <w:rPr>
          <w:b/>
          <w:bCs/>
          <w:i/>
          <w:iCs/>
          <w:noProof/>
        </w:rPr>
        <w:lastRenderedPageBreak/>
        <w:t xml:space="preserve">Trump-to-Obama </w:t>
      </w:r>
      <w:r w:rsidR="0025646A" w:rsidRPr="00911DBA">
        <w:rPr>
          <w:b/>
          <w:bCs/>
          <w:i/>
          <w:iCs/>
          <w:noProof/>
        </w:rPr>
        <w:t>human evaluation study</w:t>
      </w:r>
      <w:r w:rsidR="0025646A" w:rsidRPr="00911DBA">
        <w:rPr>
          <w:noProof/>
        </w:rPr>
        <w:t xml:space="preserve"> </w:t>
      </w:r>
      <w:r w:rsidRPr="00911DBA">
        <w:rPr>
          <w:noProof/>
        </w:rPr>
        <w:drawing>
          <wp:inline distT="0" distB="0" distL="0" distR="0" wp14:anchorId="086A20DF" wp14:editId="3656B279">
            <wp:extent cx="5564505" cy="7560860"/>
            <wp:effectExtent l="0" t="0" r="0" b="254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985" cy="7562871"/>
                    </a:xfrm>
                    <a:prstGeom prst="rect">
                      <a:avLst/>
                    </a:prstGeom>
                    <a:noFill/>
                    <a:ln>
                      <a:noFill/>
                    </a:ln>
                  </pic:spPr>
                </pic:pic>
              </a:graphicData>
            </a:graphic>
          </wp:inline>
        </w:drawing>
      </w:r>
      <w:r w:rsidRPr="00911DBA">
        <w:rPr>
          <w:noProof/>
        </w:rPr>
        <w:lastRenderedPageBreak/>
        <w:drawing>
          <wp:inline distT="0" distB="0" distL="0" distR="0" wp14:anchorId="75E58692" wp14:editId="4BF9254A">
            <wp:extent cx="5565140" cy="8679976"/>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6447" cy="8682015"/>
                    </a:xfrm>
                    <a:prstGeom prst="rect">
                      <a:avLst/>
                    </a:prstGeom>
                    <a:noFill/>
                    <a:ln>
                      <a:noFill/>
                    </a:ln>
                  </pic:spPr>
                </pic:pic>
              </a:graphicData>
            </a:graphic>
          </wp:inline>
        </w:drawing>
      </w:r>
      <w:r w:rsidRPr="00911DBA">
        <w:rPr>
          <w:noProof/>
        </w:rPr>
        <w:lastRenderedPageBreak/>
        <w:drawing>
          <wp:inline distT="0" distB="0" distL="0" distR="0" wp14:anchorId="246E6223" wp14:editId="084F1389">
            <wp:extent cx="5565140" cy="8584442"/>
            <wp:effectExtent l="0" t="0" r="0" b="762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6052" cy="8585848"/>
                    </a:xfrm>
                    <a:prstGeom prst="rect">
                      <a:avLst/>
                    </a:prstGeom>
                    <a:noFill/>
                    <a:ln>
                      <a:noFill/>
                    </a:ln>
                  </pic:spPr>
                </pic:pic>
              </a:graphicData>
            </a:graphic>
          </wp:inline>
        </w:drawing>
      </w:r>
      <w:r w:rsidRPr="00911DBA">
        <w:rPr>
          <w:noProof/>
        </w:rPr>
        <w:lastRenderedPageBreak/>
        <w:drawing>
          <wp:inline distT="0" distB="0" distL="0" distR="0" wp14:anchorId="525627CB" wp14:editId="419ADEF9">
            <wp:extent cx="5565140" cy="8720919"/>
            <wp:effectExtent l="0" t="0" r="0" b="444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565735" cy="8721852"/>
                    </a:xfrm>
                    <a:prstGeom prst="rect">
                      <a:avLst/>
                    </a:prstGeom>
                    <a:noFill/>
                    <a:ln>
                      <a:noFill/>
                    </a:ln>
                  </pic:spPr>
                </pic:pic>
              </a:graphicData>
            </a:graphic>
          </wp:inline>
        </w:drawing>
      </w:r>
      <w:r w:rsidRPr="00911DBA">
        <w:rPr>
          <w:noProof/>
        </w:rPr>
        <w:lastRenderedPageBreak/>
        <w:drawing>
          <wp:inline distT="0" distB="0" distL="0" distR="0" wp14:anchorId="3E106D1B" wp14:editId="650BB1B0">
            <wp:extent cx="5565140" cy="862538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66178" cy="8626993"/>
                    </a:xfrm>
                    <a:prstGeom prst="rect">
                      <a:avLst/>
                    </a:prstGeom>
                    <a:noFill/>
                    <a:ln>
                      <a:noFill/>
                    </a:ln>
                  </pic:spPr>
                </pic:pic>
              </a:graphicData>
            </a:graphic>
          </wp:inline>
        </w:drawing>
      </w:r>
    </w:p>
    <w:p w14:paraId="3BA8E6CA" w14:textId="4D16248A" w:rsidR="003E5F31" w:rsidRPr="00911DBA" w:rsidRDefault="003E5F31" w:rsidP="003E5F31">
      <w:pPr>
        <w:jc w:val="left"/>
      </w:pPr>
      <w:r w:rsidRPr="00911DBA">
        <w:rPr>
          <w:b/>
          <w:bCs/>
          <w:i/>
          <w:iCs/>
          <w:noProof/>
        </w:rPr>
        <w:lastRenderedPageBreak/>
        <w:t xml:space="preserve">Flower-to-Flower </w:t>
      </w:r>
      <w:r w:rsidR="00F87CC4" w:rsidRPr="00911DBA">
        <w:rPr>
          <w:b/>
          <w:bCs/>
          <w:i/>
          <w:iCs/>
          <w:noProof/>
        </w:rPr>
        <w:t xml:space="preserve">human </w:t>
      </w:r>
      <w:r w:rsidRPr="00911DBA">
        <w:rPr>
          <w:b/>
          <w:bCs/>
          <w:i/>
          <w:iCs/>
          <w:noProof/>
        </w:rPr>
        <w:t>evaluation study</w:t>
      </w:r>
      <w:r w:rsidRPr="00911DBA">
        <w:rPr>
          <w:noProof/>
        </w:rPr>
        <w:t xml:space="preserve"> </w:t>
      </w:r>
      <w:r w:rsidRPr="00911DBA">
        <w:rPr>
          <w:noProof/>
        </w:rPr>
        <w:drawing>
          <wp:inline distT="0" distB="0" distL="0" distR="0" wp14:anchorId="7B2C01F4" wp14:editId="637E5426">
            <wp:extent cx="5564505" cy="83251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71959" cy="8336286"/>
                    </a:xfrm>
                    <a:prstGeom prst="rect">
                      <a:avLst/>
                    </a:prstGeom>
                    <a:noFill/>
                    <a:ln>
                      <a:noFill/>
                    </a:ln>
                  </pic:spPr>
                </pic:pic>
              </a:graphicData>
            </a:graphic>
          </wp:inline>
        </w:drawing>
      </w:r>
      <w:r w:rsidRPr="00911DBA">
        <w:rPr>
          <w:noProof/>
        </w:rPr>
        <w:lastRenderedPageBreak/>
        <w:drawing>
          <wp:inline distT="0" distB="0" distL="0" distR="0" wp14:anchorId="668C6408" wp14:editId="33E3A490">
            <wp:extent cx="5565140" cy="869362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67492" cy="8697298"/>
                    </a:xfrm>
                    <a:prstGeom prst="rect">
                      <a:avLst/>
                    </a:prstGeom>
                    <a:noFill/>
                    <a:ln>
                      <a:noFill/>
                    </a:ln>
                  </pic:spPr>
                </pic:pic>
              </a:graphicData>
            </a:graphic>
          </wp:inline>
        </w:drawing>
      </w:r>
      <w:r w:rsidRPr="00911DBA">
        <w:rPr>
          <w:noProof/>
        </w:rPr>
        <w:lastRenderedPageBreak/>
        <w:drawing>
          <wp:inline distT="0" distB="0" distL="0" distR="0" wp14:anchorId="596523D6" wp14:editId="64E5B9F8">
            <wp:extent cx="5565140" cy="86677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65140" cy="8667750"/>
                    </a:xfrm>
                    <a:prstGeom prst="rect">
                      <a:avLst/>
                    </a:prstGeom>
                    <a:noFill/>
                    <a:ln>
                      <a:noFill/>
                    </a:ln>
                  </pic:spPr>
                </pic:pic>
              </a:graphicData>
            </a:graphic>
          </wp:inline>
        </w:drawing>
      </w:r>
      <w:r w:rsidRPr="00911DBA">
        <w:rPr>
          <w:noProof/>
        </w:rPr>
        <w:lastRenderedPageBreak/>
        <w:drawing>
          <wp:inline distT="0" distB="0" distL="0" distR="0" wp14:anchorId="6EF08F6B" wp14:editId="60EE1191">
            <wp:extent cx="5565140" cy="8648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565140" cy="8648700"/>
                    </a:xfrm>
                    <a:prstGeom prst="rect">
                      <a:avLst/>
                    </a:prstGeom>
                    <a:noFill/>
                    <a:ln>
                      <a:noFill/>
                    </a:ln>
                  </pic:spPr>
                </pic:pic>
              </a:graphicData>
            </a:graphic>
          </wp:inline>
        </w:drawing>
      </w:r>
    </w:p>
    <w:p w14:paraId="347D13D6" w14:textId="6F231810" w:rsidR="003E5F31" w:rsidRPr="00911DBA" w:rsidRDefault="003E5F31" w:rsidP="00F87CC4">
      <w:pPr>
        <w:jc w:val="left"/>
      </w:pPr>
      <w:r w:rsidRPr="00911DBA">
        <w:rPr>
          <w:noProof/>
        </w:rPr>
        <w:lastRenderedPageBreak/>
        <w:drawing>
          <wp:inline distT="0" distB="0" distL="0" distR="0" wp14:anchorId="276E2D35" wp14:editId="484D57B4">
            <wp:extent cx="5565140" cy="869362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65917" cy="8694837"/>
                    </a:xfrm>
                    <a:prstGeom prst="rect">
                      <a:avLst/>
                    </a:prstGeom>
                    <a:noFill/>
                    <a:ln>
                      <a:noFill/>
                    </a:ln>
                  </pic:spPr>
                </pic:pic>
              </a:graphicData>
            </a:graphic>
          </wp:inline>
        </w:drawing>
      </w:r>
      <w:r w:rsidRPr="00911DBA">
        <w:t xml:space="preserve"> </w:t>
      </w:r>
      <w:r w:rsidRPr="00911DBA">
        <w:rPr>
          <w:noProof/>
        </w:rPr>
        <w:lastRenderedPageBreak/>
        <w:drawing>
          <wp:inline distT="0" distB="0" distL="0" distR="0" wp14:anchorId="56CA94A3" wp14:editId="16299A90">
            <wp:extent cx="5565775" cy="8553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5775" cy="8553450"/>
                    </a:xfrm>
                    <a:prstGeom prst="rect">
                      <a:avLst/>
                    </a:prstGeom>
                    <a:noFill/>
                    <a:ln>
                      <a:noFill/>
                    </a:ln>
                  </pic:spPr>
                </pic:pic>
              </a:graphicData>
            </a:graphic>
          </wp:inline>
        </w:drawing>
      </w:r>
      <w:r w:rsidRPr="00911DBA">
        <w:rPr>
          <w:noProof/>
        </w:rPr>
        <w:t xml:space="preserve"> </w:t>
      </w:r>
      <w:r w:rsidR="00F87CC4" w:rsidRPr="00911DBA">
        <w:rPr>
          <w:b/>
          <w:bCs/>
          <w:i/>
          <w:iCs/>
          <w:noProof/>
        </w:rPr>
        <w:lastRenderedPageBreak/>
        <w:t>Sunset-to-Day human evaluation study</w:t>
      </w:r>
      <w:r w:rsidR="00F87CC4" w:rsidRPr="00911DBA">
        <w:rPr>
          <w:noProof/>
        </w:rPr>
        <w:t xml:space="preserve"> </w:t>
      </w:r>
      <w:r w:rsidRPr="00911DBA">
        <w:rPr>
          <w:noProof/>
        </w:rPr>
        <w:drawing>
          <wp:inline distT="0" distB="0" distL="0" distR="0" wp14:anchorId="66412C7C" wp14:editId="68340F9D">
            <wp:extent cx="5564849" cy="8305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68215" cy="8310824"/>
                    </a:xfrm>
                    <a:prstGeom prst="rect">
                      <a:avLst/>
                    </a:prstGeom>
                    <a:noFill/>
                    <a:ln>
                      <a:noFill/>
                    </a:ln>
                  </pic:spPr>
                </pic:pic>
              </a:graphicData>
            </a:graphic>
          </wp:inline>
        </w:drawing>
      </w:r>
      <w:r w:rsidRPr="00911DBA">
        <w:rPr>
          <w:noProof/>
        </w:rPr>
        <w:lastRenderedPageBreak/>
        <w:drawing>
          <wp:inline distT="0" distB="0" distL="0" distR="0" wp14:anchorId="5E9789F7" wp14:editId="34BC8DD7">
            <wp:extent cx="5565140" cy="854349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565771" cy="8544468"/>
                    </a:xfrm>
                    <a:prstGeom prst="rect">
                      <a:avLst/>
                    </a:prstGeom>
                    <a:noFill/>
                    <a:ln>
                      <a:noFill/>
                    </a:ln>
                  </pic:spPr>
                </pic:pic>
              </a:graphicData>
            </a:graphic>
          </wp:inline>
        </w:drawing>
      </w:r>
      <w:r w:rsidRPr="00911DBA">
        <w:rPr>
          <w:noProof/>
        </w:rPr>
        <w:lastRenderedPageBreak/>
        <w:drawing>
          <wp:inline distT="0" distB="0" distL="0" distR="0" wp14:anchorId="42DC624B" wp14:editId="1EBD6285">
            <wp:extent cx="5565140" cy="85153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565140" cy="8515350"/>
                    </a:xfrm>
                    <a:prstGeom prst="rect">
                      <a:avLst/>
                    </a:prstGeom>
                    <a:noFill/>
                    <a:ln>
                      <a:noFill/>
                    </a:ln>
                  </pic:spPr>
                </pic:pic>
              </a:graphicData>
            </a:graphic>
          </wp:inline>
        </w:drawing>
      </w:r>
      <w:r w:rsidRPr="00911DBA">
        <w:rPr>
          <w:noProof/>
        </w:rPr>
        <w:lastRenderedPageBreak/>
        <w:drawing>
          <wp:inline distT="0" distB="0" distL="0" distR="0" wp14:anchorId="5638FAB3" wp14:editId="3F8C1407">
            <wp:extent cx="5565120" cy="8305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569488" cy="8312320"/>
                    </a:xfrm>
                    <a:prstGeom prst="rect">
                      <a:avLst/>
                    </a:prstGeom>
                    <a:noFill/>
                    <a:ln>
                      <a:noFill/>
                    </a:ln>
                  </pic:spPr>
                </pic:pic>
              </a:graphicData>
            </a:graphic>
          </wp:inline>
        </w:drawing>
      </w:r>
      <w:r w:rsidRPr="00911DBA">
        <w:rPr>
          <w:noProof/>
        </w:rPr>
        <w:lastRenderedPageBreak/>
        <w:drawing>
          <wp:inline distT="0" distB="0" distL="0" distR="0" wp14:anchorId="273407E3" wp14:editId="6143FA0F">
            <wp:extent cx="5565140" cy="844796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66952" cy="8450714"/>
                    </a:xfrm>
                    <a:prstGeom prst="rect">
                      <a:avLst/>
                    </a:prstGeom>
                    <a:noFill/>
                    <a:ln>
                      <a:noFill/>
                    </a:ln>
                  </pic:spPr>
                </pic:pic>
              </a:graphicData>
            </a:graphic>
          </wp:inline>
        </w:drawing>
      </w:r>
      <w:r w:rsidRPr="00911DBA">
        <w:rPr>
          <w:noProof/>
        </w:rPr>
        <w:lastRenderedPageBreak/>
        <w:drawing>
          <wp:inline distT="0" distB="0" distL="0" distR="0" wp14:anchorId="5A2EA5F9" wp14:editId="6EA5B27E">
            <wp:extent cx="5565140" cy="8570794"/>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567534" cy="8574481"/>
                    </a:xfrm>
                    <a:prstGeom prst="rect">
                      <a:avLst/>
                    </a:prstGeom>
                    <a:noFill/>
                    <a:ln>
                      <a:noFill/>
                    </a:ln>
                  </pic:spPr>
                </pic:pic>
              </a:graphicData>
            </a:graphic>
          </wp:inline>
        </w:drawing>
      </w:r>
      <w:r w:rsidRPr="00911DBA">
        <w:rPr>
          <w:noProof/>
        </w:rPr>
        <w:lastRenderedPageBreak/>
        <w:drawing>
          <wp:inline distT="0" distB="0" distL="0" distR="0" wp14:anchorId="48BBBBBF" wp14:editId="372FB303">
            <wp:extent cx="5565140" cy="8584442"/>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67503" cy="8588087"/>
                    </a:xfrm>
                    <a:prstGeom prst="rect">
                      <a:avLst/>
                    </a:prstGeom>
                    <a:noFill/>
                    <a:ln>
                      <a:noFill/>
                    </a:ln>
                  </pic:spPr>
                </pic:pic>
              </a:graphicData>
            </a:graphic>
          </wp:inline>
        </w:drawing>
      </w:r>
    </w:p>
    <w:p w14:paraId="353FD8F6" w14:textId="4734C4C4" w:rsidR="003E5F31" w:rsidRPr="00911DBA" w:rsidRDefault="003E5F31" w:rsidP="00DB06D1">
      <w:pPr>
        <w:rPr>
          <w:b/>
          <w:bCs/>
        </w:rPr>
        <w:sectPr w:rsidR="003E5F31" w:rsidRPr="00911DBA" w:rsidSect="00945B7F">
          <w:pgSz w:w="11906" w:h="16838" w:code="9"/>
          <w:pgMar w:top="1440" w:right="1440" w:bottom="1440" w:left="1701" w:header="720" w:footer="720" w:gutter="0"/>
          <w:cols w:space="720"/>
          <w:docGrid w:linePitch="360"/>
        </w:sectPr>
      </w:pPr>
    </w:p>
    <w:p w14:paraId="70621A69" w14:textId="48460BAA" w:rsidR="00DB06D1" w:rsidRPr="00911DBA" w:rsidRDefault="0024640B" w:rsidP="0024640B">
      <w:pPr>
        <w:pStyle w:val="Heading2"/>
        <w:numPr>
          <w:ilvl w:val="0"/>
          <w:numId w:val="0"/>
        </w:numPr>
        <w:ind w:left="720"/>
      </w:pPr>
      <w:bookmarkStart w:id="405" w:name="_Toc52981583"/>
      <w:bookmarkStart w:id="406" w:name="_Toc54101904"/>
      <w:r w:rsidRPr="00911DBA">
        <w:lastRenderedPageBreak/>
        <w:t xml:space="preserve">Appendix </w:t>
      </w:r>
      <w:r w:rsidR="004D1F84" w:rsidRPr="00911DBA">
        <w:t>F</w:t>
      </w:r>
      <w:r w:rsidRPr="00911DBA">
        <w:t xml:space="preserve">: Human </w:t>
      </w:r>
      <w:r w:rsidR="003B7B45" w:rsidRPr="00911DBA">
        <w:t>Evaluation Study Result</w:t>
      </w:r>
      <w:bookmarkEnd w:id="405"/>
      <w:bookmarkEnd w:id="406"/>
    </w:p>
    <w:p w14:paraId="31AD987A" w14:textId="5DE47EBA" w:rsidR="003B7B45" w:rsidRPr="00911DBA" w:rsidRDefault="0046488F" w:rsidP="003B7B45">
      <w:pPr>
        <w:rPr>
          <w:b/>
          <w:bCs/>
        </w:rPr>
      </w:pPr>
      <w:r w:rsidRPr="00911DBA">
        <w:rPr>
          <w:b/>
          <w:bCs/>
        </w:rPr>
        <w:t>H</w:t>
      </w:r>
      <w:r w:rsidR="003B7B45" w:rsidRPr="00911DBA">
        <w:rPr>
          <w:b/>
          <w:bCs/>
        </w:rPr>
        <w:t>uman evaluation study</w:t>
      </w:r>
      <w:r w:rsidRPr="00911DBA">
        <w:rPr>
          <w:b/>
          <w:bCs/>
        </w:rPr>
        <w:t xml:space="preserve"> on 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911DBA" w14:paraId="462A323C" w14:textId="77777777" w:rsidTr="00F407F9">
        <w:trPr>
          <w:trHeight w:val="255"/>
        </w:trPr>
        <w:tc>
          <w:tcPr>
            <w:tcW w:w="1103" w:type="pct"/>
            <w:shd w:val="clear" w:color="auto" w:fill="auto"/>
            <w:noWrap/>
            <w:vAlign w:val="bottom"/>
            <w:hideMark/>
          </w:tcPr>
          <w:p w14:paraId="7E9C33B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5" w:type="pct"/>
            <w:shd w:val="clear" w:color="auto" w:fill="auto"/>
            <w:noWrap/>
            <w:vAlign w:val="bottom"/>
            <w:hideMark/>
          </w:tcPr>
          <w:p w14:paraId="4979D4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2" w:type="pct"/>
            <w:shd w:val="clear" w:color="auto" w:fill="auto"/>
            <w:noWrap/>
            <w:vAlign w:val="bottom"/>
            <w:hideMark/>
          </w:tcPr>
          <w:p w14:paraId="61E44D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0E8A83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8" w:type="pct"/>
            <w:shd w:val="clear" w:color="auto" w:fill="auto"/>
            <w:noWrap/>
            <w:vAlign w:val="bottom"/>
            <w:hideMark/>
          </w:tcPr>
          <w:p w14:paraId="72EB41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9DA958A" w14:textId="77777777" w:rsidTr="00F407F9">
        <w:trPr>
          <w:trHeight w:val="255"/>
        </w:trPr>
        <w:tc>
          <w:tcPr>
            <w:tcW w:w="1103" w:type="pct"/>
            <w:shd w:val="clear" w:color="auto" w:fill="auto"/>
            <w:noWrap/>
            <w:vAlign w:val="bottom"/>
            <w:hideMark/>
          </w:tcPr>
          <w:p w14:paraId="5BD60455"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0:50:22</w:t>
            </w:r>
          </w:p>
        </w:tc>
        <w:tc>
          <w:tcPr>
            <w:tcW w:w="975" w:type="pct"/>
            <w:shd w:val="clear" w:color="auto" w:fill="auto"/>
            <w:noWrap/>
            <w:vAlign w:val="bottom"/>
            <w:hideMark/>
          </w:tcPr>
          <w:p w14:paraId="3C71173B" w14:textId="3DDE9F2B" w:rsidR="00DB06D1" w:rsidRPr="00911DBA" w:rsidRDefault="00DB06D1" w:rsidP="00F407F9">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9510E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6B6E31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132830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CB8EE24" w14:textId="77777777" w:rsidTr="00F407F9">
        <w:trPr>
          <w:trHeight w:val="255"/>
        </w:trPr>
        <w:tc>
          <w:tcPr>
            <w:tcW w:w="1103" w:type="pct"/>
            <w:shd w:val="clear" w:color="auto" w:fill="auto"/>
            <w:noWrap/>
            <w:vAlign w:val="bottom"/>
            <w:hideMark/>
          </w:tcPr>
          <w:p w14:paraId="11A7A6E1"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03:42</w:t>
            </w:r>
          </w:p>
        </w:tc>
        <w:tc>
          <w:tcPr>
            <w:tcW w:w="975" w:type="pct"/>
            <w:shd w:val="clear" w:color="auto" w:fill="auto"/>
            <w:noWrap/>
            <w:vAlign w:val="bottom"/>
            <w:hideMark/>
          </w:tcPr>
          <w:p w14:paraId="67B9A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94B787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F584AC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939E2A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5381CD4" w14:textId="77777777" w:rsidTr="00F407F9">
        <w:trPr>
          <w:trHeight w:val="255"/>
        </w:trPr>
        <w:tc>
          <w:tcPr>
            <w:tcW w:w="1103" w:type="pct"/>
            <w:shd w:val="clear" w:color="auto" w:fill="auto"/>
            <w:noWrap/>
            <w:vAlign w:val="bottom"/>
            <w:hideMark/>
          </w:tcPr>
          <w:p w14:paraId="5D94D4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1:20:28</w:t>
            </w:r>
          </w:p>
        </w:tc>
        <w:tc>
          <w:tcPr>
            <w:tcW w:w="975" w:type="pct"/>
            <w:shd w:val="clear" w:color="auto" w:fill="auto"/>
            <w:noWrap/>
            <w:vAlign w:val="bottom"/>
            <w:hideMark/>
          </w:tcPr>
          <w:p w14:paraId="319EF71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3A78DE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9FEBAD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C5287F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7A7859F0" w14:textId="77777777" w:rsidTr="00F407F9">
        <w:trPr>
          <w:trHeight w:val="255"/>
        </w:trPr>
        <w:tc>
          <w:tcPr>
            <w:tcW w:w="1103" w:type="pct"/>
            <w:shd w:val="clear" w:color="auto" w:fill="auto"/>
            <w:noWrap/>
            <w:vAlign w:val="bottom"/>
            <w:hideMark/>
          </w:tcPr>
          <w:p w14:paraId="24B6A6AB"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02</w:t>
            </w:r>
          </w:p>
        </w:tc>
        <w:tc>
          <w:tcPr>
            <w:tcW w:w="975" w:type="pct"/>
            <w:shd w:val="clear" w:color="auto" w:fill="auto"/>
            <w:noWrap/>
            <w:vAlign w:val="bottom"/>
            <w:hideMark/>
          </w:tcPr>
          <w:p w14:paraId="0E24A3B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2EA8B8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9BFF7F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7497B14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CD6F43D" w14:textId="77777777" w:rsidTr="00F407F9">
        <w:trPr>
          <w:trHeight w:val="255"/>
        </w:trPr>
        <w:tc>
          <w:tcPr>
            <w:tcW w:w="1103" w:type="pct"/>
            <w:shd w:val="clear" w:color="auto" w:fill="auto"/>
            <w:noWrap/>
            <w:vAlign w:val="bottom"/>
            <w:hideMark/>
          </w:tcPr>
          <w:p w14:paraId="761F3D1A"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2:58:17</w:t>
            </w:r>
          </w:p>
        </w:tc>
        <w:tc>
          <w:tcPr>
            <w:tcW w:w="975" w:type="pct"/>
            <w:shd w:val="clear" w:color="auto" w:fill="auto"/>
            <w:noWrap/>
            <w:vAlign w:val="bottom"/>
            <w:hideMark/>
          </w:tcPr>
          <w:p w14:paraId="2778047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24FD9A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C5D39F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F85032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FED6290" w14:textId="77777777" w:rsidTr="00F407F9">
        <w:trPr>
          <w:trHeight w:val="255"/>
        </w:trPr>
        <w:tc>
          <w:tcPr>
            <w:tcW w:w="1103" w:type="pct"/>
            <w:shd w:val="clear" w:color="auto" w:fill="auto"/>
            <w:noWrap/>
            <w:vAlign w:val="bottom"/>
            <w:hideMark/>
          </w:tcPr>
          <w:p w14:paraId="3D64B8C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3:39:00</w:t>
            </w:r>
          </w:p>
        </w:tc>
        <w:tc>
          <w:tcPr>
            <w:tcW w:w="975" w:type="pct"/>
            <w:shd w:val="clear" w:color="auto" w:fill="auto"/>
            <w:noWrap/>
            <w:vAlign w:val="bottom"/>
            <w:hideMark/>
          </w:tcPr>
          <w:p w14:paraId="5C11845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270F7D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1853A33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BAA50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08CDDF" w14:textId="77777777" w:rsidTr="00F407F9">
        <w:trPr>
          <w:trHeight w:val="255"/>
        </w:trPr>
        <w:tc>
          <w:tcPr>
            <w:tcW w:w="1103" w:type="pct"/>
            <w:shd w:val="clear" w:color="auto" w:fill="auto"/>
            <w:noWrap/>
            <w:vAlign w:val="bottom"/>
            <w:hideMark/>
          </w:tcPr>
          <w:p w14:paraId="40EB093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0/2020 17:12:30</w:t>
            </w:r>
          </w:p>
        </w:tc>
        <w:tc>
          <w:tcPr>
            <w:tcW w:w="975" w:type="pct"/>
            <w:shd w:val="clear" w:color="auto" w:fill="auto"/>
            <w:noWrap/>
            <w:vAlign w:val="bottom"/>
            <w:hideMark/>
          </w:tcPr>
          <w:p w14:paraId="13CCD0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35588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3743F3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4DA96E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6DF0874" w14:textId="77777777" w:rsidTr="00F407F9">
        <w:trPr>
          <w:trHeight w:val="255"/>
        </w:trPr>
        <w:tc>
          <w:tcPr>
            <w:tcW w:w="1103" w:type="pct"/>
            <w:shd w:val="clear" w:color="auto" w:fill="auto"/>
            <w:noWrap/>
            <w:vAlign w:val="bottom"/>
            <w:hideMark/>
          </w:tcPr>
          <w:p w14:paraId="04CEE617"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1/2020 11:33:16</w:t>
            </w:r>
          </w:p>
        </w:tc>
        <w:tc>
          <w:tcPr>
            <w:tcW w:w="975" w:type="pct"/>
            <w:shd w:val="clear" w:color="auto" w:fill="auto"/>
            <w:noWrap/>
            <w:vAlign w:val="bottom"/>
            <w:hideMark/>
          </w:tcPr>
          <w:p w14:paraId="105DC06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7ABAE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04B7DB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3B23C8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2FF5228" w14:textId="77777777" w:rsidTr="00F407F9">
        <w:trPr>
          <w:trHeight w:val="255"/>
        </w:trPr>
        <w:tc>
          <w:tcPr>
            <w:tcW w:w="1103" w:type="pct"/>
            <w:shd w:val="clear" w:color="auto" w:fill="auto"/>
            <w:noWrap/>
            <w:vAlign w:val="bottom"/>
            <w:hideMark/>
          </w:tcPr>
          <w:p w14:paraId="15542F5F"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4/2020 14:41:46</w:t>
            </w:r>
          </w:p>
        </w:tc>
        <w:tc>
          <w:tcPr>
            <w:tcW w:w="975" w:type="pct"/>
            <w:shd w:val="clear" w:color="auto" w:fill="auto"/>
            <w:noWrap/>
            <w:vAlign w:val="bottom"/>
            <w:hideMark/>
          </w:tcPr>
          <w:p w14:paraId="59AA123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6C88FB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E1EA6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8DF8BB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B243FDA" w14:textId="77777777" w:rsidTr="00F407F9">
        <w:trPr>
          <w:trHeight w:val="255"/>
        </w:trPr>
        <w:tc>
          <w:tcPr>
            <w:tcW w:w="1103" w:type="pct"/>
            <w:shd w:val="clear" w:color="auto" w:fill="auto"/>
            <w:noWrap/>
            <w:vAlign w:val="bottom"/>
            <w:hideMark/>
          </w:tcPr>
          <w:p w14:paraId="67FF933C"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0:28:54</w:t>
            </w:r>
          </w:p>
        </w:tc>
        <w:tc>
          <w:tcPr>
            <w:tcW w:w="975" w:type="pct"/>
            <w:shd w:val="clear" w:color="auto" w:fill="auto"/>
            <w:noWrap/>
            <w:vAlign w:val="bottom"/>
            <w:hideMark/>
          </w:tcPr>
          <w:p w14:paraId="52C0424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4BC9E8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431B567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AD226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46CC849" w14:textId="77777777" w:rsidTr="00F407F9">
        <w:trPr>
          <w:trHeight w:val="255"/>
        </w:trPr>
        <w:tc>
          <w:tcPr>
            <w:tcW w:w="1103" w:type="pct"/>
            <w:shd w:val="clear" w:color="auto" w:fill="auto"/>
            <w:noWrap/>
            <w:vAlign w:val="bottom"/>
            <w:hideMark/>
          </w:tcPr>
          <w:p w14:paraId="78B27452"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3:48:11</w:t>
            </w:r>
          </w:p>
        </w:tc>
        <w:tc>
          <w:tcPr>
            <w:tcW w:w="975" w:type="pct"/>
            <w:shd w:val="clear" w:color="auto" w:fill="auto"/>
            <w:noWrap/>
            <w:vAlign w:val="bottom"/>
            <w:hideMark/>
          </w:tcPr>
          <w:p w14:paraId="71255DB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2" w:type="pct"/>
            <w:shd w:val="clear" w:color="auto" w:fill="auto"/>
            <w:noWrap/>
            <w:vAlign w:val="bottom"/>
            <w:hideMark/>
          </w:tcPr>
          <w:p w14:paraId="4189B7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5B446CD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B108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21CAA8B6" w14:textId="77777777" w:rsidTr="00F407F9">
        <w:trPr>
          <w:trHeight w:val="255"/>
        </w:trPr>
        <w:tc>
          <w:tcPr>
            <w:tcW w:w="1103" w:type="pct"/>
            <w:shd w:val="clear" w:color="auto" w:fill="auto"/>
            <w:noWrap/>
            <w:vAlign w:val="bottom"/>
            <w:hideMark/>
          </w:tcPr>
          <w:p w14:paraId="0C4C9979"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6/2020 17:53:04</w:t>
            </w:r>
          </w:p>
        </w:tc>
        <w:tc>
          <w:tcPr>
            <w:tcW w:w="975" w:type="pct"/>
            <w:shd w:val="clear" w:color="auto" w:fill="auto"/>
            <w:noWrap/>
            <w:vAlign w:val="bottom"/>
            <w:hideMark/>
          </w:tcPr>
          <w:p w14:paraId="71A881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8830D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6B94B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0D8426A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E20678B" w14:textId="77777777" w:rsidTr="00F407F9">
        <w:trPr>
          <w:trHeight w:val="255"/>
        </w:trPr>
        <w:tc>
          <w:tcPr>
            <w:tcW w:w="1103" w:type="pct"/>
            <w:shd w:val="clear" w:color="auto" w:fill="auto"/>
            <w:noWrap/>
            <w:vAlign w:val="bottom"/>
            <w:hideMark/>
          </w:tcPr>
          <w:p w14:paraId="76B706C3"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7/2020 15:43:22</w:t>
            </w:r>
          </w:p>
        </w:tc>
        <w:tc>
          <w:tcPr>
            <w:tcW w:w="975" w:type="pct"/>
            <w:shd w:val="clear" w:color="auto" w:fill="auto"/>
            <w:noWrap/>
            <w:vAlign w:val="bottom"/>
            <w:hideMark/>
          </w:tcPr>
          <w:p w14:paraId="668B4CF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9148F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74DB81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24013A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F4B8DD8" w14:textId="77777777" w:rsidTr="00F407F9">
        <w:trPr>
          <w:trHeight w:val="255"/>
        </w:trPr>
        <w:tc>
          <w:tcPr>
            <w:tcW w:w="1103" w:type="pct"/>
            <w:shd w:val="clear" w:color="auto" w:fill="auto"/>
            <w:noWrap/>
            <w:vAlign w:val="bottom"/>
            <w:hideMark/>
          </w:tcPr>
          <w:p w14:paraId="1C3131FD"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19/2020 16:25:49</w:t>
            </w:r>
          </w:p>
        </w:tc>
        <w:tc>
          <w:tcPr>
            <w:tcW w:w="975" w:type="pct"/>
            <w:shd w:val="clear" w:color="auto" w:fill="auto"/>
            <w:noWrap/>
            <w:vAlign w:val="bottom"/>
            <w:hideMark/>
          </w:tcPr>
          <w:p w14:paraId="26577F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05BE05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E2FCF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501060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06B404F" w14:textId="77777777" w:rsidTr="00F407F9">
        <w:trPr>
          <w:trHeight w:val="255"/>
        </w:trPr>
        <w:tc>
          <w:tcPr>
            <w:tcW w:w="1103" w:type="pct"/>
            <w:shd w:val="clear" w:color="auto" w:fill="auto"/>
            <w:noWrap/>
            <w:vAlign w:val="bottom"/>
            <w:hideMark/>
          </w:tcPr>
          <w:p w14:paraId="308D5476" w14:textId="77777777" w:rsidR="00DB06D1" w:rsidRPr="00911DBA" w:rsidRDefault="00DB06D1" w:rsidP="00DB06D1">
            <w:pPr>
              <w:spacing w:before="0" w:after="0" w:line="240" w:lineRule="auto"/>
              <w:jc w:val="center"/>
              <w:rPr>
                <w:rFonts w:eastAsia="Times New Roman"/>
                <w:sz w:val="20"/>
                <w:szCs w:val="20"/>
              </w:rPr>
            </w:pPr>
            <w:r w:rsidRPr="00911DBA">
              <w:rPr>
                <w:rFonts w:eastAsia="Times New Roman"/>
                <w:sz w:val="20"/>
                <w:szCs w:val="20"/>
              </w:rPr>
              <w:t>9/23/2020 18:12:45</w:t>
            </w:r>
          </w:p>
        </w:tc>
        <w:tc>
          <w:tcPr>
            <w:tcW w:w="975" w:type="pct"/>
            <w:shd w:val="clear" w:color="auto" w:fill="auto"/>
            <w:noWrap/>
            <w:vAlign w:val="bottom"/>
            <w:hideMark/>
          </w:tcPr>
          <w:p w14:paraId="38EE072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E95970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BCE8C1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8" w:type="pct"/>
            <w:shd w:val="clear" w:color="auto" w:fill="auto"/>
            <w:noWrap/>
            <w:vAlign w:val="bottom"/>
            <w:hideMark/>
          </w:tcPr>
          <w:p w14:paraId="6DE0B42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w:t>
            </w:r>
          </w:p>
        </w:tc>
      </w:tr>
      <w:tr w:rsidR="00DB06D1" w:rsidRPr="00911DBA"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ሚመስ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ነው</w:t>
            </w:r>
            <w:proofErr w:type="spellEnd"/>
            <w:r w:rsidRPr="00911DBA">
              <w:rPr>
                <w:rFonts w:eastAsia="Times New Roman"/>
                <w:sz w:val="20"/>
                <w:szCs w:val="20"/>
              </w:rPr>
              <w:t xml:space="preserve">?) </w:t>
            </w:r>
          </w:p>
          <w:p w14:paraId="77B12AF5" w14:textId="77777777" w:rsidR="00DB06D1" w:rsidRPr="00911DBA" w:rsidRDefault="00DB06D1" w:rsidP="008373F4">
            <w:pPr>
              <w:spacing w:after="0" w:line="240" w:lineRule="auto"/>
              <w:rPr>
                <w:rFonts w:eastAsia="Times New Roman"/>
                <w:sz w:val="20"/>
                <w:szCs w:val="20"/>
              </w:rPr>
            </w:pPr>
          </w:p>
        </w:tc>
      </w:tr>
      <w:tr w:rsidR="00DB06D1" w:rsidRPr="00911DBA"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3.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5C049C1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741610C0" w14:textId="77777777" w:rsidR="004B4EFD" w:rsidRPr="00911DBA" w:rsidRDefault="004B4EFD" w:rsidP="0046488F">
      <w:pPr>
        <w:rPr>
          <w:b/>
          <w:bCs/>
        </w:rPr>
      </w:pPr>
    </w:p>
    <w:p w14:paraId="44C09CA9" w14:textId="044C0986" w:rsidR="0046488F" w:rsidRPr="00911DBA" w:rsidRDefault="0046488F" w:rsidP="0046488F">
      <w:r w:rsidRPr="00911DBA">
        <w:rPr>
          <w:b/>
          <w:bCs/>
        </w:rPr>
        <w:lastRenderedPageBreak/>
        <w:t>Human evaluation study on Day-to-Sunset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911DBA" w14:paraId="2E400935" w14:textId="77777777" w:rsidTr="0046488F">
        <w:trPr>
          <w:trHeight w:val="255"/>
        </w:trPr>
        <w:tc>
          <w:tcPr>
            <w:tcW w:w="1104" w:type="pct"/>
            <w:shd w:val="clear" w:color="auto" w:fill="auto"/>
            <w:noWrap/>
            <w:vAlign w:val="bottom"/>
            <w:hideMark/>
          </w:tcPr>
          <w:p w14:paraId="6A947C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76" w:type="pct"/>
            <w:shd w:val="clear" w:color="auto" w:fill="auto"/>
            <w:noWrap/>
            <w:vAlign w:val="bottom"/>
            <w:hideMark/>
          </w:tcPr>
          <w:p w14:paraId="5D7328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73" w:type="pct"/>
            <w:shd w:val="clear" w:color="auto" w:fill="auto"/>
            <w:noWrap/>
            <w:vAlign w:val="bottom"/>
            <w:hideMark/>
          </w:tcPr>
          <w:p w14:paraId="25E157C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72" w:type="pct"/>
            <w:shd w:val="clear" w:color="auto" w:fill="auto"/>
            <w:noWrap/>
            <w:vAlign w:val="bottom"/>
            <w:hideMark/>
          </w:tcPr>
          <w:p w14:paraId="50F2144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75" w:type="pct"/>
            <w:shd w:val="clear" w:color="auto" w:fill="auto"/>
            <w:noWrap/>
            <w:vAlign w:val="bottom"/>
            <w:hideMark/>
          </w:tcPr>
          <w:p w14:paraId="720112E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C97362C" w14:textId="77777777" w:rsidTr="0046488F">
        <w:trPr>
          <w:trHeight w:val="255"/>
        </w:trPr>
        <w:tc>
          <w:tcPr>
            <w:tcW w:w="1104" w:type="pct"/>
            <w:shd w:val="clear" w:color="auto" w:fill="auto"/>
            <w:noWrap/>
            <w:vAlign w:val="bottom"/>
            <w:hideMark/>
          </w:tcPr>
          <w:p w14:paraId="69ADFA8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3:42</w:t>
            </w:r>
          </w:p>
        </w:tc>
        <w:tc>
          <w:tcPr>
            <w:tcW w:w="976" w:type="pct"/>
            <w:shd w:val="clear" w:color="auto" w:fill="auto"/>
            <w:noWrap/>
            <w:vAlign w:val="bottom"/>
            <w:hideMark/>
          </w:tcPr>
          <w:p w14:paraId="52705FA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C11C73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111411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49F6D00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73FF373" w14:textId="77777777" w:rsidTr="0046488F">
        <w:trPr>
          <w:trHeight w:val="255"/>
        </w:trPr>
        <w:tc>
          <w:tcPr>
            <w:tcW w:w="1104" w:type="pct"/>
            <w:shd w:val="clear" w:color="auto" w:fill="auto"/>
            <w:noWrap/>
            <w:vAlign w:val="bottom"/>
            <w:hideMark/>
          </w:tcPr>
          <w:p w14:paraId="7005EE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8/2020 18:15:54</w:t>
            </w:r>
          </w:p>
        </w:tc>
        <w:tc>
          <w:tcPr>
            <w:tcW w:w="976" w:type="pct"/>
            <w:shd w:val="clear" w:color="auto" w:fill="auto"/>
            <w:noWrap/>
            <w:vAlign w:val="bottom"/>
            <w:hideMark/>
          </w:tcPr>
          <w:p w14:paraId="2E8C5D8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59EC9D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56C67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ACA8AE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17C72527" w14:textId="77777777" w:rsidTr="0046488F">
        <w:trPr>
          <w:trHeight w:val="255"/>
        </w:trPr>
        <w:tc>
          <w:tcPr>
            <w:tcW w:w="1104" w:type="pct"/>
            <w:shd w:val="clear" w:color="auto" w:fill="auto"/>
            <w:noWrap/>
            <w:vAlign w:val="bottom"/>
            <w:hideMark/>
          </w:tcPr>
          <w:p w14:paraId="0B6B3E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19/2020 13:01:05</w:t>
            </w:r>
          </w:p>
        </w:tc>
        <w:tc>
          <w:tcPr>
            <w:tcW w:w="976" w:type="pct"/>
            <w:shd w:val="clear" w:color="auto" w:fill="auto"/>
            <w:noWrap/>
            <w:vAlign w:val="bottom"/>
            <w:hideMark/>
          </w:tcPr>
          <w:p w14:paraId="2C439F5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3943CF1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796CE8C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622A9C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32CEF476" w14:textId="77777777" w:rsidTr="0046488F">
        <w:trPr>
          <w:trHeight w:val="255"/>
        </w:trPr>
        <w:tc>
          <w:tcPr>
            <w:tcW w:w="1104" w:type="pct"/>
            <w:shd w:val="clear" w:color="auto" w:fill="auto"/>
            <w:noWrap/>
            <w:vAlign w:val="bottom"/>
            <w:hideMark/>
          </w:tcPr>
          <w:p w14:paraId="4DE9152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5:11:32</w:t>
            </w:r>
          </w:p>
        </w:tc>
        <w:tc>
          <w:tcPr>
            <w:tcW w:w="976" w:type="pct"/>
            <w:shd w:val="clear" w:color="auto" w:fill="auto"/>
            <w:noWrap/>
            <w:vAlign w:val="bottom"/>
            <w:hideMark/>
          </w:tcPr>
          <w:p w14:paraId="01DD0D5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1854FDA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0F9485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FC425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08A84457" w14:textId="77777777" w:rsidTr="0046488F">
        <w:trPr>
          <w:trHeight w:val="255"/>
        </w:trPr>
        <w:tc>
          <w:tcPr>
            <w:tcW w:w="1104" w:type="pct"/>
            <w:shd w:val="clear" w:color="auto" w:fill="auto"/>
            <w:noWrap/>
            <w:vAlign w:val="bottom"/>
            <w:hideMark/>
          </w:tcPr>
          <w:p w14:paraId="488533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39:48</w:t>
            </w:r>
          </w:p>
        </w:tc>
        <w:tc>
          <w:tcPr>
            <w:tcW w:w="976" w:type="pct"/>
            <w:shd w:val="clear" w:color="auto" w:fill="auto"/>
            <w:noWrap/>
            <w:vAlign w:val="bottom"/>
            <w:hideMark/>
          </w:tcPr>
          <w:p w14:paraId="390DE2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64A5AE5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431F14F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1A74A9F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A445C6F" w14:textId="77777777" w:rsidTr="0046488F">
        <w:trPr>
          <w:trHeight w:val="255"/>
        </w:trPr>
        <w:tc>
          <w:tcPr>
            <w:tcW w:w="1104" w:type="pct"/>
            <w:shd w:val="clear" w:color="auto" w:fill="auto"/>
            <w:noWrap/>
            <w:vAlign w:val="bottom"/>
            <w:hideMark/>
          </w:tcPr>
          <w:p w14:paraId="3A52838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40:09</w:t>
            </w:r>
          </w:p>
        </w:tc>
        <w:tc>
          <w:tcPr>
            <w:tcW w:w="976" w:type="pct"/>
            <w:shd w:val="clear" w:color="auto" w:fill="auto"/>
            <w:noWrap/>
            <w:vAlign w:val="bottom"/>
            <w:hideMark/>
          </w:tcPr>
          <w:p w14:paraId="0A8C247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3D60987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3DC5EAE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6CD108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203C0E70" w14:textId="77777777" w:rsidTr="0046488F">
        <w:trPr>
          <w:trHeight w:val="255"/>
        </w:trPr>
        <w:tc>
          <w:tcPr>
            <w:tcW w:w="1104" w:type="pct"/>
            <w:shd w:val="clear" w:color="auto" w:fill="auto"/>
            <w:noWrap/>
            <w:vAlign w:val="bottom"/>
            <w:hideMark/>
          </w:tcPr>
          <w:p w14:paraId="1B9AC94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0/2020 16:52:48</w:t>
            </w:r>
          </w:p>
        </w:tc>
        <w:tc>
          <w:tcPr>
            <w:tcW w:w="976" w:type="pct"/>
            <w:shd w:val="clear" w:color="auto" w:fill="auto"/>
            <w:noWrap/>
            <w:vAlign w:val="bottom"/>
            <w:hideMark/>
          </w:tcPr>
          <w:p w14:paraId="1C291A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73" w:type="pct"/>
            <w:shd w:val="clear" w:color="auto" w:fill="auto"/>
            <w:noWrap/>
            <w:vAlign w:val="bottom"/>
            <w:hideMark/>
          </w:tcPr>
          <w:p w14:paraId="6FDF6CE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96180E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5" w:type="pct"/>
            <w:shd w:val="clear" w:color="auto" w:fill="auto"/>
            <w:noWrap/>
            <w:vAlign w:val="bottom"/>
            <w:hideMark/>
          </w:tcPr>
          <w:p w14:paraId="5C9A22F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07B6A98" w14:textId="77777777" w:rsidTr="0046488F">
        <w:trPr>
          <w:trHeight w:val="255"/>
        </w:trPr>
        <w:tc>
          <w:tcPr>
            <w:tcW w:w="1104" w:type="pct"/>
            <w:shd w:val="clear" w:color="auto" w:fill="auto"/>
            <w:noWrap/>
            <w:vAlign w:val="bottom"/>
            <w:hideMark/>
          </w:tcPr>
          <w:p w14:paraId="3B0294B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54:19</w:t>
            </w:r>
          </w:p>
        </w:tc>
        <w:tc>
          <w:tcPr>
            <w:tcW w:w="976" w:type="pct"/>
            <w:shd w:val="clear" w:color="auto" w:fill="auto"/>
            <w:noWrap/>
            <w:vAlign w:val="bottom"/>
            <w:hideMark/>
          </w:tcPr>
          <w:p w14:paraId="6D0FE28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3" w:type="pct"/>
            <w:shd w:val="clear" w:color="auto" w:fill="auto"/>
            <w:noWrap/>
            <w:vAlign w:val="bottom"/>
            <w:hideMark/>
          </w:tcPr>
          <w:p w14:paraId="1572622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602B8D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1DC036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5311C1A8" w14:textId="77777777" w:rsidTr="0046488F">
        <w:trPr>
          <w:trHeight w:val="255"/>
        </w:trPr>
        <w:tc>
          <w:tcPr>
            <w:tcW w:w="1104" w:type="pct"/>
            <w:shd w:val="clear" w:color="auto" w:fill="auto"/>
            <w:noWrap/>
            <w:vAlign w:val="bottom"/>
            <w:hideMark/>
          </w:tcPr>
          <w:p w14:paraId="49B543C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8:25:27</w:t>
            </w:r>
          </w:p>
        </w:tc>
        <w:tc>
          <w:tcPr>
            <w:tcW w:w="976" w:type="pct"/>
            <w:shd w:val="clear" w:color="auto" w:fill="auto"/>
            <w:noWrap/>
            <w:vAlign w:val="bottom"/>
            <w:hideMark/>
          </w:tcPr>
          <w:p w14:paraId="49F706A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24C8410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2" w:type="pct"/>
            <w:shd w:val="clear" w:color="auto" w:fill="auto"/>
            <w:noWrap/>
            <w:vAlign w:val="bottom"/>
            <w:hideMark/>
          </w:tcPr>
          <w:p w14:paraId="3173F1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481119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4212F126" w14:textId="77777777" w:rsidTr="0046488F">
        <w:trPr>
          <w:trHeight w:val="255"/>
        </w:trPr>
        <w:tc>
          <w:tcPr>
            <w:tcW w:w="1104" w:type="pct"/>
            <w:shd w:val="clear" w:color="auto" w:fill="auto"/>
            <w:noWrap/>
            <w:vAlign w:val="bottom"/>
            <w:hideMark/>
          </w:tcPr>
          <w:p w14:paraId="6B3F27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1:43:15</w:t>
            </w:r>
          </w:p>
        </w:tc>
        <w:tc>
          <w:tcPr>
            <w:tcW w:w="976" w:type="pct"/>
            <w:shd w:val="clear" w:color="auto" w:fill="auto"/>
            <w:noWrap/>
            <w:vAlign w:val="bottom"/>
            <w:hideMark/>
          </w:tcPr>
          <w:p w14:paraId="70D70D9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3" w:type="pct"/>
            <w:shd w:val="clear" w:color="auto" w:fill="auto"/>
            <w:noWrap/>
            <w:vAlign w:val="bottom"/>
            <w:hideMark/>
          </w:tcPr>
          <w:p w14:paraId="0531CAE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72" w:type="pct"/>
            <w:shd w:val="clear" w:color="auto" w:fill="auto"/>
            <w:noWrap/>
            <w:vAlign w:val="bottom"/>
            <w:hideMark/>
          </w:tcPr>
          <w:p w14:paraId="6241C06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c>
          <w:tcPr>
            <w:tcW w:w="975" w:type="pct"/>
            <w:shd w:val="clear" w:color="auto" w:fill="auto"/>
            <w:noWrap/>
            <w:vAlign w:val="bottom"/>
            <w:hideMark/>
          </w:tcPr>
          <w:p w14:paraId="0F8024D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C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ሐ</w:t>
            </w:r>
            <w:r w:rsidRPr="00911DBA">
              <w:rPr>
                <w:rFonts w:eastAsia="Times New Roman"/>
                <w:color w:val="000000"/>
                <w:sz w:val="20"/>
                <w:szCs w:val="20"/>
              </w:rPr>
              <w:t>)</w:t>
            </w:r>
          </w:p>
        </w:tc>
      </w:tr>
      <w:tr w:rsidR="00DB06D1" w:rsidRPr="00911DB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3 Videos which one look</w:t>
            </w:r>
            <w:r w:rsidR="00753502" w:rsidRPr="00911DBA">
              <w:rPr>
                <w:rFonts w:eastAsia="Times New Roman"/>
                <w:sz w:val="20"/>
                <w:szCs w:val="20"/>
              </w:rPr>
              <w:t>s</w:t>
            </w:r>
            <w:r w:rsidRPr="00911DBA">
              <w:rPr>
                <w:rFonts w:eastAsia="Times New Roman"/>
                <w:sz w:val="20"/>
                <w:szCs w:val="20"/>
              </w:rPr>
              <w:t xml:space="preserve"> more Natural Sunset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ፀሐ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መጥለቅ</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w:t>
            </w:r>
          </w:p>
          <w:p w14:paraId="5D14AF4D" w14:textId="77777777" w:rsidR="00DB06D1" w:rsidRPr="00911DBA" w:rsidRDefault="00DB06D1" w:rsidP="008373F4">
            <w:pPr>
              <w:spacing w:after="0" w:line="240" w:lineRule="auto"/>
              <w:rPr>
                <w:rFonts w:eastAsia="Times New Roman"/>
                <w:sz w:val="20"/>
                <w:szCs w:val="20"/>
              </w:rPr>
            </w:pPr>
          </w:p>
        </w:tc>
      </w:tr>
      <w:tr w:rsidR="00DB06D1" w:rsidRPr="00911DB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3 Videos which one look</w:t>
            </w:r>
            <w:r w:rsidR="00753502" w:rsidRPr="00911DBA">
              <w:rPr>
                <w:rFonts w:eastAsia="Times New Roman"/>
                <w:sz w:val="20"/>
                <w:szCs w:val="20"/>
              </w:rPr>
              <w:t>s</w:t>
            </w:r>
            <w:r w:rsidRPr="00911DBA">
              <w:rPr>
                <w:rFonts w:eastAsia="Times New Roman"/>
                <w:sz w:val="20"/>
                <w:szCs w:val="20"/>
              </w:rPr>
              <w:t xml:space="preserve"> more Natural Da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3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የተፈጥሮ</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ቀ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ለከታል</w:t>
            </w:r>
            <w:proofErr w:type="spellEnd"/>
            <w:r w:rsidRPr="00911DBA">
              <w:rPr>
                <w:rFonts w:eastAsia="Times New Roman"/>
                <w:sz w:val="20"/>
                <w:szCs w:val="20"/>
              </w:rPr>
              <w:t xml:space="preserve">?) </w:t>
            </w:r>
          </w:p>
          <w:p w14:paraId="5447500B" w14:textId="77777777" w:rsidR="00DB06D1" w:rsidRPr="00911DBA" w:rsidRDefault="00DB06D1" w:rsidP="008373F4">
            <w:pPr>
              <w:spacing w:after="0" w:line="240" w:lineRule="auto"/>
              <w:rPr>
                <w:rFonts w:eastAsia="Times New Roman"/>
                <w:sz w:val="20"/>
                <w:szCs w:val="20"/>
              </w:rPr>
            </w:pPr>
          </w:p>
        </w:tc>
      </w:tr>
      <w:tr w:rsidR="00DB06D1" w:rsidRPr="00911DB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3.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p w14:paraId="12BA3DCF" w14:textId="77777777" w:rsidR="00DB06D1" w:rsidRPr="00911DBA" w:rsidRDefault="00DB06D1" w:rsidP="008373F4">
            <w:pPr>
              <w:spacing w:after="0" w:line="240" w:lineRule="auto"/>
              <w:rPr>
                <w:rFonts w:eastAsia="Times New Roman"/>
                <w:color w:val="000000"/>
                <w:sz w:val="20"/>
                <w:szCs w:val="20"/>
              </w:rPr>
            </w:pPr>
          </w:p>
        </w:tc>
      </w:tr>
      <w:tr w:rsidR="00DB06D1" w:rsidRPr="00911DB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color w:val="000000"/>
                <w:sz w:val="20"/>
                <w:szCs w:val="20"/>
              </w:rPr>
              <w:t xml:space="preserve">Q4. From the Above 3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ጠይቁ</w:t>
            </w:r>
            <w:proofErr w:type="spellEnd"/>
            <w:r w:rsidRPr="00911DBA">
              <w:rPr>
                <w:rFonts w:eastAsia="Times New Roman"/>
                <w:color w:val="000000"/>
                <w:sz w:val="20"/>
                <w:szCs w:val="20"/>
              </w:rPr>
              <w:t>?</w:t>
            </w:r>
          </w:p>
        </w:tc>
      </w:tr>
    </w:tbl>
    <w:p w14:paraId="2C00A08B" w14:textId="47598ED6" w:rsidR="00DB06D1" w:rsidRPr="00911DBA" w:rsidRDefault="00DB06D1" w:rsidP="00DB06D1"/>
    <w:p w14:paraId="51C976CA" w14:textId="0D8D8300" w:rsidR="00DB06D1" w:rsidRPr="00911DBA" w:rsidRDefault="00DB06D1" w:rsidP="00DB06D1"/>
    <w:p w14:paraId="08E7442F" w14:textId="77777777" w:rsidR="004B4EFD" w:rsidRPr="00911DBA" w:rsidRDefault="004B4EFD" w:rsidP="00DB06D1"/>
    <w:p w14:paraId="53D3E3F2" w14:textId="77777777" w:rsidR="00DB06D1" w:rsidRPr="00911DBA" w:rsidRDefault="00DB06D1" w:rsidP="00DB06D1"/>
    <w:p w14:paraId="109DADB2" w14:textId="6B92CD53" w:rsidR="003B7B45" w:rsidRPr="00911DBA" w:rsidRDefault="003B7B45" w:rsidP="003B7B45">
      <w:pPr>
        <w:rPr>
          <w:b/>
          <w:bCs/>
        </w:rPr>
      </w:pPr>
      <w:r w:rsidRPr="00911DBA">
        <w:rPr>
          <w:b/>
          <w:bCs/>
        </w:rPr>
        <w:lastRenderedPageBreak/>
        <w:t>Human evaluation study on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911DBA" w14:paraId="39947A92" w14:textId="77777777" w:rsidTr="00DB06D1">
        <w:trPr>
          <w:trHeight w:val="255"/>
          <w:jc w:val="center"/>
        </w:trPr>
        <w:tc>
          <w:tcPr>
            <w:tcW w:w="1123" w:type="pct"/>
            <w:shd w:val="clear" w:color="auto" w:fill="auto"/>
            <w:noWrap/>
            <w:vAlign w:val="bottom"/>
            <w:hideMark/>
          </w:tcPr>
          <w:p w14:paraId="2C7A0B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993" w:type="pct"/>
            <w:shd w:val="clear" w:color="auto" w:fill="auto"/>
            <w:noWrap/>
            <w:vAlign w:val="bottom"/>
            <w:hideMark/>
          </w:tcPr>
          <w:p w14:paraId="61151B0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60" w:type="pct"/>
            <w:shd w:val="clear" w:color="auto" w:fill="auto"/>
            <w:noWrap/>
            <w:vAlign w:val="bottom"/>
            <w:hideMark/>
          </w:tcPr>
          <w:p w14:paraId="01BAD1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60" w:type="pct"/>
            <w:shd w:val="clear" w:color="auto" w:fill="auto"/>
            <w:noWrap/>
            <w:vAlign w:val="bottom"/>
            <w:hideMark/>
          </w:tcPr>
          <w:p w14:paraId="7711912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960" w:type="pct"/>
            <w:shd w:val="clear" w:color="auto" w:fill="auto"/>
            <w:noWrap/>
            <w:vAlign w:val="bottom"/>
            <w:hideMark/>
          </w:tcPr>
          <w:p w14:paraId="77F97F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13869646" w14:textId="77777777" w:rsidTr="00DB06D1">
        <w:trPr>
          <w:trHeight w:val="255"/>
          <w:jc w:val="center"/>
        </w:trPr>
        <w:tc>
          <w:tcPr>
            <w:tcW w:w="1123" w:type="pct"/>
            <w:shd w:val="clear" w:color="auto" w:fill="auto"/>
            <w:noWrap/>
            <w:vAlign w:val="bottom"/>
            <w:hideMark/>
          </w:tcPr>
          <w:p w14:paraId="102EFA4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25:34</w:t>
            </w:r>
          </w:p>
        </w:tc>
        <w:tc>
          <w:tcPr>
            <w:tcW w:w="993" w:type="pct"/>
            <w:shd w:val="clear" w:color="auto" w:fill="auto"/>
            <w:noWrap/>
            <w:vAlign w:val="bottom"/>
            <w:hideMark/>
          </w:tcPr>
          <w:p w14:paraId="754505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3F031A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60AD91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DBE95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58EE88CC" w14:textId="77777777" w:rsidTr="00DB06D1">
        <w:trPr>
          <w:trHeight w:val="255"/>
          <w:jc w:val="center"/>
        </w:trPr>
        <w:tc>
          <w:tcPr>
            <w:tcW w:w="1123" w:type="pct"/>
            <w:shd w:val="clear" w:color="auto" w:fill="auto"/>
            <w:noWrap/>
            <w:vAlign w:val="bottom"/>
            <w:hideMark/>
          </w:tcPr>
          <w:p w14:paraId="2D3FAE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1/2020 15:37:44</w:t>
            </w:r>
          </w:p>
        </w:tc>
        <w:tc>
          <w:tcPr>
            <w:tcW w:w="993" w:type="pct"/>
            <w:shd w:val="clear" w:color="auto" w:fill="auto"/>
            <w:noWrap/>
            <w:vAlign w:val="bottom"/>
            <w:hideMark/>
          </w:tcPr>
          <w:p w14:paraId="7F034D8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CC132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5AB523C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22A398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5C6C2BC7" w14:textId="77777777" w:rsidTr="00DB06D1">
        <w:trPr>
          <w:trHeight w:val="255"/>
          <w:jc w:val="center"/>
        </w:trPr>
        <w:tc>
          <w:tcPr>
            <w:tcW w:w="1123" w:type="pct"/>
            <w:shd w:val="clear" w:color="auto" w:fill="auto"/>
            <w:noWrap/>
            <w:vAlign w:val="bottom"/>
            <w:hideMark/>
          </w:tcPr>
          <w:p w14:paraId="5202EB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38:53</w:t>
            </w:r>
          </w:p>
        </w:tc>
        <w:tc>
          <w:tcPr>
            <w:tcW w:w="993" w:type="pct"/>
            <w:shd w:val="clear" w:color="auto" w:fill="auto"/>
            <w:noWrap/>
            <w:vAlign w:val="bottom"/>
            <w:hideMark/>
          </w:tcPr>
          <w:p w14:paraId="550ABA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7A56B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1BF6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BD0983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15E6976" w14:textId="77777777" w:rsidTr="00DB06D1">
        <w:trPr>
          <w:trHeight w:val="255"/>
          <w:jc w:val="center"/>
        </w:trPr>
        <w:tc>
          <w:tcPr>
            <w:tcW w:w="1123" w:type="pct"/>
            <w:shd w:val="clear" w:color="auto" w:fill="auto"/>
            <w:noWrap/>
            <w:vAlign w:val="bottom"/>
            <w:hideMark/>
          </w:tcPr>
          <w:p w14:paraId="3CD85B2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5:39</w:t>
            </w:r>
          </w:p>
        </w:tc>
        <w:tc>
          <w:tcPr>
            <w:tcW w:w="993" w:type="pct"/>
            <w:shd w:val="clear" w:color="auto" w:fill="auto"/>
            <w:noWrap/>
            <w:vAlign w:val="bottom"/>
            <w:hideMark/>
          </w:tcPr>
          <w:p w14:paraId="532E4D5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325A292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A4EA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2D85C6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15CD571" w14:textId="77777777" w:rsidTr="00DB06D1">
        <w:trPr>
          <w:trHeight w:val="255"/>
          <w:jc w:val="center"/>
        </w:trPr>
        <w:tc>
          <w:tcPr>
            <w:tcW w:w="1123" w:type="pct"/>
            <w:shd w:val="clear" w:color="auto" w:fill="auto"/>
            <w:noWrap/>
            <w:vAlign w:val="bottom"/>
            <w:hideMark/>
          </w:tcPr>
          <w:p w14:paraId="5E009F9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4:48:41</w:t>
            </w:r>
          </w:p>
        </w:tc>
        <w:tc>
          <w:tcPr>
            <w:tcW w:w="993" w:type="pct"/>
            <w:shd w:val="clear" w:color="auto" w:fill="auto"/>
            <w:noWrap/>
            <w:vAlign w:val="bottom"/>
            <w:hideMark/>
          </w:tcPr>
          <w:p w14:paraId="58F879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F6345D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E7B1E7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44BF75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D5412C0" w14:textId="77777777" w:rsidTr="00DB06D1">
        <w:trPr>
          <w:trHeight w:val="255"/>
          <w:jc w:val="center"/>
        </w:trPr>
        <w:tc>
          <w:tcPr>
            <w:tcW w:w="1123" w:type="pct"/>
            <w:shd w:val="clear" w:color="auto" w:fill="auto"/>
            <w:noWrap/>
            <w:vAlign w:val="bottom"/>
            <w:hideMark/>
          </w:tcPr>
          <w:p w14:paraId="51752E2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16:21:42</w:t>
            </w:r>
          </w:p>
        </w:tc>
        <w:tc>
          <w:tcPr>
            <w:tcW w:w="993" w:type="pct"/>
            <w:shd w:val="clear" w:color="auto" w:fill="auto"/>
            <w:noWrap/>
            <w:vAlign w:val="bottom"/>
            <w:hideMark/>
          </w:tcPr>
          <w:p w14:paraId="1778BA2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0D8958A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91B089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D2631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AC4E88A" w14:textId="77777777" w:rsidTr="00DB06D1">
        <w:trPr>
          <w:trHeight w:val="255"/>
          <w:jc w:val="center"/>
        </w:trPr>
        <w:tc>
          <w:tcPr>
            <w:tcW w:w="1123" w:type="pct"/>
            <w:shd w:val="clear" w:color="auto" w:fill="auto"/>
            <w:noWrap/>
            <w:vAlign w:val="bottom"/>
            <w:hideMark/>
          </w:tcPr>
          <w:p w14:paraId="2D6028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2/2020 22:14:58</w:t>
            </w:r>
          </w:p>
        </w:tc>
        <w:tc>
          <w:tcPr>
            <w:tcW w:w="993" w:type="pct"/>
            <w:shd w:val="clear" w:color="auto" w:fill="auto"/>
            <w:noWrap/>
            <w:vAlign w:val="bottom"/>
            <w:hideMark/>
          </w:tcPr>
          <w:p w14:paraId="5CF779B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D05A74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7CEFB0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243B6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129AC54C" w14:textId="77777777" w:rsidTr="00DB06D1">
        <w:trPr>
          <w:trHeight w:val="255"/>
          <w:jc w:val="center"/>
        </w:trPr>
        <w:tc>
          <w:tcPr>
            <w:tcW w:w="1123" w:type="pct"/>
            <w:shd w:val="clear" w:color="auto" w:fill="auto"/>
            <w:noWrap/>
            <w:vAlign w:val="bottom"/>
            <w:hideMark/>
          </w:tcPr>
          <w:p w14:paraId="7F19C5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3/2020 12:01:38</w:t>
            </w:r>
          </w:p>
        </w:tc>
        <w:tc>
          <w:tcPr>
            <w:tcW w:w="993" w:type="pct"/>
            <w:shd w:val="clear" w:color="auto" w:fill="auto"/>
            <w:noWrap/>
            <w:vAlign w:val="bottom"/>
            <w:hideMark/>
          </w:tcPr>
          <w:p w14:paraId="1AAB87E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188B24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42D45E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E0B55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7244AD0" w14:textId="77777777" w:rsidTr="00DB06D1">
        <w:trPr>
          <w:trHeight w:val="255"/>
          <w:jc w:val="center"/>
        </w:trPr>
        <w:tc>
          <w:tcPr>
            <w:tcW w:w="1123" w:type="pct"/>
            <w:shd w:val="clear" w:color="auto" w:fill="auto"/>
            <w:noWrap/>
            <w:vAlign w:val="bottom"/>
            <w:hideMark/>
          </w:tcPr>
          <w:p w14:paraId="568FA88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7/2020 11:16:41</w:t>
            </w:r>
          </w:p>
        </w:tc>
        <w:tc>
          <w:tcPr>
            <w:tcW w:w="993" w:type="pct"/>
            <w:shd w:val="clear" w:color="auto" w:fill="auto"/>
            <w:noWrap/>
            <w:vAlign w:val="bottom"/>
            <w:hideMark/>
          </w:tcPr>
          <w:p w14:paraId="604164E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7C83F7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6838953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5DC26E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01B3C870" w14:textId="77777777" w:rsidTr="00DB06D1">
        <w:trPr>
          <w:trHeight w:val="255"/>
          <w:jc w:val="center"/>
        </w:trPr>
        <w:tc>
          <w:tcPr>
            <w:tcW w:w="1123" w:type="pct"/>
            <w:shd w:val="clear" w:color="auto" w:fill="auto"/>
            <w:noWrap/>
            <w:vAlign w:val="bottom"/>
            <w:hideMark/>
          </w:tcPr>
          <w:p w14:paraId="1656D3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28/2020 10:31:30</w:t>
            </w:r>
          </w:p>
        </w:tc>
        <w:tc>
          <w:tcPr>
            <w:tcW w:w="993" w:type="pct"/>
            <w:shd w:val="clear" w:color="auto" w:fill="auto"/>
            <w:noWrap/>
            <w:vAlign w:val="bottom"/>
            <w:hideMark/>
          </w:tcPr>
          <w:p w14:paraId="1BF5CEC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40096D0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60" w:type="pct"/>
            <w:shd w:val="clear" w:color="auto" w:fill="auto"/>
            <w:noWrap/>
            <w:vAlign w:val="bottom"/>
            <w:hideMark/>
          </w:tcPr>
          <w:p w14:paraId="44A942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2C6033E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AEE8775" w14:textId="77777777" w:rsidTr="00DB06D1">
        <w:trPr>
          <w:trHeight w:val="255"/>
          <w:jc w:val="center"/>
        </w:trPr>
        <w:tc>
          <w:tcPr>
            <w:tcW w:w="1123" w:type="pct"/>
            <w:shd w:val="clear" w:color="auto" w:fill="auto"/>
            <w:noWrap/>
            <w:vAlign w:val="bottom"/>
            <w:hideMark/>
          </w:tcPr>
          <w:p w14:paraId="691D27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2:38:32</w:t>
            </w:r>
          </w:p>
        </w:tc>
        <w:tc>
          <w:tcPr>
            <w:tcW w:w="993" w:type="pct"/>
            <w:shd w:val="clear" w:color="auto" w:fill="auto"/>
            <w:noWrap/>
            <w:vAlign w:val="bottom"/>
            <w:hideMark/>
          </w:tcPr>
          <w:p w14:paraId="1E90EA7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87FB9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16F7E2D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60" w:type="pct"/>
            <w:shd w:val="clear" w:color="auto" w:fill="auto"/>
            <w:noWrap/>
            <w:vAlign w:val="bottom"/>
            <w:hideMark/>
          </w:tcPr>
          <w:p w14:paraId="3EC6C7D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s more real Trump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ራም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248903E4" w14:textId="77777777" w:rsidR="00DB06D1" w:rsidRPr="00911DBA" w:rsidRDefault="00DB06D1" w:rsidP="008373F4">
            <w:pPr>
              <w:spacing w:after="0" w:line="240" w:lineRule="auto"/>
              <w:rPr>
                <w:rFonts w:eastAsia="Times New Roman"/>
                <w:sz w:val="20"/>
                <w:szCs w:val="20"/>
              </w:rPr>
            </w:pPr>
          </w:p>
        </w:tc>
      </w:tr>
      <w:tr w:rsidR="00DB06D1" w:rsidRPr="00911DBA"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Pr="00911DBA" w:rsidRDefault="00DB06D1" w:rsidP="008373F4">
            <w:pPr>
              <w:spacing w:after="0" w:line="240" w:lineRule="auto"/>
              <w:rPr>
                <w:rFonts w:eastAsia="Times New Roman"/>
                <w:sz w:val="20"/>
                <w:szCs w:val="20"/>
              </w:rPr>
            </w:pPr>
            <w:r w:rsidRPr="00911DBA">
              <w:rPr>
                <w:rFonts w:eastAsia="Times New Roman"/>
                <w:sz w:val="20"/>
                <w:szCs w:val="20"/>
              </w:rPr>
              <w:t>Q2. From the Above  2 Videos which one look</w:t>
            </w:r>
            <w:r w:rsidR="00FC557F" w:rsidRPr="00911DBA">
              <w:rPr>
                <w:rFonts w:eastAsia="Times New Roman"/>
                <w:sz w:val="20"/>
                <w:szCs w:val="20"/>
              </w:rPr>
              <w:t>s</w:t>
            </w:r>
            <w:r w:rsidRPr="00911DBA">
              <w:rPr>
                <w:rFonts w:eastAsia="Times New Roman"/>
                <w:sz w:val="20"/>
                <w:szCs w:val="20"/>
              </w:rPr>
              <w:t xml:space="preserve"> more real Obama Video? (</w:t>
            </w:r>
            <w:proofErr w:type="spellStart"/>
            <w:r w:rsidRPr="00911DBA">
              <w:rPr>
                <w:rFonts w:ascii="Nyala" w:eastAsia="Times New Roman" w:hAnsi="Nyala" w:cs="Nyala"/>
                <w:sz w:val="20"/>
                <w:szCs w:val="20"/>
              </w:rPr>
              <w:t>ከላይ</w:t>
            </w:r>
            <w:proofErr w:type="spellEnd"/>
            <w:r w:rsidR="009B4CF5" w:rsidRPr="00911DBA">
              <w:rPr>
                <w:rFonts w:eastAsia="Times New Roman"/>
                <w:sz w:val="20"/>
                <w:szCs w:val="20"/>
              </w:rPr>
              <w:t xml:space="preserve"> </w:t>
            </w:r>
            <w:r w:rsidR="009B4CF5" w:rsidRPr="00911DBA">
              <w:rPr>
                <w:rFonts w:ascii="Nyala" w:eastAsia="Times New Roman" w:hAnsi="Nyala" w:cs="Nyala"/>
                <w:sz w:val="20"/>
                <w:szCs w:val="20"/>
              </w:rPr>
              <w:t>ከ</w:t>
            </w:r>
            <w:r w:rsidR="009B4CF5" w:rsidRPr="00911DBA">
              <w:rPr>
                <w:rFonts w:eastAsia="Times New Roman"/>
                <w:sz w:val="20"/>
                <w:szCs w:val="20"/>
              </w:rPr>
              <w:t xml:space="preserve"> </w:t>
            </w:r>
            <w:r w:rsidRPr="00911DBA">
              <w:rPr>
                <w:rFonts w:eastAsia="Times New Roman"/>
                <w:sz w:val="20"/>
                <w:szCs w:val="20"/>
              </w:rPr>
              <w:t xml:space="preserve">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ኦባ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1A6FD1FA" w14:textId="77777777" w:rsidR="00DB06D1" w:rsidRPr="00911DBA" w:rsidRDefault="00DB06D1" w:rsidP="008373F4">
            <w:pPr>
              <w:spacing w:after="0" w:line="240" w:lineRule="auto"/>
              <w:rPr>
                <w:rFonts w:eastAsia="Times New Roman"/>
                <w:sz w:val="20"/>
                <w:szCs w:val="20"/>
              </w:rPr>
            </w:pPr>
          </w:p>
        </w:tc>
      </w:tr>
      <w:tr w:rsidR="00DB06D1" w:rsidRPr="00911DBA"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3.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0BD7E6BA" w14:textId="77777777" w:rsidR="00DB06D1" w:rsidRPr="00911DBA" w:rsidRDefault="00DB06D1" w:rsidP="008373F4">
            <w:pPr>
              <w:spacing w:after="0" w:line="240" w:lineRule="auto"/>
              <w:rPr>
                <w:rFonts w:eastAsia="Times New Roman"/>
                <w:sz w:val="20"/>
                <w:szCs w:val="20"/>
              </w:rPr>
            </w:pPr>
          </w:p>
        </w:tc>
      </w:tr>
      <w:tr w:rsidR="00DB06D1" w:rsidRPr="00911DBA"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4. From the Above 2 ask which looks like a more realistic and natural translation?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ጨባ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ና</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ተፈጥሮአዊ</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ምስ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ትርጉም</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ያለ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ንደሆነ</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r>
    </w:tbl>
    <w:p w14:paraId="46A6B83E" w14:textId="3A64AEF4" w:rsidR="00DB06D1" w:rsidRPr="00911DBA" w:rsidRDefault="00DB06D1" w:rsidP="00DB06D1"/>
    <w:p w14:paraId="4398874E" w14:textId="4D8B8BCF" w:rsidR="004B4EFD" w:rsidRPr="00911DBA" w:rsidRDefault="004B4EFD" w:rsidP="00DB06D1"/>
    <w:p w14:paraId="7D7F612F" w14:textId="77777777" w:rsidR="004B4EFD" w:rsidRPr="00911DBA" w:rsidRDefault="004B4EFD" w:rsidP="00DB06D1"/>
    <w:p w14:paraId="14DFCF12" w14:textId="77777777" w:rsidR="00DB06D1" w:rsidRPr="00911DBA" w:rsidRDefault="00DB06D1" w:rsidP="00DB06D1"/>
    <w:p w14:paraId="2E75CE0B" w14:textId="5A75EEAC" w:rsidR="003B7B45" w:rsidRPr="00911DBA" w:rsidRDefault="003B7B45" w:rsidP="003B7B45">
      <w:r w:rsidRPr="00911DBA">
        <w:rPr>
          <w:b/>
          <w:bCs/>
        </w:rPr>
        <w:lastRenderedPageBreak/>
        <w:t xml:space="preserve">Human evaluation </w:t>
      </w:r>
      <w:r w:rsidR="0046488F" w:rsidRPr="00911DBA">
        <w:rPr>
          <w:b/>
          <w:bCs/>
        </w:rPr>
        <w:t xml:space="preserve">study on </w:t>
      </w:r>
      <w:proofErr w:type="spellStart"/>
      <w:r w:rsidR="0046488F" w:rsidRPr="00911DBA">
        <w:rPr>
          <w:b/>
          <w:bCs/>
        </w:rPr>
        <w:t>Adiss</w:t>
      </w:r>
      <w:proofErr w:type="spellEnd"/>
      <w:r w:rsidR="0046488F" w:rsidRPr="00911DBA">
        <w:rPr>
          <w:b/>
          <w:bCs/>
        </w:rPr>
        <w:t xml:space="preserve"> 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911DBA" w14:paraId="2D29DC4B" w14:textId="77777777" w:rsidTr="00DB06D1">
        <w:trPr>
          <w:trHeight w:val="255"/>
        </w:trPr>
        <w:tc>
          <w:tcPr>
            <w:tcW w:w="1138" w:type="pct"/>
            <w:shd w:val="clear" w:color="auto" w:fill="auto"/>
            <w:noWrap/>
            <w:vAlign w:val="bottom"/>
            <w:hideMark/>
          </w:tcPr>
          <w:p w14:paraId="365FEF17"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Timestamp</w:t>
            </w:r>
          </w:p>
        </w:tc>
        <w:tc>
          <w:tcPr>
            <w:tcW w:w="1017" w:type="pct"/>
            <w:shd w:val="clear" w:color="auto" w:fill="auto"/>
            <w:noWrap/>
            <w:vAlign w:val="bottom"/>
            <w:hideMark/>
          </w:tcPr>
          <w:p w14:paraId="19641D5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1</w:t>
            </w:r>
          </w:p>
        </w:tc>
        <w:tc>
          <w:tcPr>
            <w:tcW w:w="997" w:type="pct"/>
            <w:shd w:val="clear" w:color="auto" w:fill="auto"/>
            <w:noWrap/>
            <w:vAlign w:val="bottom"/>
            <w:hideMark/>
          </w:tcPr>
          <w:p w14:paraId="30C5B6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2</w:t>
            </w:r>
          </w:p>
        </w:tc>
        <w:tc>
          <w:tcPr>
            <w:tcW w:w="987" w:type="pct"/>
            <w:shd w:val="clear" w:color="auto" w:fill="auto"/>
            <w:noWrap/>
            <w:vAlign w:val="bottom"/>
            <w:hideMark/>
          </w:tcPr>
          <w:p w14:paraId="2BE69DD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3</w:t>
            </w:r>
          </w:p>
        </w:tc>
        <w:tc>
          <w:tcPr>
            <w:tcW w:w="856" w:type="pct"/>
            <w:gridSpan w:val="2"/>
            <w:shd w:val="clear" w:color="auto" w:fill="auto"/>
            <w:noWrap/>
            <w:vAlign w:val="bottom"/>
            <w:hideMark/>
          </w:tcPr>
          <w:p w14:paraId="4943128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Q4</w:t>
            </w:r>
          </w:p>
        </w:tc>
      </w:tr>
      <w:tr w:rsidR="00DB06D1" w:rsidRPr="00911DBA" w14:paraId="3FFCDB31" w14:textId="77777777" w:rsidTr="00DB06D1">
        <w:trPr>
          <w:trHeight w:val="255"/>
        </w:trPr>
        <w:tc>
          <w:tcPr>
            <w:tcW w:w="1138" w:type="pct"/>
            <w:shd w:val="clear" w:color="auto" w:fill="auto"/>
            <w:noWrap/>
            <w:vAlign w:val="bottom"/>
            <w:hideMark/>
          </w:tcPr>
          <w:p w14:paraId="39F505A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24:00</w:t>
            </w:r>
          </w:p>
        </w:tc>
        <w:tc>
          <w:tcPr>
            <w:tcW w:w="1017" w:type="pct"/>
            <w:shd w:val="clear" w:color="auto" w:fill="auto"/>
            <w:noWrap/>
            <w:vAlign w:val="bottom"/>
            <w:hideMark/>
          </w:tcPr>
          <w:p w14:paraId="07E5F04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1B3F476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65A421E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4B6483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DA6D450" w14:textId="77777777" w:rsidTr="00DB06D1">
        <w:trPr>
          <w:trHeight w:val="255"/>
        </w:trPr>
        <w:tc>
          <w:tcPr>
            <w:tcW w:w="1138" w:type="pct"/>
            <w:shd w:val="clear" w:color="auto" w:fill="auto"/>
            <w:noWrap/>
            <w:vAlign w:val="bottom"/>
            <w:hideMark/>
          </w:tcPr>
          <w:p w14:paraId="6271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0:54:37</w:t>
            </w:r>
          </w:p>
        </w:tc>
        <w:tc>
          <w:tcPr>
            <w:tcW w:w="1017" w:type="pct"/>
            <w:shd w:val="clear" w:color="auto" w:fill="auto"/>
            <w:noWrap/>
            <w:vAlign w:val="bottom"/>
            <w:hideMark/>
          </w:tcPr>
          <w:p w14:paraId="40122F9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14B8CA6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0390E9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77F1431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6B658ADA" w14:textId="77777777" w:rsidTr="00DB06D1">
        <w:trPr>
          <w:trHeight w:val="255"/>
        </w:trPr>
        <w:tc>
          <w:tcPr>
            <w:tcW w:w="1138" w:type="pct"/>
            <w:shd w:val="clear" w:color="auto" w:fill="auto"/>
            <w:noWrap/>
            <w:vAlign w:val="bottom"/>
            <w:hideMark/>
          </w:tcPr>
          <w:p w14:paraId="042C0C0F"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23:48</w:t>
            </w:r>
          </w:p>
        </w:tc>
        <w:tc>
          <w:tcPr>
            <w:tcW w:w="1017" w:type="pct"/>
            <w:shd w:val="clear" w:color="auto" w:fill="auto"/>
            <w:noWrap/>
            <w:vAlign w:val="bottom"/>
            <w:hideMark/>
          </w:tcPr>
          <w:p w14:paraId="28D74CD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6AB2F6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5045E9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50928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4C66764" w14:textId="77777777" w:rsidTr="00DB06D1">
        <w:trPr>
          <w:trHeight w:val="255"/>
        </w:trPr>
        <w:tc>
          <w:tcPr>
            <w:tcW w:w="1138" w:type="pct"/>
            <w:shd w:val="clear" w:color="auto" w:fill="auto"/>
            <w:noWrap/>
            <w:vAlign w:val="bottom"/>
            <w:hideMark/>
          </w:tcPr>
          <w:p w14:paraId="318CC10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6:52:16</w:t>
            </w:r>
          </w:p>
        </w:tc>
        <w:tc>
          <w:tcPr>
            <w:tcW w:w="1017" w:type="pct"/>
            <w:shd w:val="clear" w:color="auto" w:fill="auto"/>
            <w:noWrap/>
            <w:vAlign w:val="bottom"/>
            <w:hideMark/>
          </w:tcPr>
          <w:p w14:paraId="7FD6493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5AC39F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1DD4111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6B9F993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30E0CC42" w14:textId="77777777" w:rsidTr="00DB06D1">
        <w:trPr>
          <w:trHeight w:val="255"/>
        </w:trPr>
        <w:tc>
          <w:tcPr>
            <w:tcW w:w="1138" w:type="pct"/>
            <w:shd w:val="clear" w:color="auto" w:fill="auto"/>
            <w:noWrap/>
            <w:vAlign w:val="bottom"/>
            <w:hideMark/>
          </w:tcPr>
          <w:p w14:paraId="2A79440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7:58:24</w:t>
            </w:r>
          </w:p>
        </w:tc>
        <w:tc>
          <w:tcPr>
            <w:tcW w:w="1017" w:type="pct"/>
            <w:shd w:val="clear" w:color="auto" w:fill="auto"/>
            <w:noWrap/>
            <w:vAlign w:val="bottom"/>
            <w:hideMark/>
          </w:tcPr>
          <w:p w14:paraId="09331B6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08AE2E7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87" w:type="pct"/>
            <w:shd w:val="clear" w:color="auto" w:fill="auto"/>
            <w:noWrap/>
            <w:vAlign w:val="bottom"/>
            <w:hideMark/>
          </w:tcPr>
          <w:p w14:paraId="1D3A0126"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554AC7D3"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98E51B2" w14:textId="77777777" w:rsidTr="00DB06D1">
        <w:trPr>
          <w:trHeight w:val="255"/>
        </w:trPr>
        <w:tc>
          <w:tcPr>
            <w:tcW w:w="1138" w:type="pct"/>
            <w:shd w:val="clear" w:color="auto" w:fill="auto"/>
            <w:noWrap/>
            <w:vAlign w:val="bottom"/>
            <w:hideMark/>
          </w:tcPr>
          <w:p w14:paraId="3B08DB51"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9/30/2020 18:15:52</w:t>
            </w:r>
          </w:p>
        </w:tc>
        <w:tc>
          <w:tcPr>
            <w:tcW w:w="1017" w:type="pct"/>
            <w:shd w:val="clear" w:color="auto" w:fill="auto"/>
            <w:noWrap/>
            <w:vAlign w:val="bottom"/>
            <w:hideMark/>
          </w:tcPr>
          <w:p w14:paraId="5DD2760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E0624C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CBE08B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1620CB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1B522C43" w14:textId="77777777" w:rsidTr="00DB06D1">
        <w:trPr>
          <w:trHeight w:val="255"/>
        </w:trPr>
        <w:tc>
          <w:tcPr>
            <w:tcW w:w="1138" w:type="pct"/>
            <w:shd w:val="clear" w:color="auto" w:fill="auto"/>
            <w:noWrap/>
            <w:vAlign w:val="bottom"/>
            <w:hideMark/>
          </w:tcPr>
          <w:p w14:paraId="73E1009D"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0:02</w:t>
            </w:r>
          </w:p>
        </w:tc>
        <w:tc>
          <w:tcPr>
            <w:tcW w:w="1017" w:type="pct"/>
            <w:shd w:val="clear" w:color="auto" w:fill="auto"/>
            <w:noWrap/>
            <w:vAlign w:val="bottom"/>
            <w:hideMark/>
          </w:tcPr>
          <w:p w14:paraId="19E176E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799B5D1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584F7879"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7BCDA57A"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47A930E1" w14:textId="77777777" w:rsidTr="00DB06D1">
        <w:trPr>
          <w:trHeight w:val="255"/>
        </w:trPr>
        <w:tc>
          <w:tcPr>
            <w:tcW w:w="1138" w:type="pct"/>
            <w:shd w:val="clear" w:color="auto" w:fill="auto"/>
            <w:noWrap/>
            <w:vAlign w:val="bottom"/>
            <w:hideMark/>
          </w:tcPr>
          <w:p w14:paraId="3A78D26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2:44</w:t>
            </w:r>
          </w:p>
        </w:tc>
        <w:tc>
          <w:tcPr>
            <w:tcW w:w="1017" w:type="pct"/>
            <w:shd w:val="clear" w:color="auto" w:fill="auto"/>
            <w:noWrap/>
            <w:vAlign w:val="bottom"/>
            <w:hideMark/>
          </w:tcPr>
          <w:p w14:paraId="482C2E2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97" w:type="pct"/>
            <w:shd w:val="clear" w:color="auto" w:fill="auto"/>
            <w:noWrap/>
            <w:vAlign w:val="bottom"/>
            <w:hideMark/>
          </w:tcPr>
          <w:p w14:paraId="61F46B1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78BDE7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856" w:type="pct"/>
            <w:gridSpan w:val="2"/>
            <w:shd w:val="clear" w:color="auto" w:fill="auto"/>
            <w:noWrap/>
            <w:vAlign w:val="bottom"/>
            <w:hideMark/>
          </w:tcPr>
          <w:p w14:paraId="285B0A5C"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r>
      <w:tr w:rsidR="00DB06D1" w:rsidRPr="00911DBA" w14:paraId="4D6411C7" w14:textId="77777777" w:rsidTr="00DB06D1">
        <w:trPr>
          <w:trHeight w:val="255"/>
        </w:trPr>
        <w:tc>
          <w:tcPr>
            <w:tcW w:w="1138" w:type="pct"/>
            <w:shd w:val="clear" w:color="auto" w:fill="auto"/>
            <w:noWrap/>
            <w:vAlign w:val="bottom"/>
            <w:hideMark/>
          </w:tcPr>
          <w:p w14:paraId="40C51030"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9:58:28</w:t>
            </w:r>
          </w:p>
        </w:tc>
        <w:tc>
          <w:tcPr>
            <w:tcW w:w="1017" w:type="pct"/>
            <w:shd w:val="clear" w:color="auto" w:fill="auto"/>
            <w:noWrap/>
            <w:vAlign w:val="bottom"/>
            <w:hideMark/>
          </w:tcPr>
          <w:p w14:paraId="630AE33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33BBB6C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35EFB08"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2DD1317B"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78A67A9B" w14:textId="77777777" w:rsidTr="00DB06D1">
        <w:trPr>
          <w:trHeight w:val="255"/>
        </w:trPr>
        <w:tc>
          <w:tcPr>
            <w:tcW w:w="1138" w:type="pct"/>
            <w:shd w:val="clear" w:color="auto" w:fill="auto"/>
            <w:noWrap/>
            <w:vAlign w:val="bottom"/>
            <w:hideMark/>
          </w:tcPr>
          <w:p w14:paraId="130ACDD2"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10/1/2020 10:04:44</w:t>
            </w:r>
          </w:p>
        </w:tc>
        <w:tc>
          <w:tcPr>
            <w:tcW w:w="1017" w:type="pct"/>
            <w:shd w:val="clear" w:color="auto" w:fill="auto"/>
            <w:noWrap/>
            <w:vAlign w:val="bottom"/>
            <w:hideMark/>
          </w:tcPr>
          <w:p w14:paraId="2086B28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A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ሀ</w:t>
            </w:r>
            <w:r w:rsidRPr="00911DBA">
              <w:rPr>
                <w:rFonts w:eastAsia="Times New Roman"/>
                <w:color w:val="000000"/>
                <w:sz w:val="20"/>
                <w:szCs w:val="20"/>
              </w:rPr>
              <w:t>)</w:t>
            </w:r>
          </w:p>
        </w:tc>
        <w:tc>
          <w:tcPr>
            <w:tcW w:w="997" w:type="pct"/>
            <w:shd w:val="clear" w:color="auto" w:fill="auto"/>
            <w:noWrap/>
            <w:vAlign w:val="bottom"/>
            <w:hideMark/>
          </w:tcPr>
          <w:p w14:paraId="6A7CAD14"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987" w:type="pct"/>
            <w:shd w:val="clear" w:color="auto" w:fill="auto"/>
            <w:noWrap/>
            <w:vAlign w:val="bottom"/>
            <w:hideMark/>
          </w:tcPr>
          <w:p w14:paraId="4C08BAA5"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c>
          <w:tcPr>
            <w:tcW w:w="856" w:type="pct"/>
            <w:gridSpan w:val="2"/>
            <w:shd w:val="clear" w:color="auto" w:fill="auto"/>
            <w:noWrap/>
            <w:vAlign w:val="bottom"/>
            <w:hideMark/>
          </w:tcPr>
          <w:p w14:paraId="05ED38BE" w14:textId="77777777" w:rsidR="00DB06D1" w:rsidRPr="00911DBA" w:rsidRDefault="00DB06D1" w:rsidP="00DB06D1">
            <w:pPr>
              <w:spacing w:before="0" w:after="0" w:line="240" w:lineRule="auto"/>
              <w:jc w:val="center"/>
              <w:rPr>
                <w:rFonts w:eastAsia="Times New Roman"/>
                <w:color w:val="000000"/>
                <w:sz w:val="20"/>
                <w:szCs w:val="20"/>
              </w:rPr>
            </w:pPr>
            <w:r w:rsidRPr="00911DBA">
              <w:rPr>
                <w:rFonts w:eastAsia="Times New Roman"/>
                <w:color w:val="000000"/>
                <w:sz w:val="20"/>
                <w:szCs w:val="20"/>
              </w:rPr>
              <w:t>Video B (</w:t>
            </w:r>
            <w:proofErr w:type="spellStart"/>
            <w:r w:rsidRPr="00911DBA">
              <w:rPr>
                <w:rFonts w:ascii="Nyala" w:eastAsia="Times New Roman" w:hAnsi="Nyala" w:cs="Nyala"/>
                <w:color w:val="000000"/>
                <w:sz w:val="20"/>
                <w:szCs w:val="20"/>
              </w:rPr>
              <w:t>ቪዲዮ</w:t>
            </w:r>
            <w:proofErr w:type="spellEnd"/>
            <w:r w:rsidRPr="00911DBA">
              <w:rPr>
                <w:rFonts w:eastAsia="Times New Roman"/>
                <w:color w:val="000000"/>
                <w:sz w:val="20"/>
                <w:szCs w:val="20"/>
              </w:rPr>
              <w:t xml:space="preserve"> </w:t>
            </w:r>
            <w:r w:rsidRPr="00911DBA">
              <w:rPr>
                <w:rFonts w:ascii="Nyala" w:eastAsia="Times New Roman" w:hAnsi="Nyala" w:cs="Nyala"/>
                <w:color w:val="000000"/>
                <w:sz w:val="20"/>
                <w:szCs w:val="20"/>
              </w:rPr>
              <w:t>ለ</w:t>
            </w:r>
            <w:r w:rsidRPr="00911DBA">
              <w:rPr>
                <w:rFonts w:eastAsia="Times New Roman"/>
                <w:color w:val="000000"/>
                <w:sz w:val="20"/>
                <w:szCs w:val="20"/>
              </w:rPr>
              <w:t>)</w:t>
            </w:r>
          </w:p>
        </w:tc>
      </w:tr>
      <w:tr w:rsidR="00DB06D1" w:rsidRPr="00911DBA"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Pr="00911DBA" w:rsidRDefault="00DB06D1" w:rsidP="008373F4">
            <w:pPr>
              <w:spacing w:after="0" w:line="240" w:lineRule="auto"/>
              <w:rPr>
                <w:rFonts w:eastAsia="Times New Roman"/>
                <w:sz w:val="20"/>
                <w:szCs w:val="20"/>
              </w:rPr>
            </w:pPr>
            <w:r w:rsidRPr="00911DBA">
              <w:rPr>
                <w:rFonts w:eastAsia="Times New Roman"/>
                <w:sz w:val="20"/>
                <w:szCs w:val="20"/>
              </w:rPr>
              <w:t xml:space="preserve">Q1. From the Above  2 Videos which one looks more real </w:t>
            </w:r>
            <w:proofErr w:type="spellStart"/>
            <w:r w:rsidRPr="00911DBA">
              <w:rPr>
                <w:rFonts w:eastAsia="Times New Roman"/>
                <w:sz w:val="20"/>
                <w:szCs w:val="20"/>
              </w:rPr>
              <w:t>Debretsion</w:t>
            </w:r>
            <w:proofErr w:type="spellEnd"/>
            <w:r w:rsidRPr="00911DBA">
              <w:rPr>
                <w:rFonts w:eastAsia="Times New Roman"/>
                <w:sz w:val="20"/>
                <w:szCs w:val="20"/>
              </w:rPr>
              <w:t xml:space="preserve">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w:t>
            </w:r>
            <w:r w:rsidRPr="00911DBA">
              <w:rPr>
                <w:rFonts w:ascii="Nyala" w:eastAsia="Times New Roman" w:hAnsi="Nyala" w:cs="Nyala"/>
                <w:sz w:val="20"/>
                <w:szCs w:val="20"/>
              </w:rPr>
              <w:t>ከ</w:t>
            </w:r>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ደብረፅ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p w14:paraId="4B1E3713" w14:textId="77777777" w:rsidR="00DB06D1" w:rsidRPr="00911DBA" w:rsidRDefault="00DB06D1" w:rsidP="008373F4">
            <w:pPr>
              <w:spacing w:after="0" w:line="240" w:lineRule="auto"/>
              <w:rPr>
                <w:rFonts w:eastAsia="Times New Roman"/>
                <w:sz w:val="20"/>
                <w:szCs w:val="20"/>
              </w:rPr>
            </w:pPr>
          </w:p>
        </w:tc>
      </w:tr>
      <w:tr w:rsidR="00DB06D1" w:rsidRPr="00911DBA"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911DBA" w:rsidRDefault="00DB06D1" w:rsidP="008373F4">
            <w:pPr>
              <w:spacing w:after="0" w:line="240" w:lineRule="auto"/>
              <w:rPr>
                <w:rFonts w:eastAsia="Times New Roman"/>
                <w:sz w:val="20"/>
                <w:szCs w:val="20"/>
              </w:rPr>
            </w:pPr>
            <w:r w:rsidRPr="00911DBA">
              <w:rPr>
                <w:rFonts w:eastAsia="Times New Roman"/>
                <w:sz w:val="20"/>
                <w:szCs w:val="20"/>
              </w:rPr>
              <w:t>Q1. From the Above  2 Videos which one look</w:t>
            </w:r>
            <w:r w:rsidR="00753502" w:rsidRPr="00911DBA">
              <w:rPr>
                <w:rFonts w:eastAsia="Times New Roman"/>
                <w:sz w:val="20"/>
                <w:szCs w:val="20"/>
              </w:rPr>
              <w:t>s</w:t>
            </w:r>
            <w:r w:rsidRPr="00911DBA">
              <w:rPr>
                <w:rFonts w:eastAsia="Times New Roman"/>
                <w:sz w:val="20"/>
                <w:szCs w:val="20"/>
              </w:rPr>
              <w:t xml:space="preserve"> more real Abiy Video? (</w:t>
            </w:r>
            <w:proofErr w:type="spellStart"/>
            <w:r w:rsidRPr="00911DBA">
              <w:rPr>
                <w:rFonts w:ascii="Nyala" w:eastAsia="Times New Roman" w:hAnsi="Nyala" w:cs="Nyala"/>
                <w:sz w:val="20"/>
                <w:szCs w:val="20"/>
              </w:rPr>
              <w:t>ከላይ</w:t>
            </w:r>
            <w:proofErr w:type="spellEnd"/>
            <w:r w:rsidRPr="00911DBA">
              <w:rPr>
                <w:rFonts w:eastAsia="Times New Roman"/>
                <w:sz w:val="20"/>
                <w:szCs w:val="20"/>
              </w:rPr>
              <w:t xml:space="preserve"> 2 </w:t>
            </w:r>
            <w:proofErr w:type="spellStart"/>
            <w:r w:rsidRPr="00911DBA">
              <w:rPr>
                <w:rFonts w:ascii="Nyala" w:eastAsia="Times New Roman" w:hAnsi="Nyala" w:cs="Nyala"/>
                <w:sz w:val="20"/>
                <w:szCs w:val="20"/>
              </w:rPr>
              <w:t>ቪዲዮዎች</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ትኛው</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በልጥ</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እውነተኛ</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የአብይ</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ቪዲዮን</w:t>
            </w:r>
            <w:proofErr w:type="spellEnd"/>
            <w:r w:rsidRPr="00911DBA">
              <w:rPr>
                <w:rFonts w:eastAsia="Times New Roman"/>
                <w:sz w:val="20"/>
                <w:szCs w:val="20"/>
              </w:rPr>
              <w:t xml:space="preserve"> </w:t>
            </w:r>
            <w:proofErr w:type="spellStart"/>
            <w:r w:rsidRPr="00911DBA">
              <w:rPr>
                <w:rFonts w:ascii="Nyala" w:eastAsia="Times New Roman" w:hAnsi="Nyala" w:cs="Nyala"/>
                <w:sz w:val="20"/>
                <w:szCs w:val="20"/>
              </w:rPr>
              <w:t>ይመስላል</w:t>
            </w:r>
            <w:proofErr w:type="spellEnd"/>
            <w:r w:rsidRPr="00911DBA">
              <w:rPr>
                <w:rFonts w:eastAsia="Times New Roman"/>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911DBA" w:rsidRDefault="00DB06D1" w:rsidP="008373F4">
            <w:pPr>
              <w:spacing w:after="0" w:line="240" w:lineRule="auto"/>
              <w:rPr>
                <w:rFonts w:eastAsia="Times New Roman"/>
                <w:sz w:val="20"/>
                <w:szCs w:val="20"/>
              </w:rPr>
            </w:pPr>
          </w:p>
        </w:tc>
      </w:tr>
      <w:tr w:rsidR="00DB06D1" w:rsidRPr="00911DBA"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1.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p w14:paraId="7FB17EC4" w14:textId="77777777" w:rsidR="00DB06D1" w:rsidRPr="00911DBA" w:rsidRDefault="00DB06D1" w:rsidP="008373F4">
            <w:pPr>
              <w:spacing w:after="0" w:line="240" w:lineRule="auto"/>
              <w:rPr>
                <w:rFonts w:eastAsia="Times New Roman"/>
                <w:color w:val="000000"/>
                <w:sz w:val="20"/>
                <w:szCs w:val="20"/>
              </w:rPr>
            </w:pPr>
          </w:p>
        </w:tc>
      </w:tr>
      <w:tr w:rsidR="00DB06D1" w:rsidRPr="00911DBA"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911DBA" w:rsidRDefault="00DB06D1" w:rsidP="008373F4">
            <w:pPr>
              <w:spacing w:after="0" w:line="240" w:lineRule="auto"/>
              <w:rPr>
                <w:rFonts w:eastAsia="Times New Roman"/>
                <w:color w:val="000000"/>
                <w:sz w:val="20"/>
                <w:szCs w:val="20"/>
              </w:rPr>
            </w:pPr>
            <w:r w:rsidRPr="00911DBA">
              <w:rPr>
                <w:rFonts w:eastAsia="Times New Roman"/>
                <w:sz w:val="20"/>
                <w:szCs w:val="20"/>
              </w:rPr>
              <w:t xml:space="preserve">Q4. </w:t>
            </w:r>
            <w:r w:rsidRPr="00911DBA">
              <w:rPr>
                <w:rFonts w:eastAsia="Times New Roman"/>
                <w:color w:val="000000"/>
                <w:sz w:val="20"/>
                <w:szCs w:val="20"/>
              </w:rPr>
              <w:t xml:space="preserve">From the Above 2 ask which looks like a more realistic and natural translation? </w:t>
            </w:r>
            <w:proofErr w:type="spellStart"/>
            <w:r w:rsidRPr="00911DBA">
              <w:rPr>
                <w:rFonts w:ascii="Nyala" w:eastAsia="Times New Roman" w:hAnsi="Nyala" w:cs="Nyala"/>
                <w:color w:val="000000"/>
                <w:sz w:val="20"/>
                <w:szCs w:val="20"/>
              </w:rPr>
              <w:t>ይበልጥ</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ጨባጭ</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ና</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ተፈጥሮአዊ</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ምስ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ትርጉም</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ያለ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የትኛው</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እንደሆነ</w:t>
            </w:r>
            <w:proofErr w:type="spellEnd"/>
            <w:r w:rsidRPr="00911DBA">
              <w:rPr>
                <w:rFonts w:eastAsia="Times New Roman"/>
                <w:color w:val="000000"/>
                <w:sz w:val="20"/>
                <w:szCs w:val="20"/>
              </w:rPr>
              <w:t xml:space="preserve"> </w:t>
            </w:r>
            <w:proofErr w:type="spellStart"/>
            <w:r w:rsidRPr="00911DBA">
              <w:rPr>
                <w:rFonts w:ascii="Nyala" w:eastAsia="Times New Roman" w:hAnsi="Nyala" w:cs="Nyala"/>
                <w:color w:val="000000"/>
                <w:sz w:val="20"/>
                <w:szCs w:val="20"/>
              </w:rPr>
              <w:t>ይመስላል</w:t>
            </w:r>
            <w:proofErr w:type="spellEnd"/>
            <w:r w:rsidRPr="00911DBA">
              <w:rPr>
                <w:rFonts w:eastAsia="Times New Roman"/>
                <w:color w:val="000000"/>
                <w:sz w:val="20"/>
                <w:szCs w:val="20"/>
              </w:rPr>
              <w:t>?</w:t>
            </w:r>
          </w:p>
        </w:tc>
      </w:tr>
    </w:tbl>
    <w:p w14:paraId="5B57309A" w14:textId="3A3F5421" w:rsidR="00413EBF" w:rsidRPr="00911DBA" w:rsidRDefault="00413EBF" w:rsidP="00EA7B9F">
      <w:pPr>
        <w:pStyle w:val="Heading2"/>
        <w:numPr>
          <w:ilvl w:val="0"/>
          <w:numId w:val="0"/>
        </w:numPr>
      </w:pPr>
      <w:bookmarkStart w:id="407" w:name="_Appendix_E:_preliminary"/>
      <w:bookmarkStart w:id="408" w:name="_Appendix_E:_Ablation"/>
      <w:bookmarkEnd w:id="407"/>
      <w:bookmarkEnd w:id="408"/>
    </w:p>
    <w:sectPr w:rsidR="00413EBF" w:rsidRPr="00911DBA" w:rsidSect="00945B7F">
      <w:pgSz w:w="16838" w:h="11906" w:orient="landscape" w:code="9"/>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27CA22" w14:textId="77777777" w:rsidR="00C92215" w:rsidRDefault="00C92215" w:rsidP="006C5C4D">
      <w:pPr>
        <w:spacing w:after="0" w:line="240" w:lineRule="auto"/>
      </w:pPr>
      <w:r>
        <w:separator/>
      </w:r>
    </w:p>
  </w:endnote>
  <w:endnote w:type="continuationSeparator" w:id="0">
    <w:p w14:paraId="7E3ECE85" w14:textId="77777777" w:rsidR="00C92215" w:rsidRDefault="00C92215"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D4944" w14:textId="77777777" w:rsidR="00663785" w:rsidRDefault="006637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156739"/>
      <w:docPartObj>
        <w:docPartGallery w:val="Page Numbers (Bottom of Page)"/>
        <w:docPartUnique/>
      </w:docPartObj>
    </w:sdtPr>
    <w:sdtEndPr>
      <w:rPr>
        <w:noProof/>
      </w:rPr>
    </w:sdtEndPr>
    <w:sdtContent>
      <w:p w14:paraId="017E4D44" w14:textId="34713435"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ED19CB" w14:textId="77777777" w:rsidR="00663785" w:rsidRDefault="006637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70634" w14:textId="7C2CC5D5" w:rsidR="00663785" w:rsidRDefault="00663785" w:rsidP="00F17022">
    <w:pPr>
      <w:pStyle w:val="Footer"/>
      <w:tabs>
        <w:tab w:val="clear" w:pos="4680"/>
        <w:tab w:val="clear" w:pos="9360"/>
        <w:tab w:val="left" w:pos="6942"/>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89991"/>
      <w:docPartObj>
        <w:docPartGallery w:val="Page Numbers (Bottom of Page)"/>
        <w:docPartUnique/>
      </w:docPartObj>
    </w:sdtPr>
    <w:sdtEndPr>
      <w:rPr>
        <w:noProof/>
      </w:rPr>
    </w:sdtEndPr>
    <w:sdtContent>
      <w:p w14:paraId="14D2B896" w14:textId="649859C1" w:rsidR="00663785" w:rsidRDefault="006637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6BA2AB" w14:textId="77777777" w:rsidR="00663785" w:rsidRDefault="0066378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2C20A" w14:textId="5518474F" w:rsidR="00663785" w:rsidRDefault="00663785">
    <w:pPr>
      <w:pStyle w:val="Footer"/>
      <w:pBdr>
        <w:top w:val="single" w:sz="4" w:space="1" w:color="D9D9D9" w:themeColor="background1" w:themeShade="D9"/>
      </w:pBdr>
      <w:jc w:val="right"/>
    </w:pPr>
  </w:p>
  <w:p w14:paraId="4F417163" w14:textId="77777777" w:rsidR="00663785" w:rsidRDefault="006637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0362408"/>
      <w:docPartObj>
        <w:docPartGallery w:val="Page Numbers (Bottom of Page)"/>
        <w:docPartUnique/>
      </w:docPartObj>
    </w:sdtPr>
    <w:sdtEndPr>
      <w:rPr>
        <w:color w:val="7F7F7F" w:themeColor="background1" w:themeShade="7F"/>
        <w:spacing w:val="60"/>
      </w:rPr>
    </w:sdtEndPr>
    <w:sdtContent>
      <w:p w14:paraId="366FFB17"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006BFD" w14:textId="77777777" w:rsidR="00663785" w:rsidRDefault="0066378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134608"/>
      <w:docPartObj>
        <w:docPartGallery w:val="Page Numbers (Bottom of Page)"/>
        <w:docPartUnique/>
      </w:docPartObj>
    </w:sdtPr>
    <w:sdtEndPr>
      <w:rPr>
        <w:color w:val="7F7F7F" w:themeColor="background1" w:themeShade="7F"/>
        <w:spacing w:val="60"/>
      </w:rPr>
    </w:sdtEndPr>
    <w:sdtContent>
      <w:p w14:paraId="4829151A" w14:textId="77777777" w:rsidR="00663785" w:rsidRDefault="00663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B1B61C8" w14:textId="77777777" w:rsidR="00663785" w:rsidRDefault="006637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34AFD2" w14:textId="77777777" w:rsidR="00C92215" w:rsidRDefault="00C92215" w:rsidP="006C5C4D">
      <w:pPr>
        <w:spacing w:after="0" w:line="240" w:lineRule="auto"/>
      </w:pPr>
      <w:r>
        <w:separator/>
      </w:r>
    </w:p>
  </w:footnote>
  <w:footnote w:type="continuationSeparator" w:id="0">
    <w:p w14:paraId="11307F78" w14:textId="77777777" w:rsidR="00C92215" w:rsidRDefault="00C92215" w:rsidP="006C5C4D">
      <w:pPr>
        <w:spacing w:after="0" w:line="240" w:lineRule="auto"/>
      </w:pPr>
      <w:r>
        <w:continuationSeparator/>
      </w:r>
    </w:p>
  </w:footnote>
  <w:footnote w:id="1">
    <w:p w14:paraId="25E6A076" w14:textId="3C32ECBC" w:rsidR="00663785" w:rsidRDefault="00663785"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663785" w:rsidRDefault="00663785" w:rsidP="004F1987">
      <w:pPr>
        <w:pStyle w:val="FootnoteText"/>
      </w:pPr>
      <w:r>
        <w:t>real data distribution.</w:t>
      </w:r>
    </w:p>
  </w:footnote>
  <w:footnote w:id="2">
    <w:p w14:paraId="08E03FE4" w14:textId="1AAEC47D" w:rsidR="00663785" w:rsidRPr="0087636F" w:rsidRDefault="00663785">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6C7305A8" w:rsidR="00663785" w:rsidRDefault="00663785" w:rsidP="00EE2F16">
      <w:pPr>
        <w:pStyle w:val="FootnoteText"/>
      </w:pPr>
      <w:r w:rsidRPr="0096266A">
        <w:rPr>
          <w:rStyle w:val="FootnoteReference"/>
        </w:rPr>
        <w:footnoteRef/>
      </w:r>
      <w:r>
        <w:t xml:space="preserve"> Object dislocation i</w:t>
      </w:r>
      <w:r w:rsidRPr="00752906">
        <w:t xml:space="preserve">n a situation like face to face translation </w:t>
      </w:r>
      <w:proofErr w:type="gramStart"/>
      <w:r w:rsidRPr="00752906">
        <w:t>wouldn't</w:t>
      </w:r>
      <w:proofErr w:type="gramEnd"/>
      <w:r w:rsidRPr="00752906">
        <w:t xml:space="preserve"> be a question</w:t>
      </w:r>
      <w:r>
        <w:t xml:space="preserve">. </w:t>
      </w:r>
    </w:p>
  </w:footnote>
  <w:footnote w:id="4">
    <w:p w14:paraId="0D9CC7EE" w14:textId="6FC30277" w:rsidR="00663785" w:rsidRDefault="00663785">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663785" w:rsidRDefault="00663785"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663785" w:rsidRDefault="00663785">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663785" w:rsidRDefault="00663785"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663785" w:rsidRDefault="00663785"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663785" w:rsidRDefault="00663785"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1F2DCC81" w14:textId="77777777" w:rsidR="00663785" w:rsidRDefault="00663785" w:rsidP="001D0713">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38F36" w14:textId="77777777" w:rsidR="00663785" w:rsidRDefault="006637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83286" w14:textId="77777777" w:rsidR="00663785" w:rsidRDefault="006637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720D0" w14:textId="77777777" w:rsidR="00663785" w:rsidRDefault="006637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83A00860"/>
    <w:lvl w:ilvl="0" w:tplc="CFFA53D0">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7AFCA75C"/>
    <w:lvl w:ilvl="0" w:tplc="0B786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 w:numId="32">
    <w:abstractNumId w:val="21"/>
    <w:lvlOverride w:ilvl="0">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mwMKgFANq5J98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4ECC"/>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686B"/>
    <w:rsid w:val="000274FD"/>
    <w:rsid w:val="00031DC6"/>
    <w:rsid w:val="00031F5C"/>
    <w:rsid w:val="00032052"/>
    <w:rsid w:val="0003211F"/>
    <w:rsid w:val="00032300"/>
    <w:rsid w:val="00033136"/>
    <w:rsid w:val="00033E04"/>
    <w:rsid w:val="00035178"/>
    <w:rsid w:val="000354C2"/>
    <w:rsid w:val="0003564F"/>
    <w:rsid w:val="00035F01"/>
    <w:rsid w:val="00036144"/>
    <w:rsid w:val="00036D02"/>
    <w:rsid w:val="00037366"/>
    <w:rsid w:val="000407CE"/>
    <w:rsid w:val="000408D1"/>
    <w:rsid w:val="00041037"/>
    <w:rsid w:val="00041871"/>
    <w:rsid w:val="000423D4"/>
    <w:rsid w:val="000423DE"/>
    <w:rsid w:val="0004262C"/>
    <w:rsid w:val="0004322F"/>
    <w:rsid w:val="00043371"/>
    <w:rsid w:val="00043864"/>
    <w:rsid w:val="00043A37"/>
    <w:rsid w:val="00043A56"/>
    <w:rsid w:val="000444F7"/>
    <w:rsid w:val="000446B2"/>
    <w:rsid w:val="0004486F"/>
    <w:rsid w:val="000449B8"/>
    <w:rsid w:val="00044EF4"/>
    <w:rsid w:val="00046295"/>
    <w:rsid w:val="000466FD"/>
    <w:rsid w:val="00046C15"/>
    <w:rsid w:val="00046D79"/>
    <w:rsid w:val="0004737A"/>
    <w:rsid w:val="000474F6"/>
    <w:rsid w:val="0005093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1A16"/>
    <w:rsid w:val="000628F2"/>
    <w:rsid w:val="00063B5C"/>
    <w:rsid w:val="000644BA"/>
    <w:rsid w:val="00064D43"/>
    <w:rsid w:val="00065935"/>
    <w:rsid w:val="00066573"/>
    <w:rsid w:val="00066A48"/>
    <w:rsid w:val="00066C99"/>
    <w:rsid w:val="000671AB"/>
    <w:rsid w:val="0006794D"/>
    <w:rsid w:val="00067F6C"/>
    <w:rsid w:val="000706A2"/>
    <w:rsid w:val="00071A18"/>
    <w:rsid w:val="00071E18"/>
    <w:rsid w:val="000728D8"/>
    <w:rsid w:val="00074B87"/>
    <w:rsid w:val="00074CD8"/>
    <w:rsid w:val="00074D2B"/>
    <w:rsid w:val="0007538C"/>
    <w:rsid w:val="00075487"/>
    <w:rsid w:val="000757D9"/>
    <w:rsid w:val="0007597A"/>
    <w:rsid w:val="00075CD7"/>
    <w:rsid w:val="000772B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5DA6"/>
    <w:rsid w:val="000A6221"/>
    <w:rsid w:val="000A6581"/>
    <w:rsid w:val="000A6769"/>
    <w:rsid w:val="000A760D"/>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3F77"/>
    <w:rsid w:val="000E6000"/>
    <w:rsid w:val="000E663B"/>
    <w:rsid w:val="000E7294"/>
    <w:rsid w:val="000E7776"/>
    <w:rsid w:val="000E7C66"/>
    <w:rsid w:val="000E7EC4"/>
    <w:rsid w:val="000F018C"/>
    <w:rsid w:val="000F0359"/>
    <w:rsid w:val="000F3D75"/>
    <w:rsid w:val="000F3FC7"/>
    <w:rsid w:val="000F4618"/>
    <w:rsid w:val="000F51E0"/>
    <w:rsid w:val="000F52B9"/>
    <w:rsid w:val="000F5FA4"/>
    <w:rsid w:val="000F607E"/>
    <w:rsid w:val="000F768A"/>
    <w:rsid w:val="000F7F7C"/>
    <w:rsid w:val="00100940"/>
    <w:rsid w:val="00100A39"/>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07D88"/>
    <w:rsid w:val="001105C1"/>
    <w:rsid w:val="00110F70"/>
    <w:rsid w:val="001119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35A"/>
    <w:rsid w:val="001177FC"/>
    <w:rsid w:val="00117CCC"/>
    <w:rsid w:val="00120C6C"/>
    <w:rsid w:val="00121A7A"/>
    <w:rsid w:val="001226F4"/>
    <w:rsid w:val="00123A75"/>
    <w:rsid w:val="00124E4E"/>
    <w:rsid w:val="00125425"/>
    <w:rsid w:val="0012546C"/>
    <w:rsid w:val="00127544"/>
    <w:rsid w:val="00127648"/>
    <w:rsid w:val="00130909"/>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397C"/>
    <w:rsid w:val="00164C29"/>
    <w:rsid w:val="00165067"/>
    <w:rsid w:val="0016552D"/>
    <w:rsid w:val="0016558C"/>
    <w:rsid w:val="001658F7"/>
    <w:rsid w:val="0016593E"/>
    <w:rsid w:val="00165C44"/>
    <w:rsid w:val="0016608A"/>
    <w:rsid w:val="001660B5"/>
    <w:rsid w:val="00166335"/>
    <w:rsid w:val="00166840"/>
    <w:rsid w:val="00167634"/>
    <w:rsid w:val="00167EA2"/>
    <w:rsid w:val="00167FB7"/>
    <w:rsid w:val="00170C52"/>
    <w:rsid w:val="0017203F"/>
    <w:rsid w:val="00172D62"/>
    <w:rsid w:val="00173A3B"/>
    <w:rsid w:val="00173C44"/>
    <w:rsid w:val="001742B9"/>
    <w:rsid w:val="001752A5"/>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01D"/>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25F"/>
    <w:rsid w:val="001C7A0D"/>
    <w:rsid w:val="001D0713"/>
    <w:rsid w:val="001D1D7D"/>
    <w:rsid w:val="001D2739"/>
    <w:rsid w:val="001D302A"/>
    <w:rsid w:val="001D3509"/>
    <w:rsid w:val="001D37C7"/>
    <w:rsid w:val="001D3BF7"/>
    <w:rsid w:val="001D4567"/>
    <w:rsid w:val="001D4577"/>
    <w:rsid w:val="001D46F0"/>
    <w:rsid w:val="001D47E0"/>
    <w:rsid w:val="001D4DEB"/>
    <w:rsid w:val="001D51AB"/>
    <w:rsid w:val="001D5B48"/>
    <w:rsid w:val="001D61A2"/>
    <w:rsid w:val="001D6697"/>
    <w:rsid w:val="001D6BCB"/>
    <w:rsid w:val="001D6C44"/>
    <w:rsid w:val="001D734C"/>
    <w:rsid w:val="001D7C65"/>
    <w:rsid w:val="001D7D5E"/>
    <w:rsid w:val="001E00DB"/>
    <w:rsid w:val="001E1139"/>
    <w:rsid w:val="001E1593"/>
    <w:rsid w:val="001E17ED"/>
    <w:rsid w:val="001E18B4"/>
    <w:rsid w:val="001E193F"/>
    <w:rsid w:val="001E1A44"/>
    <w:rsid w:val="001E22BE"/>
    <w:rsid w:val="001E2626"/>
    <w:rsid w:val="001E309D"/>
    <w:rsid w:val="001E380E"/>
    <w:rsid w:val="001E3C04"/>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6D9"/>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6"/>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3A82"/>
    <w:rsid w:val="002C3CB9"/>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18E"/>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5ACB"/>
    <w:rsid w:val="00306B44"/>
    <w:rsid w:val="003070BF"/>
    <w:rsid w:val="00307C58"/>
    <w:rsid w:val="00310937"/>
    <w:rsid w:val="003109F4"/>
    <w:rsid w:val="00310BBE"/>
    <w:rsid w:val="0031115B"/>
    <w:rsid w:val="0031133F"/>
    <w:rsid w:val="00311535"/>
    <w:rsid w:val="0031198E"/>
    <w:rsid w:val="00312E49"/>
    <w:rsid w:val="00315BE5"/>
    <w:rsid w:val="00316017"/>
    <w:rsid w:val="0031610B"/>
    <w:rsid w:val="0031673A"/>
    <w:rsid w:val="00316B5B"/>
    <w:rsid w:val="00317152"/>
    <w:rsid w:val="003172C6"/>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4A9"/>
    <w:rsid w:val="00360804"/>
    <w:rsid w:val="00360F43"/>
    <w:rsid w:val="00361700"/>
    <w:rsid w:val="00361867"/>
    <w:rsid w:val="00362725"/>
    <w:rsid w:val="003628A9"/>
    <w:rsid w:val="00362D57"/>
    <w:rsid w:val="00362EBD"/>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8B0"/>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5F82"/>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184"/>
    <w:rsid w:val="003F04DD"/>
    <w:rsid w:val="003F074B"/>
    <w:rsid w:val="003F0BFF"/>
    <w:rsid w:val="003F0ED1"/>
    <w:rsid w:val="003F1AFE"/>
    <w:rsid w:val="003F1BB6"/>
    <w:rsid w:val="003F1C46"/>
    <w:rsid w:val="003F23CF"/>
    <w:rsid w:val="003F3F33"/>
    <w:rsid w:val="003F4AF7"/>
    <w:rsid w:val="003F4FFC"/>
    <w:rsid w:val="003F58EC"/>
    <w:rsid w:val="003F675A"/>
    <w:rsid w:val="003F72EC"/>
    <w:rsid w:val="003F766B"/>
    <w:rsid w:val="003F768F"/>
    <w:rsid w:val="003F786F"/>
    <w:rsid w:val="004000CC"/>
    <w:rsid w:val="00400705"/>
    <w:rsid w:val="00400A56"/>
    <w:rsid w:val="00401167"/>
    <w:rsid w:val="004020F7"/>
    <w:rsid w:val="00402318"/>
    <w:rsid w:val="00402340"/>
    <w:rsid w:val="00402F45"/>
    <w:rsid w:val="00403917"/>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30"/>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51A"/>
    <w:rsid w:val="004566DD"/>
    <w:rsid w:val="00456A4A"/>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693"/>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E70"/>
    <w:rsid w:val="00492FCC"/>
    <w:rsid w:val="004933C2"/>
    <w:rsid w:val="004942E3"/>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14A"/>
    <w:rsid w:val="004A6B1D"/>
    <w:rsid w:val="004A7306"/>
    <w:rsid w:val="004B0685"/>
    <w:rsid w:val="004B12D5"/>
    <w:rsid w:val="004B16FA"/>
    <w:rsid w:val="004B1F81"/>
    <w:rsid w:val="004B296F"/>
    <w:rsid w:val="004B3556"/>
    <w:rsid w:val="004B3A41"/>
    <w:rsid w:val="004B3B9C"/>
    <w:rsid w:val="004B3CCB"/>
    <w:rsid w:val="004B4284"/>
    <w:rsid w:val="004B4349"/>
    <w:rsid w:val="004B4EFD"/>
    <w:rsid w:val="004B5253"/>
    <w:rsid w:val="004B5446"/>
    <w:rsid w:val="004B6135"/>
    <w:rsid w:val="004B6C93"/>
    <w:rsid w:val="004B70A4"/>
    <w:rsid w:val="004B70DB"/>
    <w:rsid w:val="004B7D63"/>
    <w:rsid w:val="004C00D5"/>
    <w:rsid w:val="004C15BD"/>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1F84"/>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2BEC"/>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10F"/>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1957"/>
    <w:rsid w:val="00512C86"/>
    <w:rsid w:val="0051380E"/>
    <w:rsid w:val="005151C6"/>
    <w:rsid w:val="0051534E"/>
    <w:rsid w:val="005162DF"/>
    <w:rsid w:val="00516BCB"/>
    <w:rsid w:val="00517ADF"/>
    <w:rsid w:val="00517CF1"/>
    <w:rsid w:val="0052047C"/>
    <w:rsid w:val="00520BDD"/>
    <w:rsid w:val="00520EEE"/>
    <w:rsid w:val="0052102D"/>
    <w:rsid w:val="005220DC"/>
    <w:rsid w:val="00522317"/>
    <w:rsid w:val="00522717"/>
    <w:rsid w:val="00522E63"/>
    <w:rsid w:val="0052395F"/>
    <w:rsid w:val="00523CC3"/>
    <w:rsid w:val="0052411C"/>
    <w:rsid w:val="005245D4"/>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9DC"/>
    <w:rsid w:val="00555DA6"/>
    <w:rsid w:val="00556B8A"/>
    <w:rsid w:val="00556D72"/>
    <w:rsid w:val="00557284"/>
    <w:rsid w:val="00557A42"/>
    <w:rsid w:val="005600E3"/>
    <w:rsid w:val="00560402"/>
    <w:rsid w:val="0056198B"/>
    <w:rsid w:val="00562808"/>
    <w:rsid w:val="00563E80"/>
    <w:rsid w:val="005641E6"/>
    <w:rsid w:val="00564A41"/>
    <w:rsid w:val="00565747"/>
    <w:rsid w:val="00565BFD"/>
    <w:rsid w:val="00565FAF"/>
    <w:rsid w:val="005660A3"/>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3EA0"/>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53B9"/>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3CF0"/>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22F"/>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8DB"/>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03"/>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5B9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7E"/>
    <w:rsid w:val="00625EC2"/>
    <w:rsid w:val="00626A7A"/>
    <w:rsid w:val="00626EF6"/>
    <w:rsid w:val="00627540"/>
    <w:rsid w:val="00627686"/>
    <w:rsid w:val="00627DEB"/>
    <w:rsid w:val="00627EDE"/>
    <w:rsid w:val="00630671"/>
    <w:rsid w:val="00630847"/>
    <w:rsid w:val="00630F94"/>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785"/>
    <w:rsid w:val="00663881"/>
    <w:rsid w:val="006639BC"/>
    <w:rsid w:val="00663BBC"/>
    <w:rsid w:val="00663C12"/>
    <w:rsid w:val="00663C2E"/>
    <w:rsid w:val="00663DEF"/>
    <w:rsid w:val="00664E9B"/>
    <w:rsid w:val="00665099"/>
    <w:rsid w:val="00666694"/>
    <w:rsid w:val="00666B66"/>
    <w:rsid w:val="006704DE"/>
    <w:rsid w:val="00670E54"/>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3"/>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2610"/>
    <w:rsid w:val="006C3183"/>
    <w:rsid w:val="006C3247"/>
    <w:rsid w:val="006C4541"/>
    <w:rsid w:val="006C5897"/>
    <w:rsid w:val="006C5C4D"/>
    <w:rsid w:val="006C6DB8"/>
    <w:rsid w:val="006D0022"/>
    <w:rsid w:val="006D037D"/>
    <w:rsid w:val="006D0C28"/>
    <w:rsid w:val="006D14A5"/>
    <w:rsid w:val="006D238A"/>
    <w:rsid w:val="006D28D8"/>
    <w:rsid w:val="006D3177"/>
    <w:rsid w:val="006D3405"/>
    <w:rsid w:val="006D35A6"/>
    <w:rsid w:val="006D4917"/>
    <w:rsid w:val="006D4CEE"/>
    <w:rsid w:val="006D4DB8"/>
    <w:rsid w:val="006D4F2D"/>
    <w:rsid w:val="006D520B"/>
    <w:rsid w:val="006D528E"/>
    <w:rsid w:val="006D5801"/>
    <w:rsid w:val="006D6009"/>
    <w:rsid w:val="006D6172"/>
    <w:rsid w:val="006D6744"/>
    <w:rsid w:val="006D6EFF"/>
    <w:rsid w:val="006D73E5"/>
    <w:rsid w:val="006E0C67"/>
    <w:rsid w:val="006E128E"/>
    <w:rsid w:val="006E1565"/>
    <w:rsid w:val="006E1582"/>
    <w:rsid w:val="006E1D53"/>
    <w:rsid w:val="006E2DEA"/>
    <w:rsid w:val="006E2E77"/>
    <w:rsid w:val="006E33DB"/>
    <w:rsid w:val="006E3723"/>
    <w:rsid w:val="006E45C4"/>
    <w:rsid w:val="006E5300"/>
    <w:rsid w:val="006E55D8"/>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14B"/>
    <w:rsid w:val="007054E6"/>
    <w:rsid w:val="007066E7"/>
    <w:rsid w:val="00706E73"/>
    <w:rsid w:val="00707275"/>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0C5D"/>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0CD"/>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57F9"/>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EB3"/>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5DC3"/>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4F59"/>
    <w:rsid w:val="007A5930"/>
    <w:rsid w:val="007A60B6"/>
    <w:rsid w:val="007A700C"/>
    <w:rsid w:val="007A7024"/>
    <w:rsid w:val="007A7E29"/>
    <w:rsid w:val="007B0460"/>
    <w:rsid w:val="007B04DF"/>
    <w:rsid w:val="007B098F"/>
    <w:rsid w:val="007B1007"/>
    <w:rsid w:val="007B1FB8"/>
    <w:rsid w:val="007B24E6"/>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D792A"/>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07C9E"/>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06A"/>
    <w:rsid w:val="0083118D"/>
    <w:rsid w:val="00831DD7"/>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7E5"/>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62A"/>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C6"/>
    <w:rsid w:val="00877ADA"/>
    <w:rsid w:val="00881182"/>
    <w:rsid w:val="00882C86"/>
    <w:rsid w:val="00882D19"/>
    <w:rsid w:val="00882D1D"/>
    <w:rsid w:val="00883251"/>
    <w:rsid w:val="0088379D"/>
    <w:rsid w:val="00883F53"/>
    <w:rsid w:val="008840CF"/>
    <w:rsid w:val="00884176"/>
    <w:rsid w:val="008843A2"/>
    <w:rsid w:val="00884CD8"/>
    <w:rsid w:val="00884E3B"/>
    <w:rsid w:val="00884EA3"/>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08"/>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4DEE"/>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02A7"/>
    <w:rsid w:val="008F0835"/>
    <w:rsid w:val="008F14EC"/>
    <w:rsid w:val="008F1CBF"/>
    <w:rsid w:val="008F2786"/>
    <w:rsid w:val="008F29ED"/>
    <w:rsid w:val="008F2D28"/>
    <w:rsid w:val="008F2FB9"/>
    <w:rsid w:val="008F387A"/>
    <w:rsid w:val="008F44BD"/>
    <w:rsid w:val="008F452E"/>
    <w:rsid w:val="008F4559"/>
    <w:rsid w:val="008F5475"/>
    <w:rsid w:val="008F563F"/>
    <w:rsid w:val="008F6ABD"/>
    <w:rsid w:val="008F739B"/>
    <w:rsid w:val="008F7CDA"/>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1DBA"/>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4FBF"/>
    <w:rsid w:val="00935729"/>
    <w:rsid w:val="00935AE1"/>
    <w:rsid w:val="00937278"/>
    <w:rsid w:val="009372B2"/>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7F"/>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67E37"/>
    <w:rsid w:val="00971415"/>
    <w:rsid w:val="00971549"/>
    <w:rsid w:val="00971CCA"/>
    <w:rsid w:val="009727C3"/>
    <w:rsid w:val="00973801"/>
    <w:rsid w:val="00973E4E"/>
    <w:rsid w:val="00975E07"/>
    <w:rsid w:val="0097609B"/>
    <w:rsid w:val="00976571"/>
    <w:rsid w:val="00976D36"/>
    <w:rsid w:val="00977842"/>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5B1F"/>
    <w:rsid w:val="009B6564"/>
    <w:rsid w:val="009B6860"/>
    <w:rsid w:val="009B748D"/>
    <w:rsid w:val="009B7A30"/>
    <w:rsid w:val="009C093E"/>
    <w:rsid w:val="009C126B"/>
    <w:rsid w:val="009C166F"/>
    <w:rsid w:val="009C1D37"/>
    <w:rsid w:val="009C1DBF"/>
    <w:rsid w:val="009C2532"/>
    <w:rsid w:val="009C27D7"/>
    <w:rsid w:val="009C2984"/>
    <w:rsid w:val="009C2ACD"/>
    <w:rsid w:val="009C3E28"/>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21C"/>
    <w:rsid w:val="009D34E5"/>
    <w:rsid w:val="009D3C24"/>
    <w:rsid w:val="009D4215"/>
    <w:rsid w:val="009D4B7C"/>
    <w:rsid w:val="009D4B82"/>
    <w:rsid w:val="009D515C"/>
    <w:rsid w:val="009D5AEE"/>
    <w:rsid w:val="009D5D15"/>
    <w:rsid w:val="009D6CFA"/>
    <w:rsid w:val="009D7B05"/>
    <w:rsid w:val="009E05ED"/>
    <w:rsid w:val="009E0CA4"/>
    <w:rsid w:val="009E0D85"/>
    <w:rsid w:val="009E0E43"/>
    <w:rsid w:val="009E194E"/>
    <w:rsid w:val="009E2751"/>
    <w:rsid w:val="009E2E2F"/>
    <w:rsid w:val="009E315A"/>
    <w:rsid w:val="009E52DB"/>
    <w:rsid w:val="009E53C6"/>
    <w:rsid w:val="009E5689"/>
    <w:rsid w:val="009E58BD"/>
    <w:rsid w:val="009E5CA1"/>
    <w:rsid w:val="009E5CC9"/>
    <w:rsid w:val="009E631F"/>
    <w:rsid w:val="009E64A5"/>
    <w:rsid w:val="009E69C3"/>
    <w:rsid w:val="009E71EA"/>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A7C"/>
    <w:rsid w:val="00A06E39"/>
    <w:rsid w:val="00A06F4F"/>
    <w:rsid w:val="00A0748E"/>
    <w:rsid w:val="00A07D74"/>
    <w:rsid w:val="00A100D2"/>
    <w:rsid w:val="00A1052B"/>
    <w:rsid w:val="00A11CB4"/>
    <w:rsid w:val="00A12EAA"/>
    <w:rsid w:val="00A13A9E"/>
    <w:rsid w:val="00A14DE4"/>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27278"/>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60F"/>
    <w:rsid w:val="00A37A6C"/>
    <w:rsid w:val="00A37FBD"/>
    <w:rsid w:val="00A4011E"/>
    <w:rsid w:val="00A40199"/>
    <w:rsid w:val="00A40299"/>
    <w:rsid w:val="00A42289"/>
    <w:rsid w:val="00A4299E"/>
    <w:rsid w:val="00A42F64"/>
    <w:rsid w:val="00A430AE"/>
    <w:rsid w:val="00A438C1"/>
    <w:rsid w:val="00A4425F"/>
    <w:rsid w:val="00A44372"/>
    <w:rsid w:val="00A450FF"/>
    <w:rsid w:val="00A465FB"/>
    <w:rsid w:val="00A46E7A"/>
    <w:rsid w:val="00A46F44"/>
    <w:rsid w:val="00A46F8A"/>
    <w:rsid w:val="00A473B9"/>
    <w:rsid w:val="00A474CC"/>
    <w:rsid w:val="00A47A94"/>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A61"/>
    <w:rsid w:val="00A62BD6"/>
    <w:rsid w:val="00A635B1"/>
    <w:rsid w:val="00A64214"/>
    <w:rsid w:val="00A64238"/>
    <w:rsid w:val="00A645F6"/>
    <w:rsid w:val="00A65545"/>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0F15"/>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142"/>
    <w:rsid w:val="00B073C2"/>
    <w:rsid w:val="00B103C0"/>
    <w:rsid w:val="00B10524"/>
    <w:rsid w:val="00B1122D"/>
    <w:rsid w:val="00B125A0"/>
    <w:rsid w:val="00B132E4"/>
    <w:rsid w:val="00B13E90"/>
    <w:rsid w:val="00B1417C"/>
    <w:rsid w:val="00B141D8"/>
    <w:rsid w:val="00B14B46"/>
    <w:rsid w:val="00B15137"/>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260"/>
    <w:rsid w:val="00B23877"/>
    <w:rsid w:val="00B23CDA"/>
    <w:rsid w:val="00B23CF3"/>
    <w:rsid w:val="00B251B0"/>
    <w:rsid w:val="00B2565D"/>
    <w:rsid w:val="00B2591B"/>
    <w:rsid w:val="00B26421"/>
    <w:rsid w:val="00B269F2"/>
    <w:rsid w:val="00B27276"/>
    <w:rsid w:val="00B27868"/>
    <w:rsid w:val="00B3094C"/>
    <w:rsid w:val="00B30BA1"/>
    <w:rsid w:val="00B30D4D"/>
    <w:rsid w:val="00B3116F"/>
    <w:rsid w:val="00B31321"/>
    <w:rsid w:val="00B3141D"/>
    <w:rsid w:val="00B315C1"/>
    <w:rsid w:val="00B3180D"/>
    <w:rsid w:val="00B31DE7"/>
    <w:rsid w:val="00B321B8"/>
    <w:rsid w:val="00B32AC1"/>
    <w:rsid w:val="00B3470E"/>
    <w:rsid w:val="00B34961"/>
    <w:rsid w:val="00B34B40"/>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6E1E"/>
    <w:rsid w:val="00B573D2"/>
    <w:rsid w:val="00B57B6C"/>
    <w:rsid w:val="00B60544"/>
    <w:rsid w:val="00B605AE"/>
    <w:rsid w:val="00B607A7"/>
    <w:rsid w:val="00B611D5"/>
    <w:rsid w:val="00B615E0"/>
    <w:rsid w:val="00B62497"/>
    <w:rsid w:val="00B6259E"/>
    <w:rsid w:val="00B62753"/>
    <w:rsid w:val="00B629E1"/>
    <w:rsid w:val="00B62ACB"/>
    <w:rsid w:val="00B63312"/>
    <w:rsid w:val="00B63A0C"/>
    <w:rsid w:val="00B63C00"/>
    <w:rsid w:val="00B643AF"/>
    <w:rsid w:val="00B643C5"/>
    <w:rsid w:val="00B64C2F"/>
    <w:rsid w:val="00B65143"/>
    <w:rsid w:val="00B65BE3"/>
    <w:rsid w:val="00B65C17"/>
    <w:rsid w:val="00B66E46"/>
    <w:rsid w:val="00B677C7"/>
    <w:rsid w:val="00B67A32"/>
    <w:rsid w:val="00B67A41"/>
    <w:rsid w:val="00B701BD"/>
    <w:rsid w:val="00B71A62"/>
    <w:rsid w:val="00B72B92"/>
    <w:rsid w:val="00B72D6F"/>
    <w:rsid w:val="00B736C1"/>
    <w:rsid w:val="00B74425"/>
    <w:rsid w:val="00B748A1"/>
    <w:rsid w:val="00B7686E"/>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645"/>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5DC3"/>
    <w:rsid w:val="00BA61FD"/>
    <w:rsid w:val="00BA659B"/>
    <w:rsid w:val="00BA6958"/>
    <w:rsid w:val="00BA74EF"/>
    <w:rsid w:val="00BB0057"/>
    <w:rsid w:val="00BB03C1"/>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68D"/>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69E"/>
    <w:rsid w:val="00BD47F3"/>
    <w:rsid w:val="00BD4CF9"/>
    <w:rsid w:val="00BD5086"/>
    <w:rsid w:val="00BD593C"/>
    <w:rsid w:val="00BD5A4B"/>
    <w:rsid w:val="00BD5DF3"/>
    <w:rsid w:val="00BD6770"/>
    <w:rsid w:val="00BD6AF2"/>
    <w:rsid w:val="00BD7FA2"/>
    <w:rsid w:val="00BE073E"/>
    <w:rsid w:val="00BE0ABD"/>
    <w:rsid w:val="00BE0C9C"/>
    <w:rsid w:val="00BE121C"/>
    <w:rsid w:val="00BE127F"/>
    <w:rsid w:val="00BE1E18"/>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4E70"/>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19DD"/>
    <w:rsid w:val="00C1203B"/>
    <w:rsid w:val="00C1227F"/>
    <w:rsid w:val="00C12675"/>
    <w:rsid w:val="00C12CE9"/>
    <w:rsid w:val="00C12D87"/>
    <w:rsid w:val="00C12DEE"/>
    <w:rsid w:val="00C13257"/>
    <w:rsid w:val="00C13822"/>
    <w:rsid w:val="00C1397D"/>
    <w:rsid w:val="00C141B9"/>
    <w:rsid w:val="00C14573"/>
    <w:rsid w:val="00C14B69"/>
    <w:rsid w:val="00C159B8"/>
    <w:rsid w:val="00C159F1"/>
    <w:rsid w:val="00C15FB6"/>
    <w:rsid w:val="00C160C4"/>
    <w:rsid w:val="00C1663F"/>
    <w:rsid w:val="00C17C05"/>
    <w:rsid w:val="00C17E49"/>
    <w:rsid w:val="00C2086D"/>
    <w:rsid w:val="00C20DAF"/>
    <w:rsid w:val="00C218E0"/>
    <w:rsid w:val="00C21A6B"/>
    <w:rsid w:val="00C22A95"/>
    <w:rsid w:val="00C23A5C"/>
    <w:rsid w:val="00C23A9B"/>
    <w:rsid w:val="00C2429B"/>
    <w:rsid w:val="00C253D0"/>
    <w:rsid w:val="00C25948"/>
    <w:rsid w:val="00C25FC3"/>
    <w:rsid w:val="00C26A93"/>
    <w:rsid w:val="00C301F4"/>
    <w:rsid w:val="00C3103E"/>
    <w:rsid w:val="00C3125E"/>
    <w:rsid w:val="00C31BDA"/>
    <w:rsid w:val="00C324E3"/>
    <w:rsid w:val="00C327B7"/>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737"/>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0D"/>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215"/>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0E1"/>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90D"/>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A6B"/>
    <w:rsid w:val="00CE5BD7"/>
    <w:rsid w:val="00CE5C6B"/>
    <w:rsid w:val="00CE6310"/>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2F55"/>
    <w:rsid w:val="00D03922"/>
    <w:rsid w:val="00D048C9"/>
    <w:rsid w:val="00D04C40"/>
    <w:rsid w:val="00D04D44"/>
    <w:rsid w:val="00D0518A"/>
    <w:rsid w:val="00D0523C"/>
    <w:rsid w:val="00D054FF"/>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5CE5"/>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27D52"/>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396"/>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6E0"/>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00"/>
    <w:rsid w:val="00E0156A"/>
    <w:rsid w:val="00E01A7E"/>
    <w:rsid w:val="00E01DA5"/>
    <w:rsid w:val="00E02767"/>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01"/>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0CEB"/>
    <w:rsid w:val="00E3196C"/>
    <w:rsid w:val="00E31D4D"/>
    <w:rsid w:val="00E31F4D"/>
    <w:rsid w:val="00E328DE"/>
    <w:rsid w:val="00E328E8"/>
    <w:rsid w:val="00E32A9C"/>
    <w:rsid w:val="00E336A2"/>
    <w:rsid w:val="00E34764"/>
    <w:rsid w:val="00E349AF"/>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46E72"/>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C35"/>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8A"/>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337"/>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A7B9F"/>
    <w:rsid w:val="00EB021C"/>
    <w:rsid w:val="00EB1970"/>
    <w:rsid w:val="00EB23D9"/>
    <w:rsid w:val="00EB270E"/>
    <w:rsid w:val="00EB271B"/>
    <w:rsid w:val="00EB2F92"/>
    <w:rsid w:val="00EB30F1"/>
    <w:rsid w:val="00EB32EA"/>
    <w:rsid w:val="00EB3329"/>
    <w:rsid w:val="00EB3AB3"/>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3A5C"/>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3F33"/>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5A8A"/>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3DB"/>
    <w:rsid w:val="00F12D49"/>
    <w:rsid w:val="00F12DB9"/>
    <w:rsid w:val="00F12E87"/>
    <w:rsid w:val="00F12F23"/>
    <w:rsid w:val="00F130A9"/>
    <w:rsid w:val="00F14420"/>
    <w:rsid w:val="00F14434"/>
    <w:rsid w:val="00F14673"/>
    <w:rsid w:val="00F14B73"/>
    <w:rsid w:val="00F14BED"/>
    <w:rsid w:val="00F14C2D"/>
    <w:rsid w:val="00F154DF"/>
    <w:rsid w:val="00F15688"/>
    <w:rsid w:val="00F17022"/>
    <w:rsid w:val="00F171BD"/>
    <w:rsid w:val="00F17379"/>
    <w:rsid w:val="00F20D53"/>
    <w:rsid w:val="00F2111C"/>
    <w:rsid w:val="00F22048"/>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92B"/>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167"/>
    <w:rsid w:val="00F55383"/>
    <w:rsid w:val="00F55515"/>
    <w:rsid w:val="00F564DB"/>
    <w:rsid w:val="00F567D9"/>
    <w:rsid w:val="00F57B3C"/>
    <w:rsid w:val="00F60173"/>
    <w:rsid w:val="00F60221"/>
    <w:rsid w:val="00F602AC"/>
    <w:rsid w:val="00F609B4"/>
    <w:rsid w:val="00F60B7A"/>
    <w:rsid w:val="00F60DB1"/>
    <w:rsid w:val="00F61D5B"/>
    <w:rsid w:val="00F61DBD"/>
    <w:rsid w:val="00F62021"/>
    <w:rsid w:val="00F6355B"/>
    <w:rsid w:val="00F63A2B"/>
    <w:rsid w:val="00F649F9"/>
    <w:rsid w:val="00F64A14"/>
    <w:rsid w:val="00F64D67"/>
    <w:rsid w:val="00F655D1"/>
    <w:rsid w:val="00F65A27"/>
    <w:rsid w:val="00F661A2"/>
    <w:rsid w:val="00F67043"/>
    <w:rsid w:val="00F672FC"/>
    <w:rsid w:val="00F6755F"/>
    <w:rsid w:val="00F6798E"/>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43A"/>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5FDC"/>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190"/>
    <w:rsid w:val="00FB5A4C"/>
    <w:rsid w:val="00FB5AB8"/>
    <w:rsid w:val="00FB5E59"/>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617019AE-DF00-4F4D-B87B-D91253A0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F17022"/>
    <w:pPr>
      <w:keepNext/>
      <w:keepLines/>
      <w:shd w:val="clear" w:color="auto" w:fill="FFFFFF"/>
      <w:ind w:right="118"/>
      <w:jc w:val="center"/>
      <w:outlineLvl w:val="0"/>
    </w:pPr>
    <w:rPr>
      <w:rFonts w:eastAsiaTheme="majorEastAsia" w:cstheme="majorBidi"/>
      <w:b/>
      <w:bCs/>
      <w:caps/>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022"/>
    <w:rPr>
      <w:rFonts w:ascii="Times New Roman" w:eastAsiaTheme="majorEastAsia" w:hAnsi="Times New Roman" w:cstheme="majorBidi"/>
      <w:b/>
      <w:bCs/>
      <w:caps/>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B5190"/>
    <w:pPr>
      <w:numPr>
        <w:numId w:val="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663785"/>
    <w:pPr>
      <w:tabs>
        <w:tab w:val="right" w:leader="dot" w:pos="8755"/>
      </w:tabs>
      <w:spacing w:before="120" w:after="120" w:line="240" w:lineRule="auto"/>
    </w:pPr>
  </w:style>
  <w:style w:type="paragraph" w:styleId="TOC2">
    <w:name w:val="toc 2"/>
    <w:basedOn w:val="Normal"/>
    <w:next w:val="Normal"/>
    <w:autoRedefine/>
    <w:uiPriority w:val="39"/>
    <w:unhideWhenUsed/>
    <w:rsid w:val="00663785"/>
    <w:pPr>
      <w:spacing w:before="0" w:after="0"/>
      <w:ind w:left="238"/>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663785"/>
    <w:pPr>
      <w:spacing w:before="0" w:after="0"/>
      <w:ind w:left="442"/>
      <w:jc w:val="left"/>
    </w:pPr>
    <w:rPr>
      <w:rFonts w:eastAsiaTheme="minorEastAsia"/>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117" Type="http://schemas.openxmlformats.org/officeDocument/2006/relationships/image" Target="media/image58.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4.png"/><Relationship Id="rId47" Type="http://schemas.openxmlformats.org/officeDocument/2006/relationships/image" Target="media/image17.jpeg"/><Relationship Id="rId63" Type="http://schemas.microsoft.com/office/2007/relationships/hdphoto" Target="media/hdphoto10.wdp"/><Relationship Id="rId68" Type="http://schemas.openxmlformats.org/officeDocument/2006/relationships/image" Target="media/image28.png"/><Relationship Id="rId84" Type="http://schemas.openxmlformats.org/officeDocument/2006/relationships/image" Target="media/image36.png"/><Relationship Id="rId89" Type="http://schemas.microsoft.com/office/2007/relationships/hdphoto" Target="media/hdphoto18.wdp"/><Relationship Id="rId112" Type="http://schemas.openxmlformats.org/officeDocument/2006/relationships/image" Target="media/image53.png"/><Relationship Id="rId16" Type="http://schemas.openxmlformats.org/officeDocument/2006/relationships/footer" Target="footer4.xml"/><Relationship Id="rId107" Type="http://schemas.openxmlformats.org/officeDocument/2006/relationships/image" Target="media/image48.png"/><Relationship Id="rId11" Type="http://schemas.openxmlformats.org/officeDocument/2006/relationships/header" Target="header2.xml"/><Relationship Id="rId32" Type="http://schemas.microsoft.com/office/2007/relationships/hdphoto" Target="media/hdphoto2.wdp"/><Relationship Id="rId37" Type="http://schemas.openxmlformats.org/officeDocument/2006/relationships/image" Target="media/image10.png"/><Relationship Id="rId53" Type="http://schemas.openxmlformats.org/officeDocument/2006/relationships/chart" Target="charts/chart2.xml"/><Relationship Id="rId58" Type="http://schemas.openxmlformats.org/officeDocument/2006/relationships/image" Target="media/image21.png"/><Relationship Id="rId74" Type="http://schemas.openxmlformats.org/officeDocument/2006/relationships/image" Target="media/image33.png"/><Relationship Id="rId79" Type="http://schemas.openxmlformats.org/officeDocument/2006/relationships/chart" Target="charts/chart4.xml"/><Relationship Id="rId102" Type="http://schemas.microsoft.com/office/2007/relationships/hdphoto" Target="media/hdphoto23.wdp"/><Relationship Id="rId123" Type="http://schemas.openxmlformats.org/officeDocument/2006/relationships/image" Target="media/image64.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39.png"/><Relationship Id="rId95" Type="http://schemas.openxmlformats.org/officeDocument/2006/relationships/image" Target="media/image41.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eader" Target="header3.xml"/><Relationship Id="rId22" Type="http://schemas.openxmlformats.org/officeDocument/2006/relationships/hyperlink" Target="file:///C:\Users\thisiskiru\Documents\GitHub\desktop-tutorial\Temporal%20cycle%20consistency.docx" TargetMode="External"/><Relationship Id="rId27" Type="http://schemas.microsoft.com/office/2007/relationships/hdphoto" Target="media/hdphoto1.wdp"/><Relationship Id="rId30" Type="http://schemas.openxmlformats.org/officeDocument/2006/relationships/image" Target="media/image5.jpeg"/><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8.png"/><Relationship Id="rId56" Type="http://schemas.openxmlformats.org/officeDocument/2006/relationships/image" Target="media/image20.png"/><Relationship Id="rId64" Type="http://schemas.openxmlformats.org/officeDocument/2006/relationships/image" Target="media/image25.png"/><Relationship Id="rId69" Type="http://schemas.microsoft.com/office/2007/relationships/hdphoto" Target="media/hdphoto12.wdp"/><Relationship Id="rId77" Type="http://schemas.microsoft.com/office/2007/relationships/hdphoto" Target="media/hdphoto14.wdp"/><Relationship Id="rId100" Type="http://schemas.microsoft.com/office/2007/relationships/hdphoto" Target="media/hdphoto22.wdp"/><Relationship Id="rId105" Type="http://schemas.openxmlformats.org/officeDocument/2006/relationships/image" Target="media/image46.png"/><Relationship Id="rId113" Type="http://schemas.openxmlformats.org/officeDocument/2006/relationships/image" Target="media/image54.png"/><Relationship Id="rId118" Type="http://schemas.openxmlformats.org/officeDocument/2006/relationships/image" Target="media/image59.png"/><Relationship Id="rId126"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hyperlink" Target="https://www.tensorflow.org/tutorials/generative/pix2pix" TargetMode="External"/><Relationship Id="rId72" Type="http://schemas.openxmlformats.org/officeDocument/2006/relationships/image" Target="media/image31.png"/><Relationship Id="rId80" Type="http://schemas.openxmlformats.org/officeDocument/2006/relationships/image" Target="media/image35.png"/><Relationship Id="rId85" Type="http://schemas.microsoft.com/office/2007/relationships/hdphoto" Target="media/hdphoto16.wdp"/><Relationship Id="rId93" Type="http://schemas.openxmlformats.org/officeDocument/2006/relationships/chart" Target="charts/chart8.xml"/><Relationship Id="rId98" Type="http://schemas.microsoft.com/office/2007/relationships/hdphoto" Target="media/hdphoto21.wdp"/><Relationship Id="rId121" Type="http://schemas.openxmlformats.org/officeDocument/2006/relationships/image" Target="media/image62.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footer" Target="footer6.xml"/><Relationship Id="rId33" Type="http://schemas.openxmlformats.org/officeDocument/2006/relationships/image" Target="media/image7.png"/><Relationship Id="rId38" Type="http://schemas.microsoft.com/office/2007/relationships/hdphoto" Target="media/hdphoto4.wdp"/><Relationship Id="rId46" Type="http://schemas.microsoft.com/office/2007/relationships/hdphoto" Target="media/hdphoto5.wdp"/><Relationship Id="rId59" Type="http://schemas.openxmlformats.org/officeDocument/2006/relationships/image" Target="media/image22.png"/><Relationship Id="rId67" Type="http://schemas.microsoft.com/office/2007/relationships/hdphoto" Target="media/hdphoto11.wdp"/><Relationship Id="rId103" Type="http://schemas.openxmlformats.org/officeDocument/2006/relationships/chart" Target="charts/chart9.xml"/><Relationship Id="rId108" Type="http://schemas.openxmlformats.org/officeDocument/2006/relationships/image" Target="media/image49.png"/><Relationship Id="rId116" Type="http://schemas.openxmlformats.org/officeDocument/2006/relationships/image" Target="media/image57.png"/><Relationship Id="rId124" Type="http://schemas.openxmlformats.org/officeDocument/2006/relationships/image" Target="media/image65.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3.png"/><Relationship Id="rId54" Type="http://schemas.openxmlformats.org/officeDocument/2006/relationships/image" Target="media/image19.png"/><Relationship Id="rId62" Type="http://schemas.openxmlformats.org/officeDocument/2006/relationships/image" Target="media/image24.png"/><Relationship Id="rId70" Type="http://schemas.openxmlformats.org/officeDocument/2006/relationships/image" Target="media/image29.png"/><Relationship Id="rId75" Type="http://schemas.microsoft.com/office/2007/relationships/hdphoto" Target="media/hdphoto13.wdp"/><Relationship Id="rId83" Type="http://schemas.openxmlformats.org/officeDocument/2006/relationships/chart" Target="charts/chart6.xml"/><Relationship Id="rId88" Type="http://schemas.openxmlformats.org/officeDocument/2006/relationships/image" Target="media/image38.png"/><Relationship Id="rId91" Type="http://schemas.microsoft.com/office/2007/relationships/hdphoto" Target="media/hdphoto19.wdp"/><Relationship Id="rId96" Type="http://schemas.microsoft.com/office/2007/relationships/hdphoto" Target="media/hdphoto20.wdp"/><Relationship Id="rId111"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3.png"/><Relationship Id="rId36" Type="http://schemas.openxmlformats.org/officeDocument/2006/relationships/image" Target="media/image9.png"/><Relationship Id="rId49" Type="http://schemas.microsoft.com/office/2007/relationships/hdphoto" Target="media/hdphoto6.wdp"/><Relationship Id="rId57" Type="http://schemas.microsoft.com/office/2007/relationships/hdphoto" Target="media/hdphoto8.wdp"/><Relationship Id="rId106" Type="http://schemas.openxmlformats.org/officeDocument/2006/relationships/image" Target="media/image47.png"/><Relationship Id="rId114" Type="http://schemas.openxmlformats.org/officeDocument/2006/relationships/image" Target="media/image55.png"/><Relationship Id="rId119" Type="http://schemas.openxmlformats.org/officeDocument/2006/relationships/image" Target="media/image60.png"/><Relationship Id="rId12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footer" Target="footer7.xml"/><Relationship Id="rId52" Type="http://schemas.openxmlformats.org/officeDocument/2006/relationships/chart" Target="charts/chart1.xml"/><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2.png"/><Relationship Id="rId78" Type="http://schemas.openxmlformats.org/officeDocument/2006/relationships/chart" Target="charts/chart3.xml"/><Relationship Id="rId81" Type="http://schemas.microsoft.com/office/2007/relationships/hdphoto" Target="media/hdphoto15.wdp"/><Relationship Id="rId86" Type="http://schemas.openxmlformats.org/officeDocument/2006/relationships/image" Target="media/image37.png"/><Relationship Id="rId94" Type="http://schemas.openxmlformats.org/officeDocument/2006/relationships/image" Target="media/image40.png"/><Relationship Id="rId99" Type="http://schemas.openxmlformats.org/officeDocument/2006/relationships/image" Target="media/image43.png"/><Relationship Id="rId101" Type="http://schemas.openxmlformats.org/officeDocument/2006/relationships/image" Target="media/image44.png"/><Relationship Id="rId122" Type="http://schemas.openxmlformats.org/officeDocument/2006/relationships/image" Target="media/image6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1.png"/><Relationship Id="rId109" Type="http://schemas.openxmlformats.org/officeDocument/2006/relationships/image" Target="media/image50.png"/><Relationship Id="rId34" Type="http://schemas.microsoft.com/office/2007/relationships/hdphoto" Target="media/hdphoto3.wdp"/><Relationship Id="rId50" Type="http://schemas.openxmlformats.org/officeDocument/2006/relationships/hyperlink" Target="https://github.com/junyanz/CycleGAN" TargetMode="External"/><Relationship Id="rId55" Type="http://schemas.microsoft.com/office/2007/relationships/hdphoto" Target="media/hdphoto7.wdp"/><Relationship Id="rId76" Type="http://schemas.openxmlformats.org/officeDocument/2006/relationships/image" Target="media/image34.png"/><Relationship Id="rId97" Type="http://schemas.openxmlformats.org/officeDocument/2006/relationships/image" Target="media/image42.png"/><Relationship Id="rId104" Type="http://schemas.openxmlformats.org/officeDocument/2006/relationships/image" Target="media/image45.tiff"/><Relationship Id="rId120" Type="http://schemas.openxmlformats.org/officeDocument/2006/relationships/image" Target="media/image61.png"/><Relationship Id="rId125"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chart" Target="charts/chart7.xm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5.xml"/><Relationship Id="rId40" Type="http://schemas.openxmlformats.org/officeDocument/2006/relationships/image" Target="media/image12.png"/><Relationship Id="rId45" Type="http://schemas.openxmlformats.org/officeDocument/2006/relationships/image" Target="media/image16.png"/><Relationship Id="rId66" Type="http://schemas.openxmlformats.org/officeDocument/2006/relationships/image" Target="media/image27.png"/><Relationship Id="rId87" Type="http://schemas.microsoft.com/office/2007/relationships/hdphoto" Target="media/hdphoto17.wdp"/><Relationship Id="rId110" Type="http://schemas.openxmlformats.org/officeDocument/2006/relationships/image" Target="media/image51.png"/><Relationship Id="rId115" Type="http://schemas.openxmlformats.org/officeDocument/2006/relationships/image" Target="media/image56.png"/><Relationship Id="rId61" Type="http://schemas.microsoft.com/office/2007/relationships/hdphoto" Target="media/hdphoto9.wdp"/><Relationship Id="rId82" Type="http://schemas.openxmlformats.org/officeDocument/2006/relationships/chart" Target="charts/chart5.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thisiskiru\Documents\GitHub\desktop-tutorial\experiment%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cap="none"/>
              <a:t>AEE vs num</a:t>
            </a:r>
            <a:r>
              <a:rPr lang="en-US" cap="none" baseline="0"/>
              <a:t> of frames</a:t>
            </a:r>
            <a:endParaRPr lang="en-US" cap="none"/>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exp"/>
            <c:dispRSqr val="0"/>
            <c:dispEq val="0"/>
          </c:trendline>
          <c:val>
            <c:numRef>
              <c:f>'Ablition Study'!$G$3:$G$6</c:f>
              <c:numCache>
                <c:formatCode>General</c:formatCode>
                <c:ptCount val="4"/>
                <c:pt idx="0">
                  <c:v>1</c:v>
                </c:pt>
                <c:pt idx="1">
                  <c:v>2</c:v>
                </c:pt>
                <c:pt idx="2">
                  <c:v>3</c:v>
                </c:pt>
                <c:pt idx="3">
                  <c:v>4</c:v>
                </c:pt>
              </c:numCache>
            </c:numRef>
          </c:val>
          <c:smooth val="0"/>
          <c:extLst>
            <c:ext xmlns:c16="http://schemas.microsoft.com/office/drawing/2014/chart" uri="{C3380CC4-5D6E-409C-BE32-E72D297353CC}">
              <c16:uniqueId val="{00000001-E429-4164-B143-8883B47083DF}"/>
            </c:ext>
          </c:extLst>
        </c:ser>
        <c:ser>
          <c:idx val="1"/>
          <c:order val="1"/>
          <c:spPr>
            <a:ln w="22225" cap="rnd">
              <a:solidFill>
                <a:schemeClr val="accent2"/>
              </a:solidFill>
              <a:round/>
            </a:ln>
            <a:effectLst/>
          </c:spPr>
          <c:marker>
            <c:symbol val="square"/>
            <c:size val="6"/>
            <c:spPr>
              <a:solidFill>
                <a:schemeClr val="accent2"/>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Ablition Study'!$H$3:$H$6</c:f>
              <c:numCache>
                <c:formatCode>0.00E+00</c:formatCode>
                <c:ptCount val="4"/>
                <c:pt idx="0" formatCode="General">
                  <c:v>4.9299999999999999E-5</c:v>
                </c:pt>
                <c:pt idx="1">
                  <c:v>1.22E-4</c:v>
                </c:pt>
                <c:pt idx="2">
                  <c:v>3.3500000000000001E-5</c:v>
                </c:pt>
                <c:pt idx="3">
                  <c:v>5.7299999999999997E-5</c:v>
                </c:pt>
              </c:numCache>
            </c:numRef>
          </c:val>
          <c:smooth val="0"/>
          <c:extLst>
            <c:ext xmlns:c16="http://schemas.microsoft.com/office/drawing/2014/chart" uri="{C3380CC4-5D6E-409C-BE32-E72D297353CC}">
              <c16:uniqueId val="{00000002-E429-4164-B143-8883B47083DF}"/>
            </c:ext>
          </c:extLst>
        </c:ser>
        <c:dLbls>
          <c:dLblPos val="t"/>
          <c:showLegendKey val="0"/>
          <c:showVal val="1"/>
          <c:showCatName val="0"/>
          <c:showSerName val="0"/>
          <c:showPercent val="0"/>
          <c:showBubbleSize val="0"/>
        </c:dLbls>
        <c:marker val="1"/>
        <c:smooth val="0"/>
        <c:axId val="475266024"/>
        <c:axId val="475266352"/>
      </c:lineChart>
      <c:catAx>
        <c:axId val="475266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75266352"/>
        <c:crosses val="autoZero"/>
        <c:auto val="1"/>
        <c:lblAlgn val="ctr"/>
        <c:lblOffset val="100"/>
        <c:noMultiLvlLbl val="0"/>
      </c:catAx>
      <c:valAx>
        <c:axId val="475266352"/>
        <c:scaling>
          <c:logBase val="2"/>
          <c:orientation val="minMax"/>
          <c:max val="1.0000000000000002E-3"/>
          <c:min val="1.0000000000000004E-5"/>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AE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2660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TotalTime>
  <Pages>128</Pages>
  <Words>56590</Words>
  <Characters>322566</Characters>
  <Application>Microsoft Office Word</Application>
  <DocSecurity>0</DocSecurity>
  <Lines>2688</Lines>
  <Paragraphs>75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9</cp:revision>
  <cp:lastPrinted>2020-10-07T19:48:00Z</cp:lastPrinted>
  <dcterms:created xsi:type="dcterms:W3CDTF">2020-10-07T17:53:00Z</dcterms:created>
  <dcterms:modified xsi:type="dcterms:W3CDTF">2020-10-20T13:4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